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64843F" w14:textId="77777777" w:rsidR="009D28DF" w:rsidRPr="005D1BAC" w:rsidRDefault="009D28DF" w:rsidP="00E30838">
      <w:pPr>
        <w:spacing w:after="0"/>
        <w:jc w:val="center"/>
        <w:rPr>
          <w:rFonts w:eastAsiaTheme="minorEastAsia" w:cs="Times New Roman"/>
          <w:b/>
          <w:bCs/>
          <w:sz w:val="28"/>
          <w:szCs w:val="24"/>
          <w:lang w:eastAsia="ja-JP"/>
        </w:rPr>
      </w:pPr>
      <w:bookmarkStart w:id="0" w:name="_Toc56956278"/>
      <w:r w:rsidRPr="005D1BAC">
        <w:rPr>
          <w:rFonts w:eastAsiaTheme="minorEastAsia" w:cs="Times New Roman"/>
          <w:b/>
          <w:bCs/>
          <w:sz w:val="28"/>
          <w:szCs w:val="24"/>
          <w:lang w:eastAsia="ja-JP"/>
        </w:rPr>
        <w:t xml:space="preserve">PENGEMBANGAN LAYANAN KONFERENSI VIDEO JITSI </w:t>
      </w:r>
    </w:p>
    <w:p w14:paraId="6D322B8B" w14:textId="77777777" w:rsidR="009D28DF" w:rsidRPr="005D1BAC" w:rsidRDefault="009D28DF" w:rsidP="00E30838">
      <w:pPr>
        <w:spacing w:after="0"/>
        <w:jc w:val="center"/>
        <w:rPr>
          <w:rFonts w:eastAsiaTheme="minorEastAsia" w:cs="Times New Roman"/>
          <w:b/>
          <w:bCs/>
          <w:sz w:val="28"/>
          <w:szCs w:val="24"/>
          <w:lang w:eastAsia="ja-JP"/>
        </w:rPr>
      </w:pPr>
      <w:r w:rsidRPr="005D1BAC">
        <w:rPr>
          <w:rFonts w:eastAsiaTheme="minorEastAsia" w:cs="Times New Roman"/>
          <w:b/>
          <w:bCs/>
          <w:sz w:val="28"/>
          <w:szCs w:val="24"/>
          <w:lang w:eastAsia="ja-JP"/>
        </w:rPr>
        <w:t>UNTUK PT. TELEKOMUNIKASI INDONESIA TBK</w:t>
      </w:r>
    </w:p>
    <w:p w14:paraId="38BD585A" w14:textId="77777777" w:rsidR="009D28DF" w:rsidRPr="005D1BAC" w:rsidRDefault="009D28DF" w:rsidP="00E30838">
      <w:pPr>
        <w:spacing w:after="960"/>
        <w:jc w:val="center"/>
        <w:rPr>
          <w:rFonts w:cs="Times New Roman"/>
          <w:b/>
          <w:bCs/>
          <w:sz w:val="28"/>
          <w:szCs w:val="28"/>
        </w:rPr>
      </w:pPr>
      <w:r w:rsidRPr="005D1BAC">
        <w:rPr>
          <w:rFonts w:cs="Times New Roman"/>
          <w:b/>
          <w:bCs/>
          <w:sz w:val="28"/>
          <w:szCs w:val="28"/>
        </w:rPr>
        <w:t>PT. PADEPOKAN TUJUH SEMBILAN</w:t>
      </w:r>
      <w:bookmarkStart w:id="1" w:name="_Toc56956279"/>
      <w:bookmarkEnd w:id="0"/>
    </w:p>
    <w:p w14:paraId="52F33B0D" w14:textId="77777777" w:rsidR="009D28DF" w:rsidRPr="005D1BAC" w:rsidRDefault="009D28DF" w:rsidP="00E30838">
      <w:pPr>
        <w:spacing w:after="0"/>
        <w:jc w:val="center"/>
        <w:rPr>
          <w:rFonts w:cs="Times New Roman"/>
          <w:b/>
          <w:bCs/>
          <w:szCs w:val="24"/>
        </w:rPr>
      </w:pPr>
      <w:r w:rsidRPr="005D1BAC">
        <w:rPr>
          <w:rFonts w:cs="Times New Roman"/>
          <w:b/>
          <w:bCs/>
          <w:sz w:val="28"/>
          <w:szCs w:val="28"/>
        </w:rPr>
        <w:t>LAPORAN PKL</w:t>
      </w:r>
    </w:p>
    <w:p w14:paraId="582D5111" w14:textId="77777777" w:rsidR="009D28DF" w:rsidRPr="005D1BAC" w:rsidRDefault="009D28DF" w:rsidP="00E30838">
      <w:pPr>
        <w:spacing w:after="960"/>
        <w:jc w:val="center"/>
        <w:rPr>
          <w:rFonts w:cs="Times New Roman"/>
        </w:rPr>
      </w:pPr>
      <w:r w:rsidRPr="005D1BAC">
        <w:rPr>
          <w:rFonts w:cs="Times New Roman"/>
        </w:rPr>
        <w:t>Diajukan untuk memenuhi syarat kelulusan Mata Kuliah PKL</w:t>
      </w:r>
      <w:bookmarkEnd w:id="1"/>
    </w:p>
    <w:p w14:paraId="5D8BCFDE" w14:textId="77777777" w:rsidR="009D28DF" w:rsidRPr="005D1BAC" w:rsidRDefault="009D28DF" w:rsidP="009D28DF">
      <w:pPr>
        <w:spacing w:after="960"/>
        <w:jc w:val="center"/>
        <w:rPr>
          <w:rFonts w:cs="Times New Roman"/>
          <w:b/>
          <w:bCs/>
          <w:szCs w:val="24"/>
        </w:rPr>
      </w:pPr>
      <w:r w:rsidRPr="005D1BAC">
        <w:rPr>
          <w:rFonts w:cs="Times New Roman"/>
          <w:b/>
          <w:bCs/>
          <w:noProof/>
          <w:szCs w:val="24"/>
        </w:rPr>
        <w:drawing>
          <wp:inline distT="0" distB="0" distL="0" distR="0" wp14:anchorId="76D64421" wp14:editId="15008F44">
            <wp:extent cx="2160000" cy="24988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60000" cy="2498891"/>
                    </a:xfrm>
                    <a:prstGeom prst="rect">
                      <a:avLst/>
                    </a:prstGeom>
                  </pic:spPr>
                </pic:pic>
              </a:graphicData>
            </a:graphic>
          </wp:inline>
        </w:drawing>
      </w:r>
    </w:p>
    <w:p w14:paraId="57B2578E" w14:textId="77777777" w:rsidR="009D28DF" w:rsidRPr="005D1BAC" w:rsidRDefault="009D28DF" w:rsidP="00E30838">
      <w:pPr>
        <w:autoSpaceDE w:val="0"/>
        <w:autoSpaceDN w:val="0"/>
        <w:adjustRightInd w:val="0"/>
        <w:spacing w:after="0"/>
        <w:jc w:val="center"/>
        <w:rPr>
          <w:rFonts w:cs="Times New Roman"/>
        </w:rPr>
      </w:pPr>
      <w:r w:rsidRPr="005D1BAC">
        <w:rPr>
          <w:rFonts w:cs="Times New Roman"/>
        </w:rPr>
        <w:t>Disusun oleh:</w:t>
      </w:r>
    </w:p>
    <w:p w14:paraId="6FD5CF9B" w14:textId="77777777" w:rsidR="009D28DF" w:rsidRPr="005D1BAC" w:rsidRDefault="009D28DF" w:rsidP="009D28DF">
      <w:pPr>
        <w:autoSpaceDE w:val="0"/>
        <w:autoSpaceDN w:val="0"/>
        <w:adjustRightInd w:val="0"/>
        <w:spacing w:after="960"/>
        <w:jc w:val="center"/>
        <w:rPr>
          <w:rFonts w:cs="Times New Roman"/>
          <w:b/>
          <w:bCs/>
          <w:szCs w:val="24"/>
        </w:rPr>
      </w:pPr>
      <w:r w:rsidRPr="005D1BAC">
        <w:rPr>
          <w:rFonts w:cs="Times New Roman"/>
          <w:b/>
          <w:bCs/>
        </w:rPr>
        <w:t>Sophia Gianina Daeli</w:t>
      </w:r>
      <w:r w:rsidRPr="005D1BAC">
        <w:rPr>
          <w:rFonts w:cs="Times New Roman"/>
          <w:b/>
          <w:bCs/>
        </w:rPr>
        <w:tab/>
      </w:r>
      <w:r w:rsidRPr="005D1BAC">
        <w:rPr>
          <w:rFonts w:cs="Times New Roman"/>
          <w:b/>
          <w:bCs/>
        </w:rPr>
        <w:tab/>
        <w:t>NIM 171524029</w:t>
      </w:r>
    </w:p>
    <w:p w14:paraId="788A5229" w14:textId="77777777" w:rsidR="009D28DF" w:rsidRPr="005D1BAC" w:rsidRDefault="009D28DF" w:rsidP="00E30838">
      <w:pPr>
        <w:autoSpaceDE w:val="0"/>
        <w:autoSpaceDN w:val="0"/>
        <w:adjustRightInd w:val="0"/>
        <w:spacing w:after="0"/>
        <w:jc w:val="center"/>
        <w:rPr>
          <w:rFonts w:cs="Times New Roman"/>
          <w:b/>
          <w:bCs/>
          <w:sz w:val="28"/>
          <w:szCs w:val="28"/>
        </w:rPr>
      </w:pPr>
      <w:r w:rsidRPr="005D1BAC">
        <w:rPr>
          <w:rFonts w:cs="Times New Roman"/>
          <w:b/>
          <w:bCs/>
          <w:sz w:val="28"/>
          <w:szCs w:val="28"/>
        </w:rPr>
        <w:t>JURUSAN TEKNIK KOMPUTER DAN INFORMATIKA</w:t>
      </w:r>
    </w:p>
    <w:p w14:paraId="6D7EDB9D" w14:textId="77777777" w:rsidR="009D28DF" w:rsidRPr="005D1BAC" w:rsidRDefault="009D28DF" w:rsidP="00E30838">
      <w:pPr>
        <w:autoSpaceDE w:val="0"/>
        <w:autoSpaceDN w:val="0"/>
        <w:adjustRightInd w:val="0"/>
        <w:spacing w:after="0"/>
        <w:jc w:val="center"/>
        <w:rPr>
          <w:rFonts w:cs="Times New Roman"/>
          <w:b/>
          <w:bCs/>
          <w:sz w:val="28"/>
          <w:szCs w:val="28"/>
        </w:rPr>
      </w:pPr>
      <w:r w:rsidRPr="005D1BAC">
        <w:rPr>
          <w:rFonts w:cs="Times New Roman"/>
          <w:b/>
          <w:bCs/>
          <w:sz w:val="28"/>
          <w:szCs w:val="28"/>
        </w:rPr>
        <w:t>PROGRAM STUDI DIPLOMA IV TEKNIK INFORMATIKA</w:t>
      </w:r>
    </w:p>
    <w:p w14:paraId="36BC0574" w14:textId="77777777" w:rsidR="009D28DF" w:rsidRPr="005D1BAC" w:rsidRDefault="009D28DF" w:rsidP="00E30838">
      <w:pPr>
        <w:autoSpaceDE w:val="0"/>
        <w:autoSpaceDN w:val="0"/>
        <w:adjustRightInd w:val="0"/>
        <w:spacing w:after="0"/>
        <w:jc w:val="center"/>
        <w:rPr>
          <w:rFonts w:cs="Times New Roman"/>
          <w:b/>
          <w:bCs/>
          <w:sz w:val="28"/>
          <w:szCs w:val="28"/>
        </w:rPr>
      </w:pPr>
      <w:r w:rsidRPr="005D1BAC">
        <w:rPr>
          <w:rFonts w:cs="Times New Roman"/>
          <w:b/>
          <w:bCs/>
          <w:sz w:val="28"/>
          <w:szCs w:val="28"/>
        </w:rPr>
        <w:t>POLITEKNIK NEGERI BANDUNG</w:t>
      </w:r>
    </w:p>
    <w:p w14:paraId="662A10E0" w14:textId="77777777" w:rsidR="009D28DF" w:rsidRPr="005D1BAC" w:rsidRDefault="009D28DF" w:rsidP="00E30838">
      <w:pPr>
        <w:spacing w:after="0"/>
        <w:jc w:val="center"/>
        <w:rPr>
          <w:rFonts w:cs="Times New Roman"/>
          <w:b/>
          <w:bCs/>
          <w:sz w:val="28"/>
          <w:szCs w:val="28"/>
        </w:rPr>
      </w:pPr>
      <w:r w:rsidRPr="005D1BAC">
        <w:rPr>
          <w:rFonts w:cs="Times New Roman"/>
          <w:b/>
          <w:bCs/>
          <w:sz w:val="28"/>
          <w:szCs w:val="28"/>
        </w:rPr>
        <w:t>2020</w:t>
      </w:r>
      <w:bookmarkStart w:id="2" w:name="_Toc56956280"/>
    </w:p>
    <w:bookmarkEnd w:id="2"/>
    <w:p w14:paraId="4089EB4B" w14:textId="77777777" w:rsidR="009D28DF" w:rsidRPr="005D1BAC" w:rsidRDefault="009D28DF" w:rsidP="00E30838">
      <w:pPr>
        <w:spacing w:after="0"/>
        <w:jc w:val="center"/>
        <w:rPr>
          <w:rFonts w:eastAsiaTheme="minorEastAsia" w:cs="Times New Roman"/>
          <w:b/>
          <w:bCs/>
          <w:sz w:val="28"/>
          <w:szCs w:val="24"/>
          <w:lang w:eastAsia="ja-JP"/>
        </w:rPr>
      </w:pPr>
      <w:r w:rsidRPr="005D1BAC">
        <w:rPr>
          <w:rFonts w:eastAsiaTheme="minorEastAsia" w:cs="Times New Roman"/>
          <w:b/>
          <w:bCs/>
          <w:sz w:val="28"/>
          <w:szCs w:val="24"/>
          <w:lang w:eastAsia="ja-JP"/>
        </w:rPr>
        <w:lastRenderedPageBreak/>
        <w:t xml:space="preserve">PENGEMBANGAN LAYANAN KONFERENSI VIDEO JITSI </w:t>
      </w:r>
    </w:p>
    <w:p w14:paraId="06146D66" w14:textId="77777777" w:rsidR="009D28DF" w:rsidRPr="005D1BAC" w:rsidRDefault="009D28DF" w:rsidP="00E30838">
      <w:pPr>
        <w:spacing w:after="0"/>
        <w:jc w:val="center"/>
        <w:rPr>
          <w:rFonts w:eastAsiaTheme="minorEastAsia" w:cs="Times New Roman"/>
          <w:b/>
          <w:bCs/>
          <w:sz w:val="28"/>
          <w:szCs w:val="24"/>
          <w:lang w:eastAsia="ja-JP"/>
        </w:rPr>
      </w:pPr>
      <w:r w:rsidRPr="005D1BAC">
        <w:rPr>
          <w:rFonts w:eastAsiaTheme="minorEastAsia" w:cs="Times New Roman"/>
          <w:b/>
          <w:bCs/>
          <w:sz w:val="28"/>
          <w:szCs w:val="24"/>
          <w:lang w:eastAsia="ja-JP"/>
        </w:rPr>
        <w:t>UNTUK PT. TELEKOMUNIKASI INDONESIA TBK</w:t>
      </w:r>
    </w:p>
    <w:p w14:paraId="58B58AAA" w14:textId="77777777" w:rsidR="009D28DF" w:rsidRPr="005D1BAC" w:rsidRDefault="009D28DF" w:rsidP="00E30838">
      <w:pPr>
        <w:spacing w:after="960"/>
        <w:jc w:val="center"/>
        <w:rPr>
          <w:rFonts w:cs="Times New Roman"/>
          <w:b/>
          <w:bCs/>
          <w:sz w:val="28"/>
          <w:szCs w:val="28"/>
        </w:rPr>
      </w:pPr>
      <w:r w:rsidRPr="005D1BAC">
        <w:rPr>
          <w:rFonts w:cs="Times New Roman"/>
          <w:b/>
          <w:bCs/>
          <w:sz w:val="28"/>
          <w:szCs w:val="28"/>
        </w:rPr>
        <w:t>PT. PADEPOKAN TUJUH SEMBILAN</w:t>
      </w:r>
    </w:p>
    <w:p w14:paraId="479586D5" w14:textId="77777777" w:rsidR="009D28DF" w:rsidRPr="005D1BAC" w:rsidRDefault="009D28DF" w:rsidP="00E30838">
      <w:pPr>
        <w:autoSpaceDE w:val="0"/>
        <w:autoSpaceDN w:val="0"/>
        <w:adjustRightInd w:val="0"/>
        <w:spacing w:after="0"/>
        <w:jc w:val="center"/>
        <w:rPr>
          <w:rFonts w:cs="Times New Roman"/>
          <w:szCs w:val="24"/>
        </w:rPr>
      </w:pPr>
      <w:r w:rsidRPr="005D1BAC">
        <w:rPr>
          <w:rFonts w:cs="Times New Roman"/>
          <w:szCs w:val="24"/>
        </w:rPr>
        <w:t>Disusun oleh:</w:t>
      </w:r>
    </w:p>
    <w:p w14:paraId="4E626282" w14:textId="77777777" w:rsidR="009D28DF" w:rsidRPr="005D1BAC" w:rsidRDefault="009D28DF" w:rsidP="009D28DF">
      <w:pPr>
        <w:autoSpaceDE w:val="0"/>
        <w:autoSpaceDN w:val="0"/>
        <w:adjustRightInd w:val="0"/>
        <w:spacing w:after="960"/>
        <w:jc w:val="center"/>
        <w:rPr>
          <w:rFonts w:cs="Times New Roman"/>
          <w:b/>
          <w:bCs/>
          <w:szCs w:val="24"/>
        </w:rPr>
      </w:pPr>
      <w:r w:rsidRPr="005D1BAC">
        <w:rPr>
          <w:rFonts w:cs="Times New Roman"/>
          <w:b/>
          <w:bCs/>
          <w:szCs w:val="24"/>
        </w:rPr>
        <w:t>Sophia Gianina Daeli</w:t>
      </w:r>
      <w:r w:rsidRPr="005D1BAC">
        <w:rPr>
          <w:rFonts w:cs="Times New Roman"/>
          <w:b/>
          <w:bCs/>
          <w:szCs w:val="24"/>
        </w:rPr>
        <w:tab/>
      </w:r>
      <w:r w:rsidRPr="005D1BAC">
        <w:rPr>
          <w:rFonts w:cs="Times New Roman"/>
          <w:b/>
          <w:bCs/>
          <w:szCs w:val="24"/>
        </w:rPr>
        <w:tab/>
        <w:t>NIM 171524029</w:t>
      </w:r>
    </w:p>
    <w:p w14:paraId="2F69F9DB" w14:textId="77777777" w:rsidR="009D28DF" w:rsidRPr="005D1BAC" w:rsidRDefault="009D28DF" w:rsidP="009D28DF">
      <w:pPr>
        <w:spacing w:after="960"/>
        <w:jc w:val="center"/>
        <w:rPr>
          <w:rFonts w:cs="Times New Roman"/>
          <w:color w:val="000000"/>
          <w:szCs w:val="24"/>
        </w:rPr>
      </w:pPr>
      <w:r w:rsidRPr="005D1BAC">
        <w:rPr>
          <w:rFonts w:cs="Times New Roman"/>
          <w:color w:val="000000"/>
          <w:szCs w:val="24"/>
        </w:rPr>
        <w:t>Laporan PKL ini telah diperiksa dan disahkan</w:t>
      </w:r>
      <w:r w:rsidRPr="005D1BAC">
        <w:rPr>
          <w:rFonts w:cs="Times New Roman"/>
          <w:color w:val="000000"/>
          <w:szCs w:val="24"/>
        </w:rPr>
        <w:br/>
        <w:t>di Bandung, … Desember 2020.</w:t>
      </w:r>
      <w:r w:rsidRPr="005D1BA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9D28DF" w:rsidRPr="005D1BAC" w14:paraId="68B84DBA" w14:textId="77777777" w:rsidTr="00A46772">
        <w:tc>
          <w:tcPr>
            <w:tcW w:w="3963" w:type="dxa"/>
          </w:tcPr>
          <w:p w14:paraId="456640D5" w14:textId="446D30D9" w:rsidR="0062252B" w:rsidRPr="005D1BAC" w:rsidRDefault="0062252B" w:rsidP="0062252B">
            <w:pPr>
              <w:spacing w:after="960"/>
              <w:jc w:val="center"/>
              <w:rPr>
                <w:rFonts w:cs="Times New Roman"/>
                <w:color w:val="000000"/>
                <w:lang w:val="id-ID"/>
              </w:rPr>
            </w:pPr>
            <w:r>
              <w:rPr>
                <w:noProof/>
              </w:rPr>
              <w:drawing>
                <wp:anchor distT="0" distB="0" distL="114300" distR="114300" simplePos="0" relativeHeight="251664384" behindDoc="0" locked="0" layoutInCell="1" allowOverlap="1" wp14:anchorId="563DEE3F" wp14:editId="02D0B85B">
                  <wp:simplePos x="0" y="0"/>
                  <wp:positionH relativeFrom="margin">
                    <wp:posOffset>697865</wp:posOffset>
                  </wp:positionH>
                  <wp:positionV relativeFrom="margin">
                    <wp:posOffset>283210</wp:posOffset>
                  </wp:positionV>
                  <wp:extent cx="1026795" cy="503555"/>
                  <wp:effectExtent l="0" t="0" r="1905"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600" t="21653" r="18708" b="36599"/>
                          <a:stretch/>
                        </pic:blipFill>
                        <pic:spPr bwMode="auto">
                          <a:xfrm>
                            <a:off x="0" y="0"/>
                            <a:ext cx="1026795" cy="5035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28DF" w:rsidRPr="005D1BAC">
              <w:rPr>
                <w:rFonts w:cs="Times New Roman"/>
                <w:color w:val="000000"/>
                <w:lang w:val="id-ID"/>
              </w:rPr>
              <w:t>Pembimbing JTK Polban,</w:t>
            </w:r>
          </w:p>
          <w:p w14:paraId="7FCB5E79" w14:textId="77777777" w:rsidR="009D28DF" w:rsidRPr="005D1BAC" w:rsidRDefault="009D28DF" w:rsidP="00E30838">
            <w:pPr>
              <w:spacing w:after="0"/>
              <w:jc w:val="center"/>
              <w:rPr>
                <w:rFonts w:cs="Times New Roman"/>
                <w:color w:val="000000"/>
                <w:u w:val="single"/>
                <w:lang w:val="id-ID"/>
              </w:rPr>
            </w:pPr>
            <w:r w:rsidRPr="005D1BAC">
              <w:rPr>
                <w:rFonts w:cs="Times New Roman"/>
                <w:color w:val="000000"/>
                <w:u w:val="single"/>
                <w:lang w:val="id-ID"/>
              </w:rPr>
              <w:t>Joe Lian Min, M.Eng</w:t>
            </w:r>
          </w:p>
          <w:p w14:paraId="37F44C22" w14:textId="77777777" w:rsidR="009D28DF" w:rsidRPr="005D1BAC" w:rsidRDefault="009D28DF" w:rsidP="00A46772">
            <w:pPr>
              <w:jc w:val="center"/>
              <w:rPr>
                <w:rFonts w:cs="Times New Roman"/>
                <w:color w:val="000000"/>
                <w:lang w:val="id-ID"/>
              </w:rPr>
            </w:pPr>
            <w:r w:rsidRPr="005D1BAC">
              <w:rPr>
                <w:rFonts w:cs="Times New Roman"/>
                <w:color w:val="000000"/>
                <w:lang w:val="id-ID"/>
              </w:rPr>
              <w:t xml:space="preserve">NIP. </w:t>
            </w:r>
            <w:r w:rsidRPr="005D1BAC">
              <w:rPr>
                <w:rFonts w:cs="Times New Roman"/>
                <w:lang w:val="id-ID"/>
              </w:rPr>
              <w:t>19661018 199512 1 001</w:t>
            </w:r>
          </w:p>
        </w:tc>
        <w:tc>
          <w:tcPr>
            <w:tcW w:w="3964" w:type="dxa"/>
          </w:tcPr>
          <w:p w14:paraId="321977B7" w14:textId="77777777" w:rsidR="009D28DF" w:rsidRPr="005D1BAC" w:rsidRDefault="009D28DF" w:rsidP="00A46772">
            <w:pPr>
              <w:spacing w:after="960"/>
              <w:jc w:val="center"/>
              <w:rPr>
                <w:rFonts w:cs="Times New Roman"/>
                <w:color w:val="000000"/>
                <w:lang w:val="id-ID"/>
              </w:rPr>
            </w:pPr>
            <w:r w:rsidRPr="005D1BAC">
              <w:rPr>
                <w:noProof/>
              </w:rPr>
              <w:drawing>
                <wp:anchor distT="0" distB="0" distL="114300" distR="114300" simplePos="0" relativeHeight="251659264" behindDoc="0" locked="0" layoutInCell="1" allowOverlap="1" wp14:anchorId="2B11396A" wp14:editId="32C6BD2C">
                  <wp:simplePos x="0" y="0"/>
                  <wp:positionH relativeFrom="column">
                    <wp:posOffset>369979</wp:posOffset>
                  </wp:positionH>
                  <wp:positionV relativeFrom="paragraph">
                    <wp:posOffset>265685</wp:posOffset>
                  </wp:positionV>
                  <wp:extent cx="1650510" cy="504000"/>
                  <wp:effectExtent l="0" t="0" r="6985"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50510" cy="504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1BAC">
              <w:rPr>
                <w:rFonts w:cs="Times New Roman"/>
                <w:color w:val="000000"/>
                <w:lang w:val="id-ID"/>
              </w:rPr>
              <w:t>Pembimbing Industri,</w:t>
            </w:r>
          </w:p>
          <w:p w14:paraId="16126646" w14:textId="77777777" w:rsidR="009D28DF" w:rsidRPr="005D1BAC" w:rsidRDefault="009D28DF" w:rsidP="00E30838">
            <w:pPr>
              <w:spacing w:after="0"/>
              <w:jc w:val="center"/>
              <w:rPr>
                <w:rFonts w:cs="Times New Roman"/>
                <w:color w:val="000000"/>
                <w:u w:val="single"/>
                <w:lang w:val="id-ID"/>
              </w:rPr>
            </w:pPr>
            <w:r w:rsidRPr="005D1BAC">
              <w:rPr>
                <w:rFonts w:cs="Times New Roman"/>
                <w:color w:val="000000"/>
                <w:u w:val="single"/>
                <w:lang w:val="id-ID"/>
              </w:rPr>
              <w:t>Arif Syaripudin, S.Si., M.T</w:t>
            </w:r>
          </w:p>
          <w:p w14:paraId="5AEA4725" w14:textId="77777777" w:rsidR="009D28DF" w:rsidRPr="005D1BAC" w:rsidRDefault="009D28DF" w:rsidP="00A46772">
            <w:pPr>
              <w:pStyle w:val="Default"/>
              <w:spacing w:line="360" w:lineRule="auto"/>
              <w:jc w:val="center"/>
              <w:rPr>
                <w:sz w:val="22"/>
                <w:szCs w:val="22"/>
                <w:lang w:val="id-ID"/>
              </w:rPr>
            </w:pPr>
            <w:r w:rsidRPr="005D1BAC">
              <w:rPr>
                <w:sz w:val="22"/>
                <w:szCs w:val="22"/>
                <w:lang w:val="id-ID"/>
              </w:rPr>
              <w:t>NIP. 010912001</w:t>
            </w:r>
          </w:p>
        </w:tc>
      </w:tr>
      <w:tr w:rsidR="009D28DF" w:rsidRPr="005D1BAC" w14:paraId="52FA0A1B" w14:textId="77777777" w:rsidTr="00A46772">
        <w:tc>
          <w:tcPr>
            <w:tcW w:w="7927" w:type="dxa"/>
            <w:gridSpan w:val="2"/>
          </w:tcPr>
          <w:p w14:paraId="41E82C70" w14:textId="788CA5A6" w:rsidR="009D28DF" w:rsidRPr="005D1BAC" w:rsidRDefault="009D28DF" w:rsidP="00E30838">
            <w:pPr>
              <w:spacing w:before="960" w:after="960"/>
              <w:jc w:val="center"/>
              <w:rPr>
                <w:rFonts w:cs="Times New Roman"/>
                <w:color w:val="000000"/>
                <w:lang w:val="id-ID"/>
              </w:rPr>
            </w:pPr>
            <w:r w:rsidRPr="005D1BAC">
              <w:rPr>
                <w:rFonts w:cs="Times New Roman"/>
                <w:color w:val="000000"/>
                <w:lang w:val="id-ID"/>
              </w:rPr>
              <w:t>Ketua Program Studi D IV Teknik Informatika</w:t>
            </w:r>
            <w:r w:rsidR="00E30838" w:rsidRPr="005D1BAC">
              <w:rPr>
                <w:rFonts w:cs="Times New Roman"/>
                <w:color w:val="000000"/>
                <w:lang w:val="id-ID"/>
              </w:rPr>
              <w:br/>
            </w:r>
            <w:r w:rsidRPr="005D1BAC">
              <w:rPr>
                <w:rFonts w:cs="Times New Roman"/>
                <w:color w:val="000000"/>
                <w:lang w:val="id-ID"/>
              </w:rPr>
              <w:t>JTK POLBAN,</w:t>
            </w:r>
          </w:p>
          <w:p w14:paraId="02FD8CB3" w14:textId="77777777" w:rsidR="009D28DF" w:rsidRPr="005D1BAC" w:rsidRDefault="009D28DF" w:rsidP="00E30838">
            <w:pPr>
              <w:spacing w:after="0"/>
              <w:jc w:val="center"/>
              <w:rPr>
                <w:rFonts w:cs="Times New Roman"/>
                <w:color w:val="000000"/>
                <w:u w:val="single"/>
                <w:lang w:val="id-ID"/>
              </w:rPr>
            </w:pPr>
            <w:r w:rsidRPr="005D1BAC">
              <w:rPr>
                <w:rFonts w:cs="Times New Roman"/>
                <w:color w:val="000000"/>
                <w:u w:val="single"/>
                <w:lang w:val="id-ID"/>
              </w:rPr>
              <w:t>Santi Sundari, S.Si., M.T.</w:t>
            </w:r>
          </w:p>
          <w:p w14:paraId="540B5CF5" w14:textId="77777777" w:rsidR="009D28DF" w:rsidRPr="005D1BAC" w:rsidRDefault="009D28DF" w:rsidP="00A46772">
            <w:pPr>
              <w:jc w:val="center"/>
              <w:rPr>
                <w:rFonts w:cs="Times New Roman"/>
                <w:color w:val="000000"/>
                <w:lang w:val="id-ID"/>
              </w:rPr>
            </w:pPr>
            <w:r w:rsidRPr="005D1BAC">
              <w:rPr>
                <w:rFonts w:cs="Times New Roman"/>
                <w:color w:val="000000"/>
                <w:lang w:val="id-ID"/>
              </w:rPr>
              <w:t xml:space="preserve">NIP </w:t>
            </w:r>
            <w:r w:rsidRPr="005D1BAC">
              <w:rPr>
                <w:rFonts w:cs="Times New Roman"/>
                <w:lang w:val="id-ID"/>
              </w:rPr>
              <w:t>197109031999032001</w:t>
            </w:r>
          </w:p>
        </w:tc>
      </w:tr>
    </w:tbl>
    <w:p w14:paraId="5D629C40" w14:textId="77777777" w:rsidR="009D28DF" w:rsidRPr="005D1BAC" w:rsidRDefault="009D28DF" w:rsidP="009D28DF">
      <w:pPr>
        <w:sectPr w:rsidR="009D28DF" w:rsidRPr="005D1BAC" w:rsidSect="006C7D37">
          <w:footerReference w:type="first" r:id="rId11"/>
          <w:pgSz w:w="11906" w:h="16838" w:code="9"/>
          <w:pgMar w:top="2268" w:right="1701" w:bottom="1701" w:left="2268" w:header="709" w:footer="709" w:gutter="0"/>
          <w:pgNumType w:start="1"/>
          <w:cols w:space="708"/>
          <w:docGrid w:linePitch="360"/>
        </w:sectPr>
      </w:pPr>
    </w:p>
    <w:bookmarkStart w:id="3" w:name="_Toc64571726" w:displacedByCustomXml="next"/>
    <w:sdt>
      <w:sdtPr>
        <w:rPr>
          <w:rFonts w:eastAsia="SimSun" w:cstheme="minorBidi"/>
          <w:b w:val="0"/>
          <w:sz w:val="24"/>
          <w:szCs w:val="22"/>
        </w:rPr>
        <w:id w:val="1306581238"/>
        <w:docPartObj>
          <w:docPartGallery w:val="Table of Contents"/>
          <w:docPartUnique/>
        </w:docPartObj>
      </w:sdtPr>
      <w:sdtEndPr>
        <w:rPr>
          <w:bCs/>
          <w:noProof/>
        </w:rPr>
      </w:sdtEndPr>
      <w:sdtContent>
        <w:bookmarkStart w:id="4" w:name="_Toc60131839" w:displacedByCustomXml="prev"/>
        <w:p w14:paraId="4EBC2E34" w14:textId="132D8BA6" w:rsidR="00D94F7B" w:rsidRPr="005D1BAC" w:rsidRDefault="00D94F7B" w:rsidP="00FC2902">
          <w:pPr>
            <w:pStyle w:val="Heading1"/>
            <w:numPr>
              <w:ilvl w:val="0"/>
              <w:numId w:val="0"/>
            </w:numPr>
          </w:pPr>
          <w:r w:rsidRPr="005D1BAC">
            <w:t>DAFTAR ISI</w:t>
          </w:r>
          <w:bookmarkEnd w:id="3"/>
          <w:bookmarkEnd w:id="4"/>
        </w:p>
        <w:p w14:paraId="7696837D" w14:textId="08622C46" w:rsidR="003A3B0E" w:rsidRDefault="00D94F7B">
          <w:pPr>
            <w:pStyle w:val="TOC1"/>
            <w:rPr>
              <w:rFonts w:asciiTheme="minorHAnsi" w:eastAsiaTheme="minorEastAsia" w:hAnsiTheme="minorHAnsi"/>
              <w:noProof/>
              <w:sz w:val="22"/>
              <w:lang w:val="en-ID" w:eastAsia="en-ID"/>
            </w:rPr>
          </w:pPr>
          <w:r w:rsidRPr="005D1BAC">
            <w:rPr>
              <w:rFonts w:cs="Times New Roman"/>
              <w:szCs w:val="24"/>
            </w:rPr>
            <w:fldChar w:fldCharType="begin"/>
          </w:r>
          <w:r w:rsidRPr="005D1BAC">
            <w:rPr>
              <w:rFonts w:cs="Times New Roman"/>
              <w:szCs w:val="24"/>
            </w:rPr>
            <w:instrText xml:space="preserve"> TOC \o "1-3" \h \z \u </w:instrText>
          </w:r>
          <w:r w:rsidRPr="005D1BAC">
            <w:rPr>
              <w:rFonts w:cs="Times New Roman"/>
              <w:szCs w:val="24"/>
            </w:rPr>
            <w:fldChar w:fldCharType="separate"/>
          </w:r>
          <w:hyperlink w:anchor="_Toc64571726" w:history="1">
            <w:r w:rsidR="003A3B0E" w:rsidRPr="00C525DE">
              <w:rPr>
                <w:rStyle w:val="Hyperlink"/>
                <w:noProof/>
              </w:rPr>
              <w:t>DAFTAR ISI</w:t>
            </w:r>
            <w:r w:rsidR="003A3B0E">
              <w:rPr>
                <w:noProof/>
                <w:webHidden/>
              </w:rPr>
              <w:tab/>
            </w:r>
            <w:r w:rsidR="003A3B0E">
              <w:rPr>
                <w:noProof/>
                <w:webHidden/>
              </w:rPr>
              <w:fldChar w:fldCharType="begin"/>
            </w:r>
            <w:r w:rsidR="003A3B0E">
              <w:rPr>
                <w:noProof/>
                <w:webHidden/>
              </w:rPr>
              <w:instrText xml:space="preserve"> PAGEREF _Toc64571726 \h </w:instrText>
            </w:r>
            <w:r w:rsidR="003A3B0E">
              <w:rPr>
                <w:noProof/>
                <w:webHidden/>
              </w:rPr>
            </w:r>
            <w:r w:rsidR="003A3B0E">
              <w:rPr>
                <w:noProof/>
                <w:webHidden/>
              </w:rPr>
              <w:fldChar w:fldCharType="separate"/>
            </w:r>
            <w:r w:rsidR="003A3B0E">
              <w:rPr>
                <w:noProof/>
                <w:webHidden/>
              </w:rPr>
              <w:t>i</w:t>
            </w:r>
            <w:r w:rsidR="003A3B0E">
              <w:rPr>
                <w:noProof/>
                <w:webHidden/>
              </w:rPr>
              <w:fldChar w:fldCharType="end"/>
            </w:r>
          </w:hyperlink>
        </w:p>
        <w:p w14:paraId="073F40EF" w14:textId="0D05555C" w:rsidR="003A3B0E" w:rsidRDefault="000430A8">
          <w:pPr>
            <w:pStyle w:val="TOC1"/>
            <w:rPr>
              <w:rFonts w:asciiTheme="minorHAnsi" w:eastAsiaTheme="minorEastAsia" w:hAnsiTheme="minorHAnsi"/>
              <w:noProof/>
              <w:sz w:val="22"/>
              <w:lang w:val="en-ID" w:eastAsia="en-ID"/>
            </w:rPr>
          </w:pPr>
          <w:hyperlink w:anchor="_Toc64571727" w:history="1">
            <w:r w:rsidR="003A3B0E" w:rsidRPr="00C525DE">
              <w:rPr>
                <w:rStyle w:val="Hyperlink"/>
                <w:noProof/>
              </w:rPr>
              <w:t>DAFTAR TABEL</w:t>
            </w:r>
            <w:r w:rsidR="003A3B0E">
              <w:rPr>
                <w:noProof/>
                <w:webHidden/>
              </w:rPr>
              <w:tab/>
            </w:r>
            <w:r w:rsidR="003A3B0E">
              <w:rPr>
                <w:noProof/>
                <w:webHidden/>
              </w:rPr>
              <w:fldChar w:fldCharType="begin"/>
            </w:r>
            <w:r w:rsidR="003A3B0E">
              <w:rPr>
                <w:noProof/>
                <w:webHidden/>
              </w:rPr>
              <w:instrText xml:space="preserve"> PAGEREF _Toc64571727 \h </w:instrText>
            </w:r>
            <w:r w:rsidR="003A3B0E">
              <w:rPr>
                <w:noProof/>
                <w:webHidden/>
              </w:rPr>
            </w:r>
            <w:r w:rsidR="003A3B0E">
              <w:rPr>
                <w:noProof/>
                <w:webHidden/>
              </w:rPr>
              <w:fldChar w:fldCharType="separate"/>
            </w:r>
            <w:r w:rsidR="003A3B0E">
              <w:rPr>
                <w:noProof/>
                <w:webHidden/>
              </w:rPr>
              <w:t>v</w:t>
            </w:r>
            <w:r w:rsidR="003A3B0E">
              <w:rPr>
                <w:noProof/>
                <w:webHidden/>
              </w:rPr>
              <w:fldChar w:fldCharType="end"/>
            </w:r>
          </w:hyperlink>
        </w:p>
        <w:p w14:paraId="20AAC14E" w14:textId="777992A8" w:rsidR="003A3B0E" w:rsidRDefault="000430A8">
          <w:pPr>
            <w:pStyle w:val="TOC1"/>
            <w:rPr>
              <w:rFonts w:asciiTheme="minorHAnsi" w:eastAsiaTheme="minorEastAsia" w:hAnsiTheme="minorHAnsi"/>
              <w:noProof/>
              <w:sz w:val="22"/>
              <w:lang w:val="en-ID" w:eastAsia="en-ID"/>
            </w:rPr>
          </w:pPr>
          <w:hyperlink w:anchor="_Toc64571728" w:history="1">
            <w:r w:rsidR="003A3B0E" w:rsidRPr="00C525DE">
              <w:rPr>
                <w:rStyle w:val="Hyperlink"/>
                <w:noProof/>
              </w:rPr>
              <w:t>DAFTAR GAMBAR</w:t>
            </w:r>
            <w:r w:rsidR="003A3B0E">
              <w:rPr>
                <w:noProof/>
                <w:webHidden/>
              </w:rPr>
              <w:tab/>
            </w:r>
            <w:r w:rsidR="003A3B0E">
              <w:rPr>
                <w:noProof/>
                <w:webHidden/>
              </w:rPr>
              <w:fldChar w:fldCharType="begin"/>
            </w:r>
            <w:r w:rsidR="003A3B0E">
              <w:rPr>
                <w:noProof/>
                <w:webHidden/>
              </w:rPr>
              <w:instrText xml:space="preserve"> PAGEREF _Toc64571728 \h </w:instrText>
            </w:r>
            <w:r w:rsidR="003A3B0E">
              <w:rPr>
                <w:noProof/>
                <w:webHidden/>
              </w:rPr>
            </w:r>
            <w:r w:rsidR="003A3B0E">
              <w:rPr>
                <w:noProof/>
                <w:webHidden/>
              </w:rPr>
              <w:fldChar w:fldCharType="separate"/>
            </w:r>
            <w:r w:rsidR="003A3B0E">
              <w:rPr>
                <w:noProof/>
                <w:webHidden/>
              </w:rPr>
              <w:t>viii</w:t>
            </w:r>
            <w:r w:rsidR="003A3B0E">
              <w:rPr>
                <w:noProof/>
                <w:webHidden/>
              </w:rPr>
              <w:fldChar w:fldCharType="end"/>
            </w:r>
          </w:hyperlink>
        </w:p>
        <w:p w14:paraId="51C694D1" w14:textId="40F6F3CE" w:rsidR="003A3B0E" w:rsidRDefault="000430A8">
          <w:pPr>
            <w:pStyle w:val="TOC1"/>
            <w:rPr>
              <w:rFonts w:asciiTheme="minorHAnsi" w:eastAsiaTheme="minorEastAsia" w:hAnsiTheme="minorHAnsi"/>
              <w:noProof/>
              <w:sz w:val="22"/>
              <w:lang w:val="en-ID" w:eastAsia="en-ID"/>
            </w:rPr>
          </w:pPr>
          <w:hyperlink w:anchor="_Toc64571729" w:history="1">
            <w:r w:rsidR="003A3B0E" w:rsidRPr="00C525DE">
              <w:rPr>
                <w:rStyle w:val="Hyperlink"/>
                <w:noProof/>
              </w:rPr>
              <w:t>DAFTAR LAMPIRAN</w:t>
            </w:r>
            <w:r w:rsidR="003A3B0E">
              <w:rPr>
                <w:noProof/>
                <w:webHidden/>
              </w:rPr>
              <w:tab/>
            </w:r>
            <w:r w:rsidR="003A3B0E">
              <w:rPr>
                <w:noProof/>
                <w:webHidden/>
              </w:rPr>
              <w:fldChar w:fldCharType="begin"/>
            </w:r>
            <w:r w:rsidR="003A3B0E">
              <w:rPr>
                <w:noProof/>
                <w:webHidden/>
              </w:rPr>
              <w:instrText xml:space="preserve"> PAGEREF _Toc64571729 \h </w:instrText>
            </w:r>
            <w:r w:rsidR="003A3B0E">
              <w:rPr>
                <w:noProof/>
                <w:webHidden/>
              </w:rPr>
            </w:r>
            <w:r w:rsidR="003A3B0E">
              <w:rPr>
                <w:noProof/>
                <w:webHidden/>
              </w:rPr>
              <w:fldChar w:fldCharType="separate"/>
            </w:r>
            <w:r w:rsidR="003A3B0E">
              <w:rPr>
                <w:noProof/>
                <w:webHidden/>
              </w:rPr>
              <w:t>ix</w:t>
            </w:r>
            <w:r w:rsidR="003A3B0E">
              <w:rPr>
                <w:noProof/>
                <w:webHidden/>
              </w:rPr>
              <w:fldChar w:fldCharType="end"/>
            </w:r>
          </w:hyperlink>
        </w:p>
        <w:p w14:paraId="4A47FAB4" w14:textId="587E0C61" w:rsidR="003A3B0E" w:rsidRDefault="000430A8">
          <w:pPr>
            <w:pStyle w:val="TOC1"/>
            <w:rPr>
              <w:rFonts w:asciiTheme="minorHAnsi" w:eastAsiaTheme="minorEastAsia" w:hAnsiTheme="minorHAnsi"/>
              <w:noProof/>
              <w:sz w:val="22"/>
              <w:lang w:val="en-ID" w:eastAsia="en-ID"/>
            </w:rPr>
          </w:pPr>
          <w:hyperlink w:anchor="_Toc64571730" w:history="1">
            <w:r w:rsidR="003A3B0E" w:rsidRPr="00C525DE">
              <w:rPr>
                <w:rStyle w:val="Hyperlink"/>
                <w:noProof/>
              </w:rPr>
              <w:t>BAB I PENDAHULUAN</w:t>
            </w:r>
            <w:r w:rsidR="003A3B0E">
              <w:rPr>
                <w:noProof/>
                <w:webHidden/>
              </w:rPr>
              <w:tab/>
            </w:r>
            <w:r w:rsidR="003A3B0E">
              <w:rPr>
                <w:noProof/>
                <w:webHidden/>
              </w:rPr>
              <w:fldChar w:fldCharType="begin"/>
            </w:r>
            <w:r w:rsidR="003A3B0E">
              <w:rPr>
                <w:noProof/>
                <w:webHidden/>
              </w:rPr>
              <w:instrText xml:space="preserve"> PAGEREF _Toc64571730 \h </w:instrText>
            </w:r>
            <w:r w:rsidR="003A3B0E">
              <w:rPr>
                <w:noProof/>
                <w:webHidden/>
              </w:rPr>
            </w:r>
            <w:r w:rsidR="003A3B0E">
              <w:rPr>
                <w:noProof/>
                <w:webHidden/>
              </w:rPr>
              <w:fldChar w:fldCharType="separate"/>
            </w:r>
            <w:r w:rsidR="003A3B0E">
              <w:rPr>
                <w:noProof/>
                <w:webHidden/>
              </w:rPr>
              <w:t>1</w:t>
            </w:r>
            <w:r w:rsidR="003A3B0E">
              <w:rPr>
                <w:noProof/>
                <w:webHidden/>
              </w:rPr>
              <w:fldChar w:fldCharType="end"/>
            </w:r>
          </w:hyperlink>
        </w:p>
        <w:p w14:paraId="4669B0FE" w14:textId="3CAE7902" w:rsidR="003A3B0E" w:rsidRDefault="000430A8">
          <w:pPr>
            <w:pStyle w:val="TOC2"/>
            <w:tabs>
              <w:tab w:val="left" w:pos="880"/>
              <w:tab w:val="right" w:leader="dot" w:pos="7927"/>
            </w:tabs>
            <w:rPr>
              <w:rFonts w:asciiTheme="minorHAnsi" w:eastAsiaTheme="minorEastAsia" w:hAnsiTheme="minorHAnsi"/>
              <w:noProof/>
              <w:sz w:val="22"/>
              <w:lang w:val="en-ID" w:eastAsia="en-ID"/>
            </w:rPr>
          </w:pPr>
          <w:hyperlink w:anchor="_Toc64571731" w:history="1">
            <w:r w:rsidR="003A3B0E" w:rsidRPr="00C525DE">
              <w:rPr>
                <w:rStyle w:val="Hyperlink"/>
                <w:noProof/>
              </w:rPr>
              <w:t>I.1.</w:t>
            </w:r>
            <w:r w:rsidR="003A3B0E">
              <w:rPr>
                <w:rFonts w:asciiTheme="minorHAnsi" w:eastAsiaTheme="minorEastAsia" w:hAnsiTheme="minorHAnsi"/>
                <w:noProof/>
                <w:sz w:val="22"/>
                <w:lang w:val="en-ID" w:eastAsia="en-ID"/>
              </w:rPr>
              <w:tab/>
            </w:r>
            <w:r w:rsidR="003A3B0E" w:rsidRPr="00C525DE">
              <w:rPr>
                <w:rStyle w:val="Hyperlink"/>
                <w:noProof/>
              </w:rPr>
              <w:t>Latar Belakang</w:t>
            </w:r>
            <w:r w:rsidR="003A3B0E">
              <w:rPr>
                <w:noProof/>
                <w:webHidden/>
              </w:rPr>
              <w:tab/>
            </w:r>
            <w:r w:rsidR="003A3B0E">
              <w:rPr>
                <w:noProof/>
                <w:webHidden/>
              </w:rPr>
              <w:fldChar w:fldCharType="begin"/>
            </w:r>
            <w:r w:rsidR="003A3B0E">
              <w:rPr>
                <w:noProof/>
                <w:webHidden/>
              </w:rPr>
              <w:instrText xml:space="preserve"> PAGEREF _Toc64571731 \h </w:instrText>
            </w:r>
            <w:r w:rsidR="003A3B0E">
              <w:rPr>
                <w:noProof/>
                <w:webHidden/>
              </w:rPr>
            </w:r>
            <w:r w:rsidR="003A3B0E">
              <w:rPr>
                <w:noProof/>
                <w:webHidden/>
              </w:rPr>
              <w:fldChar w:fldCharType="separate"/>
            </w:r>
            <w:r w:rsidR="003A3B0E">
              <w:rPr>
                <w:noProof/>
                <w:webHidden/>
              </w:rPr>
              <w:t>1</w:t>
            </w:r>
            <w:r w:rsidR="003A3B0E">
              <w:rPr>
                <w:noProof/>
                <w:webHidden/>
              </w:rPr>
              <w:fldChar w:fldCharType="end"/>
            </w:r>
          </w:hyperlink>
        </w:p>
        <w:p w14:paraId="5FB7E5CD" w14:textId="434663A7" w:rsidR="003A3B0E" w:rsidRDefault="000430A8">
          <w:pPr>
            <w:pStyle w:val="TOC2"/>
            <w:tabs>
              <w:tab w:val="left" w:pos="880"/>
              <w:tab w:val="right" w:leader="dot" w:pos="7927"/>
            </w:tabs>
            <w:rPr>
              <w:rFonts w:asciiTheme="minorHAnsi" w:eastAsiaTheme="minorEastAsia" w:hAnsiTheme="minorHAnsi"/>
              <w:noProof/>
              <w:sz w:val="22"/>
              <w:lang w:val="en-ID" w:eastAsia="en-ID"/>
            </w:rPr>
          </w:pPr>
          <w:hyperlink w:anchor="_Toc64571732" w:history="1">
            <w:r w:rsidR="003A3B0E" w:rsidRPr="00C525DE">
              <w:rPr>
                <w:rStyle w:val="Hyperlink"/>
                <w:noProof/>
              </w:rPr>
              <w:t>I.2.</w:t>
            </w:r>
            <w:r w:rsidR="003A3B0E">
              <w:rPr>
                <w:rFonts w:asciiTheme="minorHAnsi" w:eastAsiaTheme="minorEastAsia" w:hAnsiTheme="minorHAnsi"/>
                <w:noProof/>
                <w:sz w:val="22"/>
                <w:lang w:val="en-ID" w:eastAsia="en-ID"/>
              </w:rPr>
              <w:tab/>
            </w:r>
            <w:r w:rsidR="003A3B0E" w:rsidRPr="00C525DE">
              <w:rPr>
                <w:rStyle w:val="Hyperlink"/>
                <w:noProof/>
              </w:rPr>
              <w:t>Perumusan Masalah</w:t>
            </w:r>
            <w:r w:rsidR="003A3B0E">
              <w:rPr>
                <w:noProof/>
                <w:webHidden/>
              </w:rPr>
              <w:tab/>
            </w:r>
            <w:r w:rsidR="003A3B0E">
              <w:rPr>
                <w:noProof/>
                <w:webHidden/>
              </w:rPr>
              <w:fldChar w:fldCharType="begin"/>
            </w:r>
            <w:r w:rsidR="003A3B0E">
              <w:rPr>
                <w:noProof/>
                <w:webHidden/>
              </w:rPr>
              <w:instrText xml:space="preserve"> PAGEREF _Toc64571732 \h </w:instrText>
            </w:r>
            <w:r w:rsidR="003A3B0E">
              <w:rPr>
                <w:noProof/>
                <w:webHidden/>
              </w:rPr>
            </w:r>
            <w:r w:rsidR="003A3B0E">
              <w:rPr>
                <w:noProof/>
                <w:webHidden/>
              </w:rPr>
              <w:fldChar w:fldCharType="separate"/>
            </w:r>
            <w:r w:rsidR="003A3B0E">
              <w:rPr>
                <w:noProof/>
                <w:webHidden/>
              </w:rPr>
              <w:t>2</w:t>
            </w:r>
            <w:r w:rsidR="003A3B0E">
              <w:rPr>
                <w:noProof/>
                <w:webHidden/>
              </w:rPr>
              <w:fldChar w:fldCharType="end"/>
            </w:r>
          </w:hyperlink>
        </w:p>
        <w:p w14:paraId="2CF7C809" w14:textId="64AF9EBA" w:rsidR="003A3B0E" w:rsidRDefault="000430A8">
          <w:pPr>
            <w:pStyle w:val="TOC2"/>
            <w:tabs>
              <w:tab w:val="left" w:pos="880"/>
              <w:tab w:val="right" w:leader="dot" w:pos="7927"/>
            </w:tabs>
            <w:rPr>
              <w:rFonts w:asciiTheme="minorHAnsi" w:eastAsiaTheme="minorEastAsia" w:hAnsiTheme="minorHAnsi"/>
              <w:noProof/>
              <w:sz w:val="22"/>
              <w:lang w:val="en-ID" w:eastAsia="en-ID"/>
            </w:rPr>
          </w:pPr>
          <w:hyperlink w:anchor="_Toc64571733" w:history="1">
            <w:r w:rsidR="003A3B0E" w:rsidRPr="00C525DE">
              <w:rPr>
                <w:rStyle w:val="Hyperlink"/>
                <w:noProof/>
              </w:rPr>
              <w:t>I.3.</w:t>
            </w:r>
            <w:r w:rsidR="003A3B0E">
              <w:rPr>
                <w:rFonts w:asciiTheme="minorHAnsi" w:eastAsiaTheme="minorEastAsia" w:hAnsiTheme="minorHAnsi"/>
                <w:noProof/>
                <w:sz w:val="22"/>
                <w:lang w:val="en-ID" w:eastAsia="en-ID"/>
              </w:rPr>
              <w:tab/>
            </w:r>
            <w:r w:rsidR="003A3B0E" w:rsidRPr="00C525DE">
              <w:rPr>
                <w:rStyle w:val="Hyperlink"/>
                <w:noProof/>
              </w:rPr>
              <w:t>Ruang Lingkup</w:t>
            </w:r>
            <w:r w:rsidR="003A3B0E">
              <w:rPr>
                <w:noProof/>
                <w:webHidden/>
              </w:rPr>
              <w:tab/>
            </w:r>
            <w:r w:rsidR="003A3B0E">
              <w:rPr>
                <w:noProof/>
                <w:webHidden/>
              </w:rPr>
              <w:fldChar w:fldCharType="begin"/>
            </w:r>
            <w:r w:rsidR="003A3B0E">
              <w:rPr>
                <w:noProof/>
                <w:webHidden/>
              </w:rPr>
              <w:instrText xml:space="preserve"> PAGEREF _Toc64571733 \h </w:instrText>
            </w:r>
            <w:r w:rsidR="003A3B0E">
              <w:rPr>
                <w:noProof/>
                <w:webHidden/>
              </w:rPr>
            </w:r>
            <w:r w:rsidR="003A3B0E">
              <w:rPr>
                <w:noProof/>
                <w:webHidden/>
              </w:rPr>
              <w:fldChar w:fldCharType="separate"/>
            </w:r>
            <w:r w:rsidR="003A3B0E">
              <w:rPr>
                <w:noProof/>
                <w:webHidden/>
              </w:rPr>
              <w:t>3</w:t>
            </w:r>
            <w:r w:rsidR="003A3B0E">
              <w:rPr>
                <w:noProof/>
                <w:webHidden/>
              </w:rPr>
              <w:fldChar w:fldCharType="end"/>
            </w:r>
          </w:hyperlink>
        </w:p>
        <w:p w14:paraId="38C1BD96" w14:textId="4E56B11E" w:rsidR="003A3B0E" w:rsidRDefault="000430A8">
          <w:pPr>
            <w:pStyle w:val="TOC2"/>
            <w:tabs>
              <w:tab w:val="left" w:pos="880"/>
              <w:tab w:val="right" w:leader="dot" w:pos="7927"/>
            </w:tabs>
            <w:rPr>
              <w:rFonts w:asciiTheme="minorHAnsi" w:eastAsiaTheme="minorEastAsia" w:hAnsiTheme="minorHAnsi"/>
              <w:noProof/>
              <w:sz w:val="22"/>
              <w:lang w:val="en-ID" w:eastAsia="en-ID"/>
            </w:rPr>
          </w:pPr>
          <w:hyperlink w:anchor="_Toc64571734" w:history="1">
            <w:r w:rsidR="003A3B0E" w:rsidRPr="00C525DE">
              <w:rPr>
                <w:rStyle w:val="Hyperlink"/>
                <w:noProof/>
              </w:rPr>
              <w:t>I.4.</w:t>
            </w:r>
            <w:r w:rsidR="003A3B0E">
              <w:rPr>
                <w:rFonts w:asciiTheme="minorHAnsi" w:eastAsiaTheme="minorEastAsia" w:hAnsiTheme="minorHAnsi"/>
                <w:noProof/>
                <w:sz w:val="22"/>
                <w:lang w:val="en-ID" w:eastAsia="en-ID"/>
              </w:rPr>
              <w:tab/>
            </w:r>
            <w:r w:rsidR="003A3B0E" w:rsidRPr="00C525DE">
              <w:rPr>
                <w:rStyle w:val="Hyperlink"/>
                <w:noProof/>
              </w:rPr>
              <w:t>Tujuan</w:t>
            </w:r>
            <w:r w:rsidR="003A3B0E">
              <w:rPr>
                <w:noProof/>
                <w:webHidden/>
              </w:rPr>
              <w:tab/>
            </w:r>
            <w:r w:rsidR="003A3B0E">
              <w:rPr>
                <w:noProof/>
                <w:webHidden/>
              </w:rPr>
              <w:fldChar w:fldCharType="begin"/>
            </w:r>
            <w:r w:rsidR="003A3B0E">
              <w:rPr>
                <w:noProof/>
                <w:webHidden/>
              </w:rPr>
              <w:instrText xml:space="preserve"> PAGEREF _Toc64571734 \h </w:instrText>
            </w:r>
            <w:r w:rsidR="003A3B0E">
              <w:rPr>
                <w:noProof/>
                <w:webHidden/>
              </w:rPr>
            </w:r>
            <w:r w:rsidR="003A3B0E">
              <w:rPr>
                <w:noProof/>
                <w:webHidden/>
              </w:rPr>
              <w:fldChar w:fldCharType="separate"/>
            </w:r>
            <w:r w:rsidR="003A3B0E">
              <w:rPr>
                <w:noProof/>
                <w:webHidden/>
              </w:rPr>
              <w:t>3</w:t>
            </w:r>
            <w:r w:rsidR="003A3B0E">
              <w:rPr>
                <w:noProof/>
                <w:webHidden/>
              </w:rPr>
              <w:fldChar w:fldCharType="end"/>
            </w:r>
          </w:hyperlink>
        </w:p>
        <w:p w14:paraId="7B9305CB" w14:textId="706B1322" w:rsidR="003A3B0E" w:rsidRDefault="000430A8">
          <w:pPr>
            <w:pStyle w:val="TOC2"/>
            <w:tabs>
              <w:tab w:val="left" w:pos="880"/>
              <w:tab w:val="right" w:leader="dot" w:pos="7927"/>
            </w:tabs>
            <w:rPr>
              <w:rFonts w:asciiTheme="minorHAnsi" w:eastAsiaTheme="minorEastAsia" w:hAnsiTheme="minorHAnsi"/>
              <w:noProof/>
              <w:sz w:val="22"/>
              <w:lang w:val="en-ID" w:eastAsia="en-ID"/>
            </w:rPr>
          </w:pPr>
          <w:hyperlink w:anchor="_Toc64571735" w:history="1">
            <w:r w:rsidR="003A3B0E" w:rsidRPr="00C525DE">
              <w:rPr>
                <w:rStyle w:val="Hyperlink"/>
                <w:noProof/>
              </w:rPr>
              <w:t>I.5.</w:t>
            </w:r>
            <w:r w:rsidR="003A3B0E">
              <w:rPr>
                <w:rFonts w:asciiTheme="minorHAnsi" w:eastAsiaTheme="minorEastAsia" w:hAnsiTheme="minorHAnsi"/>
                <w:noProof/>
                <w:sz w:val="22"/>
                <w:lang w:val="en-ID" w:eastAsia="en-ID"/>
              </w:rPr>
              <w:tab/>
            </w:r>
            <w:r w:rsidR="003A3B0E" w:rsidRPr="00C525DE">
              <w:rPr>
                <w:rStyle w:val="Hyperlink"/>
                <w:noProof/>
              </w:rPr>
              <w:t>Tahapan</w:t>
            </w:r>
            <w:r w:rsidR="003A3B0E">
              <w:rPr>
                <w:noProof/>
                <w:webHidden/>
              </w:rPr>
              <w:tab/>
            </w:r>
            <w:r w:rsidR="003A3B0E">
              <w:rPr>
                <w:noProof/>
                <w:webHidden/>
              </w:rPr>
              <w:fldChar w:fldCharType="begin"/>
            </w:r>
            <w:r w:rsidR="003A3B0E">
              <w:rPr>
                <w:noProof/>
                <w:webHidden/>
              </w:rPr>
              <w:instrText xml:space="preserve"> PAGEREF _Toc64571735 \h </w:instrText>
            </w:r>
            <w:r w:rsidR="003A3B0E">
              <w:rPr>
                <w:noProof/>
                <w:webHidden/>
              </w:rPr>
            </w:r>
            <w:r w:rsidR="003A3B0E">
              <w:rPr>
                <w:noProof/>
                <w:webHidden/>
              </w:rPr>
              <w:fldChar w:fldCharType="separate"/>
            </w:r>
            <w:r w:rsidR="003A3B0E">
              <w:rPr>
                <w:noProof/>
                <w:webHidden/>
              </w:rPr>
              <w:t>4</w:t>
            </w:r>
            <w:r w:rsidR="003A3B0E">
              <w:rPr>
                <w:noProof/>
                <w:webHidden/>
              </w:rPr>
              <w:fldChar w:fldCharType="end"/>
            </w:r>
          </w:hyperlink>
        </w:p>
        <w:p w14:paraId="525248F0" w14:textId="4D77193D" w:rsidR="003A3B0E" w:rsidRDefault="000430A8">
          <w:pPr>
            <w:pStyle w:val="TOC2"/>
            <w:tabs>
              <w:tab w:val="left" w:pos="880"/>
              <w:tab w:val="right" w:leader="dot" w:pos="7927"/>
            </w:tabs>
            <w:rPr>
              <w:rFonts w:asciiTheme="minorHAnsi" w:eastAsiaTheme="minorEastAsia" w:hAnsiTheme="minorHAnsi"/>
              <w:noProof/>
              <w:sz w:val="22"/>
              <w:lang w:val="en-ID" w:eastAsia="en-ID"/>
            </w:rPr>
          </w:pPr>
          <w:hyperlink w:anchor="_Toc64571736" w:history="1">
            <w:r w:rsidR="003A3B0E" w:rsidRPr="00C525DE">
              <w:rPr>
                <w:rStyle w:val="Hyperlink"/>
                <w:noProof/>
              </w:rPr>
              <w:t>I.6.</w:t>
            </w:r>
            <w:r w:rsidR="003A3B0E">
              <w:rPr>
                <w:rFonts w:asciiTheme="minorHAnsi" w:eastAsiaTheme="minorEastAsia" w:hAnsiTheme="minorHAnsi"/>
                <w:noProof/>
                <w:sz w:val="22"/>
                <w:lang w:val="en-ID" w:eastAsia="en-ID"/>
              </w:rPr>
              <w:tab/>
            </w:r>
            <w:r w:rsidR="003A3B0E" w:rsidRPr="00C525DE">
              <w:rPr>
                <w:rStyle w:val="Hyperlink"/>
                <w:noProof/>
              </w:rPr>
              <w:t>Lokasi dan Waktu</w:t>
            </w:r>
            <w:r w:rsidR="003A3B0E">
              <w:rPr>
                <w:noProof/>
                <w:webHidden/>
              </w:rPr>
              <w:tab/>
            </w:r>
            <w:r w:rsidR="003A3B0E">
              <w:rPr>
                <w:noProof/>
                <w:webHidden/>
              </w:rPr>
              <w:fldChar w:fldCharType="begin"/>
            </w:r>
            <w:r w:rsidR="003A3B0E">
              <w:rPr>
                <w:noProof/>
                <w:webHidden/>
              </w:rPr>
              <w:instrText xml:space="preserve"> PAGEREF _Toc64571736 \h </w:instrText>
            </w:r>
            <w:r w:rsidR="003A3B0E">
              <w:rPr>
                <w:noProof/>
                <w:webHidden/>
              </w:rPr>
            </w:r>
            <w:r w:rsidR="003A3B0E">
              <w:rPr>
                <w:noProof/>
                <w:webHidden/>
              </w:rPr>
              <w:fldChar w:fldCharType="separate"/>
            </w:r>
            <w:r w:rsidR="003A3B0E">
              <w:rPr>
                <w:noProof/>
                <w:webHidden/>
              </w:rPr>
              <w:t>4</w:t>
            </w:r>
            <w:r w:rsidR="003A3B0E">
              <w:rPr>
                <w:noProof/>
                <w:webHidden/>
              </w:rPr>
              <w:fldChar w:fldCharType="end"/>
            </w:r>
          </w:hyperlink>
        </w:p>
        <w:p w14:paraId="39C4F355" w14:textId="39149246" w:rsidR="003A3B0E" w:rsidRDefault="000430A8">
          <w:pPr>
            <w:pStyle w:val="TOC3"/>
            <w:tabs>
              <w:tab w:val="left" w:pos="1320"/>
              <w:tab w:val="right" w:leader="dot" w:pos="7927"/>
            </w:tabs>
            <w:rPr>
              <w:rFonts w:asciiTheme="minorHAnsi" w:eastAsiaTheme="minorEastAsia" w:hAnsiTheme="minorHAnsi"/>
              <w:noProof/>
              <w:sz w:val="22"/>
              <w:lang w:val="en-ID" w:eastAsia="en-ID"/>
            </w:rPr>
          </w:pPr>
          <w:hyperlink w:anchor="_Toc64571737" w:history="1">
            <w:r w:rsidR="003A3B0E" w:rsidRPr="00C525DE">
              <w:rPr>
                <w:rStyle w:val="Hyperlink"/>
                <w:bCs/>
                <w:noProof/>
              </w:rPr>
              <w:t>I.6.1.</w:t>
            </w:r>
            <w:r w:rsidR="003A3B0E">
              <w:rPr>
                <w:rFonts w:asciiTheme="minorHAnsi" w:eastAsiaTheme="minorEastAsia" w:hAnsiTheme="minorHAnsi"/>
                <w:noProof/>
                <w:sz w:val="22"/>
                <w:lang w:val="en-ID" w:eastAsia="en-ID"/>
              </w:rPr>
              <w:tab/>
            </w:r>
            <w:r w:rsidR="003A3B0E" w:rsidRPr="00C525DE">
              <w:rPr>
                <w:rStyle w:val="Hyperlink"/>
                <w:noProof/>
              </w:rPr>
              <w:t>Lokasi</w:t>
            </w:r>
            <w:r w:rsidR="003A3B0E">
              <w:rPr>
                <w:noProof/>
                <w:webHidden/>
              </w:rPr>
              <w:tab/>
            </w:r>
            <w:r w:rsidR="003A3B0E">
              <w:rPr>
                <w:noProof/>
                <w:webHidden/>
              </w:rPr>
              <w:fldChar w:fldCharType="begin"/>
            </w:r>
            <w:r w:rsidR="003A3B0E">
              <w:rPr>
                <w:noProof/>
                <w:webHidden/>
              </w:rPr>
              <w:instrText xml:space="preserve"> PAGEREF _Toc64571737 \h </w:instrText>
            </w:r>
            <w:r w:rsidR="003A3B0E">
              <w:rPr>
                <w:noProof/>
                <w:webHidden/>
              </w:rPr>
            </w:r>
            <w:r w:rsidR="003A3B0E">
              <w:rPr>
                <w:noProof/>
                <w:webHidden/>
              </w:rPr>
              <w:fldChar w:fldCharType="separate"/>
            </w:r>
            <w:r w:rsidR="003A3B0E">
              <w:rPr>
                <w:noProof/>
                <w:webHidden/>
              </w:rPr>
              <w:t>5</w:t>
            </w:r>
            <w:r w:rsidR="003A3B0E">
              <w:rPr>
                <w:noProof/>
                <w:webHidden/>
              </w:rPr>
              <w:fldChar w:fldCharType="end"/>
            </w:r>
          </w:hyperlink>
        </w:p>
        <w:p w14:paraId="53B7DD0B" w14:textId="6935CC89" w:rsidR="003A3B0E" w:rsidRDefault="000430A8">
          <w:pPr>
            <w:pStyle w:val="TOC3"/>
            <w:tabs>
              <w:tab w:val="left" w:pos="1320"/>
              <w:tab w:val="right" w:leader="dot" w:pos="7927"/>
            </w:tabs>
            <w:rPr>
              <w:rFonts w:asciiTheme="minorHAnsi" w:eastAsiaTheme="minorEastAsia" w:hAnsiTheme="minorHAnsi"/>
              <w:noProof/>
              <w:sz w:val="22"/>
              <w:lang w:val="en-ID" w:eastAsia="en-ID"/>
            </w:rPr>
          </w:pPr>
          <w:hyperlink w:anchor="_Toc64571738" w:history="1">
            <w:r w:rsidR="003A3B0E" w:rsidRPr="00C525DE">
              <w:rPr>
                <w:rStyle w:val="Hyperlink"/>
                <w:bCs/>
                <w:noProof/>
              </w:rPr>
              <w:t>I.6.2.</w:t>
            </w:r>
            <w:r w:rsidR="003A3B0E">
              <w:rPr>
                <w:rFonts w:asciiTheme="minorHAnsi" w:eastAsiaTheme="minorEastAsia" w:hAnsiTheme="minorHAnsi"/>
                <w:noProof/>
                <w:sz w:val="22"/>
                <w:lang w:val="en-ID" w:eastAsia="en-ID"/>
              </w:rPr>
              <w:tab/>
            </w:r>
            <w:r w:rsidR="003A3B0E" w:rsidRPr="00C525DE">
              <w:rPr>
                <w:rStyle w:val="Hyperlink"/>
                <w:noProof/>
              </w:rPr>
              <w:t>Waktu</w:t>
            </w:r>
            <w:r w:rsidR="003A3B0E">
              <w:rPr>
                <w:noProof/>
                <w:webHidden/>
              </w:rPr>
              <w:tab/>
            </w:r>
            <w:r w:rsidR="003A3B0E">
              <w:rPr>
                <w:noProof/>
                <w:webHidden/>
              </w:rPr>
              <w:fldChar w:fldCharType="begin"/>
            </w:r>
            <w:r w:rsidR="003A3B0E">
              <w:rPr>
                <w:noProof/>
                <w:webHidden/>
              </w:rPr>
              <w:instrText xml:space="preserve"> PAGEREF _Toc64571738 \h </w:instrText>
            </w:r>
            <w:r w:rsidR="003A3B0E">
              <w:rPr>
                <w:noProof/>
                <w:webHidden/>
              </w:rPr>
            </w:r>
            <w:r w:rsidR="003A3B0E">
              <w:rPr>
                <w:noProof/>
                <w:webHidden/>
              </w:rPr>
              <w:fldChar w:fldCharType="separate"/>
            </w:r>
            <w:r w:rsidR="003A3B0E">
              <w:rPr>
                <w:noProof/>
                <w:webHidden/>
              </w:rPr>
              <w:t>5</w:t>
            </w:r>
            <w:r w:rsidR="003A3B0E">
              <w:rPr>
                <w:noProof/>
                <w:webHidden/>
              </w:rPr>
              <w:fldChar w:fldCharType="end"/>
            </w:r>
          </w:hyperlink>
        </w:p>
        <w:p w14:paraId="4FA7CEAE" w14:textId="0074643E" w:rsidR="003A3B0E" w:rsidRDefault="000430A8">
          <w:pPr>
            <w:pStyle w:val="TOC2"/>
            <w:tabs>
              <w:tab w:val="left" w:pos="880"/>
              <w:tab w:val="right" w:leader="dot" w:pos="7927"/>
            </w:tabs>
            <w:rPr>
              <w:rFonts w:asciiTheme="minorHAnsi" w:eastAsiaTheme="minorEastAsia" w:hAnsiTheme="minorHAnsi"/>
              <w:noProof/>
              <w:sz w:val="22"/>
              <w:lang w:val="en-ID" w:eastAsia="en-ID"/>
            </w:rPr>
          </w:pPr>
          <w:hyperlink w:anchor="_Toc64571739" w:history="1">
            <w:r w:rsidR="003A3B0E" w:rsidRPr="00C525DE">
              <w:rPr>
                <w:rStyle w:val="Hyperlink"/>
                <w:noProof/>
              </w:rPr>
              <w:t>I.7.</w:t>
            </w:r>
            <w:r w:rsidR="003A3B0E">
              <w:rPr>
                <w:rFonts w:asciiTheme="minorHAnsi" w:eastAsiaTheme="minorEastAsia" w:hAnsiTheme="minorHAnsi"/>
                <w:noProof/>
                <w:sz w:val="22"/>
                <w:lang w:val="en-ID" w:eastAsia="en-ID"/>
              </w:rPr>
              <w:tab/>
            </w:r>
            <w:r w:rsidR="003A3B0E" w:rsidRPr="00C525DE">
              <w:rPr>
                <w:rStyle w:val="Hyperlink"/>
                <w:noProof/>
              </w:rPr>
              <w:t>Sistematika Penulisan</w:t>
            </w:r>
            <w:r w:rsidR="003A3B0E">
              <w:rPr>
                <w:noProof/>
                <w:webHidden/>
              </w:rPr>
              <w:tab/>
            </w:r>
            <w:r w:rsidR="003A3B0E">
              <w:rPr>
                <w:noProof/>
                <w:webHidden/>
              </w:rPr>
              <w:fldChar w:fldCharType="begin"/>
            </w:r>
            <w:r w:rsidR="003A3B0E">
              <w:rPr>
                <w:noProof/>
                <w:webHidden/>
              </w:rPr>
              <w:instrText xml:space="preserve"> PAGEREF _Toc64571739 \h </w:instrText>
            </w:r>
            <w:r w:rsidR="003A3B0E">
              <w:rPr>
                <w:noProof/>
                <w:webHidden/>
              </w:rPr>
            </w:r>
            <w:r w:rsidR="003A3B0E">
              <w:rPr>
                <w:noProof/>
                <w:webHidden/>
              </w:rPr>
              <w:fldChar w:fldCharType="separate"/>
            </w:r>
            <w:r w:rsidR="003A3B0E">
              <w:rPr>
                <w:noProof/>
                <w:webHidden/>
              </w:rPr>
              <w:t>5</w:t>
            </w:r>
            <w:r w:rsidR="003A3B0E">
              <w:rPr>
                <w:noProof/>
                <w:webHidden/>
              </w:rPr>
              <w:fldChar w:fldCharType="end"/>
            </w:r>
          </w:hyperlink>
        </w:p>
        <w:p w14:paraId="73B0C153" w14:textId="14BB5D35" w:rsidR="003A3B0E" w:rsidRDefault="000430A8">
          <w:pPr>
            <w:pStyle w:val="TOC1"/>
            <w:rPr>
              <w:rFonts w:asciiTheme="minorHAnsi" w:eastAsiaTheme="minorEastAsia" w:hAnsiTheme="minorHAnsi"/>
              <w:noProof/>
              <w:sz w:val="22"/>
              <w:lang w:val="en-ID" w:eastAsia="en-ID"/>
            </w:rPr>
          </w:pPr>
          <w:hyperlink w:anchor="_Toc64571740" w:history="1">
            <w:r w:rsidR="003A3B0E" w:rsidRPr="00C525DE">
              <w:rPr>
                <w:rStyle w:val="Hyperlink"/>
                <w:noProof/>
              </w:rPr>
              <w:t>BAB II PROFIL PERUSAHAAN</w:t>
            </w:r>
            <w:r w:rsidR="003A3B0E">
              <w:rPr>
                <w:noProof/>
                <w:webHidden/>
              </w:rPr>
              <w:tab/>
            </w:r>
            <w:r w:rsidR="003A3B0E">
              <w:rPr>
                <w:noProof/>
                <w:webHidden/>
              </w:rPr>
              <w:fldChar w:fldCharType="begin"/>
            </w:r>
            <w:r w:rsidR="003A3B0E">
              <w:rPr>
                <w:noProof/>
                <w:webHidden/>
              </w:rPr>
              <w:instrText xml:space="preserve"> PAGEREF _Toc64571740 \h </w:instrText>
            </w:r>
            <w:r w:rsidR="003A3B0E">
              <w:rPr>
                <w:noProof/>
                <w:webHidden/>
              </w:rPr>
            </w:r>
            <w:r w:rsidR="003A3B0E">
              <w:rPr>
                <w:noProof/>
                <w:webHidden/>
              </w:rPr>
              <w:fldChar w:fldCharType="separate"/>
            </w:r>
            <w:r w:rsidR="003A3B0E">
              <w:rPr>
                <w:noProof/>
                <w:webHidden/>
              </w:rPr>
              <w:t>7</w:t>
            </w:r>
            <w:r w:rsidR="003A3B0E">
              <w:rPr>
                <w:noProof/>
                <w:webHidden/>
              </w:rPr>
              <w:fldChar w:fldCharType="end"/>
            </w:r>
          </w:hyperlink>
        </w:p>
        <w:p w14:paraId="5EF57E5E" w14:textId="5A852E42" w:rsidR="003A3B0E" w:rsidRDefault="000430A8">
          <w:pPr>
            <w:pStyle w:val="TOC2"/>
            <w:tabs>
              <w:tab w:val="left" w:pos="880"/>
              <w:tab w:val="right" w:leader="dot" w:pos="7927"/>
            </w:tabs>
            <w:rPr>
              <w:rFonts w:asciiTheme="minorHAnsi" w:eastAsiaTheme="minorEastAsia" w:hAnsiTheme="minorHAnsi"/>
              <w:noProof/>
              <w:sz w:val="22"/>
              <w:lang w:val="en-ID" w:eastAsia="en-ID"/>
            </w:rPr>
          </w:pPr>
          <w:hyperlink w:anchor="_Toc64571741" w:history="1">
            <w:r w:rsidR="003A3B0E" w:rsidRPr="00C525DE">
              <w:rPr>
                <w:rStyle w:val="Hyperlink"/>
                <w:noProof/>
              </w:rPr>
              <w:t>II.1.</w:t>
            </w:r>
            <w:r w:rsidR="003A3B0E">
              <w:rPr>
                <w:rFonts w:asciiTheme="minorHAnsi" w:eastAsiaTheme="minorEastAsia" w:hAnsiTheme="minorHAnsi"/>
                <w:noProof/>
                <w:sz w:val="22"/>
                <w:lang w:val="en-ID" w:eastAsia="en-ID"/>
              </w:rPr>
              <w:tab/>
            </w:r>
            <w:r w:rsidR="003A3B0E" w:rsidRPr="00C525DE">
              <w:rPr>
                <w:rStyle w:val="Hyperlink"/>
                <w:noProof/>
              </w:rPr>
              <w:t>Tinjauan Umum Perusahaan</w:t>
            </w:r>
            <w:r w:rsidR="003A3B0E">
              <w:rPr>
                <w:noProof/>
                <w:webHidden/>
              </w:rPr>
              <w:tab/>
            </w:r>
            <w:r w:rsidR="003A3B0E">
              <w:rPr>
                <w:noProof/>
                <w:webHidden/>
              </w:rPr>
              <w:fldChar w:fldCharType="begin"/>
            </w:r>
            <w:r w:rsidR="003A3B0E">
              <w:rPr>
                <w:noProof/>
                <w:webHidden/>
              </w:rPr>
              <w:instrText xml:space="preserve"> PAGEREF _Toc64571741 \h </w:instrText>
            </w:r>
            <w:r w:rsidR="003A3B0E">
              <w:rPr>
                <w:noProof/>
                <w:webHidden/>
              </w:rPr>
            </w:r>
            <w:r w:rsidR="003A3B0E">
              <w:rPr>
                <w:noProof/>
                <w:webHidden/>
              </w:rPr>
              <w:fldChar w:fldCharType="separate"/>
            </w:r>
            <w:r w:rsidR="003A3B0E">
              <w:rPr>
                <w:noProof/>
                <w:webHidden/>
              </w:rPr>
              <w:t>7</w:t>
            </w:r>
            <w:r w:rsidR="003A3B0E">
              <w:rPr>
                <w:noProof/>
                <w:webHidden/>
              </w:rPr>
              <w:fldChar w:fldCharType="end"/>
            </w:r>
          </w:hyperlink>
        </w:p>
        <w:p w14:paraId="0AFDC7AD" w14:textId="0288C6B6" w:rsidR="003A3B0E" w:rsidRDefault="000430A8">
          <w:pPr>
            <w:pStyle w:val="TOC2"/>
            <w:tabs>
              <w:tab w:val="left" w:pos="880"/>
              <w:tab w:val="right" w:leader="dot" w:pos="7927"/>
            </w:tabs>
            <w:rPr>
              <w:rFonts w:asciiTheme="minorHAnsi" w:eastAsiaTheme="minorEastAsia" w:hAnsiTheme="minorHAnsi"/>
              <w:noProof/>
              <w:sz w:val="22"/>
              <w:lang w:val="en-ID" w:eastAsia="en-ID"/>
            </w:rPr>
          </w:pPr>
          <w:hyperlink w:anchor="_Toc64571742" w:history="1">
            <w:r w:rsidR="003A3B0E" w:rsidRPr="00C525DE">
              <w:rPr>
                <w:rStyle w:val="Hyperlink"/>
                <w:noProof/>
              </w:rPr>
              <w:t>II.2.</w:t>
            </w:r>
            <w:r w:rsidR="003A3B0E">
              <w:rPr>
                <w:rFonts w:asciiTheme="minorHAnsi" w:eastAsiaTheme="minorEastAsia" w:hAnsiTheme="minorHAnsi"/>
                <w:noProof/>
                <w:sz w:val="22"/>
                <w:lang w:val="en-ID" w:eastAsia="en-ID"/>
              </w:rPr>
              <w:tab/>
            </w:r>
            <w:r w:rsidR="003A3B0E" w:rsidRPr="00C525DE">
              <w:rPr>
                <w:rStyle w:val="Hyperlink"/>
                <w:noProof/>
              </w:rPr>
              <w:t>Struktur Organisasi</w:t>
            </w:r>
            <w:r w:rsidR="003A3B0E">
              <w:rPr>
                <w:noProof/>
                <w:webHidden/>
              </w:rPr>
              <w:tab/>
            </w:r>
            <w:r w:rsidR="003A3B0E">
              <w:rPr>
                <w:noProof/>
                <w:webHidden/>
              </w:rPr>
              <w:fldChar w:fldCharType="begin"/>
            </w:r>
            <w:r w:rsidR="003A3B0E">
              <w:rPr>
                <w:noProof/>
                <w:webHidden/>
              </w:rPr>
              <w:instrText xml:space="preserve"> PAGEREF _Toc64571742 \h </w:instrText>
            </w:r>
            <w:r w:rsidR="003A3B0E">
              <w:rPr>
                <w:noProof/>
                <w:webHidden/>
              </w:rPr>
            </w:r>
            <w:r w:rsidR="003A3B0E">
              <w:rPr>
                <w:noProof/>
                <w:webHidden/>
              </w:rPr>
              <w:fldChar w:fldCharType="separate"/>
            </w:r>
            <w:r w:rsidR="003A3B0E">
              <w:rPr>
                <w:noProof/>
                <w:webHidden/>
              </w:rPr>
              <w:t>9</w:t>
            </w:r>
            <w:r w:rsidR="003A3B0E">
              <w:rPr>
                <w:noProof/>
                <w:webHidden/>
              </w:rPr>
              <w:fldChar w:fldCharType="end"/>
            </w:r>
          </w:hyperlink>
        </w:p>
        <w:p w14:paraId="44E1DE10" w14:textId="5D8EEFAB" w:rsidR="003A3B0E" w:rsidRDefault="000430A8">
          <w:pPr>
            <w:pStyle w:val="TOC2"/>
            <w:tabs>
              <w:tab w:val="left" w:pos="880"/>
              <w:tab w:val="right" w:leader="dot" w:pos="7927"/>
            </w:tabs>
            <w:rPr>
              <w:rFonts w:asciiTheme="minorHAnsi" w:eastAsiaTheme="minorEastAsia" w:hAnsiTheme="minorHAnsi"/>
              <w:noProof/>
              <w:sz w:val="22"/>
              <w:lang w:val="en-ID" w:eastAsia="en-ID"/>
            </w:rPr>
          </w:pPr>
          <w:hyperlink w:anchor="_Toc64571743" w:history="1">
            <w:r w:rsidR="003A3B0E" w:rsidRPr="00C525DE">
              <w:rPr>
                <w:rStyle w:val="Hyperlink"/>
                <w:noProof/>
              </w:rPr>
              <w:t>II.3.</w:t>
            </w:r>
            <w:r w:rsidR="003A3B0E">
              <w:rPr>
                <w:rFonts w:asciiTheme="minorHAnsi" w:eastAsiaTheme="minorEastAsia" w:hAnsiTheme="minorHAnsi"/>
                <w:noProof/>
                <w:sz w:val="22"/>
                <w:lang w:val="en-ID" w:eastAsia="en-ID"/>
              </w:rPr>
              <w:tab/>
            </w:r>
            <w:r w:rsidR="003A3B0E" w:rsidRPr="00C525DE">
              <w:rPr>
                <w:rStyle w:val="Hyperlink"/>
                <w:noProof/>
              </w:rPr>
              <w:t>Deskripsi Kerja</w:t>
            </w:r>
            <w:r w:rsidR="003A3B0E">
              <w:rPr>
                <w:noProof/>
                <w:webHidden/>
              </w:rPr>
              <w:tab/>
            </w:r>
            <w:r w:rsidR="003A3B0E">
              <w:rPr>
                <w:noProof/>
                <w:webHidden/>
              </w:rPr>
              <w:fldChar w:fldCharType="begin"/>
            </w:r>
            <w:r w:rsidR="003A3B0E">
              <w:rPr>
                <w:noProof/>
                <w:webHidden/>
              </w:rPr>
              <w:instrText xml:space="preserve"> PAGEREF _Toc64571743 \h </w:instrText>
            </w:r>
            <w:r w:rsidR="003A3B0E">
              <w:rPr>
                <w:noProof/>
                <w:webHidden/>
              </w:rPr>
            </w:r>
            <w:r w:rsidR="003A3B0E">
              <w:rPr>
                <w:noProof/>
                <w:webHidden/>
              </w:rPr>
              <w:fldChar w:fldCharType="separate"/>
            </w:r>
            <w:r w:rsidR="003A3B0E">
              <w:rPr>
                <w:noProof/>
                <w:webHidden/>
              </w:rPr>
              <w:t>12</w:t>
            </w:r>
            <w:r w:rsidR="003A3B0E">
              <w:rPr>
                <w:noProof/>
                <w:webHidden/>
              </w:rPr>
              <w:fldChar w:fldCharType="end"/>
            </w:r>
          </w:hyperlink>
        </w:p>
        <w:p w14:paraId="2810D7B7" w14:textId="75B973D4" w:rsidR="003A3B0E" w:rsidRDefault="000430A8">
          <w:pPr>
            <w:pStyle w:val="TOC1"/>
            <w:rPr>
              <w:rFonts w:asciiTheme="minorHAnsi" w:eastAsiaTheme="minorEastAsia" w:hAnsiTheme="minorHAnsi"/>
              <w:noProof/>
              <w:sz w:val="22"/>
              <w:lang w:val="en-ID" w:eastAsia="en-ID"/>
            </w:rPr>
          </w:pPr>
          <w:hyperlink w:anchor="_Toc64571744" w:history="1">
            <w:r w:rsidR="003A3B0E" w:rsidRPr="00C525DE">
              <w:rPr>
                <w:rStyle w:val="Hyperlink"/>
                <w:noProof/>
              </w:rPr>
              <w:t>BAB III PENGETAHUAN DAN PERANGKAT PENDUKUNG</w:t>
            </w:r>
            <w:r w:rsidR="003A3B0E">
              <w:rPr>
                <w:noProof/>
                <w:webHidden/>
              </w:rPr>
              <w:tab/>
            </w:r>
            <w:r w:rsidR="003A3B0E">
              <w:rPr>
                <w:noProof/>
                <w:webHidden/>
              </w:rPr>
              <w:fldChar w:fldCharType="begin"/>
            </w:r>
            <w:r w:rsidR="003A3B0E">
              <w:rPr>
                <w:noProof/>
                <w:webHidden/>
              </w:rPr>
              <w:instrText xml:space="preserve"> PAGEREF _Toc64571744 \h </w:instrText>
            </w:r>
            <w:r w:rsidR="003A3B0E">
              <w:rPr>
                <w:noProof/>
                <w:webHidden/>
              </w:rPr>
            </w:r>
            <w:r w:rsidR="003A3B0E">
              <w:rPr>
                <w:noProof/>
                <w:webHidden/>
              </w:rPr>
              <w:fldChar w:fldCharType="separate"/>
            </w:r>
            <w:r w:rsidR="003A3B0E">
              <w:rPr>
                <w:noProof/>
                <w:webHidden/>
              </w:rPr>
              <w:t>13</w:t>
            </w:r>
            <w:r w:rsidR="003A3B0E">
              <w:rPr>
                <w:noProof/>
                <w:webHidden/>
              </w:rPr>
              <w:fldChar w:fldCharType="end"/>
            </w:r>
          </w:hyperlink>
        </w:p>
        <w:p w14:paraId="29306165" w14:textId="2C19CD3E" w:rsidR="003A3B0E" w:rsidRDefault="000430A8">
          <w:pPr>
            <w:pStyle w:val="TOC2"/>
            <w:tabs>
              <w:tab w:val="left" w:pos="1100"/>
              <w:tab w:val="right" w:leader="dot" w:pos="7927"/>
            </w:tabs>
            <w:rPr>
              <w:rFonts w:asciiTheme="minorHAnsi" w:eastAsiaTheme="minorEastAsia" w:hAnsiTheme="minorHAnsi"/>
              <w:noProof/>
              <w:sz w:val="22"/>
              <w:lang w:val="en-ID" w:eastAsia="en-ID"/>
            </w:rPr>
          </w:pPr>
          <w:hyperlink w:anchor="_Toc64571745" w:history="1">
            <w:r w:rsidR="003A3B0E" w:rsidRPr="00C525DE">
              <w:rPr>
                <w:rStyle w:val="Hyperlink"/>
                <w:noProof/>
              </w:rPr>
              <w:t>III.1.</w:t>
            </w:r>
            <w:r w:rsidR="003A3B0E">
              <w:rPr>
                <w:rFonts w:asciiTheme="minorHAnsi" w:eastAsiaTheme="minorEastAsia" w:hAnsiTheme="minorHAnsi"/>
                <w:noProof/>
                <w:sz w:val="22"/>
                <w:lang w:val="en-ID" w:eastAsia="en-ID"/>
              </w:rPr>
              <w:tab/>
            </w:r>
            <w:r w:rsidR="003A3B0E" w:rsidRPr="00C525DE">
              <w:rPr>
                <w:rStyle w:val="Hyperlink"/>
                <w:noProof/>
              </w:rPr>
              <w:t>Konsep Dasar</w:t>
            </w:r>
            <w:r w:rsidR="003A3B0E">
              <w:rPr>
                <w:noProof/>
                <w:webHidden/>
              </w:rPr>
              <w:tab/>
            </w:r>
            <w:r w:rsidR="003A3B0E">
              <w:rPr>
                <w:noProof/>
                <w:webHidden/>
              </w:rPr>
              <w:fldChar w:fldCharType="begin"/>
            </w:r>
            <w:r w:rsidR="003A3B0E">
              <w:rPr>
                <w:noProof/>
                <w:webHidden/>
              </w:rPr>
              <w:instrText xml:space="preserve"> PAGEREF _Toc64571745 \h </w:instrText>
            </w:r>
            <w:r w:rsidR="003A3B0E">
              <w:rPr>
                <w:noProof/>
                <w:webHidden/>
              </w:rPr>
            </w:r>
            <w:r w:rsidR="003A3B0E">
              <w:rPr>
                <w:noProof/>
                <w:webHidden/>
              </w:rPr>
              <w:fldChar w:fldCharType="separate"/>
            </w:r>
            <w:r w:rsidR="003A3B0E">
              <w:rPr>
                <w:noProof/>
                <w:webHidden/>
              </w:rPr>
              <w:t>13</w:t>
            </w:r>
            <w:r w:rsidR="003A3B0E">
              <w:rPr>
                <w:noProof/>
                <w:webHidden/>
              </w:rPr>
              <w:fldChar w:fldCharType="end"/>
            </w:r>
          </w:hyperlink>
        </w:p>
        <w:p w14:paraId="40153855" w14:textId="2472CC18"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46" w:history="1">
            <w:r w:rsidR="003A3B0E" w:rsidRPr="00C525DE">
              <w:rPr>
                <w:rStyle w:val="Hyperlink"/>
                <w:bCs/>
                <w:noProof/>
              </w:rPr>
              <w:t>III.1.1.</w:t>
            </w:r>
            <w:r w:rsidR="003A3B0E">
              <w:rPr>
                <w:rFonts w:asciiTheme="minorHAnsi" w:eastAsiaTheme="minorEastAsia" w:hAnsiTheme="minorHAnsi"/>
                <w:noProof/>
                <w:sz w:val="22"/>
                <w:lang w:val="en-ID" w:eastAsia="en-ID"/>
              </w:rPr>
              <w:tab/>
            </w:r>
            <w:r w:rsidR="003A3B0E" w:rsidRPr="00C525DE">
              <w:rPr>
                <w:rStyle w:val="Hyperlink"/>
                <w:noProof/>
              </w:rPr>
              <w:t>Jitsi</w:t>
            </w:r>
            <w:r w:rsidR="003A3B0E">
              <w:rPr>
                <w:noProof/>
                <w:webHidden/>
              </w:rPr>
              <w:tab/>
            </w:r>
            <w:r w:rsidR="003A3B0E">
              <w:rPr>
                <w:noProof/>
                <w:webHidden/>
              </w:rPr>
              <w:fldChar w:fldCharType="begin"/>
            </w:r>
            <w:r w:rsidR="003A3B0E">
              <w:rPr>
                <w:noProof/>
                <w:webHidden/>
              </w:rPr>
              <w:instrText xml:space="preserve"> PAGEREF _Toc64571746 \h </w:instrText>
            </w:r>
            <w:r w:rsidR="003A3B0E">
              <w:rPr>
                <w:noProof/>
                <w:webHidden/>
              </w:rPr>
            </w:r>
            <w:r w:rsidR="003A3B0E">
              <w:rPr>
                <w:noProof/>
                <w:webHidden/>
              </w:rPr>
              <w:fldChar w:fldCharType="separate"/>
            </w:r>
            <w:r w:rsidR="003A3B0E">
              <w:rPr>
                <w:noProof/>
                <w:webHidden/>
              </w:rPr>
              <w:t>13</w:t>
            </w:r>
            <w:r w:rsidR="003A3B0E">
              <w:rPr>
                <w:noProof/>
                <w:webHidden/>
              </w:rPr>
              <w:fldChar w:fldCharType="end"/>
            </w:r>
          </w:hyperlink>
        </w:p>
        <w:p w14:paraId="091EEA27" w14:textId="7E0EBF9F"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47" w:history="1">
            <w:r w:rsidR="003A3B0E" w:rsidRPr="00C525DE">
              <w:rPr>
                <w:rStyle w:val="Hyperlink"/>
                <w:bCs/>
                <w:noProof/>
              </w:rPr>
              <w:t>III.1.2.</w:t>
            </w:r>
            <w:r w:rsidR="003A3B0E">
              <w:rPr>
                <w:rFonts w:asciiTheme="minorHAnsi" w:eastAsiaTheme="minorEastAsia" w:hAnsiTheme="minorHAnsi"/>
                <w:noProof/>
                <w:sz w:val="22"/>
                <w:lang w:val="en-ID" w:eastAsia="en-ID"/>
              </w:rPr>
              <w:tab/>
            </w:r>
            <w:r w:rsidR="003A3B0E" w:rsidRPr="00C525DE">
              <w:rPr>
                <w:rStyle w:val="Hyperlink"/>
                <w:noProof/>
              </w:rPr>
              <w:t>Bandwidth</w:t>
            </w:r>
            <w:r w:rsidR="003A3B0E">
              <w:rPr>
                <w:noProof/>
                <w:webHidden/>
              </w:rPr>
              <w:tab/>
            </w:r>
            <w:r w:rsidR="003A3B0E">
              <w:rPr>
                <w:noProof/>
                <w:webHidden/>
              </w:rPr>
              <w:fldChar w:fldCharType="begin"/>
            </w:r>
            <w:r w:rsidR="003A3B0E">
              <w:rPr>
                <w:noProof/>
                <w:webHidden/>
              </w:rPr>
              <w:instrText xml:space="preserve"> PAGEREF _Toc64571747 \h </w:instrText>
            </w:r>
            <w:r w:rsidR="003A3B0E">
              <w:rPr>
                <w:noProof/>
                <w:webHidden/>
              </w:rPr>
            </w:r>
            <w:r w:rsidR="003A3B0E">
              <w:rPr>
                <w:noProof/>
                <w:webHidden/>
              </w:rPr>
              <w:fldChar w:fldCharType="separate"/>
            </w:r>
            <w:r w:rsidR="003A3B0E">
              <w:rPr>
                <w:noProof/>
                <w:webHidden/>
              </w:rPr>
              <w:t>14</w:t>
            </w:r>
            <w:r w:rsidR="003A3B0E">
              <w:rPr>
                <w:noProof/>
                <w:webHidden/>
              </w:rPr>
              <w:fldChar w:fldCharType="end"/>
            </w:r>
          </w:hyperlink>
        </w:p>
        <w:p w14:paraId="02098269" w14:textId="0C219A04"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48" w:history="1">
            <w:r w:rsidR="003A3B0E" w:rsidRPr="00C525DE">
              <w:rPr>
                <w:rStyle w:val="Hyperlink"/>
                <w:bCs/>
                <w:noProof/>
              </w:rPr>
              <w:t>III.1.3.</w:t>
            </w:r>
            <w:r w:rsidR="003A3B0E">
              <w:rPr>
                <w:rFonts w:asciiTheme="minorHAnsi" w:eastAsiaTheme="minorEastAsia" w:hAnsiTheme="minorHAnsi"/>
                <w:noProof/>
                <w:sz w:val="22"/>
                <w:lang w:val="en-ID" w:eastAsia="en-ID"/>
              </w:rPr>
              <w:tab/>
            </w:r>
            <w:r w:rsidR="003A3B0E" w:rsidRPr="00C525DE">
              <w:rPr>
                <w:rStyle w:val="Hyperlink"/>
                <w:noProof/>
              </w:rPr>
              <w:t>Last N</w:t>
            </w:r>
            <w:r w:rsidR="003A3B0E">
              <w:rPr>
                <w:noProof/>
                <w:webHidden/>
              </w:rPr>
              <w:tab/>
            </w:r>
            <w:r w:rsidR="003A3B0E">
              <w:rPr>
                <w:noProof/>
                <w:webHidden/>
              </w:rPr>
              <w:fldChar w:fldCharType="begin"/>
            </w:r>
            <w:r w:rsidR="003A3B0E">
              <w:rPr>
                <w:noProof/>
                <w:webHidden/>
              </w:rPr>
              <w:instrText xml:space="preserve"> PAGEREF _Toc64571748 \h </w:instrText>
            </w:r>
            <w:r w:rsidR="003A3B0E">
              <w:rPr>
                <w:noProof/>
                <w:webHidden/>
              </w:rPr>
            </w:r>
            <w:r w:rsidR="003A3B0E">
              <w:rPr>
                <w:noProof/>
                <w:webHidden/>
              </w:rPr>
              <w:fldChar w:fldCharType="separate"/>
            </w:r>
            <w:r w:rsidR="003A3B0E">
              <w:rPr>
                <w:noProof/>
                <w:webHidden/>
              </w:rPr>
              <w:t>15</w:t>
            </w:r>
            <w:r w:rsidR="003A3B0E">
              <w:rPr>
                <w:noProof/>
                <w:webHidden/>
              </w:rPr>
              <w:fldChar w:fldCharType="end"/>
            </w:r>
          </w:hyperlink>
        </w:p>
        <w:p w14:paraId="41DC9803" w14:textId="0F5F604E"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49" w:history="1">
            <w:r w:rsidR="003A3B0E" w:rsidRPr="00C525DE">
              <w:rPr>
                <w:rStyle w:val="Hyperlink"/>
                <w:bCs/>
                <w:noProof/>
              </w:rPr>
              <w:t>III.1.4.</w:t>
            </w:r>
            <w:r w:rsidR="003A3B0E">
              <w:rPr>
                <w:rFonts w:asciiTheme="minorHAnsi" w:eastAsiaTheme="minorEastAsia" w:hAnsiTheme="minorHAnsi"/>
                <w:noProof/>
                <w:sz w:val="22"/>
                <w:lang w:val="en-ID" w:eastAsia="en-ID"/>
              </w:rPr>
              <w:tab/>
            </w:r>
            <w:r w:rsidR="003A3B0E" w:rsidRPr="00C525DE">
              <w:rPr>
                <w:rStyle w:val="Hyperlink"/>
                <w:noProof/>
              </w:rPr>
              <w:t>Pagination</w:t>
            </w:r>
            <w:r w:rsidR="003A3B0E">
              <w:rPr>
                <w:noProof/>
                <w:webHidden/>
              </w:rPr>
              <w:tab/>
            </w:r>
            <w:r w:rsidR="003A3B0E">
              <w:rPr>
                <w:noProof/>
                <w:webHidden/>
              </w:rPr>
              <w:fldChar w:fldCharType="begin"/>
            </w:r>
            <w:r w:rsidR="003A3B0E">
              <w:rPr>
                <w:noProof/>
                <w:webHidden/>
              </w:rPr>
              <w:instrText xml:space="preserve"> PAGEREF _Toc64571749 \h </w:instrText>
            </w:r>
            <w:r w:rsidR="003A3B0E">
              <w:rPr>
                <w:noProof/>
                <w:webHidden/>
              </w:rPr>
            </w:r>
            <w:r w:rsidR="003A3B0E">
              <w:rPr>
                <w:noProof/>
                <w:webHidden/>
              </w:rPr>
              <w:fldChar w:fldCharType="separate"/>
            </w:r>
            <w:r w:rsidR="003A3B0E">
              <w:rPr>
                <w:noProof/>
                <w:webHidden/>
              </w:rPr>
              <w:t>15</w:t>
            </w:r>
            <w:r w:rsidR="003A3B0E">
              <w:rPr>
                <w:noProof/>
                <w:webHidden/>
              </w:rPr>
              <w:fldChar w:fldCharType="end"/>
            </w:r>
          </w:hyperlink>
        </w:p>
        <w:p w14:paraId="46C088D4" w14:textId="161BF45D"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50" w:history="1">
            <w:r w:rsidR="003A3B0E" w:rsidRPr="00C525DE">
              <w:rPr>
                <w:rStyle w:val="Hyperlink"/>
                <w:bCs/>
                <w:noProof/>
              </w:rPr>
              <w:t>III.1.5.</w:t>
            </w:r>
            <w:r w:rsidR="003A3B0E">
              <w:rPr>
                <w:rFonts w:asciiTheme="minorHAnsi" w:eastAsiaTheme="minorEastAsia" w:hAnsiTheme="minorHAnsi"/>
                <w:noProof/>
                <w:sz w:val="22"/>
                <w:lang w:val="en-ID" w:eastAsia="en-ID"/>
              </w:rPr>
              <w:tab/>
            </w:r>
            <w:r w:rsidR="003A3B0E" w:rsidRPr="00C525DE">
              <w:rPr>
                <w:rStyle w:val="Hyperlink"/>
                <w:noProof/>
              </w:rPr>
              <w:t>WebRTC</w:t>
            </w:r>
            <w:r w:rsidR="003A3B0E">
              <w:rPr>
                <w:noProof/>
                <w:webHidden/>
              </w:rPr>
              <w:tab/>
            </w:r>
            <w:r w:rsidR="003A3B0E">
              <w:rPr>
                <w:noProof/>
                <w:webHidden/>
              </w:rPr>
              <w:fldChar w:fldCharType="begin"/>
            </w:r>
            <w:r w:rsidR="003A3B0E">
              <w:rPr>
                <w:noProof/>
                <w:webHidden/>
              </w:rPr>
              <w:instrText xml:space="preserve"> PAGEREF _Toc64571750 \h </w:instrText>
            </w:r>
            <w:r w:rsidR="003A3B0E">
              <w:rPr>
                <w:noProof/>
                <w:webHidden/>
              </w:rPr>
            </w:r>
            <w:r w:rsidR="003A3B0E">
              <w:rPr>
                <w:noProof/>
                <w:webHidden/>
              </w:rPr>
              <w:fldChar w:fldCharType="separate"/>
            </w:r>
            <w:r w:rsidR="003A3B0E">
              <w:rPr>
                <w:noProof/>
                <w:webHidden/>
              </w:rPr>
              <w:t>15</w:t>
            </w:r>
            <w:r w:rsidR="003A3B0E">
              <w:rPr>
                <w:noProof/>
                <w:webHidden/>
              </w:rPr>
              <w:fldChar w:fldCharType="end"/>
            </w:r>
          </w:hyperlink>
        </w:p>
        <w:p w14:paraId="634E0069" w14:textId="6D2161B7"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51" w:history="1">
            <w:r w:rsidR="003A3B0E" w:rsidRPr="00C525DE">
              <w:rPr>
                <w:rStyle w:val="Hyperlink"/>
                <w:bCs/>
                <w:noProof/>
              </w:rPr>
              <w:t>III.1.6.</w:t>
            </w:r>
            <w:r w:rsidR="003A3B0E">
              <w:rPr>
                <w:rFonts w:asciiTheme="minorHAnsi" w:eastAsiaTheme="minorEastAsia" w:hAnsiTheme="minorHAnsi"/>
                <w:noProof/>
                <w:sz w:val="22"/>
                <w:lang w:val="en-ID" w:eastAsia="en-ID"/>
              </w:rPr>
              <w:tab/>
            </w:r>
            <w:r w:rsidR="003A3B0E" w:rsidRPr="00C525DE">
              <w:rPr>
                <w:rStyle w:val="Hyperlink"/>
                <w:noProof/>
              </w:rPr>
              <w:t>RESTful API</w:t>
            </w:r>
            <w:r w:rsidR="003A3B0E">
              <w:rPr>
                <w:noProof/>
                <w:webHidden/>
              </w:rPr>
              <w:tab/>
            </w:r>
            <w:r w:rsidR="003A3B0E">
              <w:rPr>
                <w:noProof/>
                <w:webHidden/>
              </w:rPr>
              <w:fldChar w:fldCharType="begin"/>
            </w:r>
            <w:r w:rsidR="003A3B0E">
              <w:rPr>
                <w:noProof/>
                <w:webHidden/>
              </w:rPr>
              <w:instrText xml:space="preserve"> PAGEREF _Toc64571751 \h </w:instrText>
            </w:r>
            <w:r w:rsidR="003A3B0E">
              <w:rPr>
                <w:noProof/>
                <w:webHidden/>
              </w:rPr>
            </w:r>
            <w:r w:rsidR="003A3B0E">
              <w:rPr>
                <w:noProof/>
                <w:webHidden/>
              </w:rPr>
              <w:fldChar w:fldCharType="separate"/>
            </w:r>
            <w:r w:rsidR="003A3B0E">
              <w:rPr>
                <w:noProof/>
                <w:webHidden/>
              </w:rPr>
              <w:t>16</w:t>
            </w:r>
            <w:r w:rsidR="003A3B0E">
              <w:rPr>
                <w:noProof/>
                <w:webHidden/>
              </w:rPr>
              <w:fldChar w:fldCharType="end"/>
            </w:r>
          </w:hyperlink>
        </w:p>
        <w:p w14:paraId="42729C5A" w14:textId="1592E885" w:rsidR="003A3B0E" w:rsidRDefault="000430A8">
          <w:pPr>
            <w:pStyle w:val="TOC2"/>
            <w:tabs>
              <w:tab w:val="left" w:pos="1100"/>
              <w:tab w:val="right" w:leader="dot" w:pos="7927"/>
            </w:tabs>
            <w:rPr>
              <w:rFonts w:asciiTheme="minorHAnsi" w:eastAsiaTheme="minorEastAsia" w:hAnsiTheme="minorHAnsi"/>
              <w:noProof/>
              <w:sz w:val="22"/>
              <w:lang w:val="en-ID" w:eastAsia="en-ID"/>
            </w:rPr>
          </w:pPr>
          <w:hyperlink w:anchor="_Toc64571752" w:history="1">
            <w:r w:rsidR="003A3B0E" w:rsidRPr="00C525DE">
              <w:rPr>
                <w:rStyle w:val="Hyperlink"/>
                <w:noProof/>
              </w:rPr>
              <w:t>III.2.</w:t>
            </w:r>
            <w:r w:rsidR="003A3B0E">
              <w:rPr>
                <w:rFonts w:asciiTheme="minorHAnsi" w:eastAsiaTheme="minorEastAsia" w:hAnsiTheme="minorHAnsi"/>
                <w:noProof/>
                <w:sz w:val="22"/>
                <w:lang w:val="en-ID" w:eastAsia="en-ID"/>
              </w:rPr>
              <w:tab/>
            </w:r>
            <w:r w:rsidR="003A3B0E" w:rsidRPr="00C525DE">
              <w:rPr>
                <w:rStyle w:val="Hyperlink"/>
                <w:noProof/>
              </w:rPr>
              <w:t>Bahasa Pemrograman dan Teknologi</w:t>
            </w:r>
            <w:r w:rsidR="003A3B0E">
              <w:rPr>
                <w:noProof/>
                <w:webHidden/>
              </w:rPr>
              <w:tab/>
            </w:r>
            <w:r w:rsidR="003A3B0E">
              <w:rPr>
                <w:noProof/>
                <w:webHidden/>
              </w:rPr>
              <w:fldChar w:fldCharType="begin"/>
            </w:r>
            <w:r w:rsidR="003A3B0E">
              <w:rPr>
                <w:noProof/>
                <w:webHidden/>
              </w:rPr>
              <w:instrText xml:space="preserve"> PAGEREF _Toc64571752 \h </w:instrText>
            </w:r>
            <w:r w:rsidR="003A3B0E">
              <w:rPr>
                <w:noProof/>
                <w:webHidden/>
              </w:rPr>
            </w:r>
            <w:r w:rsidR="003A3B0E">
              <w:rPr>
                <w:noProof/>
                <w:webHidden/>
              </w:rPr>
              <w:fldChar w:fldCharType="separate"/>
            </w:r>
            <w:r w:rsidR="003A3B0E">
              <w:rPr>
                <w:noProof/>
                <w:webHidden/>
              </w:rPr>
              <w:t>17</w:t>
            </w:r>
            <w:r w:rsidR="003A3B0E">
              <w:rPr>
                <w:noProof/>
                <w:webHidden/>
              </w:rPr>
              <w:fldChar w:fldCharType="end"/>
            </w:r>
          </w:hyperlink>
        </w:p>
        <w:p w14:paraId="41E50B3A" w14:textId="78C26600"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53" w:history="1">
            <w:r w:rsidR="003A3B0E" w:rsidRPr="00C525DE">
              <w:rPr>
                <w:rStyle w:val="Hyperlink"/>
                <w:bCs/>
                <w:noProof/>
              </w:rPr>
              <w:t>III.2.1.</w:t>
            </w:r>
            <w:r w:rsidR="003A3B0E">
              <w:rPr>
                <w:rFonts w:asciiTheme="minorHAnsi" w:eastAsiaTheme="minorEastAsia" w:hAnsiTheme="minorHAnsi"/>
                <w:noProof/>
                <w:sz w:val="22"/>
                <w:lang w:val="en-ID" w:eastAsia="en-ID"/>
              </w:rPr>
              <w:tab/>
            </w:r>
            <w:r w:rsidR="003A3B0E" w:rsidRPr="00C525DE">
              <w:rPr>
                <w:rStyle w:val="Hyperlink"/>
                <w:noProof/>
              </w:rPr>
              <w:t>XMPP</w:t>
            </w:r>
            <w:r w:rsidR="003A3B0E">
              <w:rPr>
                <w:noProof/>
                <w:webHidden/>
              </w:rPr>
              <w:tab/>
            </w:r>
            <w:r w:rsidR="003A3B0E">
              <w:rPr>
                <w:noProof/>
                <w:webHidden/>
              </w:rPr>
              <w:fldChar w:fldCharType="begin"/>
            </w:r>
            <w:r w:rsidR="003A3B0E">
              <w:rPr>
                <w:noProof/>
                <w:webHidden/>
              </w:rPr>
              <w:instrText xml:space="preserve"> PAGEREF _Toc64571753 \h </w:instrText>
            </w:r>
            <w:r w:rsidR="003A3B0E">
              <w:rPr>
                <w:noProof/>
                <w:webHidden/>
              </w:rPr>
            </w:r>
            <w:r w:rsidR="003A3B0E">
              <w:rPr>
                <w:noProof/>
                <w:webHidden/>
              </w:rPr>
              <w:fldChar w:fldCharType="separate"/>
            </w:r>
            <w:r w:rsidR="003A3B0E">
              <w:rPr>
                <w:noProof/>
                <w:webHidden/>
              </w:rPr>
              <w:t>17</w:t>
            </w:r>
            <w:r w:rsidR="003A3B0E">
              <w:rPr>
                <w:noProof/>
                <w:webHidden/>
              </w:rPr>
              <w:fldChar w:fldCharType="end"/>
            </w:r>
          </w:hyperlink>
        </w:p>
        <w:p w14:paraId="0AEC8471" w14:textId="0C5F28E6"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54" w:history="1">
            <w:r w:rsidR="003A3B0E" w:rsidRPr="00C525DE">
              <w:rPr>
                <w:rStyle w:val="Hyperlink"/>
                <w:bCs/>
                <w:noProof/>
              </w:rPr>
              <w:t>III.2.2.</w:t>
            </w:r>
            <w:r w:rsidR="003A3B0E">
              <w:rPr>
                <w:rFonts w:asciiTheme="minorHAnsi" w:eastAsiaTheme="minorEastAsia" w:hAnsiTheme="minorHAnsi"/>
                <w:noProof/>
                <w:sz w:val="22"/>
                <w:lang w:val="en-ID" w:eastAsia="en-ID"/>
              </w:rPr>
              <w:tab/>
            </w:r>
            <w:r w:rsidR="003A3B0E" w:rsidRPr="00C525DE">
              <w:rPr>
                <w:rStyle w:val="Hyperlink"/>
                <w:noProof/>
              </w:rPr>
              <w:t>Java</w:t>
            </w:r>
            <w:r w:rsidR="003A3B0E">
              <w:rPr>
                <w:noProof/>
                <w:webHidden/>
              </w:rPr>
              <w:tab/>
            </w:r>
            <w:r w:rsidR="003A3B0E">
              <w:rPr>
                <w:noProof/>
                <w:webHidden/>
              </w:rPr>
              <w:fldChar w:fldCharType="begin"/>
            </w:r>
            <w:r w:rsidR="003A3B0E">
              <w:rPr>
                <w:noProof/>
                <w:webHidden/>
              </w:rPr>
              <w:instrText xml:space="preserve"> PAGEREF _Toc64571754 \h </w:instrText>
            </w:r>
            <w:r w:rsidR="003A3B0E">
              <w:rPr>
                <w:noProof/>
                <w:webHidden/>
              </w:rPr>
            </w:r>
            <w:r w:rsidR="003A3B0E">
              <w:rPr>
                <w:noProof/>
                <w:webHidden/>
              </w:rPr>
              <w:fldChar w:fldCharType="separate"/>
            </w:r>
            <w:r w:rsidR="003A3B0E">
              <w:rPr>
                <w:noProof/>
                <w:webHidden/>
              </w:rPr>
              <w:t>17</w:t>
            </w:r>
            <w:r w:rsidR="003A3B0E">
              <w:rPr>
                <w:noProof/>
                <w:webHidden/>
              </w:rPr>
              <w:fldChar w:fldCharType="end"/>
            </w:r>
          </w:hyperlink>
        </w:p>
        <w:p w14:paraId="2EA1AAC2" w14:textId="2C8701FC"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55" w:history="1">
            <w:r w:rsidR="003A3B0E" w:rsidRPr="00C525DE">
              <w:rPr>
                <w:rStyle w:val="Hyperlink"/>
                <w:bCs/>
                <w:noProof/>
              </w:rPr>
              <w:t>III.2.3.</w:t>
            </w:r>
            <w:r w:rsidR="003A3B0E">
              <w:rPr>
                <w:rFonts w:asciiTheme="minorHAnsi" w:eastAsiaTheme="minorEastAsia" w:hAnsiTheme="minorHAnsi"/>
                <w:noProof/>
                <w:sz w:val="22"/>
                <w:lang w:val="en-ID" w:eastAsia="en-ID"/>
              </w:rPr>
              <w:tab/>
            </w:r>
            <w:r w:rsidR="003A3B0E" w:rsidRPr="00C525DE">
              <w:rPr>
                <w:rStyle w:val="Hyperlink"/>
                <w:noProof/>
              </w:rPr>
              <w:t>JavaScript</w:t>
            </w:r>
            <w:r w:rsidR="003A3B0E">
              <w:rPr>
                <w:noProof/>
                <w:webHidden/>
              </w:rPr>
              <w:tab/>
            </w:r>
            <w:r w:rsidR="003A3B0E">
              <w:rPr>
                <w:noProof/>
                <w:webHidden/>
              </w:rPr>
              <w:fldChar w:fldCharType="begin"/>
            </w:r>
            <w:r w:rsidR="003A3B0E">
              <w:rPr>
                <w:noProof/>
                <w:webHidden/>
              </w:rPr>
              <w:instrText xml:space="preserve"> PAGEREF _Toc64571755 \h </w:instrText>
            </w:r>
            <w:r w:rsidR="003A3B0E">
              <w:rPr>
                <w:noProof/>
                <w:webHidden/>
              </w:rPr>
            </w:r>
            <w:r w:rsidR="003A3B0E">
              <w:rPr>
                <w:noProof/>
                <w:webHidden/>
              </w:rPr>
              <w:fldChar w:fldCharType="separate"/>
            </w:r>
            <w:r w:rsidR="003A3B0E">
              <w:rPr>
                <w:noProof/>
                <w:webHidden/>
              </w:rPr>
              <w:t>18</w:t>
            </w:r>
            <w:r w:rsidR="003A3B0E">
              <w:rPr>
                <w:noProof/>
                <w:webHidden/>
              </w:rPr>
              <w:fldChar w:fldCharType="end"/>
            </w:r>
          </w:hyperlink>
        </w:p>
        <w:p w14:paraId="0B20A7CD" w14:textId="61818A88"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56" w:history="1">
            <w:r w:rsidR="003A3B0E" w:rsidRPr="00C525DE">
              <w:rPr>
                <w:rStyle w:val="Hyperlink"/>
                <w:bCs/>
                <w:noProof/>
              </w:rPr>
              <w:t>III.2.4.</w:t>
            </w:r>
            <w:r w:rsidR="003A3B0E">
              <w:rPr>
                <w:rFonts w:asciiTheme="minorHAnsi" w:eastAsiaTheme="minorEastAsia" w:hAnsiTheme="minorHAnsi"/>
                <w:noProof/>
                <w:sz w:val="22"/>
                <w:lang w:val="en-ID" w:eastAsia="en-ID"/>
              </w:rPr>
              <w:tab/>
            </w:r>
            <w:r w:rsidR="003A3B0E" w:rsidRPr="00C525DE">
              <w:rPr>
                <w:rStyle w:val="Hyperlink"/>
                <w:noProof/>
              </w:rPr>
              <w:t>Lua</w:t>
            </w:r>
            <w:r w:rsidR="003A3B0E">
              <w:rPr>
                <w:noProof/>
                <w:webHidden/>
              </w:rPr>
              <w:tab/>
            </w:r>
            <w:r w:rsidR="003A3B0E">
              <w:rPr>
                <w:noProof/>
                <w:webHidden/>
              </w:rPr>
              <w:fldChar w:fldCharType="begin"/>
            </w:r>
            <w:r w:rsidR="003A3B0E">
              <w:rPr>
                <w:noProof/>
                <w:webHidden/>
              </w:rPr>
              <w:instrText xml:space="preserve"> PAGEREF _Toc64571756 \h </w:instrText>
            </w:r>
            <w:r w:rsidR="003A3B0E">
              <w:rPr>
                <w:noProof/>
                <w:webHidden/>
              </w:rPr>
            </w:r>
            <w:r w:rsidR="003A3B0E">
              <w:rPr>
                <w:noProof/>
                <w:webHidden/>
              </w:rPr>
              <w:fldChar w:fldCharType="separate"/>
            </w:r>
            <w:r w:rsidR="003A3B0E">
              <w:rPr>
                <w:noProof/>
                <w:webHidden/>
              </w:rPr>
              <w:t>18</w:t>
            </w:r>
            <w:r w:rsidR="003A3B0E">
              <w:rPr>
                <w:noProof/>
                <w:webHidden/>
              </w:rPr>
              <w:fldChar w:fldCharType="end"/>
            </w:r>
          </w:hyperlink>
        </w:p>
        <w:p w14:paraId="7ED21658" w14:textId="066B8C0D"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57" w:history="1">
            <w:r w:rsidR="003A3B0E" w:rsidRPr="00C525DE">
              <w:rPr>
                <w:rStyle w:val="Hyperlink"/>
                <w:bCs/>
                <w:noProof/>
              </w:rPr>
              <w:t>III.2.5.</w:t>
            </w:r>
            <w:r w:rsidR="003A3B0E">
              <w:rPr>
                <w:rFonts w:asciiTheme="minorHAnsi" w:eastAsiaTheme="minorEastAsia" w:hAnsiTheme="minorHAnsi"/>
                <w:noProof/>
                <w:sz w:val="22"/>
                <w:lang w:val="en-ID" w:eastAsia="en-ID"/>
              </w:rPr>
              <w:tab/>
            </w:r>
            <w:r w:rsidR="003A3B0E" w:rsidRPr="00C525DE">
              <w:rPr>
                <w:rStyle w:val="Hyperlink"/>
                <w:noProof/>
              </w:rPr>
              <w:t>React</w:t>
            </w:r>
            <w:r w:rsidR="003A3B0E">
              <w:rPr>
                <w:noProof/>
                <w:webHidden/>
              </w:rPr>
              <w:tab/>
            </w:r>
            <w:r w:rsidR="003A3B0E">
              <w:rPr>
                <w:noProof/>
                <w:webHidden/>
              </w:rPr>
              <w:fldChar w:fldCharType="begin"/>
            </w:r>
            <w:r w:rsidR="003A3B0E">
              <w:rPr>
                <w:noProof/>
                <w:webHidden/>
              </w:rPr>
              <w:instrText xml:space="preserve"> PAGEREF _Toc64571757 \h </w:instrText>
            </w:r>
            <w:r w:rsidR="003A3B0E">
              <w:rPr>
                <w:noProof/>
                <w:webHidden/>
              </w:rPr>
            </w:r>
            <w:r w:rsidR="003A3B0E">
              <w:rPr>
                <w:noProof/>
                <w:webHidden/>
              </w:rPr>
              <w:fldChar w:fldCharType="separate"/>
            </w:r>
            <w:r w:rsidR="003A3B0E">
              <w:rPr>
                <w:noProof/>
                <w:webHidden/>
              </w:rPr>
              <w:t>18</w:t>
            </w:r>
            <w:r w:rsidR="003A3B0E">
              <w:rPr>
                <w:noProof/>
                <w:webHidden/>
              </w:rPr>
              <w:fldChar w:fldCharType="end"/>
            </w:r>
          </w:hyperlink>
        </w:p>
        <w:p w14:paraId="5CB03AFB" w14:textId="2DD6845A"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58" w:history="1">
            <w:r w:rsidR="003A3B0E" w:rsidRPr="00C525DE">
              <w:rPr>
                <w:rStyle w:val="Hyperlink"/>
                <w:bCs/>
                <w:noProof/>
              </w:rPr>
              <w:t>III.2.6.</w:t>
            </w:r>
            <w:r w:rsidR="003A3B0E">
              <w:rPr>
                <w:rFonts w:asciiTheme="minorHAnsi" w:eastAsiaTheme="minorEastAsia" w:hAnsiTheme="minorHAnsi"/>
                <w:noProof/>
                <w:sz w:val="22"/>
                <w:lang w:val="en-ID" w:eastAsia="en-ID"/>
              </w:rPr>
              <w:tab/>
            </w:r>
            <w:r w:rsidR="003A3B0E" w:rsidRPr="00C525DE">
              <w:rPr>
                <w:rStyle w:val="Hyperlink"/>
                <w:noProof/>
              </w:rPr>
              <w:t>AJAX</w:t>
            </w:r>
            <w:r w:rsidR="003A3B0E">
              <w:rPr>
                <w:noProof/>
                <w:webHidden/>
              </w:rPr>
              <w:tab/>
            </w:r>
            <w:r w:rsidR="003A3B0E">
              <w:rPr>
                <w:noProof/>
                <w:webHidden/>
              </w:rPr>
              <w:fldChar w:fldCharType="begin"/>
            </w:r>
            <w:r w:rsidR="003A3B0E">
              <w:rPr>
                <w:noProof/>
                <w:webHidden/>
              </w:rPr>
              <w:instrText xml:space="preserve"> PAGEREF _Toc64571758 \h </w:instrText>
            </w:r>
            <w:r w:rsidR="003A3B0E">
              <w:rPr>
                <w:noProof/>
                <w:webHidden/>
              </w:rPr>
            </w:r>
            <w:r w:rsidR="003A3B0E">
              <w:rPr>
                <w:noProof/>
                <w:webHidden/>
              </w:rPr>
              <w:fldChar w:fldCharType="separate"/>
            </w:r>
            <w:r w:rsidR="003A3B0E">
              <w:rPr>
                <w:noProof/>
                <w:webHidden/>
              </w:rPr>
              <w:t>18</w:t>
            </w:r>
            <w:r w:rsidR="003A3B0E">
              <w:rPr>
                <w:noProof/>
                <w:webHidden/>
              </w:rPr>
              <w:fldChar w:fldCharType="end"/>
            </w:r>
          </w:hyperlink>
        </w:p>
        <w:p w14:paraId="6FD3A9B0" w14:textId="41E5F5CA"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59" w:history="1">
            <w:r w:rsidR="003A3B0E" w:rsidRPr="00C525DE">
              <w:rPr>
                <w:rStyle w:val="Hyperlink"/>
                <w:bCs/>
                <w:noProof/>
              </w:rPr>
              <w:t>III.2.7.</w:t>
            </w:r>
            <w:r w:rsidR="003A3B0E">
              <w:rPr>
                <w:rFonts w:asciiTheme="minorHAnsi" w:eastAsiaTheme="minorEastAsia" w:hAnsiTheme="minorHAnsi"/>
                <w:noProof/>
                <w:sz w:val="22"/>
                <w:lang w:val="en-ID" w:eastAsia="en-ID"/>
              </w:rPr>
              <w:tab/>
            </w:r>
            <w:r w:rsidR="003A3B0E" w:rsidRPr="00C525DE">
              <w:rPr>
                <w:rStyle w:val="Hyperlink"/>
                <w:noProof/>
              </w:rPr>
              <w:t>Axios</w:t>
            </w:r>
            <w:r w:rsidR="003A3B0E">
              <w:rPr>
                <w:noProof/>
                <w:webHidden/>
              </w:rPr>
              <w:tab/>
            </w:r>
            <w:r w:rsidR="003A3B0E">
              <w:rPr>
                <w:noProof/>
                <w:webHidden/>
              </w:rPr>
              <w:fldChar w:fldCharType="begin"/>
            </w:r>
            <w:r w:rsidR="003A3B0E">
              <w:rPr>
                <w:noProof/>
                <w:webHidden/>
              </w:rPr>
              <w:instrText xml:space="preserve"> PAGEREF _Toc64571759 \h </w:instrText>
            </w:r>
            <w:r w:rsidR="003A3B0E">
              <w:rPr>
                <w:noProof/>
                <w:webHidden/>
              </w:rPr>
            </w:r>
            <w:r w:rsidR="003A3B0E">
              <w:rPr>
                <w:noProof/>
                <w:webHidden/>
              </w:rPr>
              <w:fldChar w:fldCharType="separate"/>
            </w:r>
            <w:r w:rsidR="003A3B0E">
              <w:rPr>
                <w:noProof/>
                <w:webHidden/>
              </w:rPr>
              <w:t>19</w:t>
            </w:r>
            <w:r w:rsidR="003A3B0E">
              <w:rPr>
                <w:noProof/>
                <w:webHidden/>
              </w:rPr>
              <w:fldChar w:fldCharType="end"/>
            </w:r>
          </w:hyperlink>
        </w:p>
        <w:p w14:paraId="2621C478" w14:textId="1AD0069F"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60" w:history="1">
            <w:r w:rsidR="003A3B0E" w:rsidRPr="00C525DE">
              <w:rPr>
                <w:rStyle w:val="Hyperlink"/>
                <w:bCs/>
                <w:noProof/>
              </w:rPr>
              <w:t>III.2.8.</w:t>
            </w:r>
            <w:r w:rsidR="003A3B0E">
              <w:rPr>
                <w:rFonts w:asciiTheme="minorHAnsi" w:eastAsiaTheme="minorEastAsia" w:hAnsiTheme="minorHAnsi"/>
                <w:noProof/>
                <w:sz w:val="22"/>
                <w:lang w:val="en-ID" w:eastAsia="en-ID"/>
              </w:rPr>
              <w:tab/>
            </w:r>
            <w:r w:rsidR="003A3B0E" w:rsidRPr="00C525DE">
              <w:rPr>
                <w:rStyle w:val="Hyperlink"/>
                <w:noProof/>
              </w:rPr>
              <w:t>Secure Shell</w:t>
            </w:r>
            <w:r w:rsidR="003A3B0E">
              <w:rPr>
                <w:noProof/>
                <w:webHidden/>
              </w:rPr>
              <w:tab/>
            </w:r>
            <w:r w:rsidR="003A3B0E">
              <w:rPr>
                <w:noProof/>
                <w:webHidden/>
              </w:rPr>
              <w:fldChar w:fldCharType="begin"/>
            </w:r>
            <w:r w:rsidR="003A3B0E">
              <w:rPr>
                <w:noProof/>
                <w:webHidden/>
              </w:rPr>
              <w:instrText xml:space="preserve"> PAGEREF _Toc64571760 \h </w:instrText>
            </w:r>
            <w:r w:rsidR="003A3B0E">
              <w:rPr>
                <w:noProof/>
                <w:webHidden/>
              </w:rPr>
            </w:r>
            <w:r w:rsidR="003A3B0E">
              <w:rPr>
                <w:noProof/>
                <w:webHidden/>
              </w:rPr>
              <w:fldChar w:fldCharType="separate"/>
            </w:r>
            <w:r w:rsidR="003A3B0E">
              <w:rPr>
                <w:noProof/>
                <w:webHidden/>
              </w:rPr>
              <w:t>19</w:t>
            </w:r>
            <w:r w:rsidR="003A3B0E">
              <w:rPr>
                <w:noProof/>
                <w:webHidden/>
              </w:rPr>
              <w:fldChar w:fldCharType="end"/>
            </w:r>
          </w:hyperlink>
        </w:p>
        <w:p w14:paraId="787AE910" w14:textId="0EA6ECBA" w:rsidR="003A3B0E" w:rsidRDefault="000430A8">
          <w:pPr>
            <w:pStyle w:val="TOC2"/>
            <w:tabs>
              <w:tab w:val="left" w:pos="1100"/>
              <w:tab w:val="right" w:leader="dot" w:pos="7927"/>
            </w:tabs>
            <w:rPr>
              <w:rFonts w:asciiTheme="minorHAnsi" w:eastAsiaTheme="minorEastAsia" w:hAnsiTheme="minorHAnsi"/>
              <w:noProof/>
              <w:sz w:val="22"/>
              <w:lang w:val="en-ID" w:eastAsia="en-ID"/>
            </w:rPr>
          </w:pPr>
          <w:hyperlink w:anchor="_Toc64571761" w:history="1">
            <w:r w:rsidR="003A3B0E" w:rsidRPr="00C525DE">
              <w:rPr>
                <w:rStyle w:val="Hyperlink"/>
                <w:noProof/>
              </w:rPr>
              <w:t>III.3.</w:t>
            </w:r>
            <w:r w:rsidR="003A3B0E">
              <w:rPr>
                <w:rFonts w:asciiTheme="minorHAnsi" w:eastAsiaTheme="minorEastAsia" w:hAnsiTheme="minorHAnsi"/>
                <w:noProof/>
                <w:sz w:val="22"/>
                <w:lang w:val="en-ID" w:eastAsia="en-ID"/>
              </w:rPr>
              <w:tab/>
            </w:r>
            <w:r w:rsidR="003A3B0E" w:rsidRPr="00C525DE">
              <w:rPr>
                <w:rStyle w:val="Hyperlink"/>
                <w:noProof/>
              </w:rPr>
              <w:t>Perangkat Pendukung</w:t>
            </w:r>
            <w:r w:rsidR="003A3B0E">
              <w:rPr>
                <w:noProof/>
                <w:webHidden/>
              </w:rPr>
              <w:tab/>
            </w:r>
            <w:r w:rsidR="003A3B0E">
              <w:rPr>
                <w:noProof/>
                <w:webHidden/>
              </w:rPr>
              <w:fldChar w:fldCharType="begin"/>
            </w:r>
            <w:r w:rsidR="003A3B0E">
              <w:rPr>
                <w:noProof/>
                <w:webHidden/>
              </w:rPr>
              <w:instrText xml:space="preserve"> PAGEREF _Toc64571761 \h </w:instrText>
            </w:r>
            <w:r w:rsidR="003A3B0E">
              <w:rPr>
                <w:noProof/>
                <w:webHidden/>
              </w:rPr>
            </w:r>
            <w:r w:rsidR="003A3B0E">
              <w:rPr>
                <w:noProof/>
                <w:webHidden/>
              </w:rPr>
              <w:fldChar w:fldCharType="separate"/>
            </w:r>
            <w:r w:rsidR="003A3B0E">
              <w:rPr>
                <w:noProof/>
                <w:webHidden/>
              </w:rPr>
              <w:t>19</w:t>
            </w:r>
            <w:r w:rsidR="003A3B0E">
              <w:rPr>
                <w:noProof/>
                <w:webHidden/>
              </w:rPr>
              <w:fldChar w:fldCharType="end"/>
            </w:r>
          </w:hyperlink>
        </w:p>
        <w:p w14:paraId="1E4BF0DE" w14:textId="3F6AB49C"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62" w:history="1">
            <w:r w:rsidR="003A3B0E" w:rsidRPr="00C525DE">
              <w:rPr>
                <w:rStyle w:val="Hyperlink"/>
                <w:bCs/>
                <w:noProof/>
              </w:rPr>
              <w:t>III.3.1.</w:t>
            </w:r>
            <w:r w:rsidR="003A3B0E">
              <w:rPr>
                <w:rFonts w:asciiTheme="minorHAnsi" w:eastAsiaTheme="minorEastAsia" w:hAnsiTheme="minorHAnsi"/>
                <w:noProof/>
                <w:sz w:val="22"/>
                <w:lang w:val="en-ID" w:eastAsia="en-ID"/>
              </w:rPr>
              <w:tab/>
            </w:r>
            <w:r w:rsidR="003A3B0E" w:rsidRPr="00C525DE">
              <w:rPr>
                <w:rStyle w:val="Hyperlink"/>
                <w:noProof/>
              </w:rPr>
              <w:t>Node.js</w:t>
            </w:r>
            <w:r w:rsidR="003A3B0E">
              <w:rPr>
                <w:noProof/>
                <w:webHidden/>
              </w:rPr>
              <w:tab/>
            </w:r>
            <w:r w:rsidR="003A3B0E">
              <w:rPr>
                <w:noProof/>
                <w:webHidden/>
              </w:rPr>
              <w:fldChar w:fldCharType="begin"/>
            </w:r>
            <w:r w:rsidR="003A3B0E">
              <w:rPr>
                <w:noProof/>
                <w:webHidden/>
              </w:rPr>
              <w:instrText xml:space="preserve"> PAGEREF _Toc64571762 \h </w:instrText>
            </w:r>
            <w:r w:rsidR="003A3B0E">
              <w:rPr>
                <w:noProof/>
                <w:webHidden/>
              </w:rPr>
            </w:r>
            <w:r w:rsidR="003A3B0E">
              <w:rPr>
                <w:noProof/>
                <w:webHidden/>
              </w:rPr>
              <w:fldChar w:fldCharType="separate"/>
            </w:r>
            <w:r w:rsidR="003A3B0E">
              <w:rPr>
                <w:noProof/>
                <w:webHidden/>
              </w:rPr>
              <w:t>20</w:t>
            </w:r>
            <w:r w:rsidR="003A3B0E">
              <w:rPr>
                <w:noProof/>
                <w:webHidden/>
              </w:rPr>
              <w:fldChar w:fldCharType="end"/>
            </w:r>
          </w:hyperlink>
        </w:p>
        <w:p w14:paraId="62643768" w14:textId="5C0BEAFA"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63" w:history="1">
            <w:r w:rsidR="003A3B0E" w:rsidRPr="00C525DE">
              <w:rPr>
                <w:rStyle w:val="Hyperlink"/>
                <w:bCs/>
                <w:noProof/>
              </w:rPr>
              <w:t>III.3.2.</w:t>
            </w:r>
            <w:r w:rsidR="003A3B0E">
              <w:rPr>
                <w:rFonts w:asciiTheme="minorHAnsi" w:eastAsiaTheme="minorEastAsia" w:hAnsiTheme="minorHAnsi"/>
                <w:noProof/>
                <w:sz w:val="22"/>
                <w:lang w:val="en-ID" w:eastAsia="en-ID"/>
              </w:rPr>
              <w:tab/>
            </w:r>
            <w:r w:rsidR="003A3B0E" w:rsidRPr="00C525DE">
              <w:rPr>
                <w:rStyle w:val="Hyperlink"/>
                <w:noProof/>
              </w:rPr>
              <w:t>IntelliJ IDEA</w:t>
            </w:r>
            <w:r w:rsidR="003A3B0E">
              <w:rPr>
                <w:noProof/>
                <w:webHidden/>
              </w:rPr>
              <w:tab/>
            </w:r>
            <w:r w:rsidR="003A3B0E">
              <w:rPr>
                <w:noProof/>
                <w:webHidden/>
              </w:rPr>
              <w:fldChar w:fldCharType="begin"/>
            </w:r>
            <w:r w:rsidR="003A3B0E">
              <w:rPr>
                <w:noProof/>
                <w:webHidden/>
              </w:rPr>
              <w:instrText xml:space="preserve"> PAGEREF _Toc64571763 \h </w:instrText>
            </w:r>
            <w:r w:rsidR="003A3B0E">
              <w:rPr>
                <w:noProof/>
                <w:webHidden/>
              </w:rPr>
            </w:r>
            <w:r w:rsidR="003A3B0E">
              <w:rPr>
                <w:noProof/>
                <w:webHidden/>
              </w:rPr>
              <w:fldChar w:fldCharType="separate"/>
            </w:r>
            <w:r w:rsidR="003A3B0E">
              <w:rPr>
                <w:noProof/>
                <w:webHidden/>
              </w:rPr>
              <w:t>20</w:t>
            </w:r>
            <w:r w:rsidR="003A3B0E">
              <w:rPr>
                <w:noProof/>
                <w:webHidden/>
              </w:rPr>
              <w:fldChar w:fldCharType="end"/>
            </w:r>
          </w:hyperlink>
        </w:p>
        <w:p w14:paraId="39AE8AEA" w14:textId="50BAF24D"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64" w:history="1">
            <w:r w:rsidR="003A3B0E" w:rsidRPr="00C525DE">
              <w:rPr>
                <w:rStyle w:val="Hyperlink"/>
                <w:bCs/>
                <w:noProof/>
              </w:rPr>
              <w:t>III.3.3.</w:t>
            </w:r>
            <w:r w:rsidR="003A3B0E">
              <w:rPr>
                <w:rFonts w:asciiTheme="minorHAnsi" w:eastAsiaTheme="minorEastAsia" w:hAnsiTheme="minorHAnsi"/>
                <w:noProof/>
                <w:sz w:val="22"/>
                <w:lang w:val="en-ID" w:eastAsia="en-ID"/>
              </w:rPr>
              <w:tab/>
            </w:r>
            <w:r w:rsidR="003A3B0E" w:rsidRPr="00C525DE">
              <w:rPr>
                <w:rStyle w:val="Hyperlink"/>
                <w:noProof/>
              </w:rPr>
              <w:t>Visual Studio Code</w:t>
            </w:r>
            <w:r w:rsidR="003A3B0E">
              <w:rPr>
                <w:noProof/>
                <w:webHidden/>
              </w:rPr>
              <w:tab/>
            </w:r>
            <w:r w:rsidR="003A3B0E">
              <w:rPr>
                <w:noProof/>
                <w:webHidden/>
              </w:rPr>
              <w:fldChar w:fldCharType="begin"/>
            </w:r>
            <w:r w:rsidR="003A3B0E">
              <w:rPr>
                <w:noProof/>
                <w:webHidden/>
              </w:rPr>
              <w:instrText xml:space="preserve"> PAGEREF _Toc64571764 \h </w:instrText>
            </w:r>
            <w:r w:rsidR="003A3B0E">
              <w:rPr>
                <w:noProof/>
                <w:webHidden/>
              </w:rPr>
            </w:r>
            <w:r w:rsidR="003A3B0E">
              <w:rPr>
                <w:noProof/>
                <w:webHidden/>
              </w:rPr>
              <w:fldChar w:fldCharType="separate"/>
            </w:r>
            <w:r w:rsidR="003A3B0E">
              <w:rPr>
                <w:noProof/>
                <w:webHidden/>
              </w:rPr>
              <w:t>20</w:t>
            </w:r>
            <w:r w:rsidR="003A3B0E">
              <w:rPr>
                <w:noProof/>
                <w:webHidden/>
              </w:rPr>
              <w:fldChar w:fldCharType="end"/>
            </w:r>
          </w:hyperlink>
        </w:p>
        <w:p w14:paraId="78140FB1" w14:textId="48BC3CB9"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65" w:history="1">
            <w:r w:rsidR="003A3B0E" w:rsidRPr="00C525DE">
              <w:rPr>
                <w:rStyle w:val="Hyperlink"/>
                <w:bCs/>
                <w:noProof/>
              </w:rPr>
              <w:t>III.3.4.</w:t>
            </w:r>
            <w:r w:rsidR="003A3B0E">
              <w:rPr>
                <w:rFonts w:asciiTheme="minorHAnsi" w:eastAsiaTheme="minorEastAsia" w:hAnsiTheme="minorHAnsi"/>
                <w:noProof/>
                <w:sz w:val="22"/>
                <w:lang w:val="en-ID" w:eastAsia="en-ID"/>
              </w:rPr>
              <w:tab/>
            </w:r>
            <w:r w:rsidR="003A3B0E" w:rsidRPr="00C525DE">
              <w:rPr>
                <w:rStyle w:val="Hyperlink"/>
                <w:noProof/>
              </w:rPr>
              <w:t>Windows Subsystem Linux</w:t>
            </w:r>
            <w:r w:rsidR="003A3B0E">
              <w:rPr>
                <w:noProof/>
                <w:webHidden/>
              </w:rPr>
              <w:tab/>
            </w:r>
            <w:r w:rsidR="003A3B0E">
              <w:rPr>
                <w:noProof/>
                <w:webHidden/>
              </w:rPr>
              <w:fldChar w:fldCharType="begin"/>
            </w:r>
            <w:r w:rsidR="003A3B0E">
              <w:rPr>
                <w:noProof/>
                <w:webHidden/>
              </w:rPr>
              <w:instrText xml:space="preserve"> PAGEREF _Toc64571765 \h </w:instrText>
            </w:r>
            <w:r w:rsidR="003A3B0E">
              <w:rPr>
                <w:noProof/>
                <w:webHidden/>
              </w:rPr>
            </w:r>
            <w:r w:rsidR="003A3B0E">
              <w:rPr>
                <w:noProof/>
                <w:webHidden/>
              </w:rPr>
              <w:fldChar w:fldCharType="separate"/>
            </w:r>
            <w:r w:rsidR="003A3B0E">
              <w:rPr>
                <w:noProof/>
                <w:webHidden/>
              </w:rPr>
              <w:t>21</w:t>
            </w:r>
            <w:r w:rsidR="003A3B0E">
              <w:rPr>
                <w:noProof/>
                <w:webHidden/>
              </w:rPr>
              <w:fldChar w:fldCharType="end"/>
            </w:r>
          </w:hyperlink>
        </w:p>
        <w:p w14:paraId="34AAED97" w14:textId="15D2F001"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66" w:history="1">
            <w:r w:rsidR="003A3B0E" w:rsidRPr="00C525DE">
              <w:rPr>
                <w:rStyle w:val="Hyperlink"/>
                <w:bCs/>
                <w:noProof/>
              </w:rPr>
              <w:t>III.3.5.</w:t>
            </w:r>
            <w:r w:rsidR="003A3B0E">
              <w:rPr>
                <w:rFonts w:asciiTheme="minorHAnsi" w:eastAsiaTheme="minorEastAsia" w:hAnsiTheme="minorHAnsi"/>
                <w:noProof/>
                <w:sz w:val="22"/>
                <w:lang w:val="en-ID" w:eastAsia="en-ID"/>
              </w:rPr>
              <w:tab/>
            </w:r>
            <w:r w:rsidR="003A3B0E" w:rsidRPr="00C525DE">
              <w:rPr>
                <w:rStyle w:val="Hyperlink"/>
                <w:noProof/>
              </w:rPr>
              <w:t>Ubuntu</w:t>
            </w:r>
            <w:r w:rsidR="003A3B0E">
              <w:rPr>
                <w:noProof/>
                <w:webHidden/>
              </w:rPr>
              <w:tab/>
            </w:r>
            <w:r w:rsidR="003A3B0E">
              <w:rPr>
                <w:noProof/>
                <w:webHidden/>
              </w:rPr>
              <w:fldChar w:fldCharType="begin"/>
            </w:r>
            <w:r w:rsidR="003A3B0E">
              <w:rPr>
                <w:noProof/>
                <w:webHidden/>
              </w:rPr>
              <w:instrText xml:space="preserve"> PAGEREF _Toc64571766 \h </w:instrText>
            </w:r>
            <w:r w:rsidR="003A3B0E">
              <w:rPr>
                <w:noProof/>
                <w:webHidden/>
              </w:rPr>
            </w:r>
            <w:r w:rsidR="003A3B0E">
              <w:rPr>
                <w:noProof/>
                <w:webHidden/>
              </w:rPr>
              <w:fldChar w:fldCharType="separate"/>
            </w:r>
            <w:r w:rsidR="003A3B0E">
              <w:rPr>
                <w:noProof/>
                <w:webHidden/>
              </w:rPr>
              <w:t>21</w:t>
            </w:r>
            <w:r w:rsidR="003A3B0E">
              <w:rPr>
                <w:noProof/>
                <w:webHidden/>
              </w:rPr>
              <w:fldChar w:fldCharType="end"/>
            </w:r>
          </w:hyperlink>
        </w:p>
        <w:p w14:paraId="1C69901A" w14:textId="73E24665"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67" w:history="1">
            <w:r w:rsidR="003A3B0E" w:rsidRPr="00C525DE">
              <w:rPr>
                <w:rStyle w:val="Hyperlink"/>
                <w:bCs/>
                <w:noProof/>
              </w:rPr>
              <w:t>III.3.6.</w:t>
            </w:r>
            <w:r w:rsidR="003A3B0E">
              <w:rPr>
                <w:rFonts w:asciiTheme="minorHAnsi" w:eastAsiaTheme="minorEastAsia" w:hAnsiTheme="minorHAnsi"/>
                <w:noProof/>
                <w:sz w:val="22"/>
                <w:lang w:val="en-ID" w:eastAsia="en-ID"/>
              </w:rPr>
              <w:tab/>
            </w:r>
            <w:r w:rsidR="003A3B0E" w:rsidRPr="00C525DE">
              <w:rPr>
                <w:rStyle w:val="Hyperlink"/>
                <w:noProof/>
              </w:rPr>
              <w:t>GitLab</w:t>
            </w:r>
            <w:r w:rsidR="003A3B0E">
              <w:rPr>
                <w:noProof/>
                <w:webHidden/>
              </w:rPr>
              <w:tab/>
            </w:r>
            <w:r w:rsidR="003A3B0E">
              <w:rPr>
                <w:noProof/>
                <w:webHidden/>
              </w:rPr>
              <w:fldChar w:fldCharType="begin"/>
            </w:r>
            <w:r w:rsidR="003A3B0E">
              <w:rPr>
                <w:noProof/>
                <w:webHidden/>
              </w:rPr>
              <w:instrText xml:space="preserve"> PAGEREF _Toc64571767 \h </w:instrText>
            </w:r>
            <w:r w:rsidR="003A3B0E">
              <w:rPr>
                <w:noProof/>
                <w:webHidden/>
              </w:rPr>
            </w:r>
            <w:r w:rsidR="003A3B0E">
              <w:rPr>
                <w:noProof/>
                <w:webHidden/>
              </w:rPr>
              <w:fldChar w:fldCharType="separate"/>
            </w:r>
            <w:r w:rsidR="003A3B0E">
              <w:rPr>
                <w:noProof/>
                <w:webHidden/>
              </w:rPr>
              <w:t>21</w:t>
            </w:r>
            <w:r w:rsidR="003A3B0E">
              <w:rPr>
                <w:noProof/>
                <w:webHidden/>
              </w:rPr>
              <w:fldChar w:fldCharType="end"/>
            </w:r>
          </w:hyperlink>
        </w:p>
        <w:p w14:paraId="18C9EB8C" w14:textId="354E8E7C"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68" w:history="1">
            <w:r w:rsidR="003A3B0E" w:rsidRPr="00C525DE">
              <w:rPr>
                <w:rStyle w:val="Hyperlink"/>
                <w:bCs/>
                <w:noProof/>
              </w:rPr>
              <w:t>III.3.7.</w:t>
            </w:r>
            <w:r w:rsidR="003A3B0E">
              <w:rPr>
                <w:rFonts w:asciiTheme="minorHAnsi" w:eastAsiaTheme="minorEastAsia" w:hAnsiTheme="minorHAnsi"/>
                <w:noProof/>
                <w:sz w:val="22"/>
                <w:lang w:val="en-ID" w:eastAsia="en-ID"/>
              </w:rPr>
              <w:tab/>
            </w:r>
            <w:r w:rsidR="003A3B0E" w:rsidRPr="00C525DE">
              <w:rPr>
                <w:rStyle w:val="Hyperlink"/>
                <w:noProof/>
              </w:rPr>
              <w:t>AnyDesk</w:t>
            </w:r>
            <w:r w:rsidR="003A3B0E">
              <w:rPr>
                <w:noProof/>
                <w:webHidden/>
              </w:rPr>
              <w:tab/>
            </w:r>
            <w:r w:rsidR="003A3B0E">
              <w:rPr>
                <w:noProof/>
                <w:webHidden/>
              </w:rPr>
              <w:fldChar w:fldCharType="begin"/>
            </w:r>
            <w:r w:rsidR="003A3B0E">
              <w:rPr>
                <w:noProof/>
                <w:webHidden/>
              </w:rPr>
              <w:instrText xml:space="preserve"> PAGEREF _Toc64571768 \h </w:instrText>
            </w:r>
            <w:r w:rsidR="003A3B0E">
              <w:rPr>
                <w:noProof/>
                <w:webHidden/>
              </w:rPr>
            </w:r>
            <w:r w:rsidR="003A3B0E">
              <w:rPr>
                <w:noProof/>
                <w:webHidden/>
              </w:rPr>
              <w:fldChar w:fldCharType="separate"/>
            </w:r>
            <w:r w:rsidR="003A3B0E">
              <w:rPr>
                <w:noProof/>
                <w:webHidden/>
              </w:rPr>
              <w:t>22</w:t>
            </w:r>
            <w:r w:rsidR="003A3B0E">
              <w:rPr>
                <w:noProof/>
                <w:webHidden/>
              </w:rPr>
              <w:fldChar w:fldCharType="end"/>
            </w:r>
          </w:hyperlink>
        </w:p>
        <w:p w14:paraId="155E12E2" w14:textId="2F7CE0DA"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69" w:history="1">
            <w:r w:rsidR="003A3B0E" w:rsidRPr="00C525DE">
              <w:rPr>
                <w:rStyle w:val="Hyperlink"/>
                <w:bCs/>
                <w:noProof/>
              </w:rPr>
              <w:t>III.3.8.</w:t>
            </w:r>
            <w:r w:rsidR="003A3B0E">
              <w:rPr>
                <w:rFonts w:asciiTheme="minorHAnsi" w:eastAsiaTheme="minorEastAsia" w:hAnsiTheme="minorHAnsi"/>
                <w:noProof/>
                <w:sz w:val="22"/>
                <w:lang w:val="en-ID" w:eastAsia="en-ID"/>
              </w:rPr>
              <w:tab/>
            </w:r>
            <w:r w:rsidR="003A3B0E" w:rsidRPr="00C525DE">
              <w:rPr>
                <w:rStyle w:val="Hyperlink"/>
                <w:noProof/>
              </w:rPr>
              <w:t>GlobalProtect</w:t>
            </w:r>
            <w:r w:rsidR="003A3B0E">
              <w:rPr>
                <w:noProof/>
                <w:webHidden/>
              </w:rPr>
              <w:tab/>
            </w:r>
            <w:r w:rsidR="003A3B0E">
              <w:rPr>
                <w:noProof/>
                <w:webHidden/>
              </w:rPr>
              <w:fldChar w:fldCharType="begin"/>
            </w:r>
            <w:r w:rsidR="003A3B0E">
              <w:rPr>
                <w:noProof/>
                <w:webHidden/>
              </w:rPr>
              <w:instrText xml:space="preserve"> PAGEREF _Toc64571769 \h </w:instrText>
            </w:r>
            <w:r w:rsidR="003A3B0E">
              <w:rPr>
                <w:noProof/>
                <w:webHidden/>
              </w:rPr>
            </w:r>
            <w:r w:rsidR="003A3B0E">
              <w:rPr>
                <w:noProof/>
                <w:webHidden/>
              </w:rPr>
              <w:fldChar w:fldCharType="separate"/>
            </w:r>
            <w:r w:rsidR="003A3B0E">
              <w:rPr>
                <w:noProof/>
                <w:webHidden/>
              </w:rPr>
              <w:t>22</w:t>
            </w:r>
            <w:r w:rsidR="003A3B0E">
              <w:rPr>
                <w:noProof/>
                <w:webHidden/>
              </w:rPr>
              <w:fldChar w:fldCharType="end"/>
            </w:r>
          </w:hyperlink>
        </w:p>
        <w:p w14:paraId="55072458" w14:textId="3BB11530"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70" w:history="1">
            <w:r w:rsidR="003A3B0E" w:rsidRPr="00C525DE">
              <w:rPr>
                <w:rStyle w:val="Hyperlink"/>
                <w:bCs/>
                <w:noProof/>
              </w:rPr>
              <w:t>III.3.9.</w:t>
            </w:r>
            <w:r w:rsidR="003A3B0E">
              <w:rPr>
                <w:rFonts w:asciiTheme="minorHAnsi" w:eastAsiaTheme="minorEastAsia" w:hAnsiTheme="minorHAnsi"/>
                <w:noProof/>
                <w:sz w:val="22"/>
                <w:lang w:val="en-ID" w:eastAsia="en-ID"/>
              </w:rPr>
              <w:tab/>
            </w:r>
            <w:r w:rsidR="003A3B0E" w:rsidRPr="00C525DE">
              <w:rPr>
                <w:rStyle w:val="Hyperlink"/>
                <w:noProof/>
              </w:rPr>
              <w:t>Google Chrome</w:t>
            </w:r>
            <w:r w:rsidR="003A3B0E">
              <w:rPr>
                <w:noProof/>
                <w:webHidden/>
              </w:rPr>
              <w:tab/>
            </w:r>
            <w:r w:rsidR="003A3B0E">
              <w:rPr>
                <w:noProof/>
                <w:webHidden/>
              </w:rPr>
              <w:fldChar w:fldCharType="begin"/>
            </w:r>
            <w:r w:rsidR="003A3B0E">
              <w:rPr>
                <w:noProof/>
                <w:webHidden/>
              </w:rPr>
              <w:instrText xml:space="preserve"> PAGEREF _Toc64571770 \h </w:instrText>
            </w:r>
            <w:r w:rsidR="003A3B0E">
              <w:rPr>
                <w:noProof/>
                <w:webHidden/>
              </w:rPr>
            </w:r>
            <w:r w:rsidR="003A3B0E">
              <w:rPr>
                <w:noProof/>
                <w:webHidden/>
              </w:rPr>
              <w:fldChar w:fldCharType="separate"/>
            </w:r>
            <w:r w:rsidR="003A3B0E">
              <w:rPr>
                <w:noProof/>
                <w:webHidden/>
              </w:rPr>
              <w:t>23</w:t>
            </w:r>
            <w:r w:rsidR="003A3B0E">
              <w:rPr>
                <w:noProof/>
                <w:webHidden/>
              </w:rPr>
              <w:fldChar w:fldCharType="end"/>
            </w:r>
          </w:hyperlink>
        </w:p>
        <w:p w14:paraId="0E0A1F4F" w14:textId="3C989CEF"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71" w:history="1">
            <w:r w:rsidR="003A3B0E" w:rsidRPr="00C525DE">
              <w:rPr>
                <w:rStyle w:val="Hyperlink"/>
                <w:bCs/>
                <w:noProof/>
              </w:rPr>
              <w:t>III.3.10.</w:t>
            </w:r>
            <w:r w:rsidR="003A3B0E">
              <w:rPr>
                <w:rFonts w:asciiTheme="minorHAnsi" w:eastAsiaTheme="minorEastAsia" w:hAnsiTheme="minorHAnsi"/>
                <w:noProof/>
                <w:sz w:val="22"/>
                <w:lang w:val="en-ID" w:eastAsia="en-ID"/>
              </w:rPr>
              <w:tab/>
            </w:r>
            <w:r w:rsidR="003A3B0E" w:rsidRPr="00C525DE">
              <w:rPr>
                <w:rStyle w:val="Hyperlink"/>
                <w:noProof/>
              </w:rPr>
              <w:t>Google Docs</w:t>
            </w:r>
            <w:r w:rsidR="003A3B0E">
              <w:rPr>
                <w:noProof/>
                <w:webHidden/>
              </w:rPr>
              <w:tab/>
            </w:r>
            <w:r w:rsidR="003A3B0E">
              <w:rPr>
                <w:noProof/>
                <w:webHidden/>
              </w:rPr>
              <w:fldChar w:fldCharType="begin"/>
            </w:r>
            <w:r w:rsidR="003A3B0E">
              <w:rPr>
                <w:noProof/>
                <w:webHidden/>
              </w:rPr>
              <w:instrText xml:space="preserve"> PAGEREF _Toc64571771 \h </w:instrText>
            </w:r>
            <w:r w:rsidR="003A3B0E">
              <w:rPr>
                <w:noProof/>
                <w:webHidden/>
              </w:rPr>
            </w:r>
            <w:r w:rsidR="003A3B0E">
              <w:rPr>
                <w:noProof/>
                <w:webHidden/>
              </w:rPr>
              <w:fldChar w:fldCharType="separate"/>
            </w:r>
            <w:r w:rsidR="003A3B0E">
              <w:rPr>
                <w:noProof/>
                <w:webHidden/>
              </w:rPr>
              <w:t>23</w:t>
            </w:r>
            <w:r w:rsidR="003A3B0E">
              <w:rPr>
                <w:noProof/>
                <w:webHidden/>
              </w:rPr>
              <w:fldChar w:fldCharType="end"/>
            </w:r>
          </w:hyperlink>
        </w:p>
        <w:p w14:paraId="355FDD49" w14:textId="6FB6DA33"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72" w:history="1">
            <w:r w:rsidR="003A3B0E" w:rsidRPr="00C525DE">
              <w:rPr>
                <w:rStyle w:val="Hyperlink"/>
                <w:bCs/>
                <w:noProof/>
              </w:rPr>
              <w:t>III.3.11.</w:t>
            </w:r>
            <w:r w:rsidR="003A3B0E">
              <w:rPr>
                <w:rFonts w:asciiTheme="minorHAnsi" w:eastAsiaTheme="minorEastAsia" w:hAnsiTheme="minorHAnsi"/>
                <w:noProof/>
                <w:sz w:val="22"/>
                <w:lang w:val="en-ID" w:eastAsia="en-ID"/>
              </w:rPr>
              <w:tab/>
            </w:r>
            <w:r w:rsidR="003A3B0E" w:rsidRPr="00C525DE">
              <w:rPr>
                <w:rStyle w:val="Hyperlink"/>
                <w:noProof/>
              </w:rPr>
              <w:t>WhatsApp</w:t>
            </w:r>
            <w:r w:rsidR="003A3B0E">
              <w:rPr>
                <w:noProof/>
                <w:webHidden/>
              </w:rPr>
              <w:tab/>
            </w:r>
            <w:r w:rsidR="003A3B0E">
              <w:rPr>
                <w:noProof/>
                <w:webHidden/>
              </w:rPr>
              <w:fldChar w:fldCharType="begin"/>
            </w:r>
            <w:r w:rsidR="003A3B0E">
              <w:rPr>
                <w:noProof/>
                <w:webHidden/>
              </w:rPr>
              <w:instrText xml:space="preserve"> PAGEREF _Toc64571772 \h </w:instrText>
            </w:r>
            <w:r w:rsidR="003A3B0E">
              <w:rPr>
                <w:noProof/>
                <w:webHidden/>
              </w:rPr>
            </w:r>
            <w:r w:rsidR="003A3B0E">
              <w:rPr>
                <w:noProof/>
                <w:webHidden/>
              </w:rPr>
              <w:fldChar w:fldCharType="separate"/>
            </w:r>
            <w:r w:rsidR="003A3B0E">
              <w:rPr>
                <w:noProof/>
                <w:webHidden/>
              </w:rPr>
              <w:t>23</w:t>
            </w:r>
            <w:r w:rsidR="003A3B0E">
              <w:rPr>
                <w:noProof/>
                <w:webHidden/>
              </w:rPr>
              <w:fldChar w:fldCharType="end"/>
            </w:r>
          </w:hyperlink>
        </w:p>
        <w:p w14:paraId="39B90D37" w14:textId="2685C7DF"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73" w:history="1">
            <w:r w:rsidR="003A3B0E" w:rsidRPr="00C525DE">
              <w:rPr>
                <w:rStyle w:val="Hyperlink"/>
                <w:bCs/>
                <w:noProof/>
              </w:rPr>
              <w:t>III.3.12.</w:t>
            </w:r>
            <w:r w:rsidR="003A3B0E">
              <w:rPr>
                <w:rFonts w:asciiTheme="minorHAnsi" w:eastAsiaTheme="minorEastAsia" w:hAnsiTheme="minorHAnsi"/>
                <w:noProof/>
                <w:sz w:val="22"/>
                <w:lang w:val="en-ID" w:eastAsia="en-ID"/>
              </w:rPr>
              <w:tab/>
            </w:r>
            <w:r w:rsidR="003A3B0E" w:rsidRPr="00C525DE">
              <w:rPr>
                <w:rStyle w:val="Hyperlink"/>
                <w:noProof/>
              </w:rPr>
              <w:t>Google Meet</w:t>
            </w:r>
            <w:r w:rsidR="003A3B0E">
              <w:rPr>
                <w:noProof/>
                <w:webHidden/>
              </w:rPr>
              <w:tab/>
            </w:r>
            <w:r w:rsidR="003A3B0E">
              <w:rPr>
                <w:noProof/>
                <w:webHidden/>
              </w:rPr>
              <w:fldChar w:fldCharType="begin"/>
            </w:r>
            <w:r w:rsidR="003A3B0E">
              <w:rPr>
                <w:noProof/>
                <w:webHidden/>
              </w:rPr>
              <w:instrText xml:space="preserve"> PAGEREF _Toc64571773 \h </w:instrText>
            </w:r>
            <w:r w:rsidR="003A3B0E">
              <w:rPr>
                <w:noProof/>
                <w:webHidden/>
              </w:rPr>
            </w:r>
            <w:r w:rsidR="003A3B0E">
              <w:rPr>
                <w:noProof/>
                <w:webHidden/>
              </w:rPr>
              <w:fldChar w:fldCharType="separate"/>
            </w:r>
            <w:r w:rsidR="003A3B0E">
              <w:rPr>
                <w:noProof/>
                <w:webHidden/>
              </w:rPr>
              <w:t>24</w:t>
            </w:r>
            <w:r w:rsidR="003A3B0E">
              <w:rPr>
                <w:noProof/>
                <w:webHidden/>
              </w:rPr>
              <w:fldChar w:fldCharType="end"/>
            </w:r>
          </w:hyperlink>
        </w:p>
        <w:p w14:paraId="0B3CCCB4" w14:textId="2E8E50F1"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74" w:history="1">
            <w:r w:rsidR="003A3B0E" w:rsidRPr="00C525DE">
              <w:rPr>
                <w:rStyle w:val="Hyperlink"/>
                <w:bCs/>
                <w:noProof/>
              </w:rPr>
              <w:t>III.3.13.</w:t>
            </w:r>
            <w:r w:rsidR="003A3B0E">
              <w:rPr>
                <w:rFonts w:asciiTheme="minorHAnsi" w:eastAsiaTheme="minorEastAsia" w:hAnsiTheme="minorHAnsi"/>
                <w:noProof/>
                <w:sz w:val="22"/>
                <w:lang w:val="en-ID" w:eastAsia="en-ID"/>
              </w:rPr>
              <w:tab/>
            </w:r>
            <w:r w:rsidR="003A3B0E" w:rsidRPr="00C525DE">
              <w:rPr>
                <w:rStyle w:val="Hyperlink"/>
                <w:noProof/>
              </w:rPr>
              <w:t>AirTabel</w:t>
            </w:r>
            <w:r w:rsidR="003A3B0E">
              <w:rPr>
                <w:noProof/>
                <w:webHidden/>
              </w:rPr>
              <w:tab/>
            </w:r>
            <w:r w:rsidR="003A3B0E">
              <w:rPr>
                <w:noProof/>
                <w:webHidden/>
              </w:rPr>
              <w:fldChar w:fldCharType="begin"/>
            </w:r>
            <w:r w:rsidR="003A3B0E">
              <w:rPr>
                <w:noProof/>
                <w:webHidden/>
              </w:rPr>
              <w:instrText xml:space="preserve"> PAGEREF _Toc64571774 \h </w:instrText>
            </w:r>
            <w:r w:rsidR="003A3B0E">
              <w:rPr>
                <w:noProof/>
                <w:webHidden/>
              </w:rPr>
            </w:r>
            <w:r w:rsidR="003A3B0E">
              <w:rPr>
                <w:noProof/>
                <w:webHidden/>
              </w:rPr>
              <w:fldChar w:fldCharType="separate"/>
            </w:r>
            <w:r w:rsidR="003A3B0E">
              <w:rPr>
                <w:noProof/>
                <w:webHidden/>
              </w:rPr>
              <w:t>24</w:t>
            </w:r>
            <w:r w:rsidR="003A3B0E">
              <w:rPr>
                <w:noProof/>
                <w:webHidden/>
              </w:rPr>
              <w:fldChar w:fldCharType="end"/>
            </w:r>
          </w:hyperlink>
        </w:p>
        <w:p w14:paraId="3685C113" w14:textId="1D895E14" w:rsidR="003A3B0E" w:rsidRDefault="000430A8">
          <w:pPr>
            <w:pStyle w:val="TOC1"/>
            <w:rPr>
              <w:rFonts w:asciiTheme="minorHAnsi" w:eastAsiaTheme="minorEastAsia" w:hAnsiTheme="minorHAnsi"/>
              <w:noProof/>
              <w:sz w:val="22"/>
              <w:lang w:val="en-ID" w:eastAsia="en-ID"/>
            </w:rPr>
          </w:pPr>
          <w:hyperlink w:anchor="_Toc64571775" w:history="1">
            <w:r w:rsidR="003A3B0E" w:rsidRPr="00C525DE">
              <w:rPr>
                <w:rStyle w:val="Hyperlink"/>
                <w:noProof/>
              </w:rPr>
              <w:t>BAB IV ANALISIS DAN EVALUASI</w:t>
            </w:r>
            <w:r w:rsidR="003A3B0E">
              <w:rPr>
                <w:noProof/>
                <w:webHidden/>
              </w:rPr>
              <w:tab/>
            </w:r>
            <w:r w:rsidR="003A3B0E">
              <w:rPr>
                <w:noProof/>
                <w:webHidden/>
              </w:rPr>
              <w:fldChar w:fldCharType="begin"/>
            </w:r>
            <w:r w:rsidR="003A3B0E">
              <w:rPr>
                <w:noProof/>
                <w:webHidden/>
              </w:rPr>
              <w:instrText xml:space="preserve"> PAGEREF _Toc64571775 \h </w:instrText>
            </w:r>
            <w:r w:rsidR="003A3B0E">
              <w:rPr>
                <w:noProof/>
                <w:webHidden/>
              </w:rPr>
            </w:r>
            <w:r w:rsidR="003A3B0E">
              <w:rPr>
                <w:noProof/>
                <w:webHidden/>
              </w:rPr>
              <w:fldChar w:fldCharType="separate"/>
            </w:r>
            <w:r w:rsidR="003A3B0E">
              <w:rPr>
                <w:noProof/>
                <w:webHidden/>
              </w:rPr>
              <w:t>25</w:t>
            </w:r>
            <w:r w:rsidR="003A3B0E">
              <w:rPr>
                <w:noProof/>
                <w:webHidden/>
              </w:rPr>
              <w:fldChar w:fldCharType="end"/>
            </w:r>
          </w:hyperlink>
        </w:p>
        <w:p w14:paraId="444CCBC5" w14:textId="15720823" w:rsidR="003A3B0E" w:rsidRDefault="000430A8">
          <w:pPr>
            <w:pStyle w:val="TOC2"/>
            <w:tabs>
              <w:tab w:val="left" w:pos="1100"/>
              <w:tab w:val="right" w:leader="dot" w:pos="7927"/>
            </w:tabs>
            <w:rPr>
              <w:rFonts w:asciiTheme="minorHAnsi" w:eastAsiaTheme="minorEastAsia" w:hAnsiTheme="minorHAnsi"/>
              <w:noProof/>
              <w:sz w:val="22"/>
              <w:lang w:val="en-ID" w:eastAsia="en-ID"/>
            </w:rPr>
          </w:pPr>
          <w:hyperlink w:anchor="_Toc64571776" w:history="1">
            <w:r w:rsidR="003A3B0E" w:rsidRPr="00C525DE">
              <w:rPr>
                <w:rStyle w:val="Hyperlink"/>
                <w:noProof/>
              </w:rPr>
              <w:t>IV.1.</w:t>
            </w:r>
            <w:r w:rsidR="003A3B0E">
              <w:rPr>
                <w:rFonts w:asciiTheme="minorHAnsi" w:eastAsiaTheme="minorEastAsia" w:hAnsiTheme="minorHAnsi"/>
                <w:noProof/>
                <w:sz w:val="22"/>
                <w:lang w:val="en-ID" w:eastAsia="en-ID"/>
              </w:rPr>
              <w:tab/>
            </w:r>
            <w:r w:rsidR="003A3B0E" w:rsidRPr="00C525DE">
              <w:rPr>
                <w:rStyle w:val="Hyperlink"/>
                <w:rFonts w:cs="Times New Roman"/>
                <w:noProof/>
              </w:rPr>
              <w:t>A</w:t>
            </w:r>
            <w:r w:rsidR="003A3B0E" w:rsidRPr="00C525DE">
              <w:rPr>
                <w:rStyle w:val="Hyperlink"/>
                <w:noProof/>
              </w:rPr>
              <w:t>nalisis</w:t>
            </w:r>
            <w:r w:rsidR="003A3B0E">
              <w:rPr>
                <w:noProof/>
                <w:webHidden/>
              </w:rPr>
              <w:tab/>
            </w:r>
            <w:r w:rsidR="003A3B0E">
              <w:rPr>
                <w:noProof/>
                <w:webHidden/>
              </w:rPr>
              <w:fldChar w:fldCharType="begin"/>
            </w:r>
            <w:r w:rsidR="003A3B0E">
              <w:rPr>
                <w:noProof/>
                <w:webHidden/>
              </w:rPr>
              <w:instrText xml:space="preserve"> PAGEREF _Toc64571776 \h </w:instrText>
            </w:r>
            <w:r w:rsidR="003A3B0E">
              <w:rPr>
                <w:noProof/>
                <w:webHidden/>
              </w:rPr>
            </w:r>
            <w:r w:rsidR="003A3B0E">
              <w:rPr>
                <w:noProof/>
                <w:webHidden/>
              </w:rPr>
              <w:fldChar w:fldCharType="separate"/>
            </w:r>
            <w:r w:rsidR="003A3B0E">
              <w:rPr>
                <w:noProof/>
                <w:webHidden/>
              </w:rPr>
              <w:t>25</w:t>
            </w:r>
            <w:r w:rsidR="003A3B0E">
              <w:rPr>
                <w:noProof/>
                <w:webHidden/>
              </w:rPr>
              <w:fldChar w:fldCharType="end"/>
            </w:r>
          </w:hyperlink>
        </w:p>
        <w:p w14:paraId="5132248C" w14:textId="6CA07DF0"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77" w:history="1">
            <w:r w:rsidR="003A3B0E" w:rsidRPr="00C525DE">
              <w:rPr>
                <w:rStyle w:val="Hyperlink"/>
                <w:bCs/>
                <w:noProof/>
              </w:rPr>
              <w:t>IV.1.1.</w:t>
            </w:r>
            <w:r w:rsidR="003A3B0E">
              <w:rPr>
                <w:rFonts w:asciiTheme="minorHAnsi" w:eastAsiaTheme="minorEastAsia" w:hAnsiTheme="minorHAnsi"/>
                <w:noProof/>
                <w:sz w:val="22"/>
                <w:lang w:val="en-ID" w:eastAsia="en-ID"/>
              </w:rPr>
              <w:tab/>
            </w:r>
            <w:r w:rsidR="003A3B0E" w:rsidRPr="00C525DE">
              <w:rPr>
                <w:rStyle w:val="Hyperlink"/>
                <w:noProof/>
              </w:rPr>
              <w:t>Timeline Analisis</w:t>
            </w:r>
            <w:r w:rsidR="003A3B0E">
              <w:rPr>
                <w:noProof/>
                <w:webHidden/>
              </w:rPr>
              <w:tab/>
            </w:r>
            <w:r w:rsidR="003A3B0E">
              <w:rPr>
                <w:noProof/>
                <w:webHidden/>
              </w:rPr>
              <w:fldChar w:fldCharType="begin"/>
            </w:r>
            <w:r w:rsidR="003A3B0E">
              <w:rPr>
                <w:noProof/>
                <w:webHidden/>
              </w:rPr>
              <w:instrText xml:space="preserve"> PAGEREF _Toc64571777 \h </w:instrText>
            </w:r>
            <w:r w:rsidR="003A3B0E">
              <w:rPr>
                <w:noProof/>
                <w:webHidden/>
              </w:rPr>
            </w:r>
            <w:r w:rsidR="003A3B0E">
              <w:rPr>
                <w:noProof/>
                <w:webHidden/>
              </w:rPr>
              <w:fldChar w:fldCharType="separate"/>
            </w:r>
            <w:r w:rsidR="003A3B0E">
              <w:rPr>
                <w:noProof/>
                <w:webHidden/>
              </w:rPr>
              <w:t>26</w:t>
            </w:r>
            <w:r w:rsidR="003A3B0E">
              <w:rPr>
                <w:noProof/>
                <w:webHidden/>
              </w:rPr>
              <w:fldChar w:fldCharType="end"/>
            </w:r>
          </w:hyperlink>
        </w:p>
        <w:p w14:paraId="0BB102DA" w14:textId="2B88C8A0"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78" w:history="1">
            <w:r w:rsidR="003A3B0E" w:rsidRPr="00C525DE">
              <w:rPr>
                <w:rStyle w:val="Hyperlink"/>
                <w:bCs/>
                <w:noProof/>
              </w:rPr>
              <w:t>IV.1.2.</w:t>
            </w:r>
            <w:r w:rsidR="003A3B0E">
              <w:rPr>
                <w:rFonts w:asciiTheme="minorHAnsi" w:eastAsiaTheme="minorEastAsia" w:hAnsiTheme="minorHAnsi"/>
                <w:noProof/>
                <w:sz w:val="22"/>
                <w:lang w:val="en-ID" w:eastAsia="en-ID"/>
              </w:rPr>
              <w:tab/>
            </w:r>
            <w:r w:rsidR="003A3B0E" w:rsidRPr="00C525DE">
              <w:rPr>
                <w:rStyle w:val="Hyperlink"/>
                <w:noProof/>
              </w:rPr>
              <w:t>Teknik Analisis</w:t>
            </w:r>
            <w:r w:rsidR="003A3B0E">
              <w:rPr>
                <w:noProof/>
                <w:webHidden/>
              </w:rPr>
              <w:tab/>
            </w:r>
            <w:r w:rsidR="003A3B0E">
              <w:rPr>
                <w:noProof/>
                <w:webHidden/>
              </w:rPr>
              <w:fldChar w:fldCharType="begin"/>
            </w:r>
            <w:r w:rsidR="003A3B0E">
              <w:rPr>
                <w:noProof/>
                <w:webHidden/>
              </w:rPr>
              <w:instrText xml:space="preserve"> PAGEREF _Toc64571778 \h </w:instrText>
            </w:r>
            <w:r w:rsidR="003A3B0E">
              <w:rPr>
                <w:noProof/>
                <w:webHidden/>
              </w:rPr>
            </w:r>
            <w:r w:rsidR="003A3B0E">
              <w:rPr>
                <w:noProof/>
                <w:webHidden/>
              </w:rPr>
              <w:fldChar w:fldCharType="separate"/>
            </w:r>
            <w:r w:rsidR="003A3B0E">
              <w:rPr>
                <w:noProof/>
                <w:webHidden/>
              </w:rPr>
              <w:t>28</w:t>
            </w:r>
            <w:r w:rsidR="003A3B0E">
              <w:rPr>
                <w:noProof/>
                <w:webHidden/>
              </w:rPr>
              <w:fldChar w:fldCharType="end"/>
            </w:r>
          </w:hyperlink>
        </w:p>
        <w:p w14:paraId="20C71F91" w14:textId="147259EA"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79" w:history="1">
            <w:r w:rsidR="003A3B0E" w:rsidRPr="00C525DE">
              <w:rPr>
                <w:rStyle w:val="Hyperlink"/>
                <w:bCs/>
                <w:noProof/>
              </w:rPr>
              <w:t>IV.1.3.</w:t>
            </w:r>
            <w:r w:rsidR="003A3B0E">
              <w:rPr>
                <w:rFonts w:asciiTheme="minorHAnsi" w:eastAsiaTheme="minorEastAsia" w:hAnsiTheme="minorHAnsi"/>
                <w:noProof/>
                <w:sz w:val="22"/>
                <w:lang w:val="en-ID" w:eastAsia="en-ID"/>
              </w:rPr>
              <w:tab/>
            </w:r>
            <w:r w:rsidR="003A3B0E" w:rsidRPr="00C525DE">
              <w:rPr>
                <w:rStyle w:val="Hyperlink"/>
                <w:noProof/>
              </w:rPr>
              <w:t>Kendala Analisis</w:t>
            </w:r>
            <w:r w:rsidR="003A3B0E">
              <w:rPr>
                <w:noProof/>
                <w:webHidden/>
              </w:rPr>
              <w:tab/>
            </w:r>
            <w:r w:rsidR="003A3B0E">
              <w:rPr>
                <w:noProof/>
                <w:webHidden/>
              </w:rPr>
              <w:fldChar w:fldCharType="begin"/>
            </w:r>
            <w:r w:rsidR="003A3B0E">
              <w:rPr>
                <w:noProof/>
                <w:webHidden/>
              </w:rPr>
              <w:instrText xml:space="preserve"> PAGEREF _Toc64571779 \h </w:instrText>
            </w:r>
            <w:r w:rsidR="003A3B0E">
              <w:rPr>
                <w:noProof/>
                <w:webHidden/>
              </w:rPr>
            </w:r>
            <w:r w:rsidR="003A3B0E">
              <w:rPr>
                <w:noProof/>
                <w:webHidden/>
              </w:rPr>
              <w:fldChar w:fldCharType="separate"/>
            </w:r>
            <w:r w:rsidR="003A3B0E">
              <w:rPr>
                <w:noProof/>
                <w:webHidden/>
              </w:rPr>
              <w:t>29</w:t>
            </w:r>
            <w:r w:rsidR="003A3B0E">
              <w:rPr>
                <w:noProof/>
                <w:webHidden/>
              </w:rPr>
              <w:fldChar w:fldCharType="end"/>
            </w:r>
          </w:hyperlink>
        </w:p>
        <w:p w14:paraId="1212C443" w14:textId="7D9385F7" w:rsidR="003A3B0E" w:rsidRDefault="000430A8">
          <w:pPr>
            <w:pStyle w:val="TOC2"/>
            <w:tabs>
              <w:tab w:val="left" w:pos="1100"/>
              <w:tab w:val="right" w:leader="dot" w:pos="7927"/>
            </w:tabs>
            <w:rPr>
              <w:rFonts w:asciiTheme="minorHAnsi" w:eastAsiaTheme="minorEastAsia" w:hAnsiTheme="minorHAnsi"/>
              <w:noProof/>
              <w:sz w:val="22"/>
              <w:lang w:val="en-ID" w:eastAsia="en-ID"/>
            </w:rPr>
          </w:pPr>
          <w:hyperlink w:anchor="_Toc64571780" w:history="1">
            <w:r w:rsidR="003A3B0E" w:rsidRPr="00C525DE">
              <w:rPr>
                <w:rStyle w:val="Hyperlink"/>
                <w:noProof/>
              </w:rPr>
              <w:t>IV.2.</w:t>
            </w:r>
            <w:r w:rsidR="003A3B0E">
              <w:rPr>
                <w:rFonts w:asciiTheme="minorHAnsi" w:eastAsiaTheme="minorEastAsia" w:hAnsiTheme="minorHAnsi"/>
                <w:noProof/>
                <w:sz w:val="22"/>
                <w:lang w:val="en-ID" w:eastAsia="en-ID"/>
              </w:rPr>
              <w:tab/>
            </w:r>
            <w:r w:rsidR="003A3B0E" w:rsidRPr="00C525DE">
              <w:rPr>
                <w:rStyle w:val="Hyperlink"/>
                <w:noProof/>
              </w:rPr>
              <w:t>Hasil Analisis</w:t>
            </w:r>
            <w:r w:rsidR="003A3B0E">
              <w:rPr>
                <w:noProof/>
                <w:webHidden/>
              </w:rPr>
              <w:tab/>
            </w:r>
            <w:r w:rsidR="003A3B0E">
              <w:rPr>
                <w:noProof/>
                <w:webHidden/>
              </w:rPr>
              <w:fldChar w:fldCharType="begin"/>
            </w:r>
            <w:r w:rsidR="003A3B0E">
              <w:rPr>
                <w:noProof/>
                <w:webHidden/>
              </w:rPr>
              <w:instrText xml:space="preserve"> PAGEREF _Toc64571780 \h </w:instrText>
            </w:r>
            <w:r w:rsidR="003A3B0E">
              <w:rPr>
                <w:noProof/>
                <w:webHidden/>
              </w:rPr>
            </w:r>
            <w:r w:rsidR="003A3B0E">
              <w:rPr>
                <w:noProof/>
                <w:webHidden/>
              </w:rPr>
              <w:fldChar w:fldCharType="separate"/>
            </w:r>
            <w:r w:rsidR="003A3B0E">
              <w:rPr>
                <w:noProof/>
                <w:webHidden/>
              </w:rPr>
              <w:t>29</w:t>
            </w:r>
            <w:r w:rsidR="003A3B0E">
              <w:rPr>
                <w:noProof/>
                <w:webHidden/>
              </w:rPr>
              <w:fldChar w:fldCharType="end"/>
            </w:r>
          </w:hyperlink>
        </w:p>
        <w:p w14:paraId="74FFF5DC" w14:textId="1EFF3E71"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81" w:history="1">
            <w:r w:rsidR="003A3B0E" w:rsidRPr="00C525DE">
              <w:rPr>
                <w:rStyle w:val="Hyperlink"/>
                <w:bCs/>
                <w:noProof/>
              </w:rPr>
              <w:t>IV.2.1.</w:t>
            </w:r>
            <w:r w:rsidR="003A3B0E">
              <w:rPr>
                <w:rFonts w:asciiTheme="minorHAnsi" w:eastAsiaTheme="minorEastAsia" w:hAnsiTheme="minorHAnsi"/>
                <w:noProof/>
                <w:sz w:val="22"/>
                <w:lang w:val="en-ID" w:eastAsia="en-ID"/>
              </w:rPr>
              <w:tab/>
            </w:r>
            <w:r w:rsidR="003A3B0E" w:rsidRPr="00C525DE">
              <w:rPr>
                <w:rStyle w:val="Hyperlink"/>
                <w:noProof/>
              </w:rPr>
              <w:t>Log Prosody</w:t>
            </w:r>
            <w:r w:rsidR="003A3B0E">
              <w:rPr>
                <w:noProof/>
                <w:webHidden/>
              </w:rPr>
              <w:tab/>
            </w:r>
            <w:r w:rsidR="003A3B0E">
              <w:rPr>
                <w:noProof/>
                <w:webHidden/>
              </w:rPr>
              <w:fldChar w:fldCharType="begin"/>
            </w:r>
            <w:r w:rsidR="003A3B0E">
              <w:rPr>
                <w:noProof/>
                <w:webHidden/>
              </w:rPr>
              <w:instrText xml:space="preserve"> PAGEREF _Toc64571781 \h </w:instrText>
            </w:r>
            <w:r w:rsidR="003A3B0E">
              <w:rPr>
                <w:noProof/>
                <w:webHidden/>
              </w:rPr>
            </w:r>
            <w:r w:rsidR="003A3B0E">
              <w:rPr>
                <w:noProof/>
                <w:webHidden/>
              </w:rPr>
              <w:fldChar w:fldCharType="separate"/>
            </w:r>
            <w:r w:rsidR="003A3B0E">
              <w:rPr>
                <w:noProof/>
                <w:webHidden/>
              </w:rPr>
              <w:t>29</w:t>
            </w:r>
            <w:r w:rsidR="003A3B0E">
              <w:rPr>
                <w:noProof/>
                <w:webHidden/>
              </w:rPr>
              <w:fldChar w:fldCharType="end"/>
            </w:r>
          </w:hyperlink>
        </w:p>
        <w:p w14:paraId="1A87E99E" w14:textId="25D28F03"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82" w:history="1">
            <w:r w:rsidR="003A3B0E" w:rsidRPr="00C525DE">
              <w:rPr>
                <w:rStyle w:val="Hyperlink"/>
                <w:bCs/>
                <w:noProof/>
              </w:rPr>
              <w:t>IV.2.2.</w:t>
            </w:r>
            <w:r w:rsidR="003A3B0E">
              <w:rPr>
                <w:rFonts w:asciiTheme="minorHAnsi" w:eastAsiaTheme="minorEastAsia" w:hAnsiTheme="minorHAnsi"/>
                <w:noProof/>
                <w:sz w:val="22"/>
                <w:lang w:val="en-ID" w:eastAsia="en-ID"/>
              </w:rPr>
              <w:tab/>
            </w:r>
            <w:r w:rsidR="003A3B0E" w:rsidRPr="00C525DE">
              <w:rPr>
                <w:rStyle w:val="Hyperlink"/>
                <w:noProof/>
              </w:rPr>
              <w:t>Last N</w:t>
            </w:r>
            <w:r w:rsidR="003A3B0E">
              <w:rPr>
                <w:noProof/>
                <w:webHidden/>
              </w:rPr>
              <w:tab/>
            </w:r>
            <w:r w:rsidR="003A3B0E">
              <w:rPr>
                <w:noProof/>
                <w:webHidden/>
              </w:rPr>
              <w:fldChar w:fldCharType="begin"/>
            </w:r>
            <w:r w:rsidR="003A3B0E">
              <w:rPr>
                <w:noProof/>
                <w:webHidden/>
              </w:rPr>
              <w:instrText xml:space="preserve"> PAGEREF _Toc64571782 \h </w:instrText>
            </w:r>
            <w:r w:rsidR="003A3B0E">
              <w:rPr>
                <w:noProof/>
                <w:webHidden/>
              </w:rPr>
            </w:r>
            <w:r w:rsidR="003A3B0E">
              <w:rPr>
                <w:noProof/>
                <w:webHidden/>
              </w:rPr>
              <w:fldChar w:fldCharType="separate"/>
            </w:r>
            <w:r w:rsidR="003A3B0E">
              <w:rPr>
                <w:noProof/>
                <w:webHidden/>
              </w:rPr>
              <w:t>30</w:t>
            </w:r>
            <w:r w:rsidR="003A3B0E">
              <w:rPr>
                <w:noProof/>
                <w:webHidden/>
              </w:rPr>
              <w:fldChar w:fldCharType="end"/>
            </w:r>
          </w:hyperlink>
        </w:p>
        <w:p w14:paraId="6B1A0D11" w14:textId="2C2D50BA"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83" w:history="1">
            <w:r w:rsidR="003A3B0E" w:rsidRPr="00C525DE">
              <w:rPr>
                <w:rStyle w:val="Hyperlink"/>
                <w:bCs/>
                <w:noProof/>
              </w:rPr>
              <w:t>IV.2.3.</w:t>
            </w:r>
            <w:r w:rsidR="003A3B0E">
              <w:rPr>
                <w:rFonts w:asciiTheme="minorHAnsi" w:eastAsiaTheme="minorEastAsia" w:hAnsiTheme="minorHAnsi"/>
                <w:noProof/>
                <w:sz w:val="22"/>
                <w:lang w:val="en-ID" w:eastAsia="en-ID"/>
              </w:rPr>
              <w:tab/>
            </w:r>
            <w:r w:rsidR="003A3B0E" w:rsidRPr="00C525DE">
              <w:rPr>
                <w:rStyle w:val="Hyperlink"/>
                <w:noProof/>
              </w:rPr>
              <w:t>Alur Pengiriman Paket di Jitsi Videobridge (JVB)</w:t>
            </w:r>
            <w:r w:rsidR="003A3B0E">
              <w:rPr>
                <w:noProof/>
                <w:webHidden/>
              </w:rPr>
              <w:tab/>
            </w:r>
            <w:r w:rsidR="003A3B0E">
              <w:rPr>
                <w:noProof/>
                <w:webHidden/>
              </w:rPr>
              <w:fldChar w:fldCharType="begin"/>
            </w:r>
            <w:r w:rsidR="003A3B0E">
              <w:rPr>
                <w:noProof/>
                <w:webHidden/>
              </w:rPr>
              <w:instrText xml:space="preserve"> PAGEREF _Toc64571783 \h </w:instrText>
            </w:r>
            <w:r w:rsidR="003A3B0E">
              <w:rPr>
                <w:noProof/>
                <w:webHidden/>
              </w:rPr>
            </w:r>
            <w:r w:rsidR="003A3B0E">
              <w:rPr>
                <w:noProof/>
                <w:webHidden/>
              </w:rPr>
              <w:fldChar w:fldCharType="separate"/>
            </w:r>
            <w:r w:rsidR="003A3B0E">
              <w:rPr>
                <w:noProof/>
                <w:webHidden/>
              </w:rPr>
              <w:t>31</w:t>
            </w:r>
            <w:r w:rsidR="003A3B0E">
              <w:rPr>
                <w:noProof/>
                <w:webHidden/>
              </w:rPr>
              <w:fldChar w:fldCharType="end"/>
            </w:r>
          </w:hyperlink>
        </w:p>
        <w:p w14:paraId="617427A1" w14:textId="4C688E00"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84" w:history="1">
            <w:r w:rsidR="003A3B0E" w:rsidRPr="00C525DE">
              <w:rPr>
                <w:rStyle w:val="Hyperlink"/>
                <w:bCs/>
                <w:noProof/>
              </w:rPr>
              <w:t>IV.2.4.</w:t>
            </w:r>
            <w:r w:rsidR="003A3B0E">
              <w:rPr>
                <w:rFonts w:asciiTheme="minorHAnsi" w:eastAsiaTheme="minorEastAsia" w:hAnsiTheme="minorHAnsi"/>
                <w:noProof/>
                <w:sz w:val="22"/>
                <w:lang w:val="en-ID" w:eastAsia="en-ID"/>
              </w:rPr>
              <w:tab/>
            </w:r>
            <w:r w:rsidR="003A3B0E" w:rsidRPr="00C525DE">
              <w:rPr>
                <w:rStyle w:val="Hyperlink"/>
                <w:noProof/>
              </w:rPr>
              <w:t>Media Komunikasi Berbasis XMPP dengan Kostumisasi</w:t>
            </w:r>
            <w:r w:rsidR="003A3B0E">
              <w:rPr>
                <w:noProof/>
                <w:webHidden/>
              </w:rPr>
              <w:tab/>
            </w:r>
            <w:r w:rsidR="003A3B0E">
              <w:rPr>
                <w:noProof/>
                <w:webHidden/>
              </w:rPr>
              <w:fldChar w:fldCharType="begin"/>
            </w:r>
            <w:r w:rsidR="003A3B0E">
              <w:rPr>
                <w:noProof/>
                <w:webHidden/>
              </w:rPr>
              <w:instrText xml:space="preserve"> PAGEREF _Toc64571784 \h </w:instrText>
            </w:r>
            <w:r w:rsidR="003A3B0E">
              <w:rPr>
                <w:noProof/>
                <w:webHidden/>
              </w:rPr>
            </w:r>
            <w:r w:rsidR="003A3B0E">
              <w:rPr>
                <w:noProof/>
                <w:webHidden/>
              </w:rPr>
              <w:fldChar w:fldCharType="separate"/>
            </w:r>
            <w:r w:rsidR="003A3B0E">
              <w:rPr>
                <w:noProof/>
                <w:webHidden/>
              </w:rPr>
              <w:t>34</w:t>
            </w:r>
            <w:r w:rsidR="003A3B0E">
              <w:rPr>
                <w:noProof/>
                <w:webHidden/>
              </w:rPr>
              <w:fldChar w:fldCharType="end"/>
            </w:r>
          </w:hyperlink>
        </w:p>
        <w:p w14:paraId="40213F67" w14:textId="71543F5E"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85" w:history="1">
            <w:r w:rsidR="003A3B0E" w:rsidRPr="00C525DE">
              <w:rPr>
                <w:rStyle w:val="Hyperlink"/>
                <w:bCs/>
                <w:noProof/>
              </w:rPr>
              <w:t>IV.2.5.</w:t>
            </w:r>
            <w:r w:rsidR="003A3B0E">
              <w:rPr>
                <w:rFonts w:asciiTheme="minorHAnsi" w:eastAsiaTheme="minorEastAsia" w:hAnsiTheme="minorHAnsi"/>
                <w:noProof/>
                <w:sz w:val="22"/>
                <w:lang w:val="en-ID" w:eastAsia="en-ID"/>
              </w:rPr>
              <w:tab/>
            </w:r>
            <w:r w:rsidR="003A3B0E" w:rsidRPr="00C525DE">
              <w:rPr>
                <w:rStyle w:val="Hyperlink"/>
                <w:noProof/>
              </w:rPr>
              <w:t>Metode Pemanggilan API dari Jitsi Meet</w:t>
            </w:r>
            <w:r w:rsidR="003A3B0E">
              <w:rPr>
                <w:noProof/>
                <w:webHidden/>
              </w:rPr>
              <w:tab/>
            </w:r>
            <w:r w:rsidR="003A3B0E">
              <w:rPr>
                <w:noProof/>
                <w:webHidden/>
              </w:rPr>
              <w:fldChar w:fldCharType="begin"/>
            </w:r>
            <w:r w:rsidR="003A3B0E">
              <w:rPr>
                <w:noProof/>
                <w:webHidden/>
              </w:rPr>
              <w:instrText xml:space="preserve"> PAGEREF _Toc64571785 \h </w:instrText>
            </w:r>
            <w:r w:rsidR="003A3B0E">
              <w:rPr>
                <w:noProof/>
                <w:webHidden/>
              </w:rPr>
            </w:r>
            <w:r w:rsidR="003A3B0E">
              <w:rPr>
                <w:noProof/>
                <w:webHidden/>
              </w:rPr>
              <w:fldChar w:fldCharType="separate"/>
            </w:r>
            <w:r w:rsidR="003A3B0E">
              <w:rPr>
                <w:noProof/>
                <w:webHidden/>
              </w:rPr>
              <w:t>36</w:t>
            </w:r>
            <w:r w:rsidR="003A3B0E">
              <w:rPr>
                <w:noProof/>
                <w:webHidden/>
              </w:rPr>
              <w:fldChar w:fldCharType="end"/>
            </w:r>
          </w:hyperlink>
        </w:p>
        <w:p w14:paraId="568A2C2E" w14:textId="5F251A59"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86" w:history="1">
            <w:r w:rsidR="003A3B0E" w:rsidRPr="00C525DE">
              <w:rPr>
                <w:rStyle w:val="Hyperlink"/>
                <w:bCs/>
                <w:noProof/>
              </w:rPr>
              <w:t>IV.2.6.</w:t>
            </w:r>
            <w:r w:rsidR="003A3B0E">
              <w:rPr>
                <w:rFonts w:asciiTheme="minorHAnsi" w:eastAsiaTheme="minorEastAsia" w:hAnsiTheme="minorHAnsi"/>
                <w:noProof/>
                <w:sz w:val="22"/>
                <w:lang w:val="en-ID" w:eastAsia="en-ID"/>
              </w:rPr>
              <w:tab/>
            </w:r>
            <w:r w:rsidR="003A3B0E" w:rsidRPr="00C525DE">
              <w:rPr>
                <w:rStyle w:val="Hyperlink"/>
                <w:noProof/>
              </w:rPr>
              <w:t>Partisipan Octo</w:t>
            </w:r>
            <w:r w:rsidR="003A3B0E">
              <w:rPr>
                <w:noProof/>
                <w:webHidden/>
              </w:rPr>
              <w:tab/>
            </w:r>
            <w:r w:rsidR="003A3B0E">
              <w:rPr>
                <w:noProof/>
                <w:webHidden/>
              </w:rPr>
              <w:fldChar w:fldCharType="begin"/>
            </w:r>
            <w:r w:rsidR="003A3B0E">
              <w:rPr>
                <w:noProof/>
                <w:webHidden/>
              </w:rPr>
              <w:instrText xml:space="preserve"> PAGEREF _Toc64571786 \h </w:instrText>
            </w:r>
            <w:r w:rsidR="003A3B0E">
              <w:rPr>
                <w:noProof/>
                <w:webHidden/>
              </w:rPr>
            </w:r>
            <w:r w:rsidR="003A3B0E">
              <w:rPr>
                <w:noProof/>
                <w:webHidden/>
              </w:rPr>
              <w:fldChar w:fldCharType="separate"/>
            </w:r>
            <w:r w:rsidR="003A3B0E">
              <w:rPr>
                <w:noProof/>
                <w:webHidden/>
              </w:rPr>
              <w:t>38</w:t>
            </w:r>
            <w:r w:rsidR="003A3B0E">
              <w:rPr>
                <w:noProof/>
                <w:webHidden/>
              </w:rPr>
              <w:fldChar w:fldCharType="end"/>
            </w:r>
          </w:hyperlink>
        </w:p>
        <w:p w14:paraId="0DCDD1C8" w14:textId="3573D807"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87" w:history="1">
            <w:r w:rsidR="003A3B0E" w:rsidRPr="00C525DE">
              <w:rPr>
                <w:rStyle w:val="Hyperlink"/>
                <w:bCs/>
                <w:noProof/>
              </w:rPr>
              <w:t>IV.2.7.</w:t>
            </w:r>
            <w:r w:rsidR="003A3B0E">
              <w:rPr>
                <w:rFonts w:asciiTheme="minorHAnsi" w:eastAsiaTheme="minorEastAsia" w:hAnsiTheme="minorHAnsi"/>
                <w:noProof/>
                <w:sz w:val="22"/>
                <w:lang w:val="en-ID" w:eastAsia="en-ID"/>
              </w:rPr>
              <w:tab/>
            </w:r>
            <w:r w:rsidR="003A3B0E" w:rsidRPr="00C525DE">
              <w:rPr>
                <w:rStyle w:val="Hyperlink"/>
                <w:noProof/>
              </w:rPr>
              <w:t>Alur Pengiriman Paket di Jitsi Conference Focus (Jicofo)</w:t>
            </w:r>
            <w:r w:rsidR="003A3B0E">
              <w:rPr>
                <w:noProof/>
                <w:webHidden/>
              </w:rPr>
              <w:tab/>
            </w:r>
            <w:r w:rsidR="003A3B0E">
              <w:rPr>
                <w:noProof/>
                <w:webHidden/>
              </w:rPr>
              <w:fldChar w:fldCharType="begin"/>
            </w:r>
            <w:r w:rsidR="003A3B0E">
              <w:rPr>
                <w:noProof/>
                <w:webHidden/>
              </w:rPr>
              <w:instrText xml:space="preserve"> PAGEREF _Toc64571787 \h </w:instrText>
            </w:r>
            <w:r w:rsidR="003A3B0E">
              <w:rPr>
                <w:noProof/>
                <w:webHidden/>
              </w:rPr>
            </w:r>
            <w:r w:rsidR="003A3B0E">
              <w:rPr>
                <w:noProof/>
                <w:webHidden/>
              </w:rPr>
              <w:fldChar w:fldCharType="separate"/>
            </w:r>
            <w:r w:rsidR="003A3B0E">
              <w:rPr>
                <w:noProof/>
                <w:webHidden/>
              </w:rPr>
              <w:t>39</w:t>
            </w:r>
            <w:r w:rsidR="003A3B0E">
              <w:rPr>
                <w:noProof/>
                <w:webHidden/>
              </w:rPr>
              <w:fldChar w:fldCharType="end"/>
            </w:r>
          </w:hyperlink>
        </w:p>
        <w:p w14:paraId="2BF59CCE" w14:textId="1AB8DFCA"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88" w:history="1">
            <w:r w:rsidR="003A3B0E" w:rsidRPr="00C525DE">
              <w:rPr>
                <w:rStyle w:val="Hyperlink"/>
                <w:bCs/>
                <w:noProof/>
              </w:rPr>
              <w:t>IV.2.8.</w:t>
            </w:r>
            <w:r w:rsidR="003A3B0E">
              <w:rPr>
                <w:rFonts w:asciiTheme="minorHAnsi" w:eastAsiaTheme="minorEastAsia" w:hAnsiTheme="minorHAnsi"/>
                <w:noProof/>
                <w:sz w:val="22"/>
                <w:lang w:val="en-ID" w:eastAsia="en-ID"/>
              </w:rPr>
              <w:tab/>
            </w:r>
            <w:r w:rsidR="003A3B0E" w:rsidRPr="00C525DE">
              <w:rPr>
                <w:rStyle w:val="Hyperlink"/>
                <w:noProof/>
              </w:rPr>
              <w:t>Penerapan</w:t>
            </w:r>
            <w:r w:rsidR="003A3B0E" w:rsidRPr="00C525DE">
              <w:rPr>
                <w:rStyle w:val="Hyperlink"/>
                <w:i/>
                <w:iCs/>
                <w:noProof/>
              </w:rPr>
              <w:t xml:space="preserve"> Pagination</w:t>
            </w:r>
            <w:r w:rsidR="003A3B0E" w:rsidRPr="00C525DE">
              <w:rPr>
                <w:rStyle w:val="Hyperlink"/>
                <w:noProof/>
              </w:rPr>
              <w:t xml:space="preserve"> di Jitsi Meet</w:t>
            </w:r>
            <w:r w:rsidR="003A3B0E">
              <w:rPr>
                <w:noProof/>
                <w:webHidden/>
              </w:rPr>
              <w:tab/>
            </w:r>
            <w:r w:rsidR="003A3B0E">
              <w:rPr>
                <w:noProof/>
                <w:webHidden/>
              </w:rPr>
              <w:fldChar w:fldCharType="begin"/>
            </w:r>
            <w:r w:rsidR="003A3B0E">
              <w:rPr>
                <w:noProof/>
                <w:webHidden/>
              </w:rPr>
              <w:instrText xml:space="preserve"> PAGEREF _Toc64571788 \h </w:instrText>
            </w:r>
            <w:r w:rsidR="003A3B0E">
              <w:rPr>
                <w:noProof/>
                <w:webHidden/>
              </w:rPr>
            </w:r>
            <w:r w:rsidR="003A3B0E">
              <w:rPr>
                <w:noProof/>
                <w:webHidden/>
              </w:rPr>
              <w:fldChar w:fldCharType="separate"/>
            </w:r>
            <w:r w:rsidR="003A3B0E">
              <w:rPr>
                <w:noProof/>
                <w:webHidden/>
              </w:rPr>
              <w:t>45</w:t>
            </w:r>
            <w:r w:rsidR="003A3B0E">
              <w:rPr>
                <w:noProof/>
                <w:webHidden/>
              </w:rPr>
              <w:fldChar w:fldCharType="end"/>
            </w:r>
          </w:hyperlink>
        </w:p>
        <w:p w14:paraId="088D58B1" w14:textId="58C7A2E7" w:rsidR="003A3B0E" w:rsidRDefault="000430A8">
          <w:pPr>
            <w:pStyle w:val="TOC2"/>
            <w:tabs>
              <w:tab w:val="left" w:pos="1100"/>
              <w:tab w:val="right" w:leader="dot" w:pos="7927"/>
            </w:tabs>
            <w:rPr>
              <w:rFonts w:asciiTheme="minorHAnsi" w:eastAsiaTheme="minorEastAsia" w:hAnsiTheme="minorHAnsi"/>
              <w:noProof/>
              <w:sz w:val="22"/>
              <w:lang w:val="en-ID" w:eastAsia="en-ID"/>
            </w:rPr>
          </w:pPr>
          <w:hyperlink w:anchor="_Toc64571789" w:history="1">
            <w:r w:rsidR="003A3B0E" w:rsidRPr="00C525DE">
              <w:rPr>
                <w:rStyle w:val="Hyperlink"/>
                <w:noProof/>
              </w:rPr>
              <w:t>IV.3.</w:t>
            </w:r>
            <w:r w:rsidR="003A3B0E">
              <w:rPr>
                <w:rFonts w:asciiTheme="minorHAnsi" w:eastAsiaTheme="minorEastAsia" w:hAnsiTheme="minorHAnsi"/>
                <w:noProof/>
                <w:sz w:val="22"/>
                <w:lang w:val="en-ID" w:eastAsia="en-ID"/>
              </w:rPr>
              <w:tab/>
            </w:r>
            <w:r w:rsidR="003A3B0E" w:rsidRPr="00C525DE">
              <w:rPr>
                <w:rStyle w:val="Hyperlink"/>
                <w:noProof/>
              </w:rPr>
              <w:t>Evaluasi Analisis</w:t>
            </w:r>
            <w:r w:rsidR="003A3B0E">
              <w:rPr>
                <w:noProof/>
                <w:webHidden/>
              </w:rPr>
              <w:tab/>
            </w:r>
            <w:r w:rsidR="003A3B0E">
              <w:rPr>
                <w:noProof/>
                <w:webHidden/>
              </w:rPr>
              <w:fldChar w:fldCharType="begin"/>
            </w:r>
            <w:r w:rsidR="003A3B0E">
              <w:rPr>
                <w:noProof/>
                <w:webHidden/>
              </w:rPr>
              <w:instrText xml:space="preserve"> PAGEREF _Toc64571789 \h </w:instrText>
            </w:r>
            <w:r w:rsidR="003A3B0E">
              <w:rPr>
                <w:noProof/>
                <w:webHidden/>
              </w:rPr>
            </w:r>
            <w:r w:rsidR="003A3B0E">
              <w:rPr>
                <w:noProof/>
                <w:webHidden/>
              </w:rPr>
              <w:fldChar w:fldCharType="separate"/>
            </w:r>
            <w:r w:rsidR="003A3B0E">
              <w:rPr>
                <w:noProof/>
                <w:webHidden/>
              </w:rPr>
              <w:t>46</w:t>
            </w:r>
            <w:r w:rsidR="003A3B0E">
              <w:rPr>
                <w:noProof/>
                <w:webHidden/>
              </w:rPr>
              <w:fldChar w:fldCharType="end"/>
            </w:r>
          </w:hyperlink>
        </w:p>
        <w:p w14:paraId="31902736" w14:textId="5441C403" w:rsidR="003A3B0E" w:rsidRDefault="000430A8">
          <w:pPr>
            <w:pStyle w:val="TOC1"/>
            <w:rPr>
              <w:rFonts w:asciiTheme="minorHAnsi" w:eastAsiaTheme="minorEastAsia" w:hAnsiTheme="minorHAnsi"/>
              <w:noProof/>
              <w:sz w:val="22"/>
              <w:lang w:val="en-ID" w:eastAsia="en-ID"/>
            </w:rPr>
          </w:pPr>
          <w:hyperlink w:anchor="_Toc64571790" w:history="1">
            <w:r w:rsidR="003A3B0E" w:rsidRPr="00C525DE">
              <w:rPr>
                <w:rStyle w:val="Hyperlink"/>
                <w:noProof/>
              </w:rPr>
              <w:t>BAB V PERANCANGAN</w:t>
            </w:r>
            <w:r w:rsidR="003A3B0E">
              <w:rPr>
                <w:noProof/>
                <w:webHidden/>
              </w:rPr>
              <w:tab/>
            </w:r>
            <w:r w:rsidR="003A3B0E">
              <w:rPr>
                <w:noProof/>
                <w:webHidden/>
              </w:rPr>
              <w:fldChar w:fldCharType="begin"/>
            </w:r>
            <w:r w:rsidR="003A3B0E">
              <w:rPr>
                <w:noProof/>
                <w:webHidden/>
              </w:rPr>
              <w:instrText xml:space="preserve"> PAGEREF _Toc64571790 \h </w:instrText>
            </w:r>
            <w:r w:rsidR="003A3B0E">
              <w:rPr>
                <w:noProof/>
                <w:webHidden/>
              </w:rPr>
            </w:r>
            <w:r w:rsidR="003A3B0E">
              <w:rPr>
                <w:noProof/>
                <w:webHidden/>
              </w:rPr>
              <w:fldChar w:fldCharType="separate"/>
            </w:r>
            <w:r w:rsidR="003A3B0E">
              <w:rPr>
                <w:noProof/>
                <w:webHidden/>
              </w:rPr>
              <w:t>48</w:t>
            </w:r>
            <w:r w:rsidR="003A3B0E">
              <w:rPr>
                <w:noProof/>
                <w:webHidden/>
              </w:rPr>
              <w:fldChar w:fldCharType="end"/>
            </w:r>
          </w:hyperlink>
        </w:p>
        <w:p w14:paraId="023D2334" w14:textId="45206374" w:rsidR="003A3B0E" w:rsidRDefault="000430A8">
          <w:pPr>
            <w:pStyle w:val="TOC2"/>
            <w:tabs>
              <w:tab w:val="left" w:pos="880"/>
              <w:tab w:val="right" w:leader="dot" w:pos="7927"/>
            </w:tabs>
            <w:rPr>
              <w:rFonts w:asciiTheme="minorHAnsi" w:eastAsiaTheme="minorEastAsia" w:hAnsiTheme="minorHAnsi"/>
              <w:noProof/>
              <w:sz w:val="22"/>
              <w:lang w:val="en-ID" w:eastAsia="en-ID"/>
            </w:rPr>
          </w:pPr>
          <w:hyperlink w:anchor="_Toc64571791" w:history="1">
            <w:r w:rsidR="003A3B0E" w:rsidRPr="00C525DE">
              <w:rPr>
                <w:rStyle w:val="Hyperlink"/>
                <w:noProof/>
              </w:rPr>
              <w:t>V.1.</w:t>
            </w:r>
            <w:r w:rsidR="003A3B0E">
              <w:rPr>
                <w:rFonts w:asciiTheme="minorHAnsi" w:eastAsiaTheme="minorEastAsia" w:hAnsiTheme="minorHAnsi"/>
                <w:noProof/>
                <w:sz w:val="22"/>
                <w:lang w:val="en-ID" w:eastAsia="en-ID"/>
              </w:rPr>
              <w:tab/>
            </w:r>
            <w:r w:rsidR="003A3B0E" w:rsidRPr="00C525DE">
              <w:rPr>
                <w:rStyle w:val="Hyperlink"/>
                <w:noProof/>
              </w:rPr>
              <w:t>Perancangan pada Jitsi Videobridge (JVB)</w:t>
            </w:r>
            <w:r w:rsidR="003A3B0E">
              <w:rPr>
                <w:noProof/>
                <w:webHidden/>
              </w:rPr>
              <w:tab/>
            </w:r>
            <w:r w:rsidR="003A3B0E">
              <w:rPr>
                <w:noProof/>
                <w:webHidden/>
              </w:rPr>
              <w:fldChar w:fldCharType="begin"/>
            </w:r>
            <w:r w:rsidR="003A3B0E">
              <w:rPr>
                <w:noProof/>
                <w:webHidden/>
              </w:rPr>
              <w:instrText xml:space="preserve"> PAGEREF _Toc64571791 \h </w:instrText>
            </w:r>
            <w:r w:rsidR="003A3B0E">
              <w:rPr>
                <w:noProof/>
                <w:webHidden/>
              </w:rPr>
            </w:r>
            <w:r w:rsidR="003A3B0E">
              <w:rPr>
                <w:noProof/>
                <w:webHidden/>
              </w:rPr>
              <w:fldChar w:fldCharType="separate"/>
            </w:r>
            <w:r w:rsidR="003A3B0E">
              <w:rPr>
                <w:noProof/>
                <w:webHidden/>
              </w:rPr>
              <w:t>48</w:t>
            </w:r>
            <w:r w:rsidR="003A3B0E">
              <w:rPr>
                <w:noProof/>
                <w:webHidden/>
              </w:rPr>
              <w:fldChar w:fldCharType="end"/>
            </w:r>
          </w:hyperlink>
        </w:p>
        <w:p w14:paraId="7E7C3A88" w14:textId="24FD4867" w:rsidR="003A3B0E" w:rsidRDefault="000430A8">
          <w:pPr>
            <w:pStyle w:val="TOC3"/>
            <w:tabs>
              <w:tab w:val="left" w:pos="1320"/>
              <w:tab w:val="right" w:leader="dot" w:pos="7927"/>
            </w:tabs>
            <w:rPr>
              <w:rFonts w:asciiTheme="minorHAnsi" w:eastAsiaTheme="minorEastAsia" w:hAnsiTheme="minorHAnsi"/>
              <w:noProof/>
              <w:sz w:val="22"/>
              <w:lang w:val="en-ID" w:eastAsia="en-ID"/>
            </w:rPr>
          </w:pPr>
          <w:hyperlink w:anchor="_Toc64571792" w:history="1">
            <w:r w:rsidR="003A3B0E" w:rsidRPr="00C525DE">
              <w:rPr>
                <w:rStyle w:val="Hyperlink"/>
                <w:bCs/>
                <w:noProof/>
              </w:rPr>
              <w:t>V.1.1.</w:t>
            </w:r>
            <w:r w:rsidR="003A3B0E">
              <w:rPr>
                <w:rFonts w:asciiTheme="minorHAnsi" w:eastAsiaTheme="minorEastAsia" w:hAnsiTheme="minorHAnsi"/>
                <w:noProof/>
                <w:sz w:val="22"/>
                <w:lang w:val="en-ID" w:eastAsia="en-ID"/>
              </w:rPr>
              <w:tab/>
            </w:r>
            <w:r w:rsidR="003A3B0E" w:rsidRPr="00C525DE">
              <w:rPr>
                <w:rStyle w:val="Hyperlink"/>
                <w:noProof/>
              </w:rPr>
              <w:t>Pemberhentian Pengiriman Paket ke Partisipan (Non-Octo)</w:t>
            </w:r>
            <w:r w:rsidR="003A3B0E">
              <w:rPr>
                <w:noProof/>
                <w:webHidden/>
              </w:rPr>
              <w:tab/>
            </w:r>
            <w:r w:rsidR="003A3B0E">
              <w:rPr>
                <w:noProof/>
                <w:webHidden/>
              </w:rPr>
              <w:fldChar w:fldCharType="begin"/>
            </w:r>
            <w:r w:rsidR="003A3B0E">
              <w:rPr>
                <w:noProof/>
                <w:webHidden/>
              </w:rPr>
              <w:instrText xml:space="preserve"> PAGEREF _Toc64571792 \h </w:instrText>
            </w:r>
            <w:r w:rsidR="003A3B0E">
              <w:rPr>
                <w:noProof/>
                <w:webHidden/>
              </w:rPr>
            </w:r>
            <w:r w:rsidR="003A3B0E">
              <w:rPr>
                <w:noProof/>
                <w:webHidden/>
              </w:rPr>
              <w:fldChar w:fldCharType="separate"/>
            </w:r>
            <w:r w:rsidR="003A3B0E">
              <w:rPr>
                <w:noProof/>
                <w:webHidden/>
              </w:rPr>
              <w:t>48</w:t>
            </w:r>
            <w:r w:rsidR="003A3B0E">
              <w:rPr>
                <w:noProof/>
                <w:webHidden/>
              </w:rPr>
              <w:fldChar w:fldCharType="end"/>
            </w:r>
          </w:hyperlink>
        </w:p>
        <w:p w14:paraId="7EDE7FE5" w14:textId="1CA518C6" w:rsidR="003A3B0E" w:rsidRDefault="000430A8">
          <w:pPr>
            <w:pStyle w:val="TOC3"/>
            <w:tabs>
              <w:tab w:val="left" w:pos="1320"/>
              <w:tab w:val="right" w:leader="dot" w:pos="7927"/>
            </w:tabs>
            <w:rPr>
              <w:rFonts w:asciiTheme="minorHAnsi" w:eastAsiaTheme="minorEastAsia" w:hAnsiTheme="minorHAnsi"/>
              <w:noProof/>
              <w:sz w:val="22"/>
              <w:lang w:val="en-ID" w:eastAsia="en-ID"/>
            </w:rPr>
          </w:pPr>
          <w:hyperlink w:anchor="_Toc64571793" w:history="1">
            <w:r w:rsidR="003A3B0E" w:rsidRPr="00C525DE">
              <w:rPr>
                <w:rStyle w:val="Hyperlink"/>
                <w:bCs/>
                <w:noProof/>
              </w:rPr>
              <w:t>V.1.2.</w:t>
            </w:r>
            <w:r w:rsidR="003A3B0E">
              <w:rPr>
                <w:rFonts w:asciiTheme="minorHAnsi" w:eastAsiaTheme="minorEastAsia" w:hAnsiTheme="minorHAnsi"/>
                <w:noProof/>
                <w:sz w:val="22"/>
                <w:lang w:val="en-ID" w:eastAsia="en-ID"/>
              </w:rPr>
              <w:tab/>
            </w:r>
            <w:r w:rsidR="003A3B0E" w:rsidRPr="00C525DE">
              <w:rPr>
                <w:rStyle w:val="Hyperlink"/>
                <w:noProof/>
              </w:rPr>
              <w:t>Fungsi RESTful API</w:t>
            </w:r>
            <w:r w:rsidR="003A3B0E">
              <w:rPr>
                <w:noProof/>
                <w:webHidden/>
              </w:rPr>
              <w:tab/>
            </w:r>
            <w:r w:rsidR="003A3B0E">
              <w:rPr>
                <w:noProof/>
                <w:webHidden/>
              </w:rPr>
              <w:fldChar w:fldCharType="begin"/>
            </w:r>
            <w:r w:rsidR="003A3B0E">
              <w:rPr>
                <w:noProof/>
                <w:webHidden/>
              </w:rPr>
              <w:instrText xml:space="preserve"> PAGEREF _Toc64571793 \h </w:instrText>
            </w:r>
            <w:r w:rsidR="003A3B0E">
              <w:rPr>
                <w:noProof/>
                <w:webHidden/>
              </w:rPr>
            </w:r>
            <w:r w:rsidR="003A3B0E">
              <w:rPr>
                <w:noProof/>
                <w:webHidden/>
              </w:rPr>
              <w:fldChar w:fldCharType="separate"/>
            </w:r>
            <w:r w:rsidR="003A3B0E">
              <w:rPr>
                <w:noProof/>
                <w:webHidden/>
              </w:rPr>
              <w:t>52</w:t>
            </w:r>
            <w:r w:rsidR="003A3B0E">
              <w:rPr>
                <w:noProof/>
                <w:webHidden/>
              </w:rPr>
              <w:fldChar w:fldCharType="end"/>
            </w:r>
          </w:hyperlink>
        </w:p>
        <w:p w14:paraId="38DD7B23" w14:textId="344870F4" w:rsidR="003A3B0E" w:rsidRDefault="000430A8">
          <w:pPr>
            <w:pStyle w:val="TOC3"/>
            <w:tabs>
              <w:tab w:val="left" w:pos="1320"/>
              <w:tab w:val="right" w:leader="dot" w:pos="7927"/>
            </w:tabs>
            <w:rPr>
              <w:rFonts w:asciiTheme="minorHAnsi" w:eastAsiaTheme="minorEastAsia" w:hAnsiTheme="minorHAnsi"/>
              <w:noProof/>
              <w:sz w:val="22"/>
              <w:lang w:val="en-ID" w:eastAsia="en-ID"/>
            </w:rPr>
          </w:pPr>
          <w:hyperlink w:anchor="_Toc64571794" w:history="1">
            <w:r w:rsidR="003A3B0E" w:rsidRPr="00C525DE">
              <w:rPr>
                <w:rStyle w:val="Hyperlink"/>
                <w:bCs/>
                <w:noProof/>
              </w:rPr>
              <w:t>V.1.3.</w:t>
            </w:r>
            <w:r w:rsidR="003A3B0E">
              <w:rPr>
                <w:rFonts w:asciiTheme="minorHAnsi" w:eastAsiaTheme="minorEastAsia" w:hAnsiTheme="minorHAnsi"/>
                <w:noProof/>
                <w:sz w:val="22"/>
                <w:lang w:val="en-ID" w:eastAsia="en-ID"/>
              </w:rPr>
              <w:tab/>
            </w:r>
            <w:r w:rsidR="003A3B0E" w:rsidRPr="00C525DE">
              <w:rPr>
                <w:rStyle w:val="Hyperlink"/>
                <w:noProof/>
              </w:rPr>
              <w:t>Pengambilan Data ID Konferensi</w:t>
            </w:r>
            <w:r w:rsidR="003A3B0E">
              <w:rPr>
                <w:noProof/>
                <w:webHidden/>
              </w:rPr>
              <w:tab/>
            </w:r>
            <w:r w:rsidR="003A3B0E">
              <w:rPr>
                <w:noProof/>
                <w:webHidden/>
              </w:rPr>
              <w:fldChar w:fldCharType="begin"/>
            </w:r>
            <w:r w:rsidR="003A3B0E">
              <w:rPr>
                <w:noProof/>
                <w:webHidden/>
              </w:rPr>
              <w:instrText xml:space="preserve"> PAGEREF _Toc64571794 \h </w:instrText>
            </w:r>
            <w:r w:rsidR="003A3B0E">
              <w:rPr>
                <w:noProof/>
                <w:webHidden/>
              </w:rPr>
            </w:r>
            <w:r w:rsidR="003A3B0E">
              <w:rPr>
                <w:noProof/>
                <w:webHidden/>
              </w:rPr>
              <w:fldChar w:fldCharType="separate"/>
            </w:r>
            <w:r w:rsidR="003A3B0E">
              <w:rPr>
                <w:noProof/>
                <w:webHidden/>
              </w:rPr>
              <w:t>54</w:t>
            </w:r>
            <w:r w:rsidR="003A3B0E">
              <w:rPr>
                <w:noProof/>
                <w:webHidden/>
              </w:rPr>
              <w:fldChar w:fldCharType="end"/>
            </w:r>
          </w:hyperlink>
        </w:p>
        <w:p w14:paraId="23C9CCCD" w14:textId="17E2C69C" w:rsidR="003A3B0E" w:rsidRDefault="000430A8">
          <w:pPr>
            <w:pStyle w:val="TOC2"/>
            <w:tabs>
              <w:tab w:val="left" w:pos="880"/>
              <w:tab w:val="right" w:leader="dot" w:pos="7927"/>
            </w:tabs>
            <w:rPr>
              <w:rFonts w:asciiTheme="minorHAnsi" w:eastAsiaTheme="minorEastAsia" w:hAnsiTheme="minorHAnsi"/>
              <w:noProof/>
              <w:sz w:val="22"/>
              <w:lang w:val="en-ID" w:eastAsia="en-ID"/>
            </w:rPr>
          </w:pPr>
          <w:hyperlink w:anchor="_Toc64571795" w:history="1">
            <w:r w:rsidR="003A3B0E" w:rsidRPr="00C525DE">
              <w:rPr>
                <w:rStyle w:val="Hyperlink"/>
                <w:noProof/>
              </w:rPr>
              <w:t>V.2.</w:t>
            </w:r>
            <w:r w:rsidR="003A3B0E">
              <w:rPr>
                <w:rFonts w:asciiTheme="minorHAnsi" w:eastAsiaTheme="minorEastAsia" w:hAnsiTheme="minorHAnsi"/>
                <w:noProof/>
                <w:sz w:val="22"/>
                <w:lang w:val="en-ID" w:eastAsia="en-ID"/>
              </w:rPr>
              <w:tab/>
            </w:r>
            <w:r w:rsidR="003A3B0E" w:rsidRPr="00C525DE">
              <w:rPr>
                <w:rStyle w:val="Hyperlink"/>
                <w:noProof/>
              </w:rPr>
              <w:t>Perancangan pada Jitsi Conference Focus (Jicofo)</w:t>
            </w:r>
            <w:r w:rsidR="003A3B0E">
              <w:rPr>
                <w:noProof/>
                <w:webHidden/>
              </w:rPr>
              <w:tab/>
            </w:r>
            <w:r w:rsidR="003A3B0E">
              <w:rPr>
                <w:noProof/>
                <w:webHidden/>
              </w:rPr>
              <w:fldChar w:fldCharType="begin"/>
            </w:r>
            <w:r w:rsidR="003A3B0E">
              <w:rPr>
                <w:noProof/>
                <w:webHidden/>
              </w:rPr>
              <w:instrText xml:space="preserve"> PAGEREF _Toc64571795 \h </w:instrText>
            </w:r>
            <w:r w:rsidR="003A3B0E">
              <w:rPr>
                <w:noProof/>
                <w:webHidden/>
              </w:rPr>
            </w:r>
            <w:r w:rsidR="003A3B0E">
              <w:rPr>
                <w:noProof/>
                <w:webHidden/>
              </w:rPr>
              <w:fldChar w:fldCharType="separate"/>
            </w:r>
            <w:r w:rsidR="003A3B0E">
              <w:rPr>
                <w:noProof/>
                <w:webHidden/>
              </w:rPr>
              <w:t>55</w:t>
            </w:r>
            <w:r w:rsidR="003A3B0E">
              <w:rPr>
                <w:noProof/>
                <w:webHidden/>
              </w:rPr>
              <w:fldChar w:fldCharType="end"/>
            </w:r>
          </w:hyperlink>
        </w:p>
        <w:p w14:paraId="0FC29B35" w14:textId="045F9EBA" w:rsidR="003A3B0E" w:rsidRDefault="000430A8">
          <w:pPr>
            <w:pStyle w:val="TOC2"/>
            <w:tabs>
              <w:tab w:val="left" w:pos="880"/>
              <w:tab w:val="right" w:leader="dot" w:pos="7927"/>
            </w:tabs>
            <w:rPr>
              <w:rFonts w:asciiTheme="minorHAnsi" w:eastAsiaTheme="minorEastAsia" w:hAnsiTheme="minorHAnsi"/>
              <w:noProof/>
              <w:sz w:val="22"/>
              <w:lang w:val="en-ID" w:eastAsia="en-ID"/>
            </w:rPr>
          </w:pPr>
          <w:hyperlink w:anchor="_Toc64571796" w:history="1">
            <w:r w:rsidR="003A3B0E" w:rsidRPr="00C525DE">
              <w:rPr>
                <w:rStyle w:val="Hyperlink"/>
                <w:noProof/>
              </w:rPr>
              <w:t>V.3.</w:t>
            </w:r>
            <w:r w:rsidR="003A3B0E">
              <w:rPr>
                <w:rFonts w:asciiTheme="minorHAnsi" w:eastAsiaTheme="minorEastAsia" w:hAnsiTheme="minorHAnsi"/>
                <w:noProof/>
                <w:sz w:val="22"/>
                <w:lang w:val="en-ID" w:eastAsia="en-ID"/>
              </w:rPr>
              <w:tab/>
            </w:r>
            <w:r w:rsidR="003A3B0E" w:rsidRPr="00C525DE">
              <w:rPr>
                <w:rStyle w:val="Hyperlink"/>
                <w:noProof/>
              </w:rPr>
              <w:t>Perancangan pada Jitsi Meet</w:t>
            </w:r>
            <w:r w:rsidR="003A3B0E">
              <w:rPr>
                <w:noProof/>
                <w:webHidden/>
              </w:rPr>
              <w:tab/>
            </w:r>
            <w:r w:rsidR="003A3B0E">
              <w:rPr>
                <w:noProof/>
                <w:webHidden/>
              </w:rPr>
              <w:fldChar w:fldCharType="begin"/>
            </w:r>
            <w:r w:rsidR="003A3B0E">
              <w:rPr>
                <w:noProof/>
                <w:webHidden/>
              </w:rPr>
              <w:instrText xml:space="preserve"> PAGEREF _Toc64571796 \h </w:instrText>
            </w:r>
            <w:r w:rsidR="003A3B0E">
              <w:rPr>
                <w:noProof/>
                <w:webHidden/>
              </w:rPr>
            </w:r>
            <w:r w:rsidR="003A3B0E">
              <w:rPr>
                <w:noProof/>
                <w:webHidden/>
              </w:rPr>
              <w:fldChar w:fldCharType="separate"/>
            </w:r>
            <w:r w:rsidR="003A3B0E">
              <w:rPr>
                <w:noProof/>
                <w:webHidden/>
              </w:rPr>
              <w:t>55</w:t>
            </w:r>
            <w:r w:rsidR="003A3B0E">
              <w:rPr>
                <w:noProof/>
                <w:webHidden/>
              </w:rPr>
              <w:fldChar w:fldCharType="end"/>
            </w:r>
          </w:hyperlink>
        </w:p>
        <w:p w14:paraId="37C905B7" w14:textId="5B4DEBA5" w:rsidR="003A3B0E" w:rsidRDefault="000430A8">
          <w:pPr>
            <w:pStyle w:val="TOC1"/>
            <w:rPr>
              <w:rFonts w:asciiTheme="minorHAnsi" w:eastAsiaTheme="minorEastAsia" w:hAnsiTheme="minorHAnsi"/>
              <w:noProof/>
              <w:sz w:val="22"/>
              <w:lang w:val="en-ID" w:eastAsia="en-ID"/>
            </w:rPr>
          </w:pPr>
          <w:hyperlink w:anchor="_Toc64571797" w:history="1">
            <w:r w:rsidR="003A3B0E" w:rsidRPr="00C525DE">
              <w:rPr>
                <w:rStyle w:val="Hyperlink"/>
                <w:noProof/>
              </w:rPr>
              <w:t>BAB VI IMPLEMENTASI</w:t>
            </w:r>
            <w:r w:rsidR="003A3B0E">
              <w:rPr>
                <w:noProof/>
                <w:webHidden/>
              </w:rPr>
              <w:tab/>
            </w:r>
            <w:r w:rsidR="003A3B0E">
              <w:rPr>
                <w:noProof/>
                <w:webHidden/>
              </w:rPr>
              <w:fldChar w:fldCharType="begin"/>
            </w:r>
            <w:r w:rsidR="003A3B0E">
              <w:rPr>
                <w:noProof/>
                <w:webHidden/>
              </w:rPr>
              <w:instrText xml:space="preserve"> PAGEREF _Toc64571797 \h </w:instrText>
            </w:r>
            <w:r w:rsidR="003A3B0E">
              <w:rPr>
                <w:noProof/>
                <w:webHidden/>
              </w:rPr>
            </w:r>
            <w:r w:rsidR="003A3B0E">
              <w:rPr>
                <w:noProof/>
                <w:webHidden/>
              </w:rPr>
              <w:fldChar w:fldCharType="separate"/>
            </w:r>
            <w:r w:rsidR="003A3B0E">
              <w:rPr>
                <w:noProof/>
                <w:webHidden/>
              </w:rPr>
              <w:t>60</w:t>
            </w:r>
            <w:r w:rsidR="003A3B0E">
              <w:rPr>
                <w:noProof/>
                <w:webHidden/>
              </w:rPr>
              <w:fldChar w:fldCharType="end"/>
            </w:r>
          </w:hyperlink>
        </w:p>
        <w:p w14:paraId="35ECFF91" w14:textId="3DC72918" w:rsidR="003A3B0E" w:rsidRDefault="000430A8">
          <w:pPr>
            <w:pStyle w:val="TOC2"/>
            <w:tabs>
              <w:tab w:val="left" w:pos="1100"/>
              <w:tab w:val="right" w:leader="dot" w:pos="7927"/>
            </w:tabs>
            <w:rPr>
              <w:rFonts w:asciiTheme="minorHAnsi" w:eastAsiaTheme="minorEastAsia" w:hAnsiTheme="minorHAnsi"/>
              <w:noProof/>
              <w:sz w:val="22"/>
              <w:lang w:val="en-ID" w:eastAsia="en-ID"/>
            </w:rPr>
          </w:pPr>
          <w:hyperlink w:anchor="_Toc64571798" w:history="1">
            <w:r w:rsidR="003A3B0E" w:rsidRPr="00C525DE">
              <w:rPr>
                <w:rStyle w:val="Hyperlink"/>
                <w:noProof/>
              </w:rPr>
              <w:t>VI.1.</w:t>
            </w:r>
            <w:r w:rsidR="003A3B0E">
              <w:rPr>
                <w:rFonts w:asciiTheme="minorHAnsi" w:eastAsiaTheme="minorEastAsia" w:hAnsiTheme="minorHAnsi"/>
                <w:noProof/>
                <w:sz w:val="22"/>
                <w:lang w:val="en-ID" w:eastAsia="en-ID"/>
              </w:rPr>
              <w:tab/>
            </w:r>
            <w:r w:rsidR="003A3B0E" w:rsidRPr="00C525DE">
              <w:rPr>
                <w:rStyle w:val="Hyperlink"/>
                <w:noProof/>
              </w:rPr>
              <w:t>Implementasi di Jitsi Videobridge (JVB)</w:t>
            </w:r>
            <w:r w:rsidR="003A3B0E">
              <w:rPr>
                <w:noProof/>
                <w:webHidden/>
              </w:rPr>
              <w:tab/>
            </w:r>
            <w:r w:rsidR="003A3B0E">
              <w:rPr>
                <w:noProof/>
                <w:webHidden/>
              </w:rPr>
              <w:fldChar w:fldCharType="begin"/>
            </w:r>
            <w:r w:rsidR="003A3B0E">
              <w:rPr>
                <w:noProof/>
                <w:webHidden/>
              </w:rPr>
              <w:instrText xml:space="preserve"> PAGEREF _Toc64571798 \h </w:instrText>
            </w:r>
            <w:r w:rsidR="003A3B0E">
              <w:rPr>
                <w:noProof/>
                <w:webHidden/>
              </w:rPr>
            </w:r>
            <w:r w:rsidR="003A3B0E">
              <w:rPr>
                <w:noProof/>
                <w:webHidden/>
              </w:rPr>
              <w:fldChar w:fldCharType="separate"/>
            </w:r>
            <w:r w:rsidR="003A3B0E">
              <w:rPr>
                <w:noProof/>
                <w:webHidden/>
              </w:rPr>
              <w:t>60</w:t>
            </w:r>
            <w:r w:rsidR="003A3B0E">
              <w:rPr>
                <w:noProof/>
                <w:webHidden/>
              </w:rPr>
              <w:fldChar w:fldCharType="end"/>
            </w:r>
          </w:hyperlink>
        </w:p>
        <w:p w14:paraId="60153F75" w14:textId="40D7563A"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799" w:history="1">
            <w:r w:rsidR="003A3B0E" w:rsidRPr="00C525DE">
              <w:rPr>
                <w:rStyle w:val="Hyperlink"/>
                <w:bCs/>
                <w:noProof/>
              </w:rPr>
              <w:t>VI.1.1.</w:t>
            </w:r>
            <w:r w:rsidR="003A3B0E">
              <w:rPr>
                <w:rFonts w:asciiTheme="minorHAnsi" w:eastAsiaTheme="minorEastAsia" w:hAnsiTheme="minorHAnsi"/>
                <w:noProof/>
                <w:sz w:val="22"/>
                <w:lang w:val="en-ID" w:eastAsia="en-ID"/>
              </w:rPr>
              <w:tab/>
            </w:r>
            <w:r w:rsidR="003A3B0E" w:rsidRPr="00C525DE">
              <w:rPr>
                <w:rStyle w:val="Hyperlink"/>
                <w:noProof/>
              </w:rPr>
              <w:t>Pemberhentian Pengiriman Paket ke Partisipan (Non-Octo)</w:t>
            </w:r>
            <w:r w:rsidR="003A3B0E">
              <w:rPr>
                <w:noProof/>
                <w:webHidden/>
              </w:rPr>
              <w:tab/>
            </w:r>
            <w:r w:rsidR="003A3B0E">
              <w:rPr>
                <w:noProof/>
                <w:webHidden/>
              </w:rPr>
              <w:fldChar w:fldCharType="begin"/>
            </w:r>
            <w:r w:rsidR="003A3B0E">
              <w:rPr>
                <w:noProof/>
                <w:webHidden/>
              </w:rPr>
              <w:instrText xml:space="preserve"> PAGEREF _Toc64571799 \h </w:instrText>
            </w:r>
            <w:r w:rsidR="003A3B0E">
              <w:rPr>
                <w:noProof/>
                <w:webHidden/>
              </w:rPr>
            </w:r>
            <w:r w:rsidR="003A3B0E">
              <w:rPr>
                <w:noProof/>
                <w:webHidden/>
              </w:rPr>
              <w:fldChar w:fldCharType="separate"/>
            </w:r>
            <w:r w:rsidR="003A3B0E">
              <w:rPr>
                <w:noProof/>
                <w:webHidden/>
              </w:rPr>
              <w:t>60</w:t>
            </w:r>
            <w:r w:rsidR="003A3B0E">
              <w:rPr>
                <w:noProof/>
                <w:webHidden/>
              </w:rPr>
              <w:fldChar w:fldCharType="end"/>
            </w:r>
          </w:hyperlink>
        </w:p>
        <w:p w14:paraId="2A3046EB" w14:textId="167CA81B"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800" w:history="1">
            <w:r w:rsidR="003A3B0E" w:rsidRPr="00C525DE">
              <w:rPr>
                <w:rStyle w:val="Hyperlink"/>
                <w:bCs/>
                <w:noProof/>
              </w:rPr>
              <w:t>VI.1.2.</w:t>
            </w:r>
            <w:r w:rsidR="003A3B0E">
              <w:rPr>
                <w:rFonts w:asciiTheme="minorHAnsi" w:eastAsiaTheme="minorEastAsia" w:hAnsiTheme="minorHAnsi"/>
                <w:noProof/>
                <w:sz w:val="22"/>
                <w:lang w:val="en-ID" w:eastAsia="en-ID"/>
              </w:rPr>
              <w:tab/>
            </w:r>
            <w:r w:rsidR="003A3B0E" w:rsidRPr="00C525DE">
              <w:rPr>
                <w:rStyle w:val="Hyperlink"/>
                <w:noProof/>
              </w:rPr>
              <w:t>Fungsi RESTful API</w:t>
            </w:r>
            <w:r w:rsidR="003A3B0E">
              <w:rPr>
                <w:noProof/>
                <w:webHidden/>
              </w:rPr>
              <w:tab/>
            </w:r>
            <w:r w:rsidR="003A3B0E">
              <w:rPr>
                <w:noProof/>
                <w:webHidden/>
              </w:rPr>
              <w:fldChar w:fldCharType="begin"/>
            </w:r>
            <w:r w:rsidR="003A3B0E">
              <w:rPr>
                <w:noProof/>
                <w:webHidden/>
              </w:rPr>
              <w:instrText xml:space="preserve"> PAGEREF _Toc64571800 \h </w:instrText>
            </w:r>
            <w:r w:rsidR="003A3B0E">
              <w:rPr>
                <w:noProof/>
                <w:webHidden/>
              </w:rPr>
            </w:r>
            <w:r w:rsidR="003A3B0E">
              <w:rPr>
                <w:noProof/>
                <w:webHidden/>
              </w:rPr>
              <w:fldChar w:fldCharType="separate"/>
            </w:r>
            <w:r w:rsidR="003A3B0E">
              <w:rPr>
                <w:noProof/>
                <w:webHidden/>
              </w:rPr>
              <w:t>64</w:t>
            </w:r>
            <w:r w:rsidR="003A3B0E">
              <w:rPr>
                <w:noProof/>
                <w:webHidden/>
              </w:rPr>
              <w:fldChar w:fldCharType="end"/>
            </w:r>
          </w:hyperlink>
        </w:p>
        <w:p w14:paraId="191D6FED" w14:textId="0AD4F76D"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801" w:history="1">
            <w:r w:rsidR="003A3B0E" w:rsidRPr="00C525DE">
              <w:rPr>
                <w:rStyle w:val="Hyperlink"/>
                <w:bCs/>
                <w:noProof/>
              </w:rPr>
              <w:t>VI.1.3.</w:t>
            </w:r>
            <w:r w:rsidR="003A3B0E">
              <w:rPr>
                <w:rFonts w:asciiTheme="minorHAnsi" w:eastAsiaTheme="minorEastAsia" w:hAnsiTheme="minorHAnsi"/>
                <w:noProof/>
                <w:sz w:val="22"/>
                <w:lang w:val="en-ID" w:eastAsia="en-ID"/>
              </w:rPr>
              <w:tab/>
            </w:r>
            <w:r w:rsidR="003A3B0E" w:rsidRPr="00C525DE">
              <w:rPr>
                <w:rStyle w:val="Hyperlink"/>
                <w:noProof/>
              </w:rPr>
              <w:t>Pengambilan Data ID Konferensi</w:t>
            </w:r>
            <w:r w:rsidR="003A3B0E">
              <w:rPr>
                <w:noProof/>
                <w:webHidden/>
              </w:rPr>
              <w:tab/>
            </w:r>
            <w:r w:rsidR="003A3B0E">
              <w:rPr>
                <w:noProof/>
                <w:webHidden/>
              </w:rPr>
              <w:fldChar w:fldCharType="begin"/>
            </w:r>
            <w:r w:rsidR="003A3B0E">
              <w:rPr>
                <w:noProof/>
                <w:webHidden/>
              </w:rPr>
              <w:instrText xml:space="preserve"> PAGEREF _Toc64571801 \h </w:instrText>
            </w:r>
            <w:r w:rsidR="003A3B0E">
              <w:rPr>
                <w:noProof/>
                <w:webHidden/>
              </w:rPr>
            </w:r>
            <w:r w:rsidR="003A3B0E">
              <w:rPr>
                <w:noProof/>
                <w:webHidden/>
              </w:rPr>
              <w:fldChar w:fldCharType="separate"/>
            </w:r>
            <w:r w:rsidR="003A3B0E">
              <w:rPr>
                <w:noProof/>
                <w:webHidden/>
              </w:rPr>
              <w:t>67</w:t>
            </w:r>
            <w:r w:rsidR="003A3B0E">
              <w:rPr>
                <w:noProof/>
                <w:webHidden/>
              </w:rPr>
              <w:fldChar w:fldCharType="end"/>
            </w:r>
          </w:hyperlink>
        </w:p>
        <w:p w14:paraId="195BA6AD" w14:textId="6E713753" w:rsidR="003A3B0E" w:rsidRDefault="000430A8">
          <w:pPr>
            <w:pStyle w:val="TOC2"/>
            <w:tabs>
              <w:tab w:val="left" w:pos="1100"/>
              <w:tab w:val="right" w:leader="dot" w:pos="7927"/>
            </w:tabs>
            <w:rPr>
              <w:rFonts w:asciiTheme="minorHAnsi" w:eastAsiaTheme="minorEastAsia" w:hAnsiTheme="minorHAnsi"/>
              <w:noProof/>
              <w:sz w:val="22"/>
              <w:lang w:val="en-ID" w:eastAsia="en-ID"/>
            </w:rPr>
          </w:pPr>
          <w:hyperlink w:anchor="_Toc64571802" w:history="1">
            <w:r w:rsidR="003A3B0E" w:rsidRPr="00C525DE">
              <w:rPr>
                <w:rStyle w:val="Hyperlink"/>
                <w:noProof/>
              </w:rPr>
              <w:t>VI.2.</w:t>
            </w:r>
            <w:r w:rsidR="003A3B0E">
              <w:rPr>
                <w:rFonts w:asciiTheme="minorHAnsi" w:eastAsiaTheme="minorEastAsia" w:hAnsiTheme="minorHAnsi"/>
                <w:noProof/>
                <w:sz w:val="22"/>
                <w:lang w:val="en-ID" w:eastAsia="en-ID"/>
              </w:rPr>
              <w:tab/>
            </w:r>
            <w:r w:rsidR="003A3B0E" w:rsidRPr="00C525DE">
              <w:rPr>
                <w:rStyle w:val="Hyperlink"/>
                <w:noProof/>
              </w:rPr>
              <w:t>Implementasi di Jitsi Conference Focus (Jicofo)</w:t>
            </w:r>
            <w:r w:rsidR="003A3B0E">
              <w:rPr>
                <w:noProof/>
                <w:webHidden/>
              </w:rPr>
              <w:tab/>
            </w:r>
            <w:r w:rsidR="003A3B0E">
              <w:rPr>
                <w:noProof/>
                <w:webHidden/>
              </w:rPr>
              <w:fldChar w:fldCharType="begin"/>
            </w:r>
            <w:r w:rsidR="003A3B0E">
              <w:rPr>
                <w:noProof/>
                <w:webHidden/>
              </w:rPr>
              <w:instrText xml:space="preserve"> PAGEREF _Toc64571802 \h </w:instrText>
            </w:r>
            <w:r w:rsidR="003A3B0E">
              <w:rPr>
                <w:noProof/>
                <w:webHidden/>
              </w:rPr>
            </w:r>
            <w:r w:rsidR="003A3B0E">
              <w:rPr>
                <w:noProof/>
                <w:webHidden/>
              </w:rPr>
              <w:fldChar w:fldCharType="separate"/>
            </w:r>
            <w:r w:rsidR="003A3B0E">
              <w:rPr>
                <w:noProof/>
                <w:webHidden/>
              </w:rPr>
              <w:t>68</w:t>
            </w:r>
            <w:r w:rsidR="003A3B0E">
              <w:rPr>
                <w:noProof/>
                <w:webHidden/>
              </w:rPr>
              <w:fldChar w:fldCharType="end"/>
            </w:r>
          </w:hyperlink>
        </w:p>
        <w:p w14:paraId="6C15EA93" w14:textId="3C2FDFB7" w:rsidR="003A3B0E" w:rsidRDefault="000430A8">
          <w:pPr>
            <w:pStyle w:val="TOC2"/>
            <w:tabs>
              <w:tab w:val="left" w:pos="1100"/>
              <w:tab w:val="right" w:leader="dot" w:pos="7927"/>
            </w:tabs>
            <w:rPr>
              <w:rFonts w:asciiTheme="minorHAnsi" w:eastAsiaTheme="minorEastAsia" w:hAnsiTheme="minorHAnsi"/>
              <w:noProof/>
              <w:sz w:val="22"/>
              <w:lang w:val="en-ID" w:eastAsia="en-ID"/>
            </w:rPr>
          </w:pPr>
          <w:hyperlink w:anchor="_Toc64571803" w:history="1">
            <w:r w:rsidR="003A3B0E" w:rsidRPr="00C525DE">
              <w:rPr>
                <w:rStyle w:val="Hyperlink"/>
                <w:noProof/>
              </w:rPr>
              <w:t>VI.3.</w:t>
            </w:r>
            <w:r w:rsidR="003A3B0E">
              <w:rPr>
                <w:rFonts w:asciiTheme="minorHAnsi" w:eastAsiaTheme="minorEastAsia" w:hAnsiTheme="minorHAnsi"/>
                <w:noProof/>
                <w:sz w:val="22"/>
                <w:lang w:val="en-ID" w:eastAsia="en-ID"/>
              </w:rPr>
              <w:tab/>
            </w:r>
            <w:r w:rsidR="003A3B0E" w:rsidRPr="00C525DE">
              <w:rPr>
                <w:rStyle w:val="Hyperlink"/>
                <w:noProof/>
              </w:rPr>
              <w:t>Implementasi di Jitsi Meet</w:t>
            </w:r>
            <w:r w:rsidR="003A3B0E">
              <w:rPr>
                <w:noProof/>
                <w:webHidden/>
              </w:rPr>
              <w:tab/>
            </w:r>
            <w:r w:rsidR="003A3B0E">
              <w:rPr>
                <w:noProof/>
                <w:webHidden/>
              </w:rPr>
              <w:fldChar w:fldCharType="begin"/>
            </w:r>
            <w:r w:rsidR="003A3B0E">
              <w:rPr>
                <w:noProof/>
                <w:webHidden/>
              </w:rPr>
              <w:instrText xml:space="preserve"> PAGEREF _Toc64571803 \h </w:instrText>
            </w:r>
            <w:r w:rsidR="003A3B0E">
              <w:rPr>
                <w:noProof/>
                <w:webHidden/>
              </w:rPr>
            </w:r>
            <w:r w:rsidR="003A3B0E">
              <w:rPr>
                <w:noProof/>
                <w:webHidden/>
              </w:rPr>
              <w:fldChar w:fldCharType="separate"/>
            </w:r>
            <w:r w:rsidR="003A3B0E">
              <w:rPr>
                <w:noProof/>
                <w:webHidden/>
              </w:rPr>
              <w:t>71</w:t>
            </w:r>
            <w:r w:rsidR="003A3B0E">
              <w:rPr>
                <w:noProof/>
                <w:webHidden/>
              </w:rPr>
              <w:fldChar w:fldCharType="end"/>
            </w:r>
          </w:hyperlink>
        </w:p>
        <w:p w14:paraId="1FD4FE4B" w14:textId="70E1A225" w:rsidR="003A3B0E" w:rsidRDefault="000430A8">
          <w:pPr>
            <w:pStyle w:val="TOC1"/>
            <w:rPr>
              <w:rFonts w:asciiTheme="minorHAnsi" w:eastAsiaTheme="minorEastAsia" w:hAnsiTheme="minorHAnsi"/>
              <w:noProof/>
              <w:sz w:val="22"/>
              <w:lang w:val="en-ID" w:eastAsia="en-ID"/>
            </w:rPr>
          </w:pPr>
          <w:hyperlink w:anchor="_Toc64571804" w:history="1">
            <w:r w:rsidR="003A3B0E" w:rsidRPr="00C525DE">
              <w:rPr>
                <w:rStyle w:val="Hyperlink"/>
                <w:noProof/>
              </w:rPr>
              <w:t>BAB VII PENUTUP</w:t>
            </w:r>
            <w:r w:rsidR="003A3B0E">
              <w:rPr>
                <w:noProof/>
                <w:webHidden/>
              </w:rPr>
              <w:tab/>
            </w:r>
            <w:r w:rsidR="003A3B0E">
              <w:rPr>
                <w:noProof/>
                <w:webHidden/>
              </w:rPr>
              <w:fldChar w:fldCharType="begin"/>
            </w:r>
            <w:r w:rsidR="003A3B0E">
              <w:rPr>
                <w:noProof/>
                <w:webHidden/>
              </w:rPr>
              <w:instrText xml:space="preserve"> PAGEREF _Toc64571804 \h </w:instrText>
            </w:r>
            <w:r w:rsidR="003A3B0E">
              <w:rPr>
                <w:noProof/>
                <w:webHidden/>
              </w:rPr>
            </w:r>
            <w:r w:rsidR="003A3B0E">
              <w:rPr>
                <w:noProof/>
                <w:webHidden/>
              </w:rPr>
              <w:fldChar w:fldCharType="separate"/>
            </w:r>
            <w:r w:rsidR="003A3B0E">
              <w:rPr>
                <w:noProof/>
                <w:webHidden/>
              </w:rPr>
              <w:t>78</w:t>
            </w:r>
            <w:r w:rsidR="003A3B0E">
              <w:rPr>
                <w:noProof/>
                <w:webHidden/>
              </w:rPr>
              <w:fldChar w:fldCharType="end"/>
            </w:r>
          </w:hyperlink>
        </w:p>
        <w:p w14:paraId="492C4482" w14:textId="28C6558B" w:rsidR="003A3B0E" w:rsidRDefault="000430A8">
          <w:pPr>
            <w:pStyle w:val="TOC2"/>
            <w:tabs>
              <w:tab w:val="left" w:pos="1100"/>
              <w:tab w:val="right" w:leader="dot" w:pos="7927"/>
            </w:tabs>
            <w:rPr>
              <w:rFonts w:asciiTheme="minorHAnsi" w:eastAsiaTheme="minorEastAsia" w:hAnsiTheme="minorHAnsi"/>
              <w:noProof/>
              <w:sz w:val="22"/>
              <w:lang w:val="en-ID" w:eastAsia="en-ID"/>
            </w:rPr>
          </w:pPr>
          <w:hyperlink w:anchor="_Toc64571805" w:history="1">
            <w:r w:rsidR="003A3B0E" w:rsidRPr="00C525DE">
              <w:rPr>
                <w:rStyle w:val="Hyperlink"/>
                <w:noProof/>
              </w:rPr>
              <w:t>VII.1.</w:t>
            </w:r>
            <w:r w:rsidR="003A3B0E">
              <w:rPr>
                <w:rFonts w:asciiTheme="minorHAnsi" w:eastAsiaTheme="minorEastAsia" w:hAnsiTheme="minorHAnsi"/>
                <w:noProof/>
                <w:sz w:val="22"/>
                <w:lang w:val="en-ID" w:eastAsia="en-ID"/>
              </w:rPr>
              <w:tab/>
            </w:r>
            <w:r w:rsidR="003A3B0E" w:rsidRPr="00C525DE">
              <w:rPr>
                <w:rStyle w:val="Hyperlink"/>
                <w:noProof/>
              </w:rPr>
              <w:t>Kesimpulan</w:t>
            </w:r>
            <w:r w:rsidR="003A3B0E">
              <w:rPr>
                <w:noProof/>
                <w:webHidden/>
              </w:rPr>
              <w:tab/>
            </w:r>
            <w:r w:rsidR="003A3B0E">
              <w:rPr>
                <w:noProof/>
                <w:webHidden/>
              </w:rPr>
              <w:fldChar w:fldCharType="begin"/>
            </w:r>
            <w:r w:rsidR="003A3B0E">
              <w:rPr>
                <w:noProof/>
                <w:webHidden/>
              </w:rPr>
              <w:instrText xml:space="preserve"> PAGEREF _Toc64571805 \h </w:instrText>
            </w:r>
            <w:r w:rsidR="003A3B0E">
              <w:rPr>
                <w:noProof/>
                <w:webHidden/>
              </w:rPr>
            </w:r>
            <w:r w:rsidR="003A3B0E">
              <w:rPr>
                <w:noProof/>
                <w:webHidden/>
              </w:rPr>
              <w:fldChar w:fldCharType="separate"/>
            </w:r>
            <w:r w:rsidR="003A3B0E">
              <w:rPr>
                <w:noProof/>
                <w:webHidden/>
              </w:rPr>
              <w:t>78</w:t>
            </w:r>
            <w:r w:rsidR="003A3B0E">
              <w:rPr>
                <w:noProof/>
                <w:webHidden/>
              </w:rPr>
              <w:fldChar w:fldCharType="end"/>
            </w:r>
          </w:hyperlink>
        </w:p>
        <w:p w14:paraId="424D1115" w14:textId="16410DD3" w:rsidR="003A3B0E" w:rsidRDefault="000430A8">
          <w:pPr>
            <w:pStyle w:val="TOC2"/>
            <w:tabs>
              <w:tab w:val="left" w:pos="1100"/>
              <w:tab w:val="right" w:leader="dot" w:pos="7927"/>
            </w:tabs>
            <w:rPr>
              <w:rFonts w:asciiTheme="minorHAnsi" w:eastAsiaTheme="minorEastAsia" w:hAnsiTheme="minorHAnsi"/>
              <w:noProof/>
              <w:sz w:val="22"/>
              <w:lang w:val="en-ID" w:eastAsia="en-ID"/>
            </w:rPr>
          </w:pPr>
          <w:hyperlink w:anchor="_Toc64571806" w:history="1">
            <w:r w:rsidR="003A3B0E" w:rsidRPr="00C525DE">
              <w:rPr>
                <w:rStyle w:val="Hyperlink"/>
                <w:noProof/>
              </w:rPr>
              <w:t>VII.2.</w:t>
            </w:r>
            <w:r w:rsidR="003A3B0E">
              <w:rPr>
                <w:rFonts w:asciiTheme="minorHAnsi" w:eastAsiaTheme="minorEastAsia" w:hAnsiTheme="minorHAnsi"/>
                <w:noProof/>
                <w:sz w:val="22"/>
                <w:lang w:val="en-ID" w:eastAsia="en-ID"/>
              </w:rPr>
              <w:tab/>
            </w:r>
            <w:r w:rsidR="003A3B0E" w:rsidRPr="00C525DE">
              <w:rPr>
                <w:rStyle w:val="Hyperlink"/>
                <w:noProof/>
              </w:rPr>
              <w:t>Lesson Learned</w:t>
            </w:r>
            <w:r w:rsidR="003A3B0E">
              <w:rPr>
                <w:noProof/>
                <w:webHidden/>
              </w:rPr>
              <w:tab/>
            </w:r>
            <w:r w:rsidR="003A3B0E">
              <w:rPr>
                <w:noProof/>
                <w:webHidden/>
              </w:rPr>
              <w:fldChar w:fldCharType="begin"/>
            </w:r>
            <w:r w:rsidR="003A3B0E">
              <w:rPr>
                <w:noProof/>
                <w:webHidden/>
              </w:rPr>
              <w:instrText xml:space="preserve"> PAGEREF _Toc64571806 \h </w:instrText>
            </w:r>
            <w:r w:rsidR="003A3B0E">
              <w:rPr>
                <w:noProof/>
                <w:webHidden/>
              </w:rPr>
            </w:r>
            <w:r w:rsidR="003A3B0E">
              <w:rPr>
                <w:noProof/>
                <w:webHidden/>
              </w:rPr>
              <w:fldChar w:fldCharType="separate"/>
            </w:r>
            <w:r w:rsidR="003A3B0E">
              <w:rPr>
                <w:noProof/>
                <w:webHidden/>
              </w:rPr>
              <w:t>79</w:t>
            </w:r>
            <w:r w:rsidR="003A3B0E">
              <w:rPr>
                <w:noProof/>
                <w:webHidden/>
              </w:rPr>
              <w:fldChar w:fldCharType="end"/>
            </w:r>
          </w:hyperlink>
        </w:p>
        <w:p w14:paraId="21953503" w14:textId="7ACBF967" w:rsidR="003A3B0E" w:rsidRDefault="000430A8">
          <w:pPr>
            <w:pStyle w:val="TOC2"/>
            <w:tabs>
              <w:tab w:val="left" w:pos="1100"/>
              <w:tab w:val="right" w:leader="dot" w:pos="7927"/>
            </w:tabs>
            <w:rPr>
              <w:rFonts w:asciiTheme="minorHAnsi" w:eastAsiaTheme="minorEastAsia" w:hAnsiTheme="minorHAnsi"/>
              <w:noProof/>
              <w:sz w:val="22"/>
              <w:lang w:val="en-ID" w:eastAsia="en-ID"/>
            </w:rPr>
          </w:pPr>
          <w:hyperlink w:anchor="_Toc64571807" w:history="1">
            <w:r w:rsidR="003A3B0E" w:rsidRPr="00C525DE">
              <w:rPr>
                <w:rStyle w:val="Hyperlink"/>
                <w:noProof/>
              </w:rPr>
              <w:t>VII.3.</w:t>
            </w:r>
            <w:r w:rsidR="003A3B0E">
              <w:rPr>
                <w:rFonts w:asciiTheme="minorHAnsi" w:eastAsiaTheme="minorEastAsia" w:hAnsiTheme="minorHAnsi"/>
                <w:noProof/>
                <w:sz w:val="22"/>
                <w:lang w:val="en-ID" w:eastAsia="en-ID"/>
              </w:rPr>
              <w:tab/>
            </w:r>
            <w:r w:rsidR="003A3B0E" w:rsidRPr="00C525DE">
              <w:rPr>
                <w:rStyle w:val="Hyperlink"/>
                <w:noProof/>
              </w:rPr>
              <w:t>Saran</w:t>
            </w:r>
            <w:r w:rsidR="003A3B0E">
              <w:rPr>
                <w:noProof/>
                <w:webHidden/>
              </w:rPr>
              <w:tab/>
            </w:r>
            <w:r w:rsidR="003A3B0E">
              <w:rPr>
                <w:noProof/>
                <w:webHidden/>
              </w:rPr>
              <w:fldChar w:fldCharType="begin"/>
            </w:r>
            <w:r w:rsidR="003A3B0E">
              <w:rPr>
                <w:noProof/>
                <w:webHidden/>
              </w:rPr>
              <w:instrText xml:space="preserve"> PAGEREF _Toc64571807 \h </w:instrText>
            </w:r>
            <w:r w:rsidR="003A3B0E">
              <w:rPr>
                <w:noProof/>
                <w:webHidden/>
              </w:rPr>
            </w:r>
            <w:r w:rsidR="003A3B0E">
              <w:rPr>
                <w:noProof/>
                <w:webHidden/>
              </w:rPr>
              <w:fldChar w:fldCharType="separate"/>
            </w:r>
            <w:r w:rsidR="003A3B0E">
              <w:rPr>
                <w:noProof/>
                <w:webHidden/>
              </w:rPr>
              <w:t>81</w:t>
            </w:r>
            <w:r w:rsidR="003A3B0E">
              <w:rPr>
                <w:noProof/>
                <w:webHidden/>
              </w:rPr>
              <w:fldChar w:fldCharType="end"/>
            </w:r>
          </w:hyperlink>
        </w:p>
        <w:p w14:paraId="741F7A85" w14:textId="4E132DD0"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808" w:history="1">
            <w:r w:rsidR="003A3B0E" w:rsidRPr="00C525DE">
              <w:rPr>
                <w:rStyle w:val="Hyperlink"/>
                <w:bCs/>
                <w:noProof/>
              </w:rPr>
              <w:t>VII.3.1.</w:t>
            </w:r>
            <w:r w:rsidR="003A3B0E">
              <w:rPr>
                <w:rFonts w:asciiTheme="minorHAnsi" w:eastAsiaTheme="minorEastAsia" w:hAnsiTheme="minorHAnsi"/>
                <w:noProof/>
                <w:sz w:val="22"/>
                <w:lang w:val="en-ID" w:eastAsia="en-ID"/>
              </w:rPr>
              <w:tab/>
            </w:r>
            <w:r w:rsidR="003A3B0E" w:rsidRPr="00C525DE">
              <w:rPr>
                <w:rStyle w:val="Hyperlink"/>
                <w:noProof/>
              </w:rPr>
              <w:t>PT. Padepokan Tujuh Sembilan</w:t>
            </w:r>
            <w:r w:rsidR="003A3B0E">
              <w:rPr>
                <w:noProof/>
                <w:webHidden/>
              </w:rPr>
              <w:tab/>
            </w:r>
            <w:r w:rsidR="003A3B0E">
              <w:rPr>
                <w:noProof/>
                <w:webHidden/>
              </w:rPr>
              <w:fldChar w:fldCharType="begin"/>
            </w:r>
            <w:r w:rsidR="003A3B0E">
              <w:rPr>
                <w:noProof/>
                <w:webHidden/>
              </w:rPr>
              <w:instrText xml:space="preserve"> PAGEREF _Toc64571808 \h </w:instrText>
            </w:r>
            <w:r w:rsidR="003A3B0E">
              <w:rPr>
                <w:noProof/>
                <w:webHidden/>
              </w:rPr>
            </w:r>
            <w:r w:rsidR="003A3B0E">
              <w:rPr>
                <w:noProof/>
                <w:webHidden/>
              </w:rPr>
              <w:fldChar w:fldCharType="separate"/>
            </w:r>
            <w:r w:rsidR="003A3B0E">
              <w:rPr>
                <w:noProof/>
                <w:webHidden/>
              </w:rPr>
              <w:t>81</w:t>
            </w:r>
            <w:r w:rsidR="003A3B0E">
              <w:rPr>
                <w:noProof/>
                <w:webHidden/>
              </w:rPr>
              <w:fldChar w:fldCharType="end"/>
            </w:r>
          </w:hyperlink>
        </w:p>
        <w:p w14:paraId="76AC36A0" w14:textId="25714336" w:rsidR="003A3B0E" w:rsidRDefault="000430A8">
          <w:pPr>
            <w:pStyle w:val="TOC3"/>
            <w:tabs>
              <w:tab w:val="left" w:pos="1540"/>
              <w:tab w:val="right" w:leader="dot" w:pos="7927"/>
            </w:tabs>
            <w:rPr>
              <w:rFonts w:asciiTheme="minorHAnsi" w:eastAsiaTheme="minorEastAsia" w:hAnsiTheme="minorHAnsi"/>
              <w:noProof/>
              <w:sz w:val="22"/>
              <w:lang w:val="en-ID" w:eastAsia="en-ID"/>
            </w:rPr>
          </w:pPr>
          <w:hyperlink w:anchor="_Toc64571809" w:history="1">
            <w:r w:rsidR="003A3B0E" w:rsidRPr="00C525DE">
              <w:rPr>
                <w:rStyle w:val="Hyperlink"/>
                <w:bCs/>
                <w:noProof/>
              </w:rPr>
              <w:t>VII.3.2.</w:t>
            </w:r>
            <w:r w:rsidR="003A3B0E">
              <w:rPr>
                <w:rFonts w:asciiTheme="minorHAnsi" w:eastAsiaTheme="minorEastAsia" w:hAnsiTheme="minorHAnsi"/>
                <w:noProof/>
                <w:sz w:val="22"/>
                <w:lang w:val="en-ID" w:eastAsia="en-ID"/>
              </w:rPr>
              <w:tab/>
            </w:r>
            <w:r w:rsidR="003A3B0E" w:rsidRPr="00C525DE">
              <w:rPr>
                <w:rStyle w:val="Hyperlink"/>
                <w:noProof/>
              </w:rPr>
              <w:t>Jurusan Teknik Komputer dan Informatika Polban</w:t>
            </w:r>
            <w:r w:rsidR="003A3B0E">
              <w:rPr>
                <w:noProof/>
                <w:webHidden/>
              </w:rPr>
              <w:tab/>
            </w:r>
            <w:r w:rsidR="003A3B0E">
              <w:rPr>
                <w:noProof/>
                <w:webHidden/>
              </w:rPr>
              <w:fldChar w:fldCharType="begin"/>
            </w:r>
            <w:r w:rsidR="003A3B0E">
              <w:rPr>
                <w:noProof/>
                <w:webHidden/>
              </w:rPr>
              <w:instrText xml:space="preserve"> PAGEREF _Toc64571809 \h </w:instrText>
            </w:r>
            <w:r w:rsidR="003A3B0E">
              <w:rPr>
                <w:noProof/>
                <w:webHidden/>
              </w:rPr>
            </w:r>
            <w:r w:rsidR="003A3B0E">
              <w:rPr>
                <w:noProof/>
                <w:webHidden/>
              </w:rPr>
              <w:fldChar w:fldCharType="separate"/>
            </w:r>
            <w:r w:rsidR="003A3B0E">
              <w:rPr>
                <w:noProof/>
                <w:webHidden/>
              </w:rPr>
              <w:t>82</w:t>
            </w:r>
            <w:r w:rsidR="003A3B0E">
              <w:rPr>
                <w:noProof/>
                <w:webHidden/>
              </w:rPr>
              <w:fldChar w:fldCharType="end"/>
            </w:r>
          </w:hyperlink>
        </w:p>
        <w:p w14:paraId="47B89122" w14:textId="7FF1E5B4" w:rsidR="003A3B0E" w:rsidRDefault="000430A8">
          <w:pPr>
            <w:pStyle w:val="TOC1"/>
            <w:rPr>
              <w:rFonts w:asciiTheme="minorHAnsi" w:eastAsiaTheme="minorEastAsia" w:hAnsiTheme="minorHAnsi"/>
              <w:noProof/>
              <w:sz w:val="22"/>
              <w:lang w:val="en-ID" w:eastAsia="en-ID"/>
            </w:rPr>
          </w:pPr>
          <w:hyperlink w:anchor="_Toc64571810" w:history="1">
            <w:r w:rsidR="003A3B0E" w:rsidRPr="00C525DE">
              <w:rPr>
                <w:rStyle w:val="Hyperlink"/>
                <w:noProof/>
              </w:rPr>
              <w:t>DAFTAR PUSTAKA</w:t>
            </w:r>
            <w:r w:rsidR="003A3B0E">
              <w:rPr>
                <w:noProof/>
                <w:webHidden/>
              </w:rPr>
              <w:tab/>
            </w:r>
            <w:r w:rsidR="003A3B0E">
              <w:rPr>
                <w:noProof/>
                <w:webHidden/>
              </w:rPr>
              <w:fldChar w:fldCharType="begin"/>
            </w:r>
            <w:r w:rsidR="003A3B0E">
              <w:rPr>
                <w:noProof/>
                <w:webHidden/>
              </w:rPr>
              <w:instrText xml:space="preserve"> PAGEREF _Toc64571810 \h </w:instrText>
            </w:r>
            <w:r w:rsidR="003A3B0E">
              <w:rPr>
                <w:noProof/>
                <w:webHidden/>
              </w:rPr>
            </w:r>
            <w:r w:rsidR="003A3B0E">
              <w:rPr>
                <w:noProof/>
                <w:webHidden/>
              </w:rPr>
              <w:fldChar w:fldCharType="separate"/>
            </w:r>
            <w:r w:rsidR="003A3B0E">
              <w:rPr>
                <w:noProof/>
                <w:webHidden/>
              </w:rPr>
              <w:t>83</w:t>
            </w:r>
            <w:r w:rsidR="003A3B0E">
              <w:rPr>
                <w:noProof/>
                <w:webHidden/>
              </w:rPr>
              <w:fldChar w:fldCharType="end"/>
            </w:r>
          </w:hyperlink>
        </w:p>
        <w:p w14:paraId="0EA4ACAE" w14:textId="397B2233" w:rsidR="003A3B0E" w:rsidRDefault="000430A8">
          <w:pPr>
            <w:pStyle w:val="TOC1"/>
            <w:rPr>
              <w:rFonts w:asciiTheme="minorHAnsi" w:eastAsiaTheme="minorEastAsia" w:hAnsiTheme="minorHAnsi"/>
              <w:noProof/>
              <w:sz w:val="22"/>
              <w:lang w:val="en-ID" w:eastAsia="en-ID"/>
            </w:rPr>
          </w:pPr>
          <w:hyperlink w:anchor="_Toc64571811" w:history="1">
            <w:r w:rsidR="003A3B0E" w:rsidRPr="00C525DE">
              <w:rPr>
                <w:rStyle w:val="Hyperlink"/>
                <w:noProof/>
              </w:rPr>
              <w:t>LAMPIRAN</w:t>
            </w:r>
            <w:r w:rsidR="003A3B0E">
              <w:rPr>
                <w:noProof/>
                <w:webHidden/>
              </w:rPr>
              <w:tab/>
            </w:r>
            <w:r w:rsidR="003A3B0E">
              <w:rPr>
                <w:noProof/>
                <w:webHidden/>
              </w:rPr>
              <w:fldChar w:fldCharType="begin"/>
            </w:r>
            <w:r w:rsidR="003A3B0E">
              <w:rPr>
                <w:noProof/>
                <w:webHidden/>
              </w:rPr>
              <w:instrText xml:space="preserve"> PAGEREF _Toc64571811 \h </w:instrText>
            </w:r>
            <w:r w:rsidR="003A3B0E">
              <w:rPr>
                <w:noProof/>
                <w:webHidden/>
              </w:rPr>
            </w:r>
            <w:r w:rsidR="003A3B0E">
              <w:rPr>
                <w:noProof/>
                <w:webHidden/>
              </w:rPr>
              <w:fldChar w:fldCharType="separate"/>
            </w:r>
            <w:r w:rsidR="003A3B0E">
              <w:rPr>
                <w:noProof/>
                <w:webHidden/>
              </w:rPr>
              <w:t>87</w:t>
            </w:r>
            <w:r w:rsidR="003A3B0E">
              <w:rPr>
                <w:noProof/>
                <w:webHidden/>
              </w:rPr>
              <w:fldChar w:fldCharType="end"/>
            </w:r>
          </w:hyperlink>
        </w:p>
        <w:p w14:paraId="24455928" w14:textId="1495BC41" w:rsidR="00D94F7B" w:rsidRPr="005D1BAC" w:rsidRDefault="00D94F7B" w:rsidP="00D94F7B">
          <w:pPr>
            <w:spacing w:line="240" w:lineRule="auto"/>
          </w:pPr>
          <w:r w:rsidRPr="005D1BAC">
            <w:rPr>
              <w:rFonts w:cs="Times New Roman"/>
              <w:b/>
              <w:bCs/>
              <w:noProof/>
              <w:szCs w:val="24"/>
            </w:rPr>
            <w:fldChar w:fldCharType="end"/>
          </w:r>
        </w:p>
      </w:sdtContent>
    </w:sdt>
    <w:p w14:paraId="78015D6C" w14:textId="77777777" w:rsidR="006C7D37" w:rsidRPr="005D1BAC" w:rsidRDefault="006C7D37" w:rsidP="006C7D37">
      <w:pPr>
        <w:spacing w:after="160" w:line="259" w:lineRule="auto"/>
        <w:jc w:val="left"/>
        <w:rPr>
          <w:rFonts w:eastAsiaTheme="majorEastAsia" w:cstheme="majorBidi"/>
          <w:b/>
          <w:sz w:val="28"/>
          <w:szCs w:val="32"/>
        </w:rPr>
      </w:pPr>
      <w:r w:rsidRPr="005D1BAC">
        <w:br w:type="page"/>
      </w:r>
    </w:p>
    <w:p w14:paraId="6769F31D" w14:textId="77777777" w:rsidR="006C7D37" w:rsidRPr="005D1BAC" w:rsidRDefault="006C7D37" w:rsidP="00FC2902">
      <w:pPr>
        <w:pStyle w:val="Heading1"/>
        <w:numPr>
          <w:ilvl w:val="0"/>
          <w:numId w:val="0"/>
        </w:numPr>
      </w:pPr>
      <w:bookmarkStart w:id="5" w:name="_Toc60131840"/>
      <w:bookmarkStart w:id="6" w:name="_Toc64571727"/>
      <w:r w:rsidRPr="005D1BAC">
        <w:lastRenderedPageBreak/>
        <w:t>DAFTAR TABEL</w:t>
      </w:r>
      <w:bookmarkEnd w:id="5"/>
      <w:bookmarkEnd w:id="6"/>
    </w:p>
    <w:p w14:paraId="35ED7715" w14:textId="0392BF18" w:rsidR="0077535B" w:rsidRPr="005D1BAC" w:rsidRDefault="00D94F7B" w:rsidP="0077535B">
      <w:pPr>
        <w:pStyle w:val="TableofFigures"/>
        <w:tabs>
          <w:tab w:val="right" w:leader="dot" w:pos="7927"/>
        </w:tabs>
        <w:spacing w:line="240" w:lineRule="auto"/>
        <w:rPr>
          <w:rFonts w:asciiTheme="minorHAnsi" w:eastAsiaTheme="minorEastAsia" w:hAnsiTheme="minorHAnsi"/>
          <w:noProof/>
          <w:sz w:val="22"/>
          <w:lang w:eastAsia="id-ID"/>
        </w:rPr>
      </w:pPr>
      <w:r w:rsidRPr="005D1BAC">
        <w:fldChar w:fldCharType="begin"/>
      </w:r>
      <w:r w:rsidRPr="005D1BAC">
        <w:instrText xml:space="preserve"> TOC \h \z \c "Tabel" </w:instrText>
      </w:r>
      <w:r w:rsidRPr="005D1BAC">
        <w:fldChar w:fldCharType="separate"/>
      </w:r>
      <w:hyperlink w:anchor="_Toc60222172" w:history="1">
        <w:r w:rsidR="0077535B" w:rsidRPr="005D1BAC">
          <w:rPr>
            <w:rStyle w:val="Hyperlink"/>
            <w:noProof/>
          </w:rPr>
          <w:t xml:space="preserve">Tabel IV.1. </w:t>
        </w:r>
        <w:r w:rsidR="0077535B" w:rsidRPr="005D1BAC">
          <w:rPr>
            <w:rStyle w:val="Hyperlink"/>
            <w:i/>
            <w:noProof/>
          </w:rPr>
          <w:t>Timeline</w:t>
        </w:r>
        <w:r w:rsidR="0077535B" w:rsidRPr="005D1BAC">
          <w:rPr>
            <w:rStyle w:val="Hyperlink"/>
            <w:noProof/>
          </w:rPr>
          <w:t xml:space="preserve"> Proses Analisis</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72 \h </w:instrText>
        </w:r>
        <w:r w:rsidR="0077535B" w:rsidRPr="005D1BAC">
          <w:rPr>
            <w:noProof/>
            <w:webHidden/>
          </w:rPr>
        </w:r>
        <w:r w:rsidR="0077535B" w:rsidRPr="005D1BAC">
          <w:rPr>
            <w:noProof/>
            <w:webHidden/>
          </w:rPr>
          <w:fldChar w:fldCharType="separate"/>
        </w:r>
        <w:r w:rsidR="00516D6D">
          <w:rPr>
            <w:noProof/>
            <w:webHidden/>
          </w:rPr>
          <w:t>26</w:t>
        </w:r>
        <w:r w:rsidR="0077535B" w:rsidRPr="005D1BAC">
          <w:rPr>
            <w:noProof/>
            <w:webHidden/>
          </w:rPr>
          <w:fldChar w:fldCharType="end"/>
        </w:r>
      </w:hyperlink>
    </w:p>
    <w:p w14:paraId="71FE3C90" w14:textId="7F9FF88F"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73" w:history="1">
        <w:r w:rsidR="0077535B" w:rsidRPr="005D1BAC">
          <w:rPr>
            <w:rStyle w:val="Hyperlink"/>
            <w:noProof/>
          </w:rPr>
          <w:t xml:space="preserve">Tabel IV.2. </w:t>
        </w:r>
        <w:r w:rsidR="0077535B" w:rsidRPr="005D1BAC">
          <w:rPr>
            <w:rStyle w:val="Hyperlink"/>
            <w:i/>
            <w:noProof/>
          </w:rPr>
          <w:t>Method</w:t>
        </w:r>
        <w:r w:rsidR="0077535B" w:rsidRPr="005D1BAC">
          <w:rPr>
            <w:rStyle w:val="Hyperlink"/>
            <w:noProof/>
          </w:rPr>
          <w:t xml:space="preserve"> </w:t>
        </w:r>
        <w:r w:rsidR="0077535B" w:rsidRPr="005D1BAC">
          <w:rPr>
            <w:rStyle w:val="SourceCodeChar"/>
            <w:rFonts w:eastAsia="SimSun"/>
            <w:noProof/>
            <w:lang w:val="id-ID"/>
          </w:rPr>
          <w:t>sendOu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73 \h </w:instrText>
        </w:r>
        <w:r w:rsidR="0077535B" w:rsidRPr="005D1BAC">
          <w:rPr>
            <w:noProof/>
            <w:webHidden/>
          </w:rPr>
        </w:r>
        <w:r w:rsidR="0077535B" w:rsidRPr="005D1BAC">
          <w:rPr>
            <w:noProof/>
            <w:webHidden/>
          </w:rPr>
          <w:fldChar w:fldCharType="separate"/>
        </w:r>
        <w:r w:rsidR="00516D6D">
          <w:rPr>
            <w:noProof/>
            <w:webHidden/>
          </w:rPr>
          <w:t>31</w:t>
        </w:r>
        <w:r w:rsidR="0077535B" w:rsidRPr="005D1BAC">
          <w:rPr>
            <w:noProof/>
            <w:webHidden/>
          </w:rPr>
          <w:fldChar w:fldCharType="end"/>
        </w:r>
      </w:hyperlink>
    </w:p>
    <w:p w14:paraId="41665BA5" w14:textId="69CE1596"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74" w:history="1">
        <w:r w:rsidR="0077535B" w:rsidRPr="005D1BAC">
          <w:rPr>
            <w:rStyle w:val="Hyperlink"/>
            <w:noProof/>
          </w:rPr>
          <w:t xml:space="preserve">Tabel IV.3. </w:t>
        </w:r>
        <w:r w:rsidR="0077535B" w:rsidRPr="005D1BAC">
          <w:rPr>
            <w:rStyle w:val="Hyperlink"/>
            <w:i/>
            <w:noProof/>
          </w:rPr>
          <w:t>Method</w:t>
        </w:r>
        <w:r w:rsidR="0077535B" w:rsidRPr="005D1BAC">
          <w:rPr>
            <w:rStyle w:val="Hyperlink"/>
            <w:noProof/>
          </w:rPr>
          <w:t xml:space="preserve"> </w:t>
        </w:r>
        <w:r w:rsidR="0077535B" w:rsidRPr="005D1BAC">
          <w:rPr>
            <w:rStyle w:val="SourceCodeChar"/>
            <w:rFonts w:eastAsia="SimSun"/>
            <w:noProof/>
            <w:lang w:val="id-ID"/>
          </w:rPr>
          <w:t>wants()</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74 \h </w:instrText>
        </w:r>
        <w:r w:rsidR="0077535B" w:rsidRPr="005D1BAC">
          <w:rPr>
            <w:noProof/>
            <w:webHidden/>
          </w:rPr>
        </w:r>
        <w:r w:rsidR="0077535B" w:rsidRPr="005D1BAC">
          <w:rPr>
            <w:noProof/>
            <w:webHidden/>
          </w:rPr>
          <w:fldChar w:fldCharType="separate"/>
        </w:r>
        <w:r w:rsidR="00516D6D">
          <w:rPr>
            <w:noProof/>
            <w:webHidden/>
          </w:rPr>
          <w:t>33</w:t>
        </w:r>
        <w:r w:rsidR="0077535B" w:rsidRPr="005D1BAC">
          <w:rPr>
            <w:noProof/>
            <w:webHidden/>
          </w:rPr>
          <w:fldChar w:fldCharType="end"/>
        </w:r>
      </w:hyperlink>
    </w:p>
    <w:p w14:paraId="0ED6A22F" w14:textId="1A125FE8"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75" w:history="1">
        <w:r w:rsidR="0077535B" w:rsidRPr="005D1BAC">
          <w:rPr>
            <w:rStyle w:val="Hyperlink"/>
            <w:noProof/>
          </w:rPr>
          <w:t xml:space="preserve">Tabel IV.4. Fungsi </w:t>
        </w:r>
        <w:r w:rsidR="0077535B" w:rsidRPr="005D1BAC">
          <w:rPr>
            <w:rStyle w:val="SourceCodeChar"/>
            <w:rFonts w:eastAsia="SimSun"/>
            <w:noProof/>
            <w:lang w:val="id-ID"/>
          </w:rPr>
          <w:t>sendIq()</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75 \h </w:instrText>
        </w:r>
        <w:r w:rsidR="0077535B" w:rsidRPr="005D1BAC">
          <w:rPr>
            <w:noProof/>
            <w:webHidden/>
          </w:rPr>
        </w:r>
        <w:r w:rsidR="0077535B" w:rsidRPr="005D1BAC">
          <w:rPr>
            <w:noProof/>
            <w:webHidden/>
          </w:rPr>
          <w:fldChar w:fldCharType="separate"/>
        </w:r>
        <w:r w:rsidR="00516D6D">
          <w:rPr>
            <w:noProof/>
            <w:webHidden/>
          </w:rPr>
          <w:t>34</w:t>
        </w:r>
        <w:r w:rsidR="0077535B" w:rsidRPr="005D1BAC">
          <w:rPr>
            <w:noProof/>
            <w:webHidden/>
          </w:rPr>
          <w:fldChar w:fldCharType="end"/>
        </w:r>
      </w:hyperlink>
    </w:p>
    <w:p w14:paraId="5B18A55D" w14:textId="709356CB"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76" w:history="1">
        <w:r w:rsidR="0077535B" w:rsidRPr="005D1BAC">
          <w:rPr>
            <w:rStyle w:val="Hyperlink"/>
            <w:noProof/>
          </w:rPr>
          <w:t xml:space="preserve">Tabel IV.5. Fungsi </w:t>
        </w:r>
        <w:r w:rsidR="0077535B" w:rsidRPr="005D1BAC">
          <w:rPr>
            <w:rStyle w:val="SourceCodeChar"/>
            <w:rFonts w:eastAsia="SimSun"/>
            <w:noProof/>
            <w:lang w:val="id-ID"/>
          </w:rPr>
          <w:t>createNonAnonymousRoom()</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76 \h </w:instrText>
        </w:r>
        <w:r w:rsidR="0077535B" w:rsidRPr="005D1BAC">
          <w:rPr>
            <w:noProof/>
            <w:webHidden/>
          </w:rPr>
        </w:r>
        <w:r w:rsidR="0077535B" w:rsidRPr="005D1BAC">
          <w:rPr>
            <w:noProof/>
            <w:webHidden/>
          </w:rPr>
          <w:fldChar w:fldCharType="separate"/>
        </w:r>
        <w:r w:rsidR="00516D6D">
          <w:rPr>
            <w:noProof/>
            <w:webHidden/>
          </w:rPr>
          <w:t>35</w:t>
        </w:r>
        <w:r w:rsidR="0077535B" w:rsidRPr="005D1BAC">
          <w:rPr>
            <w:noProof/>
            <w:webHidden/>
          </w:rPr>
          <w:fldChar w:fldCharType="end"/>
        </w:r>
      </w:hyperlink>
    </w:p>
    <w:p w14:paraId="5B8CB4C7" w14:textId="3D4B2060"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77" w:history="1">
        <w:r w:rsidR="0077535B" w:rsidRPr="005D1BAC">
          <w:rPr>
            <w:rStyle w:val="Hyperlink"/>
            <w:noProof/>
          </w:rPr>
          <w:t xml:space="preserve">Tabel IV.6. </w:t>
        </w:r>
        <w:r w:rsidR="0077535B" w:rsidRPr="005D1BAC">
          <w:rPr>
            <w:rStyle w:val="Hyperlink"/>
            <w:i/>
            <w:noProof/>
          </w:rPr>
          <w:t xml:space="preserve">Method </w:t>
        </w:r>
        <w:r w:rsidR="0077535B" w:rsidRPr="005D1BAC">
          <w:rPr>
            <w:rStyle w:val="SourceCodeChar"/>
            <w:rFonts w:eastAsia="SimSun"/>
            <w:noProof/>
            <w:lang w:val="id-ID"/>
          </w:rPr>
          <w:t>createOffer()</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77 \h </w:instrText>
        </w:r>
        <w:r w:rsidR="0077535B" w:rsidRPr="005D1BAC">
          <w:rPr>
            <w:noProof/>
            <w:webHidden/>
          </w:rPr>
        </w:r>
        <w:r w:rsidR="0077535B" w:rsidRPr="005D1BAC">
          <w:rPr>
            <w:noProof/>
            <w:webHidden/>
          </w:rPr>
          <w:fldChar w:fldCharType="separate"/>
        </w:r>
        <w:r w:rsidR="00516D6D">
          <w:rPr>
            <w:noProof/>
            <w:webHidden/>
          </w:rPr>
          <w:t>40</w:t>
        </w:r>
        <w:r w:rsidR="0077535B" w:rsidRPr="005D1BAC">
          <w:rPr>
            <w:noProof/>
            <w:webHidden/>
          </w:rPr>
          <w:fldChar w:fldCharType="end"/>
        </w:r>
      </w:hyperlink>
    </w:p>
    <w:p w14:paraId="400027E2" w14:textId="76184412"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78" w:history="1">
        <w:r w:rsidR="0077535B" w:rsidRPr="005D1BAC">
          <w:rPr>
            <w:rStyle w:val="Hyperlink"/>
            <w:noProof/>
          </w:rPr>
          <w:t xml:space="preserve">Tabel IV.7. </w:t>
        </w:r>
        <w:r w:rsidR="0077535B" w:rsidRPr="005D1BAC">
          <w:rPr>
            <w:rStyle w:val="Hyperlink"/>
            <w:i/>
            <w:noProof/>
          </w:rPr>
          <w:t>Method</w:t>
        </w:r>
        <w:r w:rsidR="0077535B" w:rsidRPr="005D1BAC">
          <w:rPr>
            <w:rStyle w:val="Hyperlink"/>
            <w:noProof/>
          </w:rPr>
          <w:t xml:space="preserve"> </w:t>
        </w:r>
        <w:r w:rsidR="0077535B" w:rsidRPr="005D1BAC">
          <w:rPr>
            <w:rStyle w:val="SourceCodeChar"/>
            <w:rFonts w:eastAsia="SimSun"/>
            <w:noProof/>
            <w:lang w:val="id-ID"/>
          </w:rPr>
          <w:t>muteParticipan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78 \h </w:instrText>
        </w:r>
        <w:r w:rsidR="0077535B" w:rsidRPr="005D1BAC">
          <w:rPr>
            <w:noProof/>
            <w:webHidden/>
          </w:rPr>
        </w:r>
        <w:r w:rsidR="0077535B" w:rsidRPr="005D1BAC">
          <w:rPr>
            <w:noProof/>
            <w:webHidden/>
          </w:rPr>
          <w:fldChar w:fldCharType="separate"/>
        </w:r>
        <w:r w:rsidR="00516D6D">
          <w:rPr>
            <w:noProof/>
            <w:webHidden/>
          </w:rPr>
          <w:t>41</w:t>
        </w:r>
        <w:r w:rsidR="0077535B" w:rsidRPr="005D1BAC">
          <w:rPr>
            <w:noProof/>
            <w:webHidden/>
          </w:rPr>
          <w:fldChar w:fldCharType="end"/>
        </w:r>
      </w:hyperlink>
    </w:p>
    <w:p w14:paraId="6106F107" w14:textId="23313CB5"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79" w:history="1">
        <w:r w:rsidR="0077535B" w:rsidRPr="005D1BAC">
          <w:rPr>
            <w:rStyle w:val="Hyperlink"/>
            <w:noProof/>
          </w:rPr>
          <w:t>Tabel IV.8. Jenis MediaDirection</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79 \h </w:instrText>
        </w:r>
        <w:r w:rsidR="0077535B" w:rsidRPr="005D1BAC">
          <w:rPr>
            <w:noProof/>
            <w:webHidden/>
          </w:rPr>
        </w:r>
        <w:r w:rsidR="0077535B" w:rsidRPr="005D1BAC">
          <w:rPr>
            <w:noProof/>
            <w:webHidden/>
          </w:rPr>
          <w:fldChar w:fldCharType="separate"/>
        </w:r>
        <w:r w:rsidR="00516D6D">
          <w:rPr>
            <w:noProof/>
            <w:webHidden/>
          </w:rPr>
          <w:t>43</w:t>
        </w:r>
        <w:r w:rsidR="0077535B" w:rsidRPr="005D1BAC">
          <w:rPr>
            <w:noProof/>
            <w:webHidden/>
          </w:rPr>
          <w:fldChar w:fldCharType="end"/>
        </w:r>
      </w:hyperlink>
    </w:p>
    <w:p w14:paraId="625970E8" w14:textId="22A7F707"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80" w:history="1">
        <w:r w:rsidR="0077535B" w:rsidRPr="005D1BAC">
          <w:rPr>
            <w:rStyle w:val="Hyperlink"/>
            <w:noProof/>
          </w:rPr>
          <w:t xml:space="preserve">Tabel IV.9. </w:t>
        </w:r>
        <w:r w:rsidR="0077535B" w:rsidRPr="005D1BAC">
          <w:rPr>
            <w:rStyle w:val="Hyperlink"/>
            <w:i/>
            <w:noProof/>
          </w:rPr>
          <w:t>Method</w:t>
        </w:r>
        <w:r w:rsidR="0077535B" w:rsidRPr="005D1BAC">
          <w:rPr>
            <w:rStyle w:val="Hyperlink"/>
            <w:noProof/>
          </w:rPr>
          <w:t xml:space="preserve"> </w:t>
        </w:r>
        <w:r w:rsidR="0077535B" w:rsidRPr="005D1BAC">
          <w:rPr>
            <w:rStyle w:val="SourceCodeChar"/>
            <w:rFonts w:eastAsia="SimSun"/>
            <w:noProof/>
            <w:lang w:val="id-ID"/>
          </w:rPr>
          <w:t>updateMediaDirection()</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80 \h </w:instrText>
        </w:r>
        <w:r w:rsidR="0077535B" w:rsidRPr="005D1BAC">
          <w:rPr>
            <w:noProof/>
            <w:webHidden/>
          </w:rPr>
        </w:r>
        <w:r w:rsidR="0077535B" w:rsidRPr="005D1BAC">
          <w:rPr>
            <w:noProof/>
            <w:webHidden/>
          </w:rPr>
          <w:fldChar w:fldCharType="separate"/>
        </w:r>
        <w:r w:rsidR="00516D6D">
          <w:rPr>
            <w:noProof/>
            <w:webHidden/>
          </w:rPr>
          <w:t>43</w:t>
        </w:r>
        <w:r w:rsidR="0077535B" w:rsidRPr="005D1BAC">
          <w:rPr>
            <w:noProof/>
            <w:webHidden/>
          </w:rPr>
          <w:fldChar w:fldCharType="end"/>
        </w:r>
      </w:hyperlink>
    </w:p>
    <w:p w14:paraId="1C4D6C8B" w14:textId="7C8880CD"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81" w:history="1">
        <w:r w:rsidR="0077535B" w:rsidRPr="005D1BAC">
          <w:rPr>
            <w:rStyle w:val="Hyperlink"/>
            <w:noProof/>
          </w:rPr>
          <w:t xml:space="preserve">Tabel IV.10. Potongan </w:t>
        </w:r>
        <w:r w:rsidR="0077535B" w:rsidRPr="005D1BAC">
          <w:rPr>
            <w:rStyle w:val="Hyperlink"/>
            <w:i/>
            <w:noProof/>
          </w:rPr>
          <w:t>Method</w:t>
        </w:r>
        <w:r w:rsidR="0077535B" w:rsidRPr="005D1BAC">
          <w:rPr>
            <w:rStyle w:val="Hyperlink"/>
            <w:noProof/>
          </w:rPr>
          <w:t xml:space="preserve"> </w:t>
        </w:r>
        <w:r w:rsidR="0077535B" w:rsidRPr="005D1BAC">
          <w:rPr>
            <w:rStyle w:val="SourceCodeChar"/>
            <w:rFonts w:eastAsia="SimSun"/>
            <w:noProof/>
            <w:lang w:val="id-ID"/>
          </w:rPr>
          <w:t>handleMuteIQ()</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81 \h </w:instrText>
        </w:r>
        <w:r w:rsidR="0077535B" w:rsidRPr="005D1BAC">
          <w:rPr>
            <w:noProof/>
            <w:webHidden/>
          </w:rPr>
        </w:r>
        <w:r w:rsidR="0077535B" w:rsidRPr="005D1BAC">
          <w:rPr>
            <w:noProof/>
            <w:webHidden/>
          </w:rPr>
          <w:fldChar w:fldCharType="separate"/>
        </w:r>
        <w:r w:rsidR="00516D6D">
          <w:rPr>
            <w:noProof/>
            <w:webHidden/>
          </w:rPr>
          <w:t>44</w:t>
        </w:r>
        <w:r w:rsidR="0077535B" w:rsidRPr="005D1BAC">
          <w:rPr>
            <w:noProof/>
            <w:webHidden/>
          </w:rPr>
          <w:fldChar w:fldCharType="end"/>
        </w:r>
      </w:hyperlink>
    </w:p>
    <w:p w14:paraId="6149D86D" w14:textId="031F4C88"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82" w:history="1">
        <w:r w:rsidR="0077535B" w:rsidRPr="005D1BAC">
          <w:rPr>
            <w:rStyle w:val="Hyperlink"/>
            <w:noProof/>
          </w:rPr>
          <w:t xml:space="preserve">Tabel IV.11. Potongan Kode </w:t>
        </w:r>
        <w:r w:rsidR="0077535B" w:rsidRPr="005D1BAC">
          <w:rPr>
            <w:rStyle w:val="Hyperlink"/>
            <w:i/>
            <w:noProof/>
          </w:rPr>
          <w:t>Class</w:t>
        </w:r>
        <w:r w:rsidR="0077535B" w:rsidRPr="005D1BAC">
          <w:rPr>
            <w:rStyle w:val="Hyperlink"/>
            <w:noProof/>
          </w:rPr>
          <w:t xml:space="preserve"> </w:t>
        </w:r>
        <w:r w:rsidR="0077535B" w:rsidRPr="005D1BAC">
          <w:rPr>
            <w:rStyle w:val="SourceCodeChar"/>
            <w:rFonts w:eastAsia="SimSun"/>
            <w:noProof/>
            <w:lang w:val="id-ID"/>
          </w:rPr>
          <w:t>MuteIq</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82 \h </w:instrText>
        </w:r>
        <w:r w:rsidR="0077535B" w:rsidRPr="005D1BAC">
          <w:rPr>
            <w:noProof/>
            <w:webHidden/>
          </w:rPr>
        </w:r>
        <w:r w:rsidR="0077535B" w:rsidRPr="005D1BAC">
          <w:rPr>
            <w:noProof/>
            <w:webHidden/>
          </w:rPr>
          <w:fldChar w:fldCharType="separate"/>
        </w:r>
        <w:r w:rsidR="00516D6D">
          <w:rPr>
            <w:noProof/>
            <w:webHidden/>
          </w:rPr>
          <w:t>44</w:t>
        </w:r>
        <w:r w:rsidR="0077535B" w:rsidRPr="005D1BAC">
          <w:rPr>
            <w:noProof/>
            <w:webHidden/>
          </w:rPr>
          <w:fldChar w:fldCharType="end"/>
        </w:r>
      </w:hyperlink>
    </w:p>
    <w:p w14:paraId="6900B5D2" w14:textId="1F02607F"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83" w:history="1">
        <w:r w:rsidR="0077535B" w:rsidRPr="005D1BAC">
          <w:rPr>
            <w:rStyle w:val="Hyperlink"/>
            <w:noProof/>
          </w:rPr>
          <w:t xml:space="preserve">Tabel IV.12. </w:t>
        </w:r>
        <w:r w:rsidR="0077535B" w:rsidRPr="005D1BAC">
          <w:rPr>
            <w:rStyle w:val="Hyperlink"/>
            <w:i/>
            <w:noProof/>
          </w:rPr>
          <w:t>Method</w:t>
        </w:r>
        <w:r w:rsidR="0077535B" w:rsidRPr="005D1BAC">
          <w:rPr>
            <w:rStyle w:val="SourceCodeChar"/>
            <w:rFonts w:eastAsia="SimSun"/>
            <w:noProof/>
            <w:lang w:val="id-ID"/>
          </w:rPr>
          <w:t xml:space="preserve"> claimSources()</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83 \h </w:instrText>
        </w:r>
        <w:r w:rsidR="0077535B" w:rsidRPr="005D1BAC">
          <w:rPr>
            <w:noProof/>
            <w:webHidden/>
          </w:rPr>
        </w:r>
        <w:r w:rsidR="0077535B" w:rsidRPr="005D1BAC">
          <w:rPr>
            <w:noProof/>
            <w:webHidden/>
          </w:rPr>
          <w:fldChar w:fldCharType="separate"/>
        </w:r>
        <w:r w:rsidR="00516D6D">
          <w:rPr>
            <w:noProof/>
            <w:webHidden/>
          </w:rPr>
          <w:t>45</w:t>
        </w:r>
        <w:r w:rsidR="0077535B" w:rsidRPr="005D1BAC">
          <w:rPr>
            <w:noProof/>
            <w:webHidden/>
          </w:rPr>
          <w:fldChar w:fldCharType="end"/>
        </w:r>
      </w:hyperlink>
    </w:p>
    <w:p w14:paraId="5B4C2C87" w14:textId="69917502"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84" w:history="1">
        <w:r w:rsidR="0077535B" w:rsidRPr="005D1BAC">
          <w:rPr>
            <w:rStyle w:val="Hyperlink"/>
            <w:noProof/>
          </w:rPr>
          <w:t xml:space="preserve">Tabel IV.13. Fungsi </w:t>
        </w:r>
        <w:r w:rsidR="0077535B" w:rsidRPr="005D1BAC">
          <w:rPr>
            <w:rStyle w:val="SourceCodeChar"/>
            <w:rFonts w:eastAsia="SimSun"/>
            <w:noProof/>
            <w:lang w:val="id-ID"/>
          </w:rPr>
          <w:t>addRemoteParticipantContainer()</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84 \h </w:instrText>
        </w:r>
        <w:r w:rsidR="0077535B" w:rsidRPr="005D1BAC">
          <w:rPr>
            <w:noProof/>
            <w:webHidden/>
          </w:rPr>
        </w:r>
        <w:r w:rsidR="0077535B" w:rsidRPr="005D1BAC">
          <w:rPr>
            <w:noProof/>
            <w:webHidden/>
          </w:rPr>
          <w:fldChar w:fldCharType="separate"/>
        </w:r>
        <w:r w:rsidR="00516D6D">
          <w:rPr>
            <w:noProof/>
            <w:webHidden/>
          </w:rPr>
          <w:t>46</w:t>
        </w:r>
        <w:r w:rsidR="0077535B" w:rsidRPr="005D1BAC">
          <w:rPr>
            <w:noProof/>
            <w:webHidden/>
          </w:rPr>
          <w:fldChar w:fldCharType="end"/>
        </w:r>
      </w:hyperlink>
    </w:p>
    <w:p w14:paraId="14551ED2" w14:textId="7930BD26"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85" w:history="1">
        <w:r w:rsidR="0077535B" w:rsidRPr="005D1BAC">
          <w:rPr>
            <w:rStyle w:val="Hyperlink"/>
            <w:noProof/>
          </w:rPr>
          <w:t xml:space="preserve">Tabel V.1. Rancangan </w:t>
        </w:r>
        <w:r w:rsidR="0077535B" w:rsidRPr="005D1BAC">
          <w:rPr>
            <w:rStyle w:val="Hyperlink"/>
            <w:rFonts w:cs="Times New Roman"/>
            <w:i/>
            <w:noProof/>
          </w:rPr>
          <w:t xml:space="preserve">Method </w:t>
        </w:r>
        <w:r w:rsidR="0077535B" w:rsidRPr="005D1BAC">
          <w:rPr>
            <w:rStyle w:val="SourceCodeChar"/>
            <w:rFonts w:eastAsia="SimSun"/>
            <w:noProof/>
            <w:lang w:val="id-ID"/>
          </w:rPr>
          <w:t>wantsPacketFromEndpoin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85 \h </w:instrText>
        </w:r>
        <w:r w:rsidR="0077535B" w:rsidRPr="005D1BAC">
          <w:rPr>
            <w:noProof/>
            <w:webHidden/>
          </w:rPr>
        </w:r>
        <w:r w:rsidR="0077535B" w:rsidRPr="005D1BAC">
          <w:rPr>
            <w:noProof/>
            <w:webHidden/>
          </w:rPr>
          <w:fldChar w:fldCharType="separate"/>
        </w:r>
        <w:r w:rsidR="00516D6D">
          <w:rPr>
            <w:noProof/>
            <w:webHidden/>
          </w:rPr>
          <w:t>50</w:t>
        </w:r>
        <w:r w:rsidR="0077535B" w:rsidRPr="005D1BAC">
          <w:rPr>
            <w:noProof/>
            <w:webHidden/>
          </w:rPr>
          <w:fldChar w:fldCharType="end"/>
        </w:r>
      </w:hyperlink>
    </w:p>
    <w:p w14:paraId="208C27B9" w14:textId="5B0BC4C0"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86" w:history="1">
        <w:r w:rsidR="0077535B" w:rsidRPr="005D1BAC">
          <w:rPr>
            <w:rStyle w:val="Hyperlink"/>
            <w:noProof/>
          </w:rPr>
          <w:t xml:space="preserve">Tabel V.2. Rancangan </w:t>
        </w:r>
        <w:r w:rsidR="0077535B" w:rsidRPr="005D1BAC">
          <w:rPr>
            <w:rStyle w:val="Hyperlink"/>
            <w:rFonts w:cs="Times New Roman"/>
            <w:i/>
            <w:noProof/>
          </w:rPr>
          <w:t xml:space="preserve">Method </w:t>
        </w:r>
        <w:r w:rsidR="0077535B" w:rsidRPr="005D1BAC">
          <w:rPr>
            <w:rStyle w:val="SourceCodeChar"/>
            <w:rFonts w:eastAsia="SimSun"/>
            <w:noProof/>
            <w:lang w:val="id-ID"/>
          </w:rPr>
          <w:t>addEndpointToAcceptedLis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86 \h </w:instrText>
        </w:r>
        <w:r w:rsidR="0077535B" w:rsidRPr="005D1BAC">
          <w:rPr>
            <w:noProof/>
            <w:webHidden/>
          </w:rPr>
        </w:r>
        <w:r w:rsidR="0077535B" w:rsidRPr="005D1BAC">
          <w:rPr>
            <w:noProof/>
            <w:webHidden/>
          </w:rPr>
          <w:fldChar w:fldCharType="separate"/>
        </w:r>
        <w:r w:rsidR="00516D6D">
          <w:rPr>
            <w:noProof/>
            <w:webHidden/>
          </w:rPr>
          <w:t>50</w:t>
        </w:r>
        <w:r w:rsidR="0077535B" w:rsidRPr="005D1BAC">
          <w:rPr>
            <w:noProof/>
            <w:webHidden/>
          </w:rPr>
          <w:fldChar w:fldCharType="end"/>
        </w:r>
      </w:hyperlink>
    </w:p>
    <w:p w14:paraId="3BDC97FC" w14:textId="11B59809"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87" w:history="1">
        <w:r w:rsidR="0077535B" w:rsidRPr="005D1BAC">
          <w:rPr>
            <w:rStyle w:val="Hyperlink"/>
            <w:noProof/>
          </w:rPr>
          <w:t xml:space="preserve">Tabel V.3. Rancangan </w:t>
        </w:r>
        <w:r w:rsidR="0077535B" w:rsidRPr="005D1BAC">
          <w:rPr>
            <w:rStyle w:val="Hyperlink"/>
            <w:rFonts w:cs="Times New Roman"/>
            <w:i/>
            <w:noProof/>
          </w:rPr>
          <w:t>Method</w:t>
        </w:r>
        <w:r w:rsidR="0077535B" w:rsidRPr="005D1BAC">
          <w:rPr>
            <w:rStyle w:val="SourceCodeChar"/>
            <w:rFonts w:eastAsia="SimSun"/>
            <w:noProof/>
            <w:lang w:val="id-ID"/>
          </w:rPr>
          <w:t xml:space="preserve"> removeEndpointFromAcceptedLis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87 \h </w:instrText>
        </w:r>
        <w:r w:rsidR="0077535B" w:rsidRPr="005D1BAC">
          <w:rPr>
            <w:noProof/>
            <w:webHidden/>
          </w:rPr>
        </w:r>
        <w:r w:rsidR="0077535B" w:rsidRPr="005D1BAC">
          <w:rPr>
            <w:noProof/>
            <w:webHidden/>
          </w:rPr>
          <w:fldChar w:fldCharType="separate"/>
        </w:r>
        <w:r w:rsidR="00516D6D">
          <w:rPr>
            <w:noProof/>
            <w:webHidden/>
          </w:rPr>
          <w:t>50</w:t>
        </w:r>
        <w:r w:rsidR="0077535B" w:rsidRPr="005D1BAC">
          <w:rPr>
            <w:noProof/>
            <w:webHidden/>
          </w:rPr>
          <w:fldChar w:fldCharType="end"/>
        </w:r>
      </w:hyperlink>
    </w:p>
    <w:p w14:paraId="18BF65BB" w14:textId="66CF59EF"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88" w:history="1">
        <w:r w:rsidR="0077535B" w:rsidRPr="005D1BAC">
          <w:rPr>
            <w:rStyle w:val="Hyperlink"/>
            <w:noProof/>
          </w:rPr>
          <w:t xml:space="preserve">Tabel V.4. Rancangan </w:t>
        </w:r>
        <w:r w:rsidR="0077535B" w:rsidRPr="005D1BAC">
          <w:rPr>
            <w:rStyle w:val="Hyperlink"/>
            <w:rFonts w:cs="Times New Roman"/>
            <w:i/>
            <w:noProof/>
          </w:rPr>
          <w:t>Method</w:t>
        </w:r>
        <w:r w:rsidR="0077535B" w:rsidRPr="005D1BAC">
          <w:rPr>
            <w:rStyle w:val="SourceCodeChar"/>
            <w:rFonts w:eastAsia="SimSun"/>
            <w:noProof/>
            <w:lang w:val="id-ID"/>
          </w:rPr>
          <w:t xml:space="preserve"> clearWantsToRecieveFromEndPoints()</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88 \h </w:instrText>
        </w:r>
        <w:r w:rsidR="0077535B" w:rsidRPr="005D1BAC">
          <w:rPr>
            <w:noProof/>
            <w:webHidden/>
          </w:rPr>
        </w:r>
        <w:r w:rsidR="0077535B" w:rsidRPr="005D1BAC">
          <w:rPr>
            <w:noProof/>
            <w:webHidden/>
          </w:rPr>
          <w:fldChar w:fldCharType="separate"/>
        </w:r>
        <w:r w:rsidR="00516D6D">
          <w:rPr>
            <w:noProof/>
            <w:webHidden/>
          </w:rPr>
          <w:t>50</w:t>
        </w:r>
        <w:r w:rsidR="0077535B" w:rsidRPr="005D1BAC">
          <w:rPr>
            <w:noProof/>
            <w:webHidden/>
          </w:rPr>
          <w:fldChar w:fldCharType="end"/>
        </w:r>
      </w:hyperlink>
    </w:p>
    <w:p w14:paraId="01AE7FD8" w14:textId="6DE1BCC4"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89" w:history="1">
        <w:r w:rsidR="0077535B" w:rsidRPr="005D1BAC">
          <w:rPr>
            <w:rStyle w:val="Hyperlink"/>
            <w:noProof/>
          </w:rPr>
          <w:t xml:space="preserve">Tabel V.5. Rancangan Fungsi </w:t>
        </w:r>
        <w:r w:rsidR="0077535B" w:rsidRPr="005D1BAC">
          <w:rPr>
            <w:rStyle w:val="SourceCodeChar"/>
            <w:rFonts w:eastAsia="SimSun"/>
            <w:noProof/>
            <w:lang w:val="id-ID"/>
          </w:rPr>
          <w:t>removeWantedRemoteAudioStream()</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89 \h </w:instrText>
        </w:r>
        <w:r w:rsidR="0077535B" w:rsidRPr="005D1BAC">
          <w:rPr>
            <w:noProof/>
            <w:webHidden/>
          </w:rPr>
        </w:r>
        <w:r w:rsidR="0077535B" w:rsidRPr="005D1BAC">
          <w:rPr>
            <w:noProof/>
            <w:webHidden/>
          </w:rPr>
          <w:fldChar w:fldCharType="separate"/>
        </w:r>
        <w:r w:rsidR="00516D6D">
          <w:rPr>
            <w:noProof/>
            <w:webHidden/>
          </w:rPr>
          <w:t>52</w:t>
        </w:r>
        <w:r w:rsidR="0077535B" w:rsidRPr="005D1BAC">
          <w:rPr>
            <w:noProof/>
            <w:webHidden/>
          </w:rPr>
          <w:fldChar w:fldCharType="end"/>
        </w:r>
      </w:hyperlink>
    </w:p>
    <w:p w14:paraId="1E6B2AD5" w14:textId="742257DB"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90" w:history="1">
        <w:r w:rsidR="0077535B" w:rsidRPr="005D1BAC">
          <w:rPr>
            <w:rStyle w:val="Hyperlink"/>
            <w:noProof/>
          </w:rPr>
          <w:t xml:space="preserve">Tabel V.6. Rancangan Fungsi </w:t>
        </w:r>
        <w:r w:rsidR="0077535B" w:rsidRPr="005D1BAC">
          <w:rPr>
            <w:rStyle w:val="SourceCodeChar"/>
            <w:rFonts w:eastAsia="SimSun"/>
            <w:noProof/>
            <w:lang w:val="id-ID"/>
          </w:rPr>
          <w:t>removeWantedRemoteVideoStream()</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90 \h </w:instrText>
        </w:r>
        <w:r w:rsidR="0077535B" w:rsidRPr="005D1BAC">
          <w:rPr>
            <w:noProof/>
            <w:webHidden/>
          </w:rPr>
        </w:r>
        <w:r w:rsidR="0077535B" w:rsidRPr="005D1BAC">
          <w:rPr>
            <w:noProof/>
            <w:webHidden/>
          </w:rPr>
          <w:fldChar w:fldCharType="separate"/>
        </w:r>
        <w:r w:rsidR="00516D6D">
          <w:rPr>
            <w:noProof/>
            <w:webHidden/>
          </w:rPr>
          <w:t>52</w:t>
        </w:r>
        <w:r w:rsidR="0077535B" w:rsidRPr="005D1BAC">
          <w:rPr>
            <w:noProof/>
            <w:webHidden/>
          </w:rPr>
          <w:fldChar w:fldCharType="end"/>
        </w:r>
      </w:hyperlink>
    </w:p>
    <w:p w14:paraId="1056EB0D" w14:textId="3785435A"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91" w:history="1">
        <w:r w:rsidR="0077535B" w:rsidRPr="005D1BAC">
          <w:rPr>
            <w:rStyle w:val="Hyperlink"/>
            <w:noProof/>
          </w:rPr>
          <w:t>Tabel V.7. Rancangan Fungsi</w:t>
        </w:r>
        <w:r w:rsidR="0077535B" w:rsidRPr="005D1BAC">
          <w:rPr>
            <w:rStyle w:val="Hyperlink"/>
            <w:rFonts w:cs="Times New Roman"/>
            <w:noProof/>
          </w:rPr>
          <w:t xml:space="preserve"> </w:t>
        </w:r>
        <w:r w:rsidR="0077535B" w:rsidRPr="005D1BAC">
          <w:rPr>
            <w:rStyle w:val="SourceCodeChar"/>
            <w:rFonts w:eastAsia="SimSun"/>
            <w:noProof/>
            <w:lang w:val="id-ID"/>
          </w:rPr>
          <w:t>unmuteAllRemoteAudioStream()</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91 \h </w:instrText>
        </w:r>
        <w:r w:rsidR="0077535B" w:rsidRPr="005D1BAC">
          <w:rPr>
            <w:noProof/>
            <w:webHidden/>
          </w:rPr>
        </w:r>
        <w:r w:rsidR="0077535B" w:rsidRPr="005D1BAC">
          <w:rPr>
            <w:noProof/>
            <w:webHidden/>
          </w:rPr>
          <w:fldChar w:fldCharType="separate"/>
        </w:r>
        <w:r w:rsidR="00516D6D">
          <w:rPr>
            <w:noProof/>
            <w:webHidden/>
          </w:rPr>
          <w:t>53</w:t>
        </w:r>
        <w:r w:rsidR="0077535B" w:rsidRPr="005D1BAC">
          <w:rPr>
            <w:noProof/>
            <w:webHidden/>
          </w:rPr>
          <w:fldChar w:fldCharType="end"/>
        </w:r>
      </w:hyperlink>
    </w:p>
    <w:p w14:paraId="718408A4" w14:textId="533BD631"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92" w:history="1">
        <w:r w:rsidR="0077535B" w:rsidRPr="005D1BAC">
          <w:rPr>
            <w:rStyle w:val="Hyperlink"/>
            <w:noProof/>
          </w:rPr>
          <w:t xml:space="preserve">Tabel V.8. Fungsi </w:t>
        </w:r>
        <w:r w:rsidR="0077535B" w:rsidRPr="005D1BAC">
          <w:rPr>
            <w:rStyle w:val="SourceCodeChar"/>
            <w:rFonts w:eastAsia="SimSun"/>
            <w:noProof/>
            <w:lang w:val="id-ID"/>
          </w:rPr>
          <w:t>getConferenceID()</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92 \h </w:instrText>
        </w:r>
        <w:r w:rsidR="0077535B" w:rsidRPr="005D1BAC">
          <w:rPr>
            <w:noProof/>
            <w:webHidden/>
          </w:rPr>
        </w:r>
        <w:r w:rsidR="0077535B" w:rsidRPr="005D1BAC">
          <w:rPr>
            <w:noProof/>
            <w:webHidden/>
          </w:rPr>
          <w:fldChar w:fldCharType="separate"/>
        </w:r>
        <w:r w:rsidR="00516D6D">
          <w:rPr>
            <w:noProof/>
            <w:webHidden/>
          </w:rPr>
          <w:t>54</w:t>
        </w:r>
        <w:r w:rsidR="0077535B" w:rsidRPr="005D1BAC">
          <w:rPr>
            <w:noProof/>
            <w:webHidden/>
          </w:rPr>
          <w:fldChar w:fldCharType="end"/>
        </w:r>
      </w:hyperlink>
    </w:p>
    <w:p w14:paraId="714C813F" w14:textId="22529166"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93" w:history="1">
        <w:r w:rsidR="0077535B" w:rsidRPr="005D1BAC">
          <w:rPr>
            <w:rStyle w:val="Hyperlink"/>
            <w:noProof/>
          </w:rPr>
          <w:t xml:space="preserve">Tabel V.9. Rancangan Fungsi </w:t>
        </w:r>
        <w:r w:rsidR="0077535B" w:rsidRPr="005D1BAC">
          <w:rPr>
            <w:rStyle w:val="SourceCodeChar"/>
            <w:rFonts w:eastAsia="SimSun"/>
            <w:noProof/>
            <w:lang w:val="id-ID"/>
          </w:rPr>
          <w:t>getConferences()</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93 \h </w:instrText>
        </w:r>
        <w:r w:rsidR="0077535B" w:rsidRPr="005D1BAC">
          <w:rPr>
            <w:noProof/>
            <w:webHidden/>
          </w:rPr>
        </w:r>
        <w:r w:rsidR="0077535B" w:rsidRPr="005D1BAC">
          <w:rPr>
            <w:noProof/>
            <w:webHidden/>
          </w:rPr>
          <w:fldChar w:fldCharType="separate"/>
        </w:r>
        <w:r w:rsidR="00516D6D">
          <w:rPr>
            <w:noProof/>
            <w:webHidden/>
          </w:rPr>
          <w:t>55</w:t>
        </w:r>
        <w:r w:rsidR="0077535B" w:rsidRPr="005D1BAC">
          <w:rPr>
            <w:noProof/>
            <w:webHidden/>
          </w:rPr>
          <w:fldChar w:fldCharType="end"/>
        </w:r>
      </w:hyperlink>
    </w:p>
    <w:p w14:paraId="1F074FE4" w14:textId="3446A48D"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94" w:history="1">
        <w:r w:rsidR="0077535B" w:rsidRPr="005D1BAC">
          <w:rPr>
            <w:rStyle w:val="Hyperlink"/>
            <w:noProof/>
          </w:rPr>
          <w:t xml:space="preserve">Tabel V.10. Rancangan Fungsi </w:t>
        </w:r>
        <w:r w:rsidR="0077535B" w:rsidRPr="005D1BAC">
          <w:rPr>
            <w:rStyle w:val="SourceCodeChar"/>
            <w:rFonts w:eastAsia="SimSun"/>
            <w:noProof/>
            <w:lang w:val="id-ID"/>
          </w:rPr>
          <w:t>getBridgesParticipants()</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94 \h </w:instrText>
        </w:r>
        <w:r w:rsidR="0077535B" w:rsidRPr="005D1BAC">
          <w:rPr>
            <w:noProof/>
            <w:webHidden/>
          </w:rPr>
        </w:r>
        <w:r w:rsidR="0077535B" w:rsidRPr="005D1BAC">
          <w:rPr>
            <w:noProof/>
            <w:webHidden/>
          </w:rPr>
          <w:fldChar w:fldCharType="separate"/>
        </w:r>
        <w:r w:rsidR="00516D6D">
          <w:rPr>
            <w:noProof/>
            <w:webHidden/>
          </w:rPr>
          <w:t>55</w:t>
        </w:r>
        <w:r w:rsidR="0077535B" w:rsidRPr="005D1BAC">
          <w:rPr>
            <w:noProof/>
            <w:webHidden/>
          </w:rPr>
          <w:fldChar w:fldCharType="end"/>
        </w:r>
      </w:hyperlink>
    </w:p>
    <w:p w14:paraId="769096FF" w14:textId="0EDE19E1"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95" w:history="1">
        <w:r w:rsidR="0077535B" w:rsidRPr="005D1BAC">
          <w:rPr>
            <w:rStyle w:val="Hyperlink"/>
            <w:noProof/>
          </w:rPr>
          <w:t xml:space="preserve">Tabel V.11. Rancangan Fungsi </w:t>
        </w:r>
        <w:r w:rsidR="0077535B" w:rsidRPr="005D1BAC">
          <w:rPr>
            <w:rStyle w:val="SourceCodeChar"/>
            <w:rFonts w:eastAsia="SimSun"/>
            <w:noProof/>
            <w:lang w:val="id-ID"/>
          </w:rPr>
          <w:t>getRemoteEndpointPage()</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95 \h </w:instrText>
        </w:r>
        <w:r w:rsidR="0077535B" w:rsidRPr="005D1BAC">
          <w:rPr>
            <w:noProof/>
            <w:webHidden/>
          </w:rPr>
        </w:r>
        <w:r w:rsidR="0077535B" w:rsidRPr="005D1BAC">
          <w:rPr>
            <w:noProof/>
            <w:webHidden/>
          </w:rPr>
          <w:fldChar w:fldCharType="separate"/>
        </w:r>
        <w:r w:rsidR="00516D6D">
          <w:rPr>
            <w:noProof/>
            <w:webHidden/>
          </w:rPr>
          <w:t>56</w:t>
        </w:r>
        <w:r w:rsidR="0077535B" w:rsidRPr="005D1BAC">
          <w:rPr>
            <w:noProof/>
            <w:webHidden/>
          </w:rPr>
          <w:fldChar w:fldCharType="end"/>
        </w:r>
      </w:hyperlink>
    </w:p>
    <w:p w14:paraId="23FDA52E" w14:textId="295A3EC9"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96" w:history="1">
        <w:r w:rsidR="0077535B" w:rsidRPr="005D1BAC">
          <w:rPr>
            <w:rStyle w:val="Hyperlink"/>
            <w:noProof/>
          </w:rPr>
          <w:t xml:space="preserve">Tabel V.12. Rancangan Fungsi </w:t>
        </w:r>
        <w:r w:rsidR="0077535B" w:rsidRPr="005D1BAC">
          <w:rPr>
            <w:rStyle w:val="SourceCodeChar"/>
            <w:rFonts w:eastAsia="SimSun"/>
            <w:noProof/>
            <w:lang w:val="id-ID"/>
          </w:rPr>
          <w:t>unmuteParticipan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96 \h </w:instrText>
        </w:r>
        <w:r w:rsidR="0077535B" w:rsidRPr="005D1BAC">
          <w:rPr>
            <w:noProof/>
            <w:webHidden/>
          </w:rPr>
        </w:r>
        <w:r w:rsidR="0077535B" w:rsidRPr="005D1BAC">
          <w:rPr>
            <w:noProof/>
            <w:webHidden/>
          </w:rPr>
          <w:fldChar w:fldCharType="separate"/>
        </w:r>
        <w:r w:rsidR="00516D6D">
          <w:rPr>
            <w:noProof/>
            <w:webHidden/>
          </w:rPr>
          <w:t>57</w:t>
        </w:r>
        <w:r w:rsidR="0077535B" w:rsidRPr="005D1BAC">
          <w:rPr>
            <w:noProof/>
            <w:webHidden/>
          </w:rPr>
          <w:fldChar w:fldCharType="end"/>
        </w:r>
      </w:hyperlink>
    </w:p>
    <w:p w14:paraId="54B6A8F5" w14:textId="31B0ECD3"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97" w:history="1">
        <w:r w:rsidR="0077535B" w:rsidRPr="005D1BAC">
          <w:rPr>
            <w:rStyle w:val="Hyperlink"/>
            <w:noProof/>
          </w:rPr>
          <w:t xml:space="preserve">Tabel V.13. Rancangan Fungsi </w:t>
        </w:r>
        <w:r w:rsidR="0077535B" w:rsidRPr="005D1BAC">
          <w:rPr>
            <w:rStyle w:val="SourceCodeChar"/>
            <w:rFonts w:eastAsia="SimSun"/>
            <w:noProof/>
            <w:lang w:val="id-ID"/>
          </w:rPr>
          <w:t>muteParticipan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97 \h </w:instrText>
        </w:r>
        <w:r w:rsidR="0077535B" w:rsidRPr="005D1BAC">
          <w:rPr>
            <w:noProof/>
            <w:webHidden/>
          </w:rPr>
        </w:r>
        <w:r w:rsidR="0077535B" w:rsidRPr="005D1BAC">
          <w:rPr>
            <w:noProof/>
            <w:webHidden/>
          </w:rPr>
          <w:fldChar w:fldCharType="separate"/>
        </w:r>
        <w:r w:rsidR="00516D6D">
          <w:rPr>
            <w:noProof/>
            <w:webHidden/>
          </w:rPr>
          <w:t>58</w:t>
        </w:r>
        <w:r w:rsidR="0077535B" w:rsidRPr="005D1BAC">
          <w:rPr>
            <w:noProof/>
            <w:webHidden/>
          </w:rPr>
          <w:fldChar w:fldCharType="end"/>
        </w:r>
      </w:hyperlink>
    </w:p>
    <w:p w14:paraId="7E7C9146" w14:textId="4603C812"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98" w:history="1">
        <w:r w:rsidR="0077535B" w:rsidRPr="005D1BAC">
          <w:rPr>
            <w:rStyle w:val="Hyperlink"/>
            <w:noProof/>
          </w:rPr>
          <w:t xml:space="preserve">Tabel V.14. Rancangan Fungsi </w:t>
        </w:r>
        <w:r w:rsidR="0077535B" w:rsidRPr="005D1BAC">
          <w:rPr>
            <w:rStyle w:val="SourceCodeChar"/>
            <w:rFonts w:eastAsia="SimSun"/>
            <w:noProof/>
            <w:lang w:val="id-ID"/>
          </w:rPr>
          <w:t>muteAllParticipan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98 \h </w:instrText>
        </w:r>
        <w:r w:rsidR="0077535B" w:rsidRPr="005D1BAC">
          <w:rPr>
            <w:noProof/>
            <w:webHidden/>
          </w:rPr>
        </w:r>
        <w:r w:rsidR="0077535B" w:rsidRPr="005D1BAC">
          <w:rPr>
            <w:noProof/>
            <w:webHidden/>
          </w:rPr>
          <w:fldChar w:fldCharType="separate"/>
        </w:r>
        <w:r w:rsidR="00516D6D">
          <w:rPr>
            <w:noProof/>
            <w:webHidden/>
          </w:rPr>
          <w:t>58</w:t>
        </w:r>
        <w:r w:rsidR="0077535B" w:rsidRPr="005D1BAC">
          <w:rPr>
            <w:noProof/>
            <w:webHidden/>
          </w:rPr>
          <w:fldChar w:fldCharType="end"/>
        </w:r>
      </w:hyperlink>
    </w:p>
    <w:p w14:paraId="0BDE1535" w14:textId="3C5CA590"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99" w:history="1">
        <w:r w:rsidR="0077535B" w:rsidRPr="005D1BAC">
          <w:rPr>
            <w:rStyle w:val="Hyperlink"/>
            <w:noProof/>
          </w:rPr>
          <w:t xml:space="preserve">Tabel V.15. Rancangan Fungsi </w:t>
        </w:r>
        <w:r w:rsidR="0077535B" w:rsidRPr="005D1BAC">
          <w:rPr>
            <w:rStyle w:val="SourceCodeChar"/>
            <w:rFonts w:eastAsia="SimSun"/>
            <w:noProof/>
            <w:lang w:val="id-ID"/>
          </w:rPr>
          <w:t>addParticipantId()</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99 \h </w:instrText>
        </w:r>
        <w:r w:rsidR="0077535B" w:rsidRPr="005D1BAC">
          <w:rPr>
            <w:noProof/>
            <w:webHidden/>
          </w:rPr>
        </w:r>
        <w:r w:rsidR="0077535B" w:rsidRPr="005D1BAC">
          <w:rPr>
            <w:noProof/>
            <w:webHidden/>
          </w:rPr>
          <w:fldChar w:fldCharType="separate"/>
        </w:r>
        <w:r w:rsidR="00516D6D">
          <w:rPr>
            <w:noProof/>
            <w:webHidden/>
          </w:rPr>
          <w:t>59</w:t>
        </w:r>
        <w:r w:rsidR="0077535B" w:rsidRPr="005D1BAC">
          <w:rPr>
            <w:noProof/>
            <w:webHidden/>
          </w:rPr>
          <w:fldChar w:fldCharType="end"/>
        </w:r>
      </w:hyperlink>
    </w:p>
    <w:p w14:paraId="61E03F95" w14:textId="7815713C"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00" w:history="1">
        <w:r w:rsidR="0077535B" w:rsidRPr="005D1BAC">
          <w:rPr>
            <w:rStyle w:val="Hyperlink"/>
            <w:noProof/>
          </w:rPr>
          <w:t xml:space="preserve">Tabel V.16. Rancangan Fungsi </w:t>
        </w:r>
        <w:r w:rsidR="0077535B" w:rsidRPr="005D1BAC">
          <w:rPr>
            <w:rStyle w:val="SourceCodeChar"/>
            <w:rFonts w:eastAsia="SimSun"/>
            <w:noProof/>
            <w:lang w:val="id-ID"/>
          </w:rPr>
          <w:t>removeParticipantId()</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00 \h </w:instrText>
        </w:r>
        <w:r w:rsidR="0077535B" w:rsidRPr="005D1BAC">
          <w:rPr>
            <w:noProof/>
            <w:webHidden/>
          </w:rPr>
        </w:r>
        <w:r w:rsidR="0077535B" w:rsidRPr="005D1BAC">
          <w:rPr>
            <w:noProof/>
            <w:webHidden/>
          </w:rPr>
          <w:fldChar w:fldCharType="separate"/>
        </w:r>
        <w:r w:rsidR="00516D6D">
          <w:rPr>
            <w:noProof/>
            <w:webHidden/>
          </w:rPr>
          <w:t>59</w:t>
        </w:r>
        <w:r w:rsidR="0077535B" w:rsidRPr="005D1BAC">
          <w:rPr>
            <w:noProof/>
            <w:webHidden/>
          </w:rPr>
          <w:fldChar w:fldCharType="end"/>
        </w:r>
      </w:hyperlink>
    </w:p>
    <w:p w14:paraId="72F43335" w14:textId="1FEFE88C"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01" w:history="1">
        <w:r w:rsidR="0077535B" w:rsidRPr="005D1BAC">
          <w:rPr>
            <w:rStyle w:val="Hyperlink"/>
            <w:noProof/>
          </w:rPr>
          <w:t xml:space="preserve">Tabel VI.1. Fungsi </w:t>
        </w:r>
        <w:r w:rsidR="0077535B" w:rsidRPr="005D1BAC">
          <w:rPr>
            <w:rStyle w:val="SourceCodeChar"/>
            <w:rFonts w:eastAsia="SimSun"/>
            <w:noProof/>
            <w:lang w:val="id-ID"/>
          </w:rPr>
          <w:t>wantsPacketFromEndpoin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01 \h </w:instrText>
        </w:r>
        <w:r w:rsidR="0077535B" w:rsidRPr="005D1BAC">
          <w:rPr>
            <w:noProof/>
            <w:webHidden/>
          </w:rPr>
        </w:r>
        <w:r w:rsidR="0077535B" w:rsidRPr="005D1BAC">
          <w:rPr>
            <w:noProof/>
            <w:webHidden/>
          </w:rPr>
          <w:fldChar w:fldCharType="separate"/>
        </w:r>
        <w:r w:rsidR="00516D6D">
          <w:rPr>
            <w:noProof/>
            <w:webHidden/>
          </w:rPr>
          <w:t>61</w:t>
        </w:r>
        <w:r w:rsidR="0077535B" w:rsidRPr="005D1BAC">
          <w:rPr>
            <w:noProof/>
            <w:webHidden/>
          </w:rPr>
          <w:fldChar w:fldCharType="end"/>
        </w:r>
      </w:hyperlink>
    </w:p>
    <w:p w14:paraId="1D5D70AB" w14:textId="3F70372F"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02" w:history="1">
        <w:r w:rsidR="0077535B" w:rsidRPr="005D1BAC">
          <w:rPr>
            <w:rStyle w:val="Hyperlink"/>
            <w:noProof/>
          </w:rPr>
          <w:t xml:space="preserve">Tabel VI.2.Fungsi </w:t>
        </w:r>
        <w:r w:rsidR="0077535B" w:rsidRPr="005D1BAC">
          <w:rPr>
            <w:rStyle w:val="SourceCodeChar"/>
            <w:rFonts w:eastAsia="SimSun"/>
            <w:noProof/>
            <w:lang w:val="id-ID"/>
          </w:rPr>
          <w:t>addEndpointToAcceptedLis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02 \h </w:instrText>
        </w:r>
        <w:r w:rsidR="0077535B" w:rsidRPr="005D1BAC">
          <w:rPr>
            <w:noProof/>
            <w:webHidden/>
          </w:rPr>
        </w:r>
        <w:r w:rsidR="0077535B" w:rsidRPr="005D1BAC">
          <w:rPr>
            <w:noProof/>
            <w:webHidden/>
          </w:rPr>
          <w:fldChar w:fldCharType="separate"/>
        </w:r>
        <w:r w:rsidR="00516D6D">
          <w:rPr>
            <w:noProof/>
            <w:webHidden/>
          </w:rPr>
          <w:t>61</w:t>
        </w:r>
        <w:r w:rsidR="0077535B" w:rsidRPr="005D1BAC">
          <w:rPr>
            <w:noProof/>
            <w:webHidden/>
          </w:rPr>
          <w:fldChar w:fldCharType="end"/>
        </w:r>
      </w:hyperlink>
    </w:p>
    <w:p w14:paraId="24B7FFB4" w14:textId="1348E497"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03" w:history="1">
        <w:r w:rsidR="0077535B" w:rsidRPr="005D1BAC">
          <w:rPr>
            <w:rStyle w:val="Hyperlink"/>
            <w:noProof/>
          </w:rPr>
          <w:t xml:space="preserve">Tabel VI.3. Fungsi </w:t>
        </w:r>
        <w:r w:rsidR="0077535B" w:rsidRPr="005D1BAC">
          <w:rPr>
            <w:rStyle w:val="SourceCodeChar"/>
            <w:rFonts w:eastAsia="SimSun"/>
            <w:noProof/>
            <w:lang w:val="id-ID"/>
          </w:rPr>
          <w:t>removeEndpointToAcceptedLis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03 \h </w:instrText>
        </w:r>
        <w:r w:rsidR="0077535B" w:rsidRPr="005D1BAC">
          <w:rPr>
            <w:noProof/>
            <w:webHidden/>
          </w:rPr>
        </w:r>
        <w:r w:rsidR="0077535B" w:rsidRPr="005D1BAC">
          <w:rPr>
            <w:noProof/>
            <w:webHidden/>
          </w:rPr>
          <w:fldChar w:fldCharType="separate"/>
        </w:r>
        <w:r w:rsidR="00516D6D">
          <w:rPr>
            <w:noProof/>
            <w:webHidden/>
          </w:rPr>
          <w:t>62</w:t>
        </w:r>
        <w:r w:rsidR="0077535B" w:rsidRPr="005D1BAC">
          <w:rPr>
            <w:noProof/>
            <w:webHidden/>
          </w:rPr>
          <w:fldChar w:fldCharType="end"/>
        </w:r>
      </w:hyperlink>
    </w:p>
    <w:p w14:paraId="41D95CFB" w14:textId="49C48AB6"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04" w:history="1">
        <w:r w:rsidR="0077535B" w:rsidRPr="005D1BAC">
          <w:rPr>
            <w:rStyle w:val="Hyperlink"/>
            <w:noProof/>
          </w:rPr>
          <w:t xml:space="preserve">Tabel VI.4. Fungsi </w:t>
        </w:r>
        <w:r w:rsidR="0077535B" w:rsidRPr="005D1BAC">
          <w:rPr>
            <w:rStyle w:val="SourceCodeChar"/>
            <w:rFonts w:eastAsia="SimSun"/>
            <w:noProof/>
            <w:lang w:val="id-ID"/>
          </w:rPr>
          <w:t>clearWantsToRecieveFromEndPoints()</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04 \h </w:instrText>
        </w:r>
        <w:r w:rsidR="0077535B" w:rsidRPr="005D1BAC">
          <w:rPr>
            <w:noProof/>
            <w:webHidden/>
          </w:rPr>
        </w:r>
        <w:r w:rsidR="0077535B" w:rsidRPr="005D1BAC">
          <w:rPr>
            <w:noProof/>
            <w:webHidden/>
          </w:rPr>
          <w:fldChar w:fldCharType="separate"/>
        </w:r>
        <w:r w:rsidR="00516D6D">
          <w:rPr>
            <w:noProof/>
            <w:webHidden/>
          </w:rPr>
          <w:t>62</w:t>
        </w:r>
        <w:r w:rsidR="0077535B" w:rsidRPr="005D1BAC">
          <w:rPr>
            <w:noProof/>
            <w:webHidden/>
          </w:rPr>
          <w:fldChar w:fldCharType="end"/>
        </w:r>
      </w:hyperlink>
    </w:p>
    <w:p w14:paraId="4AD0D2B0" w14:textId="661E81DE"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05" w:history="1">
        <w:r w:rsidR="0077535B" w:rsidRPr="005D1BAC">
          <w:rPr>
            <w:rStyle w:val="Hyperlink"/>
            <w:noProof/>
          </w:rPr>
          <w:t xml:space="preserve">Tabel VI.5. Fungsi </w:t>
        </w:r>
        <w:r w:rsidR="0077535B" w:rsidRPr="005D1BAC">
          <w:rPr>
            <w:rStyle w:val="SourceCodeChar"/>
            <w:rFonts w:eastAsia="SimSun"/>
            <w:noProof/>
            <w:lang w:val="id-ID"/>
          </w:rPr>
          <w:t>sendOut()</w:t>
        </w:r>
        <w:r w:rsidR="0077535B" w:rsidRPr="005D1BAC">
          <w:rPr>
            <w:rStyle w:val="Hyperlink"/>
            <w:noProof/>
          </w:rPr>
          <w:t xml:space="preserve"> dengan Modifikasi</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05 \h </w:instrText>
        </w:r>
        <w:r w:rsidR="0077535B" w:rsidRPr="005D1BAC">
          <w:rPr>
            <w:noProof/>
            <w:webHidden/>
          </w:rPr>
        </w:r>
        <w:r w:rsidR="0077535B" w:rsidRPr="005D1BAC">
          <w:rPr>
            <w:noProof/>
            <w:webHidden/>
          </w:rPr>
          <w:fldChar w:fldCharType="separate"/>
        </w:r>
        <w:r w:rsidR="00516D6D">
          <w:rPr>
            <w:noProof/>
            <w:webHidden/>
          </w:rPr>
          <w:t>62</w:t>
        </w:r>
        <w:r w:rsidR="0077535B" w:rsidRPr="005D1BAC">
          <w:rPr>
            <w:noProof/>
            <w:webHidden/>
          </w:rPr>
          <w:fldChar w:fldCharType="end"/>
        </w:r>
      </w:hyperlink>
    </w:p>
    <w:p w14:paraId="482F8B0B" w14:textId="47DAA12F"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06" w:history="1">
        <w:r w:rsidR="0077535B" w:rsidRPr="005D1BAC">
          <w:rPr>
            <w:rStyle w:val="Hyperlink"/>
            <w:noProof/>
          </w:rPr>
          <w:t>Tabel VI.6. Fungsi</w:t>
        </w:r>
        <w:r w:rsidR="0077535B" w:rsidRPr="005D1BAC">
          <w:rPr>
            <w:rStyle w:val="SourceCodeChar"/>
            <w:rFonts w:eastAsia="SimSun"/>
            <w:noProof/>
            <w:lang w:val="id-ID"/>
          </w:rPr>
          <w:t xml:space="preserve"> removeWantedRemoteAudioStream()</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06 \h </w:instrText>
        </w:r>
        <w:r w:rsidR="0077535B" w:rsidRPr="005D1BAC">
          <w:rPr>
            <w:noProof/>
            <w:webHidden/>
          </w:rPr>
        </w:r>
        <w:r w:rsidR="0077535B" w:rsidRPr="005D1BAC">
          <w:rPr>
            <w:noProof/>
            <w:webHidden/>
          </w:rPr>
          <w:fldChar w:fldCharType="separate"/>
        </w:r>
        <w:r w:rsidR="00516D6D">
          <w:rPr>
            <w:noProof/>
            <w:webHidden/>
          </w:rPr>
          <w:t>64</w:t>
        </w:r>
        <w:r w:rsidR="0077535B" w:rsidRPr="005D1BAC">
          <w:rPr>
            <w:noProof/>
            <w:webHidden/>
          </w:rPr>
          <w:fldChar w:fldCharType="end"/>
        </w:r>
      </w:hyperlink>
    </w:p>
    <w:p w14:paraId="62F60E6B" w14:textId="55BBF737"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07" w:history="1">
        <w:r w:rsidR="0077535B" w:rsidRPr="005D1BAC">
          <w:rPr>
            <w:rStyle w:val="Hyperlink"/>
            <w:noProof/>
          </w:rPr>
          <w:t xml:space="preserve">Tabel VI.7. Fungsi </w:t>
        </w:r>
        <w:r w:rsidR="0077535B" w:rsidRPr="005D1BAC">
          <w:rPr>
            <w:rStyle w:val="SourceCodeChar"/>
            <w:rFonts w:eastAsia="SimSun"/>
            <w:noProof/>
            <w:lang w:val="id-ID"/>
          </w:rPr>
          <w:t>removeWantedRemoteVideoStream()</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07 \h </w:instrText>
        </w:r>
        <w:r w:rsidR="0077535B" w:rsidRPr="005D1BAC">
          <w:rPr>
            <w:noProof/>
            <w:webHidden/>
          </w:rPr>
        </w:r>
        <w:r w:rsidR="0077535B" w:rsidRPr="005D1BAC">
          <w:rPr>
            <w:noProof/>
            <w:webHidden/>
          </w:rPr>
          <w:fldChar w:fldCharType="separate"/>
        </w:r>
        <w:r w:rsidR="00516D6D">
          <w:rPr>
            <w:noProof/>
            <w:webHidden/>
          </w:rPr>
          <w:t>65</w:t>
        </w:r>
        <w:r w:rsidR="0077535B" w:rsidRPr="005D1BAC">
          <w:rPr>
            <w:noProof/>
            <w:webHidden/>
          </w:rPr>
          <w:fldChar w:fldCharType="end"/>
        </w:r>
      </w:hyperlink>
    </w:p>
    <w:p w14:paraId="14940E84" w14:textId="7548F044"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08" w:history="1">
        <w:r w:rsidR="0077535B" w:rsidRPr="005D1BAC">
          <w:rPr>
            <w:rStyle w:val="Hyperlink"/>
            <w:noProof/>
          </w:rPr>
          <w:t xml:space="preserve">Tabel VI.8. Fungsi </w:t>
        </w:r>
        <w:r w:rsidR="0077535B" w:rsidRPr="005D1BAC">
          <w:rPr>
            <w:rStyle w:val="SourceCodeChar"/>
            <w:rFonts w:eastAsia="SimSun"/>
            <w:noProof/>
            <w:lang w:val="id-ID"/>
          </w:rPr>
          <w:t>getRemoteEndpointPerPage()</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08 \h </w:instrText>
        </w:r>
        <w:r w:rsidR="0077535B" w:rsidRPr="005D1BAC">
          <w:rPr>
            <w:noProof/>
            <w:webHidden/>
          </w:rPr>
        </w:r>
        <w:r w:rsidR="0077535B" w:rsidRPr="005D1BAC">
          <w:rPr>
            <w:noProof/>
            <w:webHidden/>
          </w:rPr>
          <w:fldChar w:fldCharType="separate"/>
        </w:r>
        <w:r w:rsidR="00516D6D">
          <w:rPr>
            <w:noProof/>
            <w:webHidden/>
          </w:rPr>
          <w:t>66</w:t>
        </w:r>
        <w:r w:rsidR="0077535B" w:rsidRPr="005D1BAC">
          <w:rPr>
            <w:noProof/>
            <w:webHidden/>
          </w:rPr>
          <w:fldChar w:fldCharType="end"/>
        </w:r>
      </w:hyperlink>
    </w:p>
    <w:p w14:paraId="0EFDAA29" w14:textId="5F64E1BD"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09" w:history="1">
        <w:r w:rsidR="0077535B" w:rsidRPr="005D1BAC">
          <w:rPr>
            <w:rStyle w:val="Hyperlink"/>
            <w:noProof/>
          </w:rPr>
          <w:t xml:space="preserve">Tabel VI.9. Fungsi </w:t>
        </w:r>
        <w:r w:rsidR="0077535B" w:rsidRPr="005D1BAC">
          <w:rPr>
            <w:rStyle w:val="SourceCodeChar"/>
            <w:rFonts w:eastAsia="SimSun"/>
            <w:noProof/>
            <w:lang w:val="id-ID"/>
          </w:rPr>
          <w:t>getConferenceId()</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09 \h </w:instrText>
        </w:r>
        <w:r w:rsidR="0077535B" w:rsidRPr="005D1BAC">
          <w:rPr>
            <w:noProof/>
            <w:webHidden/>
          </w:rPr>
        </w:r>
        <w:r w:rsidR="0077535B" w:rsidRPr="005D1BAC">
          <w:rPr>
            <w:noProof/>
            <w:webHidden/>
          </w:rPr>
          <w:fldChar w:fldCharType="separate"/>
        </w:r>
        <w:r w:rsidR="00516D6D">
          <w:rPr>
            <w:noProof/>
            <w:webHidden/>
          </w:rPr>
          <w:t>67</w:t>
        </w:r>
        <w:r w:rsidR="0077535B" w:rsidRPr="005D1BAC">
          <w:rPr>
            <w:noProof/>
            <w:webHidden/>
          </w:rPr>
          <w:fldChar w:fldCharType="end"/>
        </w:r>
      </w:hyperlink>
    </w:p>
    <w:p w14:paraId="34758FF5" w14:textId="57AEE57C"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10" w:history="1">
        <w:r w:rsidR="0077535B" w:rsidRPr="005D1BAC">
          <w:rPr>
            <w:rStyle w:val="Hyperlink"/>
            <w:noProof/>
          </w:rPr>
          <w:t xml:space="preserve">Tabel VI.10. Fungsi </w:t>
        </w:r>
        <w:r w:rsidR="0077535B" w:rsidRPr="005D1BAC">
          <w:rPr>
            <w:rStyle w:val="SourceCodeChar"/>
            <w:rFonts w:eastAsia="SimSun"/>
            <w:noProof/>
            <w:lang w:val="id-ID"/>
          </w:rPr>
          <w:t>getConferences()</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10 \h </w:instrText>
        </w:r>
        <w:r w:rsidR="0077535B" w:rsidRPr="005D1BAC">
          <w:rPr>
            <w:noProof/>
            <w:webHidden/>
          </w:rPr>
        </w:r>
        <w:r w:rsidR="0077535B" w:rsidRPr="005D1BAC">
          <w:rPr>
            <w:noProof/>
            <w:webHidden/>
          </w:rPr>
          <w:fldChar w:fldCharType="separate"/>
        </w:r>
        <w:r w:rsidR="00516D6D">
          <w:rPr>
            <w:noProof/>
            <w:webHidden/>
          </w:rPr>
          <w:t>68</w:t>
        </w:r>
        <w:r w:rsidR="0077535B" w:rsidRPr="005D1BAC">
          <w:rPr>
            <w:noProof/>
            <w:webHidden/>
          </w:rPr>
          <w:fldChar w:fldCharType="end"/>
        </w:r>
      </w:hyperlink>
    </w:p>
    <w:p w14:paraId="1D20722A" w14:textId="762A8CC6"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11" w:history="1">
        <w:r w:rsidR="0077535B" w:rsidRPr="005D1BAC">
          <w:rPr>
            <w:rStyle w:val="Hyperlink"/>
            <w:noProof/>
          </w:rPr>
          <w:t xml:space="preserve">Tabel VI.11. Fungsi </w:t>
        </w:r>
        <w:r w:rsidR="0077535B" w:rsidRPr="005D1BAC">
          <w:rPr>
            <w:rStyle w:val="SourceCodeChar"/>
            <w:rFonts w:eastAsia="SimSun"/>
            <w:noProof/>
            <w:lang w:val="id-ID"/>
          </w:rPr>
          <w:t>getBridgesParticipants()</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11 \h </w:instrText>
        </w:r>
        <w:r w:rsidR="0077535B" w:rsidRPr="005D1BAC">
          <w:rPr>
            <w:noProof/>
            <w:webHidden/>
          </w:rPr>
        </w:r>
        <w:r w:rsidR="0077535B" w:rsidRPr="005D1BAC">
          <w:rPr>
            <w:noProof/>
            <w:webHidden/>
          </w:rPr>
          <w:fldChar w:fldCharType="separate"/>
        </w:r>
        <w:r w:rsidR="00516D6D">
          <w:rPr>
            <w:noProof/>
            <w:webHidden/>
          </w:rPr>
          <w:t>70</w:t>
        </w:r>
        <w:r w:rsidR="0077535B" w:rsidRPr="005D1BAC">
          <w:rPr>
            <w:noProof/>
            <w:webHidden/>
          </w:rPr>
          <w:fldChar w:fldCharType="end"/>
        </w:r>
      </w:hyperlink>
    </w:p>
    <w:p w14:paraId="00C865AA" w14:textId="74B30886"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12" w:history="1">
        <w:r w:rsidR="0077535B" w:rsidRPr="005D1BAC">
          <w:rPr>
            <w:rStyle w:val="Hyperlink"/>
            <w:noProof/>
          </w:rPr>
          <w:t xml:space="preserve">Tabel VI.12. Modifikasi penambahan </w:t>
        </w:r>
        <w:r w:rsidR="0077535B" w:rsidRPr="005D1BAC">
          <w:rPr>
            <w:rStyle w:val="Hyperlink"/>
            <w:i/>
            <w:noProof/>
          </w:rPr>
          <w:t>button</w:t>
        </w:r>
        <w:r w:rsidR="0077535B" w:rsidRPr="005D1BAC">
          <w:rPr>
            <w:rStyle w:val="Hyperlink"/>
            <w:noProof/>
          </w:rPr>
          <w:t xml:space="preserve"> di Jitsi Mee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12 \h </w:instrText>
        </w:r>
        <w:r w:rsidR="0077535B" w:rsidRPr="005D1BAC">
          <w:rPr>
            <w:noProof/>
            <w:webHidden/>
          </w:rPr>
        </w:r>
        <w:r w:rsidR="0077535B" w:rsidRPr="005D1BAC">
          <w:rPr>
            <w:noProof/>
            <w:webHidden/>
          </w:rPr>
          <w:fldChar w:fldCharType="separate"/>
        </w:r>
        <w:r w:rsidR="00516D6D">
          <w:rPr>
            <w:noProof/>
            <w:webHidden/>
          </w:rPr>
          <w:t>71</w:t>
        </w:r>
        <w:r w:rsidR="0077535B" w:rsidRPr="005D1BAC">
          <w:rPr>
            <w:noProof/>
            <w:webHidden/>
          </w:rPr>
          <w:fldChar w:fldCharType="end"/>
        </w:r>
      </w:hyperlink>
    </w:p>
    <w:p w14:paraId="22F0EB46" w14:textId="25E90D29"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13" w:history="1">
        <w:r w:rsidR="0077535B" w:rsidRPr="005D1BAC">
          <w:rPr>
            <w:rStyle w:val="Hyperlink"/>
            <w:noProof/>
          </w:rPr>
          <w:t xml:space="preserve">Tabel VI.13. Fungsi </w:t>
        </w:r>
        <w:r w:rsidR="0077535B" w:rsidRPr="005D1BAC">
          <w:rPr>
            <w:rStyle w:val="SourceCodeChar"/>
            <w:rFonts w:eastAsia="SimSun"/>
            <w:noProof/>
            <w:lang w:val="id-ID"/>
          </w:rPr>
          <w:t>unmuteParticipan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13 \h </w:instrText>
        </w:r>
        <w:r w:rsidR="0077535B" w:rsidRPr="005D1BAC">
          <w:rPr>
            <w:noProof/>
            <w:webHidden/>
          </w:rPr>
        </w:r>
        <w:r w:rsidR="0077535B" w:rsidRPr="005D1BAC">
          <w:rPr>
            <w:noProof/>
            <w:webHidden/>
          </w:rPr>
          <w:fldChar w:fldCharType="separate"/>
        </w:r>
        <w:r w:rsidR="00516D6D">
          <w:rPr>
            <w:noProof/>
            <w:webHidden/>
          </w:rPr>
          <w:t>72</w:t>
        </w:r>
        <w:r w:rsidR="0077535B" w:rsidRPr="005D1BAC">
          <w:rPr>
            <w:noProof/>
            <w:webHidden/>
          </w:rPr>
          <w:fldChar w:fldCharType="end"/>
        </w:r>
      </w:hyperlink>
    </w:p>
    <w:p w14:paraId="0F7E9EF8" w14:textId="477A22ED"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14" w:history="1">
        <w:r w:rsidR="0077535B" w:rsidRPr="005D1BAC">
          <w:rPr>
            <w:rStyle w:val="Hyperlink"/>
            <w:noProof/>
          </w:rPr>
          <w:t xml:space="preserve">Tabel VI.14. Fungsi </w:t>
        </w:r>
        <w:r w:rsidR="0077535B" w:rsidRPr="005D1BAC">
          <w:rPr>
            <w:rStyle w:val="SourceCodeChar"/>
            <w:rFonts w:eastAsia="SimSun"/>
            <w:noProof/>
            <w:lang w:val="id-ID"/>
          </w:rPr>
          <w:t>muteParticipan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14 \h </w:instrText>
        </w:r>
        <w:r w:rsidR="0077535B" w:rsidRPr="005D1BAC">
          <w:rPr>
            <w:noProof/>
            <w:webHidden/>
          </w:rPr>
        </w:r>
        <w:r w:rsidR="0077535B" w:rsidRPr="005D1BAC">
          <w:rPr>
            <w:noProof/>
            <w:webHidden/>
          </w:rPr>
          <w:fldChar w:fldCharType="separate"/>
        </w:r>
        <w:r w:rsidR="00516D6D">
          <w:rPr>
            <w:noProof/>
            <w:webHidden/>
          </w:rPr>
          <w:t>73</w:t>
        </w:r>
        <w:r w:rsidR="0077535B" w:rsidRPr="005D1BAC">
          <w:rPr>
            <w:noProof/>
            <w:webHidden/>
          </w:rPr>
          <w:fldChar w:fldCharType="end"/>
        </w:r>
      </w:hyperlink>
    </w:p>
    <w:p w14:paraId="07A55A77" w14:textId="53107287"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15" w:history="1">
        <w:r w:rsidR="0077535B" w:rsidRPr="005D1BAC">
          <w:rPr>
            <w:rStyle w:val="Hyperlink"/>
            <w:noProof/>
          </w:rPr>
          <w:t xml:space="preserve">Tabel VI.15. Fungsi </w:t>
        </w:r>
        <w:r w:rsidR="0077535B" w:rsidRPr="005D1BAC">
          <w:rPr>
            <w:rStyle w:val="SourceCodeChar"/>
            <w:rFonts w:eastAsia="SimSun"/>
            <w:noProof/>
            <w:lang w:val="id-ID"/>
          </w:rPr>
          <w:t>muteAllParticipan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15 \h </w:instrText>
        </w:r>
        <w:r w:rsidR="0077535B" w:rsidRPr="005D1BAC">
          <w:rPr>
            <w:noProof/>
            <w:webHidden/>
          </w:rPr>
        </w:r>
        <w:r w:rsidR="0077535B" w:rsidRPr="005D1BAC">
          <w:rPr>
            <w:noProof/>
            <w:webHidden/>
          </w:rPr>
          <w:fldChar w:fldCharType="separate"/>
        </w:r>
        <w:r w:rsidR="00516D6D">
          <w:rPr>
            <w:noProof/>
            <w:webHidden/>
          </w:rPr>
          <w:t>74</w:t>
        </w:r>
        <w:r w:rsidR="0077535B" w:rsidRPr="005D1BAC">
          <w:rPr>
            <w:noProof/>
            <w:webHidden/>
          </w:rPr>
          <w:fldChar w:fldCharType="end"/>
        </w:r>
      </w:hyperlink>
    </w:p>
    <w:p w14:paraId="6D8C3233" w14:textId="4CA84E75"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16" w:history="1">
        <w:r w:rsidR="0077535B" w:rsidRPr="005D1BAC">
          <w:rPr>
            <w:rStyle w:val="Hyperlink"/>
            <w:noProof/>
          </w:rPr>
          <w:t xml:space="preserve">Tabel VI.16. Fungsi </w:t>
        </w:r>
        <w:r w:rsidR="0077535B" w:rsidRPr="005D1BAC">
          <w:rPr>
            <w:rStyle w:val="SourceCodeChar"/>
            <w:rFonts w:eastAsia="SimSun"/>
            <w:noProof/>
            <w:lang w:val="id-ID"/>
          </w:rPr>
          <w:t>addParticipantId()</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16 \h </w:instrText>
        </w:r>
        <w:r w:rsidR="0077535B" w:rsidRPr="005D1BAC">
          <w:rPr>
            <w:noProof/>
            <w:webHidden/>
          </w:rPr>
        </w:r>
        <w:r w:rsidR="0077535B" w:rsidRPr="005D1BAC">
          <w:rPr>
            <w:noProof/>
            <w:webHidden/>
          </w:rPr>
          <w:fldChar w:fldCharType="separate"/>
        </w:r>
        <w:r w:rsidR="00516D6D">
          <w:rPr>
            <w:noProof/>
            <w:webHidden/>
          </w:rPr>
          <w:t>75</w:t>
        </w:r>
        <w:r w:rsidR="0077535B" w:rsidRPr="005D1BAC">
          <w:rPr>
            <w:noProof/>
            <w:webHidden/>
          </w:rPr>
          <w:fldChar w:fldCharType="end"/>
        </w:r>
      </w:hyperlink>
    </w:p>
    <w:p w14:paraId="366EC21B" w14:textId="1D5383A8"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17" w:history="1">
        <w:r w:rsidR="0077535B" w:rsidRPr="005D1BAC">
          <w:rPr>
            <w:rStyle w:val="Hyperlink"/>
            <w:noProof/>
          </w:rPr>
          <w:t xml:space="preserve">Tabel VI.17. Fungsi </w:t>
        </w:r>
        <w:r w:rsidR="0077535B" w:rsidRPr="005D1BAC">
          <w:rPr>
            <w:rStyle w:val="SourceCodeChar"/>
            <w:rFonts w:eastAsia="SimSun"/>
            <w:noProof/>
            <w:lang w:val="id-ID"/>
          </w:rPr>
          <w:t>removeParticipantId()</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17 \h </w:instrText>
        </w:r>
        <w:r w:rsidR="0077535B" w:rsidRPr="005D1BAC">
          <w:rPr>
            <w:noProof/>
            <w:webHidden/>
          </w:rPr>
        </w:r>
        <w:r w:rsidR="0077535B" w:rsidRPr="005D1BAC">
          <w:rPr>
            <w:noProof/>
            <w:webHidden/>
          </w:rPr>
          <w:fldChar w:fldCharType="separate"/>
        </w:r>
        <w:r w:rsidR="00516D6D">
          <w:rPr>
            <w:noProof/>
            <w:webHidden/>
          </w:rPr>
          <w:t>75</w:t>
        </w:r>
        <w:r w:rsidR="0077535B" w:rsidRPr="005D1BAC">
          <w:rPr>
            <w:noProof/>
            <w:webHidden/>
          </w:rPr>
          <w:fldChar w:fldCharType="end"/>
        </w:r>
      </w:hyperlink>
    </w:p>
    <w:p w14:paraId="52195382" w14:textId="0698D7CB"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18" w:history="1">
        <w:r w:rsidR="0077535B" w:rsidRPr="005D1BAC">
          <w:rPr>
            <w:rStyle w:val="Hyperlink"/>
            <w:noProof/>
          </w:rPr>
          <w:t xml:space="preserve">Tabel VI.18. Fungsi </w:t>
        </w:r>
        <w:r w:rsidR="0077535B" w:rsidRPr="005D1BAC">
          <w:rPr>
            <w:rStyle w:val="SourceCodeChar"/>
            <w:rFonts w:eastAsia="SimSun"/>
            <w:noProof/>
            <w:lang w:val="id-ID"/>
          </w:rPr>
          <w:t>addRemoteParticipantContainer()</w:t>
        </w:r>
        <w:r w:rsidR="0077535B" w:rsidRPr="005D1BAC">
          <w:rPr>
            <w:rStyle w:val="Hyperlink"/>
            <w:noProof/>
          </w:rPr>
          <w:t xml:space="preserve"> dengan Modifikasi</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18 \h </w:instrText>
        </w:r>
        <w:r w:rsidR="0077535B" w:rsidRPr="005D1BAC">
          <w:rPr>
            <w:noProof/>
            <w:webHidden/>
          </w:rPr>
        </w:r>
        <w:r w:rsidR="0077535B" w:rsidRPr="005D1BAC">
          <w:rPr>
            <w:noProof/>
            <w:webHidden/>
          </w:rPr>
          <w:fldChar w:fldCharType="separate"/>
        </w:r>
        <w:r w:rsidR="00516D6D">
          <w:rPr>
            <w:noProof/>
            <w:webHidden/>
          </w:rPr>
          <w:t>76</w:t>
        </w:r>
        <w:r w:rsidR="0077535B" w:rsidRPr="005D1BAC">
          <w:rPr>
            <w:noProof/>
            <w:webHidden/>
          </w:rPr>
          <w:fldChar w:fldCharType="end"/>
        </w:r>
      </w:hyperlink>
    </w:p>
    <w:p w14:paraId="30A589EE" w14:textId="4E3DAC91"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19" w:history="1">
        <w:r w:rsidR="0077535B" w:rsidRPr="005D1BAC">
          <w:rPr>
            <w:rStyle w:val="Hyperlink"/>
            <w:noProof/>
          </w:rPr>
          <w:t xml:space="preserve">Tabel VI.19. Fungsi </w:t>
        </w:r>
        <w:r w:rsidR="0077535B" w:rsidRPr="005D1BAC">
          <w:rPr>
            <w:rStyle w:val="SourceCodeChar"/>
            <w:rFonts w:eastAsia="SimSun"/>
            <w:noProof/>
            <w:lang w:val="id-ID"/>
          </w:rPr>
          <w:t>addRemoteParticipantContainer()</w:t>
        </w:r>
        <w:r w:rsidR="0077535B" w:rsidRPr="005D1BAC">
          <w:rPr>
            <w:rStyle w:val="Hyperlink"/>
            <w:noProof/>
          </w:rPr>
          <w:t xml:space="preserve"> dengan Modifikasi</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19 \h </w:instrText>
        </w:r>
        <w:r w:rsidR="0077535B" w:rsidRPr="005D1BAC">
          <w:rPr>
            <w:noProof/>
            <w:webHidden/>
          </w:rPr>
        </w:r>
        <w:r w:rsidR="0077535B" w:rsidRPr="005D1BAC">
          <w:rPr>
            <w:noProof/>
            <w:webHidden/>
          </w:rPr>
          <w:fldChar w:fldCharType="separate"/>
        </w:r>
        <w:r w:rsidR="00516D6D">
          <w:rPr>
            <w:noProof/>
            <w:webHidden/>
          </w:rPr>
          <w:t>76</w:t>
        </w:r>
        <w:r w:rsidR="0077535B" w:rsidRPr="005D1BAC">
          <w:rPr>
            <w:noProof/>
            <w:webHidden/>
          </w:rPr>
          <w:fldChar w:fldCharType="end"/>
        </w:r>
      </w:hyperlink>
    </w:p>
    <w:p w14:paraId="59A931EC" w14:textId="65D9498D"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20" w:history="1">
        <w:r w:rsidR="0077535B" w:rsidRPr="005D1BAC">
          <w:rPr>
            <w:rStyle w:val="Hyperlink"/>
            <w:noProof/>
          </w:rPr>
          <w:t xml:space="preserve">Tabel VI.20. Fungsi </w:t>
        </w:r>
        <w:r w:rsidR="0077535B" w:rsidRPr="005D1BAC">
          <w:rPr>
            <w:rStyle w:val="SourceCodeChar"/>
            <w:rFonts w:eastAsia="SimSun"/>
            <w:noProof/>
            <w:lang w:val="id-ID"/>
          </w:rPr>
          <w:t>hideMutedRemoteVideo()</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20 \h </w:instrText>
        </w:r>
        <w:r w:rsidR="0077535B" w:rsidRPr="005D1BAC">
          <w:rPr>
            <w:noProof/>
            <w:webHidden/>
          </w:rPr>
        </w:r>
        <w:r w:rsidR="0077535B" w:rsidRPr="005D1BAC">
          <w:rPr>
            <w:noProof/>
            <w:webHidden/>
          </w:rPr>
          <w:fldChar w:fldCharType="separate"/>
        </w:r>
        <w:r w:rsidR="00516D6D">
          <w:rPr>
            <w:noProof/>
            <w:webHidden/>
          </w:rPr>
          <w:t>77</w:t>
        </w:r>
        <w:r w:rsidR="0077535B" w:rsidRPr="005D1BAC">
          <w:rPr>
            <w:noProof/>
            <w:webHidden/>
          </w:rPr>
          <w:fldChar w:fldCharType="end"/>
        </w:r>
      </w:hyperlink>
    </w:p>
    <w:p w14:paraId="4AED08FE" w14:textId="5D286076"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21" w:history="1">
        <w:r w:rsidR="0077535B" w:rsidRPr="005D1BAC">
          <w:rPr>
            <w:rStyle w:val="Hyperlink"/>
            <w:noProof/>
          </w:rPr>
          <w:t xml:space="preserve">Tabel VI.21. Fungsi </w:t>
        </w:r>
        <w:r w:rsidR="0077535B" w:rsidRPr="005D1BAC">
          <w:rPr>
            <w:rStyle w:val="SourceCodeChar"/>
            <w:rFonts w:eastAsia="SimSun"/>
            <w:noProof/>
            <w:lang w:val="id-ID"/>
          </w:rPr>
          <w:t>showRemoteVideo()</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21 \h </w:instrText>
        </w:r>
        <w:r w:rsidR="0077535B" w:rsidRPr="005D1BAC">
          <w:rPr>
            <w:noProof/>
            <w:webHidden/>
          </w:rPr>
        </w:r>
        <w:r w:rsidR="0077535B" w:rsidRPr="005D1BAC">
          <w:rPr>
            <w:noProof/>
            <w:webHidden/>
          </w:rPr>
          <w:fldChar w:fldCharType="separate"/>
        </w:r>
        <w:r w:rsidR="00516D6D">
          <w:rPr>
            <w:noProof/>
            <w:webHidden/>
          </w:rPr>
          <w:t>77</w:t>
        </w:r>
        <w:r w:rsidR="0077535B" w:rsidRPr="005D1BAC">
          <w:rPr>
            <w:noProof/>
            <w:webHidden/>
          </w:rPr>
          <w:fldChar w:fldCharType="end"/>
        </w:r>
      </w:hyperlink>
    </w:p>
    <w:p w14:paraId="66A09B8A" w14:textId="027EE573" w:rsidR="006C7D37" w:rsidRPr="005D1BAC" w:rsidRDefault="00D94F7B" w:rsidP="0077535B">
      <w:pPr>
        <w:spacing w:after="160" w:line="240" w:lineRule="auto"/>
        <w:jc w:val="left"/>
        <w:rPr>
          <w:rFonts w:eastAsiaTheme="majorEastAsia" w:cstheme="majorBidi"/>
          <w:b/>
          <w:sz w:val="28"/>
          <w:szCs w:val="32"/>
        </w:rPr>
      </w:pPr>
      <w:r w:rsidRPr="005D1BAC">
        <w:fldChar w:fldCharType="end"/>
      </w:r>
      <w:r w:rsidR="006C7D37" w:rsidRPr="005D1BAC">
        <w:br w:type="page"/>
      </w:r>
    </w:p>
    <w:p w14:paraId="3A7BEE93" w14:textId="77777777" w:rsidR="006C7D37" w:rsidRPr="005D1BAC" w:rsidRDefault="006C7D37" w:rsidP="00FC2902">
      <w:pPr>
        <w:pStyle w:val="Heading1"/>
        <w:numPr>
          <w:ilvl w:val="0"/>
          <w:numId w:val="0"/>
        </w:numPr>
      </w:pPr>
      <w:bookmarkStart w:id="7" w:name="_Toc60131841"/>
      <w:bookmarkStart w:id="8" w:name="_Toc64571728"/>
      <w:r w:rsidRPr="005D1BAC">
        <w:lastRenderedPageBreak/>
        <w:t>DAFTAR GAMBAR</w:t>
      </w:r>
      <w:bookmarkEnd w:id="7"/>
      <w:bookmarkEnd w:id="8"/>
    </w:p>
    <w:p w14:paraId="5CC10841" w14:textId="15FF0002" w:rsidR="0077535B" w:rsidRPr="005D1BAC" w:rsidRDefault="00607FE6" w:rsidP="0077535B">
      <w:pPr>
        <w:pStyle w:val="TableofFigures"/>
        <w:tabs>
          <w:tab w:val="right" w:leader="dot" w:pos="7927"/>
        </w:tabs>
        <w:spacing w:line="240" w:lineRule="auto"/>
        <w:rPr>
          <w:rFonts w:asciiTheme="minorHAnsi" w:eastAsiaTheme="minorEastAsia" w:hAnsiTheme="minorHAnsi"/>
          <w:noProof/>
          <w:sz w:val="22"/>
          <w:lang w:eastAsia="id-ID"/>
        </w:rPr>
      </w:pPr>
      <w:r w:rsidRPr="005D1BAC">
        <w:fldChar w:fldCharType="begin"/>
      </w:r>
      <w:r w:rsidRPr="005D1BAC">
        <w:instrText xml:space="preserve"> TOC \h \z \c "Gambar" </w:instrText>
      </w:r>
      <w:r w:rsidRPr="005D1BAC">
        <w:fldChar w:fldCharType="separate"/>
      </w:r>
      <w:hyperlink w:anchor="_Toc60222306" w:history="1">
        <w:r w:rsidR="0077535B" w:rsidRPr="005D1BAC">
          <w:rPr>
            <w:rStyle w:val="Hyperlink"/>
            <w:noProof/>
          </w:rPr>
          <w:t>Gambar II.1. Logo PT. Padepokan Tujuh Sembilan</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306 \h </w:instrText>
        </w:r>
        <w:r w:rsidR="0077535B" w:rsidRPr="005D1BAC">
          <w:rPr>
            <w:noProof/>
            <w:webHidden/>
          </w:rPr>
        </w:r>
        <w:r w:rsidR="0077535B" w:rsidRPr="005D1BAC">
          <w:rPr>
            <w:noProof/>
            <w:webHidden/>
          </w:rPr>
          <w:fldChar w:fldCharType="separate"/>
        </w:r>
        <w:r w:rsidR="00516D6D">
          <w:rPr>
            <w:noProof/>
            <w:webHidden/>
          </w:rPr>
          <w:t>7</w:t>
        </w:r>
        <w:r w:rsidR="0077535B" w:rsidRPr="005D1BAC">
          <w:rPr>
            <w:noProof/>
            <w:webHidden/>
          </w:rPr>
          <w:fldChar w:fldCharType="end"/>
        </w:r>
      </w:hyperlink>
    </w:p>
    <w:p w14:paraId="746696D4" w14:textId="66B988E7"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307" w:history="1">
        <w:r w:rsidR="0077535B" w:rsidRPr="005D1BAC">
          <w:rPr>
            <w:rStyle w:val="Hyperlink"/>
            <w:noProof/>
          </w:rPr>
          <w:t>Gambar II.2. Struktur Organisasi PT. Padepokan Tujuh Sembilan</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307 \h </w:instrText>
        </w:r>
        <w:r w:rsidR="0077535B" w:rsidRPr="005D1BAC">
          <w:rPr>
            <w:noProof/>
            <w:webHidden/>
          </w:rPr>
        </w:r>
        <w:r w:rsidR="0077535B" w:rsidRPr="005D1BAC">
          <w:rPr>
            <w:noProof/>
            <w:webHidden/>
          </w:rPr>
          <w:fldChar w:fldCharType="separate"/>
        </w:r>
        <w:r w:rsidR="00516D6D">
          <w:rPr>
            <w:noProof/>
            <w:webHidden/>
          </w:rPr>
          <w:t>9</w:t>
        </w:r>
        <w:r w:rsidR="0077535B" w:rsidRPr="005D1BAC">
          <w:rPr>
            <w:noProof/>
            <w:webHidden/>
          </w:rPr>
          <w:fldChar w:fldCharType="end"/>
        </w:r>
      </w:hyperlink>
    </w:p>
    <w:p w14:paraId="1EB52E77" w14:textId="23F73B2E"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308" w:history="1">
        <w:r w:rsidR="0077535B" w:rsidRPr="005D1BAC">
          <w:rPr>
            <w:rStyle w:val="Hyperlink"/>
            <w:noProof/>
          </w:rPr>
          <w:t>Gambar III.1 Arsitektur Jitsi</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308 \h </w:instrText>
        </w:r>
        <w:r w:rsidR="0077535B" w:rsidRPr="005D1BAC">
          <w:rPr>
            <w:noProof/>
            <w:webHidden/>
          </w:rPr>
        </w:r>
        <w:r w:rsidR="0077535B" w:rsidRPr="005D1BAC">
          <w:rPr>
            <w:noProof/>
            <w:webHidden/>
          </w:rPr>
          <w:fldChar w:fldCharType="separate"/>
        </w:r>
        <w:r w:rsidR="00516D6D">
          <w:rPr>
            <w:noProof/>
            <w:webHidden/>
          </w:rPr>
          <w:t>14</w:t>
        </w:r>
        <w:r w:rsidR="0077535B" w:rsidRPr="005D1BAC">
          <w:rPr>
            <w:noProof/>
            <w:webHidden/>
          </w:rPr>
          <w:fldChar w:fldCharType="end"/>
        </w:r>
      </w:hyperlink>
    </w:p>
    <w:p w14:paraId="27C450FE" w14:textId="25206F13"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309" w:history="1">
        <w:r w:rsidR="0077535B" w:rsidRPr="005D1BAC">
          <w:rPr>
            <w:rStyle w:val="Hyperlink"/>
            <w:noProof/>
          </w:rPr>
          <w:t xml:space="preserve">Gambar IV.1. Potongan </w:t>
        </w:r>
        <w:r w:rsidR="0077535B" w:rsidRPr="005D1BAC">
          <w:rPr>
            <w:rStyle w:val="Hyperlink"/>
            <w:i/>
            <w:noProof/>
          </w:rPr>
          <w:t>Log</w:t>
        </w:r>
        <w:r w:rsidR="0077535B" w:rsidRPr="005D1BAC">
          <w:rPr>
            <w:rStyle w:val="Hyperlink"/>
            <w:noProof/>
          </w:rPr>
          <w:t xml:space="preserve"> Prosody</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309 \h </w:instrText>
        </w:r>
        <w:r w:rsidR="0077535B" w:rsidRPr="005D1BAC">
          <w:rPr>
            <w:noProof/>
            <w:webHidden/>
          </w:rPr>
        </w:r>
        <w:r w:rsidR="0077535B" w:rsidRPr="005D1BAC">
          <w:rPr>
            <w:noProof/>
            <w:webHidden/>
          </w:rPr>
          <w:fldChar w:fldCharType="separate"/>
        </w:r>
        <w:r w:rsidR="00516D6D">
          <w:rPr>
            <w:noProof/>
            <w:webHidden/>
          </w:rPr>
          <w:t>30</w:t>
        </w:r>
        <w:r w:rsidR="0077535B" w:rsidRPr="005D1BAC">
          <w:rPr>
            <w:noProof/>
            <w:webHidden/>
          </w:rPr>
          <w:fldChar w:fldCharType="end"/>
        </w:r>
      </w:hyperlink>
    </w:p>
    <w:p w14:paraId="3163D7DF" w14:textId="29241034"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310" w:history="1">
        <w:r w:rsidR="0077535B" w:rsidRPr="005D1BAC">
          <w:rPr>
            <w:rStyle w:val="Hyperlink"/>
            <w:noProof/>
          </w:rPr>
          <w:t>Gambar IV.2. Ilustrasi Partisipan Octo dan Non-Octo pada Jitsi</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310 \h </w:instrText>
        </w:r>
        <w:r w:rsidR="0077535B" w:rsidRPr="005D1BAC">
          <w:rPr>
            <w:noProof/>
            <w:webHidden/>
          </w:rPr>
        </w:r>
        <w:r w:rsidR="0077535B" w:rsidRPr="005D1BAC">
          <w:rPr>
            <w:noProof/>
            <w:webHidden/>
          </w:rPr>
          <w:fldChar w:fldCharType="separate"/>
        </w:r>
        <w:r w:rsidR="00516D6D">
          <w:rPr>
            <w:noProof/>
            <w:webHidden/>
          </w:rPr>
          <w:t>38</w:t>
        </w:r>
        <w:r w:rsidR="0077535B" w:rsidRPr="005D1BAC">
          <w:rPr>
            <w:noProof/>
            <w:webHidden/>
          </w:rPr>
          <w:fldChar w:fldCharType="end"/>
        </w:r>
      </w:hyperlink>
    </w:p>
    <w:p w14:paraId="5E5D574F" w14:textId="5CD695FD"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311" w:history="1">
        <w:r w:rsidR="0077535B" w:rsidRPr="005D1BAC">
          <w:rPr>
            <w:rStyle w:val="Hyperlink"/>
            <w:noProof/>
          </w:rPr>
          <w:t>Gambar V.1. Alur Pengiriman Paket di JVB Setelah Dimodifikasi</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311 \h </w:instrText>
        </w:r>
        <w:r w:rsidR="0077535B" w:rsidRPr="005D1BAC">
          <w:rPr>
            <w:noProof/>
            <w:webHidden/>
          </w:rPr>
        </w:r>
        <w:r w:rsidR="0077535B" w:rsidRPr="005D1BAC">
          <w:rPr>
            <w:noProof/>
            <w:webHidden/>
          </w:rPr>
          <w:fldChar w:fldCharType="separate"/>
        </w:r>
        <w:r w:rsidR="00516D6D">
          <w:rPr>
            <w:noProof/>
            <w:webHidden/>
          </w:rPr>
          <w:t>51</w:t>
        </w:r>
        <w:r w:rsidR="0077535B" w:rsidRPr="005D1BAC">
          <w:rPr>
            <w:noProof/>
            <w:webHidden/>
          </w:rPr>
          <w:fldChar w:fldCharType="end"/>
        </w:r>
      </w:hyperlink>
    </w:p>
    <w:p w14:paraId="3DEB4E9C" w14:textId="0078B1E4"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312" w:history="1">
        <w:r w:rsidR="0077535B" w:rsidRPr="005D1BAC">
          <w:rPr>
            <w:rStyle w:val="Hyperlink"/>
            <w:noProof/>
          </w:rPr>
          <w:t xml:space="preserve">Gambar V.2. Alur fungsi </w:t>
        </w:r>
        <w:r w:rsidR="0077535B" w:rsidRPr="005D1BAC">
          <w:rPr>
            <w:rStyle w:val="SourceCodeChar"/>
            <w:rFonts w:eastAsia="SimSun"/>
            <w:noProof/>
            <w:lang w:val="id-ID"/>
          </w:rPr>
          <w:t>removeWantedRemoteAudioStream()</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312 \h </w:instrText>
        </w:r>
        <w:r w:rsidR="0077535B" w:rsidRPr="005D1BAC">
          <w:rPr>
            <w:noProof/>
            <w:webHidden/>
          </w:rPr>
        </w:r>
        <w:r w:rsidR="0077535B" w:rsidRPr="005D1BAC">
          <w:rPr>
            <w:noProof/>
            <w:webHidden/>
          </w:rPr>
          <w:fldChar w:fldCharType="separate"/>
        </w:r>
        <w:r w:rsidR="00516D6D">
          <w:rPr>
            <w:noProof/>
            <w:webHidden/>
          </w:rPr>
          <w:t>53</w:t>
        </w:r>
        <w:r w:rsidR="0077535B" w:rsidRPr="005D1BAC">
          <w:rPr>
            <w:noProof/>
            <w:webHidden/>
          </w:rPr>
          <w:fldChar w:fldCharType="end"/>
        </w:r>
      </w:hyperlink>
    </w:p>
    <w:p w14:paraId="07339982" w14:textId="7A940936" w:rsidR="0077535B" w:rsidRPr="005D1BAC" w:rsidRDefault="000430A8"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313" w:history="1">
        <w:r w:rsidR="0077535B" w:rsidRPr="005D1BAC">
          <w:rPr>
            <w:rStyle w:val="Hyperlink"/>
            <w:noProof/>
          </w:rPr>
          <w:t xml:space="preserve">Gambar V.3. Alur fungsi </w:t>
        </w:r>
        <w:r w:rsidR="0077535B" w:rsidRPr="005D1BAC">
          <w:rPr>
            <w:rStyle w:val="SourceCodeChar"/>
            <w:rFonts w:eastAsia="SimSun"/>
            <w:noProof/>
            <w:lang w:val="id-ID"/>
          </w:rPr>
          <w:t>removeWantedRemoteVideoStream()</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313 \h </w:instrText>
        </w:r>
        <w:r w:rsidR="0077535B" w:rsidRPr="005D1BAC">
          <w:rPr>
            <w:noProof/>
            <w:webHidden/>
          </w:rPr>
        </w:r>
        <w:r w:rsidR="0077535B" w:rsidRPr="005D1BAC">
          <w:rPr>
            <w:noProof/>
            <w:webHidden/>
          </w:rPr>
          <w:fldChar w:fldCharType="separate"/>
        </w:r>
        <w:r w:rsidR="00516D6D">
          <w:rPr>
            <w:noProof/>
            <w:webHidden/>
          </w:rPr>
          <w:t>54</w:t>
        </w:r>
        <w:r w:rsidR="0077535B" w:rsidRPr="005D1BAC">
          <w:rPr>
            <w:noProof/>
            <w:webHidden/>
          </w:rPr>
          <w:fldChar w:fldCharType="end"/>
        </w:r>
      </w:hyperlink>
    </w:p>
    <w:p w14:paraId="3F7C5764" w14:textId="6194B3BE" w:rsidR="006C7D37" w:rsidRPr="005D1BAC" w:rsidRDefault="00607FE6" w:rsidP="0077535B">
      <w:pPr>
        <w:spacing w:after="160" w:line="240" w:lineRule="auto"/>
        <w:jc w:val="left"/>
        <w:rPr>
          <w:rFonts w:eastAsiaTheme="majorEastAsia" w:cstheme="majorBidi"/>
          <w:b/>
          <w:sz w:val="28"/>
          <w:szCs w:val="32"/>
        </w:rPr>
      </w:pPr>
      <w:r w:rsidRPr="005D1BAC">
        <w:fldChar w:fldCharType="end"/>
      </w:r>
      <w:r w:rsidR="006C7D37" w:rsidRPr="005D1BAC">
        <w:br w:type="page"/>
      </w:r>
    </w:p>
    <w:p w14:paraId="203176F0" w14:textId="77777777" w:rsidR="006C7D37" w:rsidRPr="005D1BAC" w:rsidRDefault="006C7D37" w:rsidP="00FC2902">
      <w:pPr>
        <w:pStyle w:val="Heading1"/>
        <w:numPr>
          <w:ilvl w:val="0"/>
          <w:numId w:val="0"/>
        </w:numPr>
      </w:pPr>
      <w:bookmarkStart w:id="9" w:name="_Toc60131842"/>
      <w:bookmarkStart w:id="10" w:name="_Toc64571729"/>
      <w:r w:rsidRPr="005D1BAC">
        <w:lastRenderedPageBreak/>
        <w:t>DAFTAR LAMPIRAN</w:t>
      </w:r>
      <w:bookmarkEnd w:id="9"/>
      <w:bookmarkEnd w:id="10"/>
    </w:p>
    <w:p w14:paraId="477D80CA" w14:textId="77777777" w:rsidR="002C5A8D" w:rsidRPr="005D1BAC" w:rsidRDefault="002C5A8D" w:rsidP="002C5A8D">
      <w:pPr>
        <w:spacing w:after="160" w:line="259" w:lineRule="auto"/>
        <w:jc w:val="left"/>
      </w:pPr>
    </w:p>
    <w:p w14:paraId="13F5164C" w14:textId="5060E5B1" w:rsidR="00607FE6" w:rsidRPr="005D1BAC" w:rsidRDefault="00607FE6">
      <w:pPr>
        <w:pStyle w:val="TableofFigures"/>
        <w:tabs>
          <w:tab w:val="right" w:leader="dot" w:pos="7927"/>
        </w:tabs>
        <w:rPr>
          <w:rFonts w:asciiTheme="minorHAnsi" w:eastAsiaTheme="minorEastAsia" w:hAnsiTheme="minorHAnsi"/>
          <w:noProof/>
          <w:sz w:val="22"/>
          <w:lang w:eastAsia="id-ID"/>
        </w:rPr>
      </w:pPr>
      <w:r w:rsidRPr="005D1BAC">
        <w:fldChar w:fldCharType="begin"/>
      </w:r>
      <w:r w:rsidRPr="005D1BAC">
        <w:instrText xml:space="preserve"> TOC \h \z \c "Lampiran" </w:instrText>
      </w:r>
      <w:r w:rsidRPr="005D1BAC">
        <w:fldChar w:fldCharType="separate"/>
      </w:r>
      <w:hyperlink w:anchor="_Toc60132559" w:history="1">
        <w:r w:rsidRPr="005D1BAC">
          <w:rPr>
            <w:rStyle w:val="Hyperlink"/>
            <w:noProof/>
          </w:rPr>
          <w:t>Lampiran 1</w:t>
        </w:r>
        <w:r w:rsidRPr="005D1BAC">
          <w:rPr>
            <w:noProof/>
            <w:webHidden/>
          </w:rPr>
          <w:tab/>
        </w:r>
        <w:r w:rsidRPr="005D1BAC">
          <w:rPr>
            <w:noProof/>
            <w:webHidden/>
          </w:rPr>
          <w:fldChar w:fldCharType="begin"/>
        </w:r>
        <w:r w:rsidRPr="005D1BAC">
          <w:rPr>
            <w:noProof/>
            <w:webHidden/>
          </w:rPr>
          <w:instrText xml:space="preserve"> PAGEREF _Toc60132559 \h </w:instrText>
        </w:r>
        <w:r w:rsidRPr="005D1BAC">
          <w:rPr>
            <w:noProof/>
            <w:webHidden/>
          </w:rPr>
        </w:r>
        <w:r w:rsidRPr="005D1BAC">
          <w:rPr>
            <w:noProof/>
            <w:webHidden/>
          </w:rPr>
          <w:fldChar w:fldCharType="separate"/>
        </w:r>
        <w:r w:rsidR="00516D6D">
          <w:rPr>
            <w:noProof/>
            <w:webHidden/>
          </w:rPr>
          <w:t>88</w:t>
        </w:r>
        <w:r w:rsidRPr="005D1BAC">
          <w:rPr>
            <w:noProof/>
            <w:webHidden/>
          </w:rPr>
          <w:fldChar w:fldCharType="end"/>
        </w:r>
      </w:hyperlink>
    </w:p>
    <w:p w14:paraId="34C2AA03" w14:textId="3C650F8A" w:rsidR="002C5A8D" w:rsidRPr="005D1BAC" w:rsidRDefault="00607FE6" w:rsidP="002C5A8D">
      <w:pPr>
        <w:spacing w:after="160" w:line="259" w:lineRule="auto"/>
        <w:jc w:val="left"/>
        <w:sectPr w:rsidR="002C5A8D" w:rsidRPr="005D1BAC" w:rsidSect="00A46772">
          <w:headerReference w:type="default" r:id="rId12"/>
          <w:headerReference w:type="first" r:id="rId13"/>
          <w:pgSz w:w="11906" w:h="16838" w:code="9"/>
          <w:pgMar w:top="2268" w:right="1701" w:bottom="1701" w:left="2268" w:header="709" w:footer="709" w:gutter="0"/>
          <w:pgNumType w:fmt="lowerRoman" w:start="1"/>
          <w:cols w:space="708"/>
          <w:docGrid w:linePitch="360"/>
        </w:sectPr>
      </w:pPr>
      <w:r w:rsidRPr="005D1BAC">
        <w:fldChar w:fldCharType="end"/>
      </w:r>
    </w:p>
    <w:p w14:paraId="2B010CC2" w14:textId="3456DF4B" w:rsidR="002C5A8D" w:rsidRPr="005D1BAC" w:rsidRDefault="002E5814" w:rsidP="00FC2902">
      <w:pPr>
        <w:pStyle w:val="Heading1"/>
      </w:pPr>
      <w:r w:rsidRPr="005D1BAC">
        <w:lastRenderedPageBreak/>
        <w:br/>
      </w:r>
      <w:r w:rsidR="003A3B0E">
        <w:rPr>
          <w:lang w:val="en-US"/>
        </w:rPr>
        <w:t>DESKRIPSI APLIKASI</w:t>
      </w:r>
    </w:p>
    <w:p w14:paraId="625335E2" w14:textId="1D1E389B" w:rsidR="002C5A8D" w:rsidRPr="005D1BAC" w:rsidRDefault="003A3B0E" w:rsidP="009243E6">
      <w:pPr>
        <w:pStyle w:val="Heading2"/>
      </w:pPr>
      <w:r>
        <w:rPr>
          <w:lang w:val="en-US"/>
        </w:rPr>
        <w:t xml:space="preserve">Permainan Monopoli </w:t>
      </w:r>
      <w:r w:rsidR="0047354A">
        <w:rPr>
          <w:lang w:val="en-US"/>
        </w:rPr>
        <w:t>s</w:t>
      </w:r>
      <w:r>
        <w:rPr>
          <w:lang w:val="en-US"/>
        </w:rPr>
        <w:t>ecara Umum</w:t>
      </w:r>
    </w:p>
    <w:p w14:paraId="296B19DF" w14:textId="1C11F9A1" w:rsidR="007C6074" w:rsidRDefault="007C6074" w:rsidP="00E30838">
      <w:pPr>
        <w:rPr>
          <w:rFonts w:eastAsia="Times New Roman" w:cs="Times New Roman"/>
          <w:color w:val="000000"/>
          <w:szCs w:val="24"/>
          <w:lang w:val="en-US"/>
        </w:rPr>
      </w:pPr>
      <w:r>
        <w:rPr>
          <w:rFonts w:eastAsia="Times New Roman" w:cs="Times New Roman"/>
          <w:color w:val="000000"/>
          <w:szCs w:val="24"/>
        </w:rPr>
        <w:t xml:space="preserve">Monopoli merupakan permainan genre papan yang berbasis strategi. Tujuan para pemain monopoli yaitu mengumpulkan uang sewa dari lawan mereka agar lawannya bangkrut. Setiap pemain melempar dadu secara bergantian untuk memindahkan bidaknya. Hasil lemparan dadu ini akan mengarahkan bidak pemain ke satu petak, dimana pemain akan membeli petak itu atau mebayar uang sewa. Pemain monopoli diberikan sejumlah uang untuk dapat melakukan transaksi jual beli dan membayar uang sewa. Selain itu, pemain dapat pula memperdagangkan properti. </w:t>
      </w:r>
      <w:r>
        <w:rPr>
          <w:rFonts w:eastAsia="Times New Roman" w:cs="Times New Roman"/>
          <w:color w:val="000000"/>
          <w:szCs w:val="24"/>
          <w:lang w:val="en-US"/>
        </w:rPr>
        <w:t>Adapun, papan dan perlengkapan lainnya yang dipakai pada permainan monopoli pada Gambar I.1.</w:t>
      </w:r>
    </w:p>
    <w:p w14:paraId="78A25660" w14:textId="06D88642" w:rsidR="007C6074" w:rsidRPr="007C6074" w:rsidRDefault="007C6074" w:rsidP="007C6074">
      <w:pPr>
        <w:jc w:val="center"/>
        <w:rPr>
          <w:rFonts w:eastAsia="Times New Roman" w:cs="Times New Roman"/>
          <w:color w:val="000000"/>
          <w:szCs w:val="24"/>
          <w:lang w:val="en-US"/>
        </w:rPr>
      </w:pPr>
      <w:r>
        <w:rPr>
          <w:rFonts w:eastAsia="Times New Roman" w:cs="Times New Roman"/>
          <w:noProof/>
          <w:color w:val="000000"/>
          <w:szCs w:val="24"/>
        </w:rPr>
        <w:drawing>
          <wp:inline distT="114300" distB="114300" distL="114300" distR="114300" wp14:anchorId="3BA33C50" wp14:editId="004D9498">
            <wp:extent cx="4170381" cy="2357172"/>
            <wp:effectExtent l="0" t="0" r="0" b="0"/>
            <wp:docPr id="2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4170381" cy="2357172"/>
                    </a:xfrm>
                    <a:prstGeom prst="rect">
                      <a:avLst/>
                    </a:prstGeom>
                    <a:ln/>
                  </pic:spPr>
                </pic:pic>
              </a:graphicData>
            </a:graphic>
          </wp:inline>
        </w:drawing>
      </w:r>
    </w:p>
    <w:p w14:paraId="5B02DA5A" w14:textId="6BDF416D" w:rsidR="007C6074" w:rsidRPr="007C6074" w:rsidRDefault="007C6074" w:rsidP="007C6074">
      <w:pPr>
        <w:shd w:val="clear" w:color="auto" w:fill="FFFFFF"/>
        <w:spacing w:line="276" w:lineRule="auto"/>
        <w:ind w:left="720"/>
        <w:jc w:val="center"/>
        <w:rPr>
          <w:rFonts w:eastAsia="Times New Roman" w:cs="Times New Roman"/>
          <w:szCs w:val="24"/>
          <w:lang w:val="en-US"/>
        </w:rPr>
      </w:pPr>
      <w:bookmarkStart w:id="11" w:name="_Toc59721010"/>
      <w:bookmarkStart w:id="12" w:name="_Toc60131845"/>
      <w:bookmarkStart w:id="13" w:name="_Toc64571732"/>
      <w:r w:rsidRPr="007C6074">
        <w:rPr>
          <w:rFonts w:eastAsia="Times New Roman" w:cs="Times New Roman"/>
          <w:szCs w:val="24"/>
        </w:rPr>
        <w:t xml:space="preserve">Gambar </w:t>
      </w:r>
      <w:r>
        <w:rPr>
          <w:rFonts w:eastAsia="Times New Roman" w:cs="Times New Roman"/>
          <w:szCs w:val="24"/>
          <w:lang w:val="en-US"/>
        </w:rPr>
        <w:t xml:space="preserve">I.1. </w:t>
      </w:r>
      <w:r w:rsidRPr="007C6074">
        <w:rPr>
          <w:rFonts w:eastAsia="Times New Roman" w:cs="Times New Roman"/>
          <w:szCs w:val="24"/>
          <w:lang w:val="en-US"/>
        </w:rPr>
        <w:t>P</w:t>
      </w:r>
      <w:r w:rsidRPr="007C6074">
        <w:rPr>
          <w:rFonts w:eastAsia="Times New Roman" w:cs="Times New Roman"/>
          <w:szCs w:val="24"/>
        </w:rPr>
        <w:t>apan</w:t>
      </w:r>
      <w:r w:rsidRPr="007C6074">
        <w:rPr>
          <w:rFonts w:eastAsia="Times New Roman" w:cs="Times New Roman"/>
          <w:szCs w:val="24"/>
          <w:lang w:val="en-US"/>
        </w:rPr>
        <w:t>, kartu, uang,</w:t>
      </w:r>
      <w:r w:rsidRPr="007C6074">
        <w:rPr>
          <w:rFonts w:eastAsia="Times New Roman" w:cs="Times New Roman"/>
          <w:szCs w:val="24"/>
        </w:rPr>
        <w:t xml:space="preserve"> dan bidak pada permainan Monopoli</w:t>
      </w:r>
      <w:r>
        <w:rPr>
          <w:rFonts w:eastAsia="Times New Roman" w:cs="Times New Roman"/>
          <w:szCs w:val="24"/>
          <w:lang w:val="en-US"/>
        </w:rPr>
        <w:t>.</w:t>
      </w:r>
    </w:p>
    <w:bookmarkEnd w:id="11"/>
    <w:bookmarkEnd w:id="12"/>
    <w:bookmarkEnd w:id="13"/>
    <w:p w14:paraId="1F33CEB1" w14:textId="0A766132" w:rsidR="004B44DB" w:rsidRPr="005D1BAC" w:rsidRDefault="00BB14A6" w:rsidP="009243E6">
      <w:pPr>
        <w:pStyle w:val="Heading2"/>
      </w:pPr>
      <w:r>
        <w:rPr>
          <w:lang w:val="en-US"/>
        </w:rPr>
        <w:t>Skenario</w:t>
      </w:r>
    </w:p>
    <w:p w14:paraId="24A54387" w14:textId="4F97B198" w:rsidR="00B55702" w:rsidRDefault="007C6074" w:rsidP="00B55702">
      <w:pPr>
        <w:rPr>
          <w:lang w:val="en-US"/>
        </w:rPr>
      </w:pPr>
      <w:r>
        <w:rPr>
          <w:lang w:val="en-US"/>
        </w:rPr>
        <w:t>Permainan monopoli memiliki banyak versi yang tergantung pada</w:t>
      </w:r>
      <w:r w:rsidRPr="0047354A">
        <w:rPr>
          <w:i/>
          <w:iCs/>
          <w:lang w:val="en-US"/>
        </w:rPr>
        <w:t xml:space="preserve"> storyboard</w:t>
      </w:r>
      <w:r>
        <w:rPr>
          <w:lang w:val="en-US"/>
        </w:rPr>
        <w:t xml:space="preserve"> dan aturan-aturan yang berlaku. Maka dari itu, program kami menerapkan </w:t>
      </w:r>
      <w:r w:rsidR="00B55702">
        <w:rPr>
          <w:i/>
          <w:iCs/>
          <w:lang w:val="en-US"/>
        </w:rPr>
        <w:t xml:space="preserve">storyboard </w:t>
      </w:r>
      <w:r w:rsidR="00B55702">
        <w:rPr>
          <w:lang w:val="en-US"/>
        </w:rPr>
        <w:t>beserta peraturannya sebagai berikut.</w:t>
      </w:r>
    </w:p>
    <w:p w14:paraId="7263E1AB" w14:textId="58E213A6" w:rsidR="00B55702" w:rsidRDefault="00642F29" w:rsidP="00B55702">
      <w:pPr>
        <w:pStyle w:val="Heading3"/>
        <w:rPr>
          <w:lang w:val="en-US"/>
        </w:rPr>
      </w:pPr>
      <w:r>
        <w:rPr>
          <w:lang w:val="en-US"/>
        </w:rPr>
        <w:lastRenderedPageBreak/>
        <w:t>Menu</w:t>
      </w:r>
      <w:r w:rsidR="00B55702">
        <w:rPr>
          <w:lang w:val="en-US"/>
        </w:rPr>
        <w:t xml:space="preserve"> Utama Permainan</w:t>
      </w:r>
    </w:p>
    <w:p w14:paraId="19EFADFF" w14:textId="5B0B2C41" w:rsidR="00B55702" w:rsidRDefault="003A7D92" w:rsidP="00B55702">
      <w:pPr>
        <w:pStyle w:val="Heading4"/>
      </w:pPr>
      <w:r>
        <w:t>Mulai Permainan</w:t>
      </w:r>
      <w:r w:rsidR="00B55702">
        <w:t xml:space="preserve"> </w:t>
      </w:r>
    </w:p>
    <w:p w14:paraId="425A1177" w14:textId="30B94A8F" w:rsidR="00B55702" w:rsidRDefault="007E5BC9" w:rsidP="00B55702">
      <w:pPr>
        <w:rPr>
          <w:lang w:val="en-US"/>
        </w:rPr>
      </w:pPr>
      <w:r>
        <w:rPr>
          <w:lang w:val="en-US"/>
        </w:rPr>
        <w:t>Mulai permainan</w:t>
      </w:r>
      <w:r w:rsidR="00B55702">
        <w:rPr>
          <w:i/>
          <w:iCs/>
          <w:lang w:val="en-US"/>
        </w:rPr>
        <w:t xml:space="preserve"> </w:t>
      </w:r>
      <w:r w:rsidR="00B55702">
        <w:rPr>
          <w:lang w:val="en-US"/>
        </w:rPr>
        <w:t>merupakan opsi untuk memulai permainan.</w:t>
      </w:r>
      <w:r w:rsidR="003A7D92">
        <w:rPr>
          <w:lang w:val="en-US"/>
        </w:rPr>
        <w:t xml:space="preserve"> Untuk </w:t>
      </w:r>
      <w:r w:rsidR="00BB14A6">
        <w:rPr>
          <w:lang w:val="en-US"/>
        </w:rPr>
        <w:t>mengakses</w:t>
      </w:r>
      <w:r w:rsidR="003A7D92">
        <w:rPr>
          <w:lang w:val="en-US"/>
        </w:rPr>
        <w:t xml:space="preserve"> opsi ini pemain perlu menekan angka satu dan menekan enter pada </w:t>
      </w:r>
      <w:r w:rsidR="003A7D92" w:rsidRPr="003A7D92">
        <w:rPr>
          <w:i/>
          <w:iCs/>
          <w:lang w:val="en-US"/>
        </w:rPr>
        <w:t>keyboard</w:t>
      </w:r>
      <w:r w:rsidR="00B55702">
        <w:rPr>
          <w:lang w:val="en-US"/>
        </w:rPr>
        <w:t xml:space="preserve">. </w:t>
      </w:r>
      <w:r w:rsidR="005D00D7">
        <w:rPr>
          <w:lang w:val="en-US"/>
        </w:rPr>
        <w:t>Setelah itu, pemain akan diminta untuk memasuki nama permain yang dimana tidak boleh lebih dari lima karakter. Sesudah itu, permainan akan menampilkan tiga level pemain komputer dan pemain dapat memilih salah satu dari tiga pilihan tersebut dengan memasukkan nomor satu sampai tiga.</w:t>
      </w:r>
    </w:p>
    <w:p w14:paraId="038BE049" w14:textId="41DD93CC" w:rsidR="005D00D7" w:rsidRDefault="007E5BC9" w:rsidP="005D00D7">
      <w:pPr>
        <w:pStyle w:val="Heading4"/>
      </w:pPr>
      <w:r>
        <w:t>Skor Tertinggi</w:t>
      </w:r>
    </w:p>
    <w:p w14:paraId="70E7E4DE" w14:textId="4E7FD07D" w:rsidR="005D00D7" w:rsidRDefault="007E5BC9" w:rsidP="005D00D7">
      <w:pPr>
        <w:rPr>
          <w:lang w:val="en-US"/>
        </w:rPr>
      </w:pPr>
      <w:r>
        <w:rPr>
          <w:lang w:val="en-US"/>
        </w:rPr>
        <w:t xml:space="preserve">Skor Tertinggi </w:t>
      </w:r>
      <w:r w:rsidR="005D00D7">
        <w:rPr>
          <w:lang w:val="en-US"/>
        </w:rPr>
        <w:t>merupakan opsi untuk</w:t>
      </w:r>
      <w:r w:rsidR="003A7D92">
        <w:rPr>
          <w:lang w:val="en-US"/>
        </w:rPr>
        <w:t xml:space="preserve"> me</w:t>
      </w:r>
      <w:r>
        <w:rPr>
          <w:lang w:val="en-US"/>
        </w:rPr>
        <w:t>nampikan</w:t>
      </w:r>
      <w:r w:rsidR="003A7D92">
        <w:rPr>
          <w:lang w:val="en-US"/>
        </w:rPr>
        <w:t xml:space="preserve"> riwayat skor paling tinggi. Untuk </w:t>
      </w:r>
      <w:r w:rsidR="00BB14A6">
        <w:rPr>
          <w:lang w:val="en-US"/>
        </w:rPr>
        <w:t>mengakses</w:t>
      </w:r>
      <w:r w:rsidR="003A7D92">
        <w:rPr>
          <w:lang w:val="en-US"/>
        </w:rPr>
        <w:t xml:space="preserve"> opsi ini pemain perlu menekan angka dua dan menekan enter pada </w:t>
      </w:r>
      <w:r w:rsidR="003A7D92" w:rsidRPr="003A7D92">
        <w:rPr>
          <w:i/>
          <w:iCs/>
          <w:lang w:val="en-US"/>
        </w:rPr>
        <w:t>keyboard</w:t>
      </w:r>
      <w:r w:rsidR="003A7D92">
        <w:rPr>
          <w:i/>
          <w:iCs/>
          <w:lang w:val="en-US"/>
        </w:rPr>
        <w:t xml:space="preserve">. </w:t>
      </w:r>
      <w:r w:rsidR="003A7D92">
        <w:rPr>
          <w:lang w:val="en-US"/>
        </w:rPr>
        <w:t xml:space="preserve">Pada opsi ini akan ditampilkan satu skor paling tinggi yang diraih oleh pemain dari seluruh permainan yang pernah dijalankan beserta </w:t>
      </w:r>
      <w:r>
        <w:rPr>
          <w:lang w:val="en-US"/>
        </w:rPr>
        <w:t xml:space="preserve">waktu yang berupa tanggal, bula, tahun, jam, menit, dan detik </w:t>
      </w:r>
      <w:r w:rsidR="003A7D92">
        <w:rPr>
          <w:lang w:val="en-US"/>
        </w:rPr>
        <w:t>kapan permainan dimulai. Pada tampilan</w:t>
      </w:r>
      <w:r>
        <w:rPr>
          <w:lang w:val="en-US"/>
        </w:rPr>
        <w:t xml:space="preserve"> Skor Tertinggi</w:t>
      </w:r>
      <w:r w:rsidR="003A7D92">
        <w:rPr>
          <w:lang w:val="en-US"/>
        </w:rPr>
        <w:t>, skor berupa sisa jumlah uang dan harga keseluruhan harta pada akhir permainan.</w:t>
      </w:r>
    </w:p>
    <w:p w14:paraId="72D2D58D" w14:textId="18C1F92C" w:rsidR="003A7D92" w:rsidRDefault="007E5BC9" w:rsidP="003A7D92">
      <w:pPr>
        <w:pStyle w:val="Heading4"/>
      </w:pPr>
      <w:r>
        <w:t>Riwayat Skor</w:t>
      </w:r>
    </w:p>
    <w:p w14:paraId="336ABCA1" w14:textId="545E5C82" w:rsidR="007E5BC9" w:rsidRDefault="007E5BC9" w:rsidP="007E5BC9">
      <w:pPr>
        <w:rPr>
          <w:lang w:val="en-US"/>
        </w:rPr>
      </w:pPr>
      <w:r>
        <w:rPr>
          <w:lang w:val="en-US"/>
        </w:rPr>
        <w:t xml:space="preserve">Riwayat Skor merupakan opsi untuk menampikan seluruh riwayat skor. Untuk </w:t>
      </w:r>
      <w:r w:rsidR="00BB14A6">
        <w:rPr>
          <w:lang w:val="en-US"/>
        </w:rPr>
        <w:t>mengakses</w:t>
      </w:r>
      <w:r>
        <w:rPr>
          <w:lang w:val="en-US"/>
        </w:rPr>
        <w:t xml:space="preserve"> opsi ini pemain perlu menekan angka tiga dan menekan enter pada </w:t>
      </w:r>
      <w:r w:rsidRPr="007E5BC9">
        <w:rPr>
          <w:i/>
          <w:iCs/>
          <w:lang w:val="en-US"/>
        </w:rPr>
        <w:t>keyboard</w:t>
      </w:r>
      <w:r>
        <w:rPr>
          <w:lang w:val="en-US"/>
        </w:rPr>
        <w:t>. Riwayat skor akan ditampilkan berdasarkan tanggal paling awal ke tanggal paling terbaru disertai waktu yang berupa tanggal, bula, tahun, jam, menit, dan detik kapan permainan dimulai.</w:t>
      </w:r>
    </w:p>
    <w:p w14:paraId="4AE0A5ED" w14:textId="4CD0561C" w:rsidR="007E5BC9" w:rsidRDefault="007E5BC9" w:rsidP="007E5BC9">
      <w:pPr>
        <w:pStyle w:val="Heading4"/>
      </w:pPr>
      <w:r>
        <w:t>Bantuan</w:t>
      </w:r>
    </w:p>
    <w:p w14:paraId="3ECA8306" w14:textId="4F37B1CB" w:rsidR="007E5BC9" w:rsidRPr="00BB14A6" w:rsidRDefault="007E5BC9" w:rsidP="007E5BC9">
      <w:pPr>
        <w:rPr>
          <w:lang w:val="en-US"/>
        </w:rPr>
      </w:pPr>
      <w:r>
        <w:rPr>
          <w:lang w:val="en-US"/>
        </w:rPr>
        <w:t xml:space="preserve">Bantuan merupakan opsi untuk </w:t>
      </w:r>
      <w:r w:rsidR="00BB14A6">
        <w:rPr>
          <w:lang w:val="en-US"/>
        </w:rPr>
        <w:t xml:space="preserve">menampilkan tujuan permainan dan cara bermain dari permainan tersebut. Untuk mengakses opsi ini pemain perlu menekan angka </w:t>
      </w:r>
      <w:r w:rsidR="00BB14A6">
        <w:rPr>
          <w:lang w:val="en-US"/>
        </w:rPr>
        <w:lastRenderedPageBreak/>
        <w:t xml:space="preserve">empat dan menekan enter pada </w:t>
      </w:r>
      <w:r w:rsidR="00BB14A6">
        <w:rPr>
          <w:i/>
          <w:iCs/>
          <w:lang w:val="en-US"/>
        </w:rPr>
        <w:t>keyboard.</w:t>
      </w:r>
      <w:r w:rsidR="00BB14A6">
        <w:rPr>
          <w:lang w:val="en-US"/>
        </w:rPr>
        <w:t xml:space="preserve"> Opsi ini berfungsi untuk membantu pemain dalam memahami aturan dan skenario versi game kami. </w:t>
      </w:r>
    </w:p>
    <w:p w14:paraId="6480DCEE" w14:textId="108BB1EC" w:rsidR="007E5BC9" w:rsidRPr="007E5BC9" w:rsidRDefault="007E5BC9" w:rsidP="007E5BC9">
      <w:pPr>
        <w:pStyle w:val="Heading4"/>
      </w:pPr>
      <w:r>
        <w:t xml:space="preserve"> Kredit</w:t>
      </w:r>
    </w:p>
    <w:p w14:paraId="1DDEEA76" w14:textId="48323720" w:rsidR="007E5BC9" w:rsidRPr="007E5BC9" w:rsidRDefault="007E5BC9" w:rsidP="007E5BC9">
      <w:pPr>
        <w:rPr>
          <w:lang w:val="en-US"/>
        </w:rPr>
      </w:pPr>
      <w:r>
        <w:rPr>
          <w:lang w:val="en-US"/>
        </w:rPr>
        <w:t xml:space="preserve">Kredit merupakan opsi untuk menampilkan data pembuat. Untuk </w:t>
      </w:r>
      <w:r w:rsidR="00BB14A6">
        <w:rPr>
          <w:lang w:val="en-US"/>
        </w:rPr>
        <w:t>mengakses</w:t>
      </w:r>
      <w:r>
        <w:rPr>
          <w:lang w:val="en-US"/>
        </w:rPr>
        <w:t xml:space="preserve"> opsi ini pemain perlu menekan angka</w:t>
      </w:r>
      <w:r w:rsidR="00BB14A6">
        <w:rPr>
          <w:lang w:val="en-US"/>
        </w:rPr>
        <w:t xml:space="preserve"> lima</w:t>
      </w:r>
      <w:r>
        <w:rPr>
          <w:lang w:val="en-US"/>
        </w:rPr>
        <w:t xml:space="preserve"> dan menekan enter pada </w:t>
      </w:r>
      <w:r w:rsidRPr="007E5BC9">
        <w:rPr>
          <w:i/>
          <w:iCs/>
          <w:lang w:val="en-US"/>
        </w:rPr>
        <w:t>keyboard</w:t>
      </w:r>
      <w:r>
        <w:rPr>
          <w:lang w:val="en-US"/>
        </w:rPr>
        <w:t xml:space="preserve">. Tampilan kredit berisi nama permainan dan data pembuat permainan yaiut nama, NIM, jurusan, produ, perguruan tinggi, dan tahun permainan dibuat. </w:t>
      </w:r>
    </w:p>
    <w:p w14:paraId="4F3B9D0E" w14:textId="7A25336A" w:rsidR="00B55702" w:rsidRPr="00B55702" w:rsidRDefault="00BB14A6" w:rsidP="00BB14A6">
      <w:pPr>
        <w:pStyle w:val="Heading4"/>
      </w:pPr>
      <w:r>
        <w:t>Keluar</w:t>
      </w:r>
    </w:p>
    <w:p w14:paraId="01C7FB45" w14:textId="655C070A" w:rsidR="00E30838" w:rsidRDefault="00BB14A6" w:rsidP="00B55702">
      <w:pPr>
        <w:rPr>
          <w:lang w:val="en-US"/>
        </w:rPr>
      </w:pPr>
      <w:r>
        <w:rPr>
          <w:lang w:val="en-US"/>
        </w:rPr>
        <w:t xml:space="preserve">Keluar merupakan opsi untuk berhenti jalannya program. Untuk mengakses opsi ini pemain perlu menekan angka enam dan menekan enter pada </w:t>
      </w:r>
      <w:r>
        <w:rPr>
          <w:i/>
          <w:iCs/>
          <w:lang w:val="en-US"/>
        </w:rPr>
        <w:t>keyboard.</w:t>
      </w:r>
    </w:p>
    <w:p w14:paraId="36DF4369" w14:textId="308710B1" w:rsidR="003D2922" w:rsidRPr="003D2922" w:rsidRDefault="00BB14A6" w:rsidP="003D2922">
      <w:pPr>
        <w:pStyle w:val="Heading3"/>
        <w:rPr>
          <w:lang w:val="en-US"/>
        </w:rPr>
      </w:pPr>
      <w:r>
        <w:rPr>
          <w:lang w:val="en-US"/>
        </w:rPr>
        <w:t>Permainan Monopoli</w:t>
      </w:r>
    </w:p>
    <w:p w14:paraId="27E1983F" w14:textId="070E8DFF" w:rsidR="0071660D" w:rsidRDefault="0071660D" w:rsidP="0071660D">
      <w:pPr>
        <w:pStyle w:val="Heading4"/>
      </w:pPr>
      <w:r>
        <w:t>Papan</w:t>
      </w:r>
    </w:p>
    <w:p w14:paraId="237C850A" w14:textId="520B1C9D" w:rsidR="0071660D" w:rsidRDefault="003D2922" w:rsidP="0071660D">
      <w:pPr>
        <w:rPr>
          <w:lang w:val="en-US"/>
        </w:rPr>
      </w:pPr>
      <w:r w:rsidRPr="003D2922">
        <w:rPr>
          <w:noProof/>
          <w:lang w:val="en-US"/>
        </w:rPr>
        <w:drawing>
          <wp:anchor distT="0" distB="0" distL="114300" distR="114300" simplePos="0" relativeHeight="251665408" behindDoc="0" locked="0" layoutInCell="1" allowOverlap="1" wp14:anchorId="62936580" wp14:editId="3BC5F973">
            <wp:simplePos x="0" y="0"/>
            <wp:positionH relativeFrom="page">
              <wp:posOffset>2759759</wp:posOffset>
            </wp:positionH>
            <wp:positionV relativeFrom="paragraph">
              <wp:posOffset>761903</wp:posOffset>
            </wp:positionV>
            <wp:extent cx="2980055" cy="25146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980055" cy="2514600"/>
                    </a:xfrm>
                    <a:prstGeom prst="rect">
                      <a:avLst/>
                    </a:prstGeom>
                  </pic:spPr>
                </pic:pic>
              </a:graphicData>
            </a:graphic>
          </wp:anchor>
        </w:drawing>
      </w:r>
      <w:r w:rsidR="0071660D">
        <w:rPr>
          <w:lang w:val="en-US"/>
        </w:rPr>
        <w:t xml:space="preserve">Monopoli versi kami memiliki 32 petak yang terdiri dari 1 petak mulai, 20 petak properti, 4 petak tagihan uang, 4 petak </w:t>
      </w:r>
      <w:r w:rsidR="0071660D">
        <w:rPr>
          <w:i/>
          <w:iCs/>
          <w:lang w:val="en-US"/>
        </w:rPr>
        <w:t xml:space="preserve">fortune, </w:t>
      </w:r>
      <w:r w:rsidR="0071660D">
        <w:rPr>
          <w:lang w:val="en-US"/>
        </w:rPr>
        <w:t xml:space="preserve">dan 2 petak hukuman. </w:t>
      </w:r>
      <w:r>
        <w:rPr>
          <w:lang w:val="en-US"/>
        </w:rPr>
        <w:t>Sketsa papan monopoli kami dapat dilihat pada Gambar I.2.</w:t>
      </w:r>
    </w:p>
    <w:p w14:paraId="08C7D520" w14:textId="2BB3255E" w:rsidR="003D2922" w:rsidRDefault="003D2922" w:rsidP="003D2922">
      <w:pPr>
        <w:shd w:val="clear" w:color="auto" w:fill="FFFFFF"/>
        <w:tabs>
          <w:tab w:val="left" w:pos="720"/>
        </w:tabs>
        <w:spacing w:line="276" w:lineRule="auto"/>
        <w:ind w:left="720"/>
        <w:jc w:val="center"/>
        <w:rPr>
          <w:rFonts w:eastAsia="Times New Roman" w:cs="Times New Roman"/>
          <w:szCs w:val="24"/>
        </w:rPr>
      </w:pPr>
    </w:p>
    <w:p w14:paraId="14A380E3" w14:textId="58C7833D" w:rsidR="003D2922" w:rsidRDefault="003D2922" w:rsidP="003D2922">
      <w:pPr>
        <w:shd w:val="clear" w:color="auto" w:fill="FFFFFF"/>
        <w:tabs>
          <w:tab w:val="left" w:pos="720"/>
        </w:tabs>
        <w:spacing w:line="276" w:lineRule="auto"/>
        <w:ind w:left="720"/>
        <w:jc w:val="center"/>
        <w:rPr>
          <w:rFonts w:eastAsia="Times New Roman" w:cs="Times New Roman"/>
          <w:szCs w:val="24"/>
        </w:rPr>
      </w:pPr>
    </w:p>
    <w:p w14:paraId="5851DAC2" w14:textId="77777777" w:rsidR="003D2922" w:rsidRDefault="003D2922" w:rsidP="003D2922">
      <w:pPr>
        <w:shd w:val="clear" w:color="auto" w:fill="FFFFFF"/>
        <w:tabs>
          <w:tab w:val="left" w:pos="720"/>
        </w:tabs>
        <w:spacing w:line="276" w:lineRule="auto"/>
        <w:ind w:left="720"/>
        <w:jc w:val="center"/>
        <w:rPr>
          <w:rFonts w:eastAsia="Times New Roman" w:cs="Times New Roman"/>
          <w:szCs w:val="24"/>
        </w:rPr>
      </w:pPr>
    </w:p>
    <w:p w14:paraId="21D095BA" w14:textId="77777777" w:rsidR="003D2922" w:rsidRDefault="003D2922" w:rsidP="003D2922">
      <w:pPr>
        <w:shd w:val="clear" w:color="auto" w:fill="FFFFFF"/>
        <w:tabs>
          <w:tab w:val="left" w:pos="720"/>
        </w:tabs>
        <w:spacing w:line="276" w:lineRule="auto"/>
        <w:ind w:left="720"/>
        <w:jc w:val="center"/>
        <w:rPr>
          <w:rFonts w:eastAsia="Times New Roman" w:cs="Times New Roman"/>
          <w:szCs w:val="24"/>
        </w:rPr>
      </w:pPr>
    </w:p>
    <w:p w14:paraId="3410A5C8" w14:textId="77777777" w:rsidR="003D2922" w:rsidRDefault="003D2922" w:rsidP="003D2922">
      <w:pPr>
        <w:shd w:val="clear" w:color="auto" w:fill="FFFFFF"/>
        <w:tabs>
          <w:tab w:val="left" w:pos="720"/>
        </w:tabs>
        <w:spacing w:line="276" w:lineRule="auto"/>
        <w:ind w:left="720"/>
        <w:jc w:val="center"/>
        <w:rPr>
          <w:rFonts w:eastAsia="Times New Roman" w:cs="Times New Roman"/>
          <w:szCs w:val="24"/>
        </w:rPr>
      </w:pPr>
    </w:p>
    <w:p w14:paraId="1B5509F5" w14:textId="77777777" w:rsidR="003D2922" w:rsidRDefault="003D2922" w:rsidP="003D2922">
      <w:pPr>
        <w:shd w:val="clear" w:color="auto" w:fill="FFFFFF"/>
        <w:tabs>
          <w:tab w:val="left" w:pos="720"/>
        </w:tabs>
        <w:spacing w:line="276" w:lineRule="auto"/>
        <w:ind w:left="720"/>
        <w:jc w:val="center"/>
        <w:rPr>
          <w:rFonts w:eastAsia="Times New Roman" w:cs="Times New Roman"/>
          <w:szCs w:val="24"/>
        </w:rPr>
      </w:pPr>
    </w:p>
    <w:p w14:paraId="47ECBFB3" w14:textId="77777777" w:rsidR="003D2922" w:rsidRDefault="003D2922" w:rsidP="003D2922">
      <w:pPr>
        <w:shd w:val="clear" w:color="auto" w:fill="FFFFFF"/>
        <w:tabs>
          <w:tab w:val="left" w:pos="720"/>
        </w:tabs>
        <w:spacing w:line="276" w:lineRule="auto"/>
        <w:ind w:left="720"/>
        <w:jc w:val="center"/>
        <w:rPr>
          <w:rFonts w:eastAsia="Times New Roman" w:cs="Times New Roman"/>
          <w:szCs w:val="24"/>
        </w:rPr>
      </w:pPr>
    </w:p>
    <w:p w14:paraId="3D3943E6" w14:textId="7435AA27" w:rsidR="003D2922" w:rsidRPr="003D2922" w:rsidRDefault="003D2922" w:rsidP="003D2922">
      <w:pPr>
        <w:shd w:val="clear" w:color="auto" w:fill="FFFFFF"/>
        <w:tabs>
          <w:tab w:val="left" w:pos="720"/>
        </w:tabs>
        <w:spacing w:line="276" w:lineRule="auto"/>
        <w:ind w:left="720"/>
        <w:jc w:val="center"/>
        <w:rPr>
          <w:rFonts w:eastAsia="Times New Roman" w:cs="Times New Roman"/>
          <w:szCs w:val="24"/>
          <w:lang w:val="en-US"/>
        </w:rPr>
      </w:pPr>
      <w:r w:rsidRPr="007C6074">
        <w:rPr>
          <w:rFonts w:eastAsia="Times New Roman" w:cs="Times New Roman"/>
          <w:szCs w:val="24"/>
        </w:rPr>
        <w:t xml:space="preserve">Gambar </w:t>
      </w:r>
      <w:r>
        <w:rPr>
          <w:rFonts w:eastAsia="Times New Roman" w:cs="Times New Roman"/>
          <w:szCs w:val="24"/>
          <w:lang w:val="en-US"/>
        </w:rPr>
        <w:t>I.2. Gambar sketsa papan monopoli</w:t>
      </w:r>
    </w:p>
    <w:p w14:paraId="6BF92AAD" w14:textId="3E74459A" w:rsidR="003D2922" w:rsidRDefault="003D2922" w:rsidP="003D2922">
      <w:pPr>
        <w:pStyle w:val="Heading4"/>
      </w:pPr>
      <w:bookmarkStart w:id="14" w:name="_Toc60131846"/>
      <w:bookmarkStart w:id="15" w:name="_Toc64571733"/>
      <w:r>
        <w:lastRenderedPageBreak/>
        <w:t>Pemain</w:t>
      </w:r>
    </w:p>
    <w:p w14:paraId="0D9F00F6" w14:textId="06269E18" w:rsidR="003D2922" w:rsidRDefault="00D4790A" w:rsidP="003D2922">
      <w:pPr>
        <w:rPr>
          <w:lang w:val="en-US"/>
        </w:rPr>
      </w:pPr>
      <w:r>
        <w:rPr>
          <w:lang w:val="en-US"/>
        </w:rPr>
        <w:t>Untuk tiap permainan, monopoli versi kami hanya dimainkan oleh dua pemain. Adapun, tipe pemain yaitu satu pemain merupakan pemain bertip</w:t>
      </w:r>
      <w:r w:rsidR="00642F29">
        <w:rPr>
          <w:lang w:val="en-US"/>
        </w:rPr>
        <w:t xml:space="preserve">e </w:t>
      </w:r>
      <w:r w:rsidR="00642F29">
        <w:rPr>
          <w:i/>
          <w:iCs/>
          <w:lang w:val="en-US"/>
        </w:rPr>
        <w:t>human player</w:t>
      </w:r>
      <w:r>
        <w:rPr>
          <w:i/>
          <w:iCs/>
          <w:lang w:val="en-US"/>
        </w:rPr>
        <w:t xml:space="preserve"> </w:t>
      </w:r>
      <w:r>
        <w:rPr>
          <w:lang w:val="en-US"/>
        </w:rPr>
        <w:t>dan satu pemain</w:t>
      </w:r>
      <w:r w:rsidR="00642F29">
        <w:rPr>
          <w:lang w:val="en-US"/>
        </w:rPr>
        <w:t xml:space="preserve"> bertipe</w:t>
      </w:r>
      <w:r>
        <w:rPr>
          <w:lang w:val="en-US"/>
        </w:rPr>
        <w:t xml:space="preserve"> </w:t>
      </w:r>
      <w:r w:rsidR="00642F29">
        <w:rPr>
          <w:i/>
          <w:iCs/>
          <w:lang w:val="en-US"/>
        </w:rPr>
        <w:t>computer player</w:t>
      </w:r>
      <w:r>
        <w:rPr>
          <w:lang w:val="en-US"/>
        </w:rPr>
        <w:t>. Pada tipe pemain komputer terdapat 3 tingkat kecerdasan, yaitu:</w:t>
      </w:r>
    </w:p>
    <w:p w14:paraId="7C83FC80" w14:textId="682FD739" w:rsidR="00D4790A" w:rsidRDefault="00D4790A" w:rsidP="00021A26">
      <w:pPr>
        <w:pStyle w:val="ListParagraph"/>
        <w:numPr>
          <w:ilvl w:val="0"/>
          <w:numId w:val="48"/>
        </w:numPr>
        <w:rPr>
          <w:lang w:val="en-US"/>
        </w:rPr>
      </w:pPr>
      <w:r>
        <w:rPr>
          <w:lang w:val="en-US"/>
        </w:rPr>
        <w:t>First Timer (tingkat kecerdasan mudah)</w:t>
      </w:r>
    </w:p>
    <w:p w14:paraId="51BDF471" w14:textId="5F49017B" w:rsidR="00D4790A" w:rsidRDefault="00D4790A" w:rsidP="00021A26">
      <w:pPr>
        <w:pStyle w:val="ListParagraph"/>
        <w:numPr>
          <w:ilvl w:val="0"/>
          <w:numId w:val="48"/>
        </w:numPr>
        <w:rPr>
          <w:lang w:val="en-US"/>
        </w:rPr>
      </w:pPr>
      <w:r>
        <w:rPr>
          <w:lang w:val="en-US"/>
        </w:rPr>
        <w:t>Entrepreneur (tingkat kecerdasan sedang)</w:t>
      </w:r>
    </w:p>
    <w:p w14:paraId="49B21AAA" w14:textId="69C05498" w:rsidR="00D4790A" w:rsidRPr="00D4790A" w:rsidRDefault="00D4790A" w:rsidP="00021A26">
      <w:pPr>
        <w:pStyle w:val="ListParagraph"/>
        <w:numPr>
          <w:ilvl w:val="0"/>
          <w:numId w:val="48"/>
        </w:numPr>
        <w:rPr>
          <w:lang w:val="en-US"/>
        </w:rPr>
      </w:pPr>
      <w:r>
        <w:rPr>
          <w:lang w:val="en-US"/>
        </w:rPr>
        <w:t>Tycoon (tingkat kecerdasan sulit)</w:t>
      </w:r>
    </w:p>
    <w:p w14:paraId="6AEBD1AA" w14:textId="47459EB7" w:rsidR="003D2922" w:rsidRPr="003D2922" w:rsidRDefault="00D4790A" w:rsidP="003D2922">
      <w:pPr>
        <w:pStyle w:val="Heading4"/>
      </w:pPr>
      <w:r>
        <w:t>Awal Permainan</w:t>
      </w:r>
    </w:p>
    <w:p w14:paraId="7052ABA7" w14:textId="60DB42C3" w:rsidR="003D2922" w:rsidRDefault="003D2922" w:rsidP="003D2922">
      <w:pPr>
        <w:rPr>
          <w:lang w:val="en-US"/>
        </w:rPr>
      </w:pPr>
      <w:r>
        <w:rPr>
          <w:lang w:val="en-US"/>
        </w:rPr>
        <w:t>Setiap awal permaian</w:t>
      </w:r>
      <w:r w:rsidR="00D4790A">
        <w:rPr>
          <w:lang w:val="en-US"/>
        </w:rPr>
        <w:t xml:space="preserve">, tiap pemain bermain dengan uang sebanyak $150,000. Permainan dimulai dari pemain </w:t>
      </w:r>
      <w:r w:rsidR="00D4790A">
        <w:rPr>
          <w:i/>
          <w:iCs/>
          <w:lang w:val="en-US"/>
        </w:rPr>
        <w:t>human player</w:t>
      </w:r>
      <w:r w:rsidR="00642F29">
        <w:rPr>
          <w:lang w:val="en-US"/>
        </w:rPr>
        <w:t xml:space="preserve"> dan semua bidak pemain berada pada petak “Mulai” di papan.</w:t>
      </w:r>
    </w:p>
    <w:p w14:paraId="569D1E5C" w14:textId="529B4156" w:rsidR="0047354A" w:rsidRDefault="0047354A" w:rsidP="0047354A">
      <w:pPr>
        <w:pStyle w:val="Heading4"/>
      </w:pPr>
      <w:r>
        <w:t>Uang Pemain</w:t>
      </w:r>
    </w:p>
    <w:p w14:paraId="2926658C" w14:textId="02CCA7C8" w:rsidR="0047354A" w:rsidRPr="0047354A" w:rsidRDefault="0047354A" w:rsidP="0047354A">
      <w:pPr>
        <w:rPr>
          <w:lang w:val="en-US"/>
        </w:rPr>
      </w:pPr>
      <w:r>
        <w:rPr>
          <w:lang w:val="en-US"/>
        </w:rPr>
        <w:t>Pada tiap permainan, pemain dapat melihat jumlah uang yang dimiliki semua pemain pada layar.</w:t>
      </w:r>
    </w:p>
    <w:p w14:paraId="30C5445C" w14:textId="3E218F4C" w:rsidR="00642F29" w:rsidRDefault="00642F29" w:rsidP="00642F29">
      <w:pPr>
        <w:pStyle w:val="Heading4"/>
      </w:pPr>
      <w:r>
        <w:t>Perpindahan Bidak</w:t>
      </w:r>
    </w:p>
    <w:p w14:paraId="1513D8D3" w14:textId="77777777" w:rsidR="00642F29" w:rsidRDefault="00642F29" w:rsidP="00642F29">
      <w:pPr>
        <w:rPr>
          <w:lang w:val="en-US"/>
        </w:rPr>
      </w:pPr>
      <w:r>
        <w:rPr>
          <w:lang w:val="en-US"/>
        </w:rPr>
        <w:t>Bidak pemain akan bergerak sebanyak angka hasil kocokan dadu pemain tersebut. Tiap pemain dapat memindahkan bidak pada papan seara bergiliran.</w:t>
      </w:r>
    </w:p>
    <w:p w14:paraId="36800EB3" w14:textId="202B99CC" w:rsidR="00642F29" w:rsidRDefault="00642F29" w:rsidP="00642F29">
      <w:pPr>
        <w:pStyle w:val="Heading3"/>
        <w:rPr>
          <w:lang w:val="en-US"/>
        </w:rPr>
      </w:pPr>
      <w:r>
        <w:rPr>
          <w:lang w:val="en-US"/>
        </w:rPr>
        <w:t>Aksi Pemain</w:t>
      </w:r>
    </w:p>
    <w:p w14:paraId="43B7E719" w14:textId="448E5DED" w:rsidR="00642F29" w:rsidRDefault="008B5EF1" w:rsidP="008B5EF1">
      <w:pPr>
        <w:pStyle w:val="Heading4"/>
      </w:pPr>
      <w:r>
        <w:t>Membeli Properti</w:t>
      </w:r>
    </w:p>
    <w:p w14:paraId="24B6182E" w14:textId="679592D8" w:rsidR="008B5EF1" w:rsidRDefault="008B5EF1" w:rsidP="008B5EF1">
      <w:pPr>
        <w:rPr>
          <w:lang w:val="en-US"/>
        </w:rPr>
      </w:pPr>
      <w:r>
        <w:rPr>
          <w:lang w:val="en-US"/>
        </w:rPr>
        <w:t>Ketika</w:t>
      </w:r>
      <w:r w:rsidRPr="008B5EF1">
        <w:rPr>
          <w:lang w:val="en-US"/>
        </w:rPr>
        <w:t xml:space="preserve"> bidak pemain berhenti di </w:t>
      </w:r>
      <w:r>
        <w:rPr>
          <w:lang w:val="en-US"/>
        </w:rPr>
        <w:t xml:space="preserve">petak </w:t>
      </w:r>
      <w:r w:rsidRPr="008B5EF1">
        <w:rPr>
          <w:lang w:val="en-US"/>
        </w:rPr>
        <w:t xml:space="preserve">properti yang belum dimiliki pemain </w:t>
      </w:r>
      <w:r>
        <w:rPr>
          <w:lang w:val="en-US"/>
        </w:rPr>
        <w:t>lainnya</w:t>
      </w:r>
      <w:r w:rsidRPr="008B5EF1">
        <w:rPr>
          <w:lang w:val="en-US"/>
        </w:rPr>
        <w:t xml:space="preserve">, maka pemain </w:t>
      </w:r>
      <w:r>
        <w:rPr>
          <w:lang w:val="en-US"/>
        </w:rPr>
        <w:t>pemain akan diberi pilihan untuk</w:t>
      </w:r>
      <w:r w:rsidRPr="008B5EF1">
        <w:rPr>
          <w:lang w:val="en-US"/>
        </w:rPr>
        <w:t xml:space="preserve"> membeli tanah sekaligus membangun rumah seharga yang tertera di kartu hak milik</w:t>
      </w:r>
      <w:r>
        <w:rPr>
          <w:lang w:val="en-US"/>
        </w:rPr>
        <w:t xml:space="preserve"> atau </w:t>
      </w:r>
      <w:r w:rsidRPr="008B5EF1">
        <w:rPr>
          <w:lang w:val="en-US"/>
        </w:rPr>
        <w:t>menolak untuk membeli</w:t>
      </w:r>
      <w:r>
        <w:rPr>
          <w:lang w:val="en-US"/>
        </w:rPr>
        <w:t xml:space="preserve"> properti tersebut</w:t>
      </w:r>
      <w:r w:rsidRPr="008B5EF1">
        <w:rPr>
          <w:lang w:val="en-US"/>
        </w:rPr>
        <w:t>.</w:t>
      </w:r>
    </w:p>
    <w:p w14:paraId="4C87ED4C" w14:textId="324ECE7D" w:rsidR="008B5EF1" w:rsidRDefault="008B5EF1" w:rsidP="008B5EF1">
      <w:pPr>
        <w:pStyle w:val="Heading4"/>
      </w:pPr>
      <w:r>
        <w:lastRenderedPageBreak/>
        <w:t>Membayar Uang Sewa</w:t>
      </w:r>
    </w:p>
    <w:p w14:paraId="14546DCD" w14:textId="0DBBE1C6" w:rsidR="008B5EF1" w:rsidRPr="008B5EF1" w:rsidRDefault="008B5EF1" w:rsidP="008B5EF1">
      <w:pPr>
        <w:rPr>
          <w:lang w:val="en-US"/>
        </w:rPr>
      </w:pPr>
      <w:r>
        <w:rPr>
          <w:rFonts w:eastAsia="Times New Roman" w:cs="Times New Roman"/>
          <w:color w:val="000000"/>
          <w:szCs w:val="24"/>
          <w:lang w:val="en-US"/>
        </w:rPr>
        <w:t>Ketika</w:t>
      </w:r>
      <w:r>
        <w:rPr>
          <w:rFonts w:eastAsia="Times New Roman" w:cs="Times New Roman"/>
          <w:color w:val="000000"/>
          <w:szCs w:val="24"/>
        </w:rPr>
        <w:t xml:space="preserve"> bidak pemain berhenti di</w:t>
      </w:r>
      <w:r>
        <w:rPr>
          <w:rFonts w:eastAsia="Times New Roman" w:cs="Times New Roman"/>
          <w:color w:val="000000"/>
          <w:szCs w:val="24"/>
          <w:lang w:val="en-US"/>
        </w:rPr>
        <w:t xml:space="preserve"> petak</w:t>
      </w:r>
      <w:r>
        <w:rPr>
          <w:rFonts w:eastAsia="Times New Roman" w:cs="Times New Roman"/>
          <w:color w:val="000000"/>
          <w:szCs w:val="24"/>
        </w:rPr>
        <w:t xml:space="preserve"> properti yang sudah dimiliki, maka pemilik properti akan menerima uang sewa seharga yang tertera pada kartu hak milik.</w:t>
      </w:r>
    </w:p>
    <w:p w14:paraId="07CE015C" w14:textId="7C1F34EE" w:rsidR="008B5EF1" w:rsidRDefault="008B5EF1" w:rsidP="008B5EF1">
      <w:pPr>
        <w:pStyle w:val="Heading4"/>
      </w:pPr>
      <w:r>
        <w:t>Kesempatan dan Dana Umum</w:t>
      </w:r>
    </w:p>
    <w:p w14:paraId="543E939C" w14:textId="327EDA73" w:rsidR="008B5EF1" w:rsidRDefault="008B5EF1" w:rsidP="008B5EF1">
      <w:pPr>
        <w:rPr>
          <w:lang w:val="en-US"/>
        </w:rPr>
      </w:pPr>
      <w:r>
        <w:rPr>
          <w:lang w:val="en-US"/>
        </w:rPr>
        <w:t>Ketika bidak berhenti di petak kesempatan atau dana umum, pemain akan mendapatkan kartu secara acak dan mendapatkan tindakan sesuai apa yang tertulis pada kartu.</w:t>
      </w:r>
    </w:p>
    <w:p w14:paraId="63FAF88E" w14:textId="769293E6" w:rsidR="008B5EF1" w:rsidRDefault="008B5EF1" w:rsidP="008B5EF1">
      <w:pPr>
        <w:pStyle w:val="Heading4"/>
      </w:pPr>
      <w:r>
        <w:t>Membayar Uang Tagihan</w:t>
      </w:r>
    </w:p>
    <w:p w14:paraId="7040DD8E" w14:textId="35AF6DFA" w:rsidR="008B5EF1" w:rsidRDefault="008B5EF1" w:rsidP="008B5EF1">
      <w:pPr>
        <w:rPr>
          <w:lang w:val="en-US"/>
        </w:rPr>
      </w:pPr>
      <w:r>
        <w:rPr>
          <w:lang w:val="en-US"/>
        </w:rPr>
        <w:t>Ketika bidak berhenti di petak tagihan uang, pemain harus membayar sejumlah uang sesuai dengan apa yang tertulis pada kartu.</w:t>
      </w:r>
    </w:p>
    <w:p w14:paraId="261AEB4F" w14:textId="09092F91" w:rsidR="008B5EF1" w:rsidRDefault="008B5EF1" w:rsidP="008B5EF1">
      <w:pPr>
        <w:pStyle w:val="Heading4"/>
      </w:pPr>
      <w:r>
        <w:t>Masuk Penjara</w:t>
      </w:r>
    </w:p>
    <w:p w14:paraId="4072838D" w14:textId="1781E90C" w:rsidR="008B5EF1" w:rsidRDefault="008B5EF1" w:rsidP="008B5EF1">
      <w:pPr>
        <w:rPr>
          <w:lang w:val="en-US"/>
        </w:rPr>
      </w:pPr>
      <w:r>
        <w:rPr>
          <w:lang w:val="en-US"/>
        </w:rPr>
        <w:t xml:space="preserve">Ketika </w:t>
      </w:r>
      <w:r w:rsidR="003578A2">
        <w:rPr>
          <w:lang w:val="en-US"/>
        </w:rPr>
        <w:t>bidak</w:t>
      </w:r>
      <w:r>
        <w:rPr>
          <w:lang w:val="en-US"/>
        </w:rPr>
        <w:t xml:space="preserve"> berhe</w:t>
      </w:r>
      <w:r w:rsidR="003578A2">
        <w:rPr>
          <w:lang w:val="en-US"/>
        </w:rPr>
        <w:t>nti</w:t>
      </w:r>
      <w:r>
        <w:rPr>
          <w:lang w:val="en-US"/>
        </w:rPr>
        <w:t xml:space="preserve"> di petak hukuman, maka pemain akan distop giliran selanjutnya sebanyak yang tertera di papan. Pada versi monopoli kami terdapat 2 aksi petak hukuman yaitu distop di-</w:t>
      </w:r>
      <w:r>
        <w:rPr>
          <w:i/>
          <w:iCs/>
          <w:lang w:val="en-US"/>
        </w:rPr>
        <w:t>stop</w:t>
      </w:r>
      <w:r>
        <w:rPr>
          <w:i/>
          <w:iCs/>
          <w:lang w:val="en-US"/>
        </w:rPr>
        <w:softHyphen/>
        <w:t xml:space="preserve"> </w:t>
      </w:r>
      <w:r>
        <w:rPr>
          <w:lang w:val="en-US"/>
        </w:rPr>
        <w:t>satu kali dan di</w:t>
      </w:r>
      <w:r>
        <w:rPr>
          <w:lang w:val="en-US"/>
        </w:rPr>
        <w:softHyphen/>
        <w:t>-</w:t>
      </w:r>
      <w:r>
        <w:rPr>
          <w:i/>
          <w:iCs/>
          <w:lang w:val="en-US"/>
        </w:rPr>
        <w:t>stop</w:t>
      </w:r>
      <w:r>
        <w:rPr>
          <w:lang w:val="en-US"/>
        </w:rPr>
        <w:t xml:space="preserve"> dua kali.</w:t>
      </w:r>
    </w:p>
    <w:p w14:paraId="17E1400C" w14:textId="2CE0A07C" w:rsidR="003578A2" w:rsidRPr="003578A2" w:rsidRDefault="003578A2" w:rsidP="003578A2">
      <w:pPr>
        <w:pStyle w:val="Heading4"/>
      </w:pPr>
      <w:r>
        <w:t>Hanya Lewat</w:t>
      </w:r>
    </w:p>
    <w:p w14:paraId="7CF6D53E" w14:textId="32656E91" w:rsidR="008B5EF1" w:rsidRDefault="003578A2" w:rsidP="008B5EF1">
      <w:pPr>
        <w:rPr>
          <w:lang w:val="en-US"/>
        </w:rPr>
      </w:pPr>
      <w:r>
        <w:rPr>
          <w:lang w:val="en-US"/>
        </w:rPr>
        <w:t>Ketika bidak berhenti di petak hanya lewat, maka pemain hanya akan berhenti pada petak tersebut dan tidak melakukan tindakan apa-apa sampai gilirannya yang selanjutnya.</w:t>
      </w:r>
    </w:p>
    <w:p w14:paraId="168B3C45" w14:textId="70A6AFDE" w:rsidR="003578A2" w:rsidRDefault="003578A2" w:rsidP="003578A2">
      <w:pPr>
        <w:pStyle w:val="Heading4"/>
      </w:pPr>
      <w:r>
        <w:t xml:space="preserve">Menginjak Petak Mulai </w:t>
      </w:r>
    </w:p>
    <w:p w14:paraId="45B5D27E" w14:textId="4036F436" w:rsidR="003578A2" w:rsidRDefault="003578A2" w:rsidP="003578A2">
      <w:pPr>
        <w:rPr>
          <w:lang w:val="en-US"/>
        </w:rPr>
      </w:pPr>
      <w:r>
        <w:rPr>
          <w:lang w:val="en-US"/>
        </w:rPr>
        <w:t>Ketika bidak berhenti di petak “Mulau” setelah mengelilingi papan permainan, maka pemain akan mendapatkan uang sejumlah $20,000.</w:t>
      </w:r>
    </w:p>
    <w:p w14:paraId="17438905" w14:textId="5845C3DD" w:rsidR="003578A2" w:rsidRDefault="003578A2" w:rsidP="003578A2">
      <w:pPr>
        <w:pStyle w:val="Heading4"/>
      </w:pPr>
      <w:r>
        <w:t xml:space="preserve">Membangun Rumah </w:t>
      </w:r>
    </w:p>
    <w:p w14:paraId="0777D63F" w14:textId="7175BCB4" w:rsidR="003578A2" w:rsidRDefault="003578A2" w:rsidP="003578A2">
      <w:pPr>
        <w:rPr>
          <w:lang w:val="en-US"/>
        </w:rPr>
      </w:pPr>
      <w:r>
        <w:rPr>
          <w:lang w:val="en-US"/>
        </w:rPr>
        <w:t>Ketika bidak berhenti di petak properti miliknya sendiri</w:t>
      </w:r>
      <w:r w:rsidR="00557946">
        <w:rPr>
          <w:lang w:val="en-US"/>
        </w:rPr>
        <w:t xml:space="preserve"> ataupun belum dimiliki pemain lainnya</w:t>
      </w:r>
      <w:r>
        <w:rPr>
          <w:lang w:val="en-US"/>
        </w:rPr>
        <w:t>, pemain dapat membangun rumah maksimal empat rumah</w:t>
      </w:r>
      <w:r w:rsidR="00557946">
        <w:rPr>
          <w:lang w:val="en-US"/>
        </w:rPr>
        <w:t xml:space="preserve"> jika </w:t>
      </w:r>
      <w:r w:rsidR="00557946">
        <w:rPr>
          <w:lang w:val="en-US"/>
        </w:rPr>
        <w:lastRenderedPageBreak/>
        <w:t>tanah tersebut telah menjadi milik pemain tersebut</w:t>
      </w:r>
      <w:r>
        <w:rPr>
          <w:lang w:val="en-US"/>
        </w:rPr>
        <w:t>. Pemain dapat membangun rumah berkali-kali hingga empat rumah tiap mendapat kesempatan membangun rumah.</w:t>
      </w:r>
    </w:p>
    <w:p w14:paraId="230584D4" w14:textId="5C1AECD0" w:rsidR="003578A2" w:rsidRDefault="00557946" w:rsidP="003578A2">
      <w:pPr>
        <w:pStyle w:val="Heading4"/>
      </w:pPr>
      <w:r>
        <w:t>Menjual Properti</w:t>
      </w:r>
    </w:p>
    <w:p w14:paraId="583D7774" w14:textId="21C85213" w:rsidR="0047354A" w:rsidRDefault="003578A2" w:rsidP="0047354A">
      <w:pPr>
        <w:rPr>
          <w:lang w:val="en-US"/>
        </w:rPr>
      </w:pPr>
      <w:r>
        <w:rPr>
          <w:lang w:val="en-US"/>
        </w:rPr>
        <w:t xml:space="preserve">Ketika jumlah uang pemain tidak cukup untuk membayar tagihan uang atau membayar uang sewa maka pemain akan diberi pilihan untuk menjual propertinya. Pada permainan monopoli versi kami, menjual properti akan diberi keuntungan sebanyak setengah harga tanah. Jika, properti yang akan dijual sudah dibangun rumah, pemain </w:t>
      </w:r>
      <w:r w:rsidR="0047354A">
        <w:rPr>
          <w:lang w:val="en-US"/>
        </w:rPr>
        <w:t>tidak dapat menjual rumah dan tanahnya secara bertahap, tetapi pemain hanya</w:t>
      </w:r>
      <w:r>
        <w:rPr>
          <w:lang w:val="en-US"/>
        </w:rPr>
        <w:t xml:space="preserve"> menjual tanah sekaligus rumah yang dibangu</w:t>
      </w:r>
      <w:r w:rsidR="0047354A">
        <w:rPr>
          <w:lang w:val="en-US"/>
        </w:rPr>
        <w:t>n dalam sekali menjual.</w:t>
      </w:r>
    </w:p>
    <w:p w14:paraId="1D01619F" w14:textId="4B13A3DC" w:rsidR="0047354A" w:rsidRDefault="0047354A" w:rsidP="0047354A">
      <w:pPr>
        <w:pStyle w:val="Heading2"/>
        <w:rPr>
          <w:lang w:val="en-US"/>
        </w:rPr>
      </w:pPr>
      <w:r>
        <w:rPr>
          <w:lang w:val="en-US"/>
        </w:rPr>
        <w:t>Aturan Permainan</w:t>
      </w:r>
    </w:p>
    <w:p w14:paraId="4B8208B0" w14:textId="009E6C4D" w:rsidR="0047354A" w:rsidRDefault="0047354A" w:rsidP="0047354A">
      <w:pPr>
        <w:pStyle w:val="Heading3"/>
        <w:rPr>
          <w:lang w:val="en-US"/>
        </w:rPr>
      </w:pPr>
      <w:r>
        <w:rPr>
          <w:lang w:val="en-US"/>
        </w:rPr>
        <w:t>Awal Permainan</w:t>
      </w:r>
    </w:p>
    <w:p w14:paraId="58AD76D3" w14:textId="1BDF2A92" w:rsidR="0047354A" w:rsidRDefault="0047354A" w:rsidP="0047354A">
      <w:pPr>
        <w:rPr>
          <w:lang w:val="en-US"/>
        </w:rPr>
      </w:pPr>
      <w:r>
        <w:rPr>
          <w:lang w:val="en-US"/>
        </w:rPr>
        <w:t>Setiap awal bermain, pemain akan diberlakukan hal-hal berikut, yaitu:</w:t>
      </w:r>
    </w:p>
    <w:p w14:paraId="6F6AC2E3" w14:textId="21907CC6" w:rsidR="0047354A" w:rsidRDefault="0047354A" w:rsidP="00021A26">
      <w:pPr>
        <w:numPr>
          <w:ilvl w:val="0"/>
          <w:numId w:val="49"/>
        </w:numPr>
        <w:pBdr>
          <w:top w:val="nil"/>
          <w:left w:val="nil"/>
          <w:bottom w:val="nil"/>
          <w:right w:val="nil"/>
          <w:between w:val="nil"/>
        </w:pBdr>
        <w:shd w:val="clear" w:color="auto" w:fill="FFFFFF"/>
        <w:spacing w:after="0" w:line="276" w:lineRule="auto"/>
        <w:rPr>
          <w:rFonts w:eastAsia="Times New Roman" w:cs="Times New Roman"/>
          <w:color w:val="000000"/>
          <w:szCs w:val="24"/>
        </w:rPr>
      </w:pPr>
      <w:r>
        <w:rPr>
          <w:rFonts w:eastAsia="Times New Roman" w:cs="Times New Roman"/>
          <w:color w:val="000000"/>
          <w:szCs w:val="24"/>
          <w:lang w:val="en-US"/>
        </w:rPr>
        <w:t>Tiap</w:t>
      </w:r>
      <w:r>
        <w:rPr>
          <w:rFonts w:eastAsia="Times New Roman" w:cs="Times New Roman"/>
          <w:color w:val="000000"/>
          <w:szCs w:val="24"/>
        </w:rPr>
        <w:t xml:space="preserve"> pemain mulai dengan uang sebanyak $150</w:t>
      </w:r>
      <w:r>
        <w:rPr>
          <w:rFonts w:eastAsia="Times New Roman" w:cs="Times New Roman"/>
          <w:color w:val="000000"/>
          <w:szCs w:val="24"/>
          <w:lang w:val="en-US"/>
        </w:rPr>
        <w:t>,</w:t>
      </w:r>
      <w:r>
        <w:rPr>
          <w:rFonts w:eastAsia="Times New Roman" w:cs="Times New Roman"/>
          <w:color w:val="000000"/>
          <w:szCs w:val="24"/>
        </w:rPr>
        <w:t>000</w:t>
      </w:r>
    </w:p>
    <w:p w14:paraId="17E42A69" w14:textId="23CD5FEA" w:rsidR="0047354A" w:rsidRDefault="0047354A" w:rsidP="00021A26">
      <w:pPr>
        <w:numPr>
          <w:ilvl w:val="0"/>
          <w:numId w:val="49"/>
        </w:numPr>
        <w:pBdr>
          <w:top w:val="nil"/>
          <w:left w:val="nil"/>
          <w:bottom w:val="nil"/>
          <w:right w:val="nil"/>
          <w:between w:val="nil"/>
        </w:pBdr>
        <w:shd w:val="clear" w:color="auto" w:fill="FFFFFF"/>
        <w:spacing w:after="0" w:line="276" w:lineRule="auto"/>
        <w:rPr>
          <w:rFonts w:eastAsia="Times New Roman" w:cs="Times New Roman"/>
          <w:color w:val="000000"/>
          <w:szCs w:val="24"/>
        </w:rPr>
      </w:pPr>
      <w:r>
        <w:rPr>
          <w:rFonts w:eastAsia="Times New Roman" w:cs="Times New Roman"/>
          <w:color w:val="000000"/>
          <w:szCs w:val="24"/>
          <w:lang w:val="en-US"/>
        </w:rPr>
        <w:t>Tiap</w:t>
      </w:r>
      <w:r>
        <w:rPr>
          <w:rFonts w:eastAsia="Times New Roman" w:cs="Times New Roman"/>
          <w:color w:val="000000"/>
          <w:szCs w:val="24"/>
        </w:rPr>
        <w:t xml:space="preserve"> pemain belum memiliki properti apapun</w:t>
      </w:r>
    </w:p>
    <w:p w14:paraId="4C981EFD" w14:textId="0AA1AB74" w:rsidR="003D2922" w:rsidRPr="000430A8" w:rsidRDefault="0047354A" w:rsidP="00021A26">
      <w:pPr>
        <w:numPr>
          <w:ilvl w:val="0"/>
          <w:numId w:val="49"/>
        </w:numPr>
        <w:pBdr>
          <w:top w:val="nil"/>
          <w:left w:val="nil"/>
          <w:bottom w:val="nil"/>
          <w:right w:val="nil"/>
          <w:between w:val="nil"/>
        </w:pBdr>
        <w:shd w:val="clear" w:color="auto" w:fill="FFFFFF"/>
        <w:spacing w:line="276" w:lineRule="auto"/>
        <w:rPr>
          <w:rFonts w:eastAsia="Times New Roman" w:cs="Times New Roman"/>
          <w:color w:val="000000"/>
          <w:szCs w:val="24"/>
        </w:rPr>
      </w:pPr>
      <w:r>
        <w:rPr>
          <w:rFonts w:eastAsia="Times New Roman" w:cs="Times New Roman"/>
          <w:color w:val="000000"/>
          <w:szCs w:val="24"/>
          <w:lang w:val="en-US"/>
        </w:rPr>
        <w:t>Tiap</w:t>
      </w:r>
      <w:r>
        <w:rPr>
          <w:rFonts w:eastAsia="Times New Roman" w:cs="Times New Roman"/>
          <w:color w:val="000000"/>
          <w:szCs w:val="24"/>
        </w:rPr>
        <w:t xml:space="preserve"> pemain memulai permainan di </w:t>
      </w:r>
      <w:r>
        <w:rPr>
          <w:rFonts w:eastAsia="Times New Roman" w:cs="Times New Roman"/>
          <w:iCs/>
          <w:color w:val="000000"/>
          <w:szCs w:val="24"/>
          <w:lang w:val="en-US"/>
        </w:rPr>
        <w:t>petak</w:t>
      </w:r>
      <w:r>
        <w:rPr>
          <w:rFonts w:eastAsia="Times New Roman" w:cs="Times New Roman"/>
          <w:color w:val="000000"/>
          <w:szCs w:val="24"/>
          <w:lang w:val="en-US"/>
        </w:rPr>
        <w:t xml:space="preserve"> “Mulai”</w:t>
      </w:r>
    </w:p>
    <w:p w14:paraId="7AD5EBFC" w14:textId="79A98DE7" w:rsidR="000430A8" w:rsidRDefault="000430A8" w:rsidP="000430A8">
      <w:pPr>
        <w:pStyle w:val="Heading3"/>
        <w:rPr>
          <w:rFonts w:eastAsia="Times New Roman"/>
          <w:lang w:val="en-US"/>
        </w:rPr>
      </w:pPr>
      <w:r>
        <w:rPr>
          <w:rFonts w:eastAsia="Times New Roman"/>
          <w:lang w:val="en-US"/>
        </w:rPr>
        <w:t>Akhir Permainan</w:t>
      </w:r>
    </w:p>
    <w:p w14:paraId="78B5C1D6" w14:textId="52AAC13C" w:rsidR="000430A8" w:rsidRPr="000430A8" w:rsidRDefault="000430A8" w:rsidP="000430A8">
      <w:pPr>
        <w:rPr>
          <w:lang w:val="en-US"/>
        </w:rPr>
      </w:pPr>
      <w:r>
        <w:rPr>
          <w:lang w:val="en-US"/>
        </w:rPr>
        <w:t>Permainan berakhir ketika salah satu pemain tidak dapat lagi membayar uang tagihan atau membayar uang sewa baik dengan uang yang dimiliki maupun dengan hasil penjualan properti, sehingga dinyatakan kalah. Sementara, ketika salah satu pemain dinyatakan kalah, pemain yang masih memiliki uang ataupun properti dinyatakan menang.</w:t>
      </w:r>
    </w:p>
    <w:p w14:paraId="11219CFD" w14:textId="7EC47255" w:rsidR="0047354A" w:rsidRDefault="0047354A" w:rsidP="0047354A">
      <w:pPr>
        <w:pStyle w:val="Heading2"/>
        <w:rPr>
          <w:rFonts w:eastAsia="Times New Roman"/>
          <w:lang w:val="en-US"/>
        </w:rPr>
      </w:pPr>
      <w:r>
        <w:rPr>
          <w:rFonts w:eastAsia="Times New Roman"/>
          <w:lang w:val="en-US"/>
        </w:rPr>
        <w:lastRenderedPageBreak/>
        <w:t>Inisialisasi Papan</w:t>
      </w:r>
    </w:p>
    <w:p w14:paraId="5163179C" w14:textId="11EF89AF" w:rsidR="0047354A" w:rsidRDefault="000245F7" w:rsidP="0047354A">
      <w:pPr>
        <w:pStyle w:val="Heading3"/>
        <w:rPr>
          <w:lang w:val="en-US"/>
        </w:rPr>
      </w:pPr>
      <w:r>
        <w:rPr>
          <w:lang w:val="en-US"/>
        </w:rPr>
        <w:t>Petak Properti</w:t>
      </w:r>
    </w:p>
    <w:p w14:paraId="2D81C682" w14:textId="2E52A06F" w:rsidR="000245F7" w:rsidRDefault="000245F7" w:rsidP="000245F7">
      <w:pPr>
        <w:rPr>
          <w:lang w:val="en-US"/>
        </w:rPr>
      </w:pPr>
      <w:r>
        <w:rPr>
          <w:lang w:val="en-US"/>
        </w:rPr>
        <w:t>Petak Properti</w:t>
      </w:r>
      <w:r w:rsidR="00BC094B">
        <w:rPr>
          <w:lang w:val="en-US"/>
        </w:rPr>
        <w:t xml:space="preserve"> memiliki harga </w:t>
      </w:r>
      <w:r w:rsidR="000430A8">
        <w:rPr>
          <w:lang w:val="en-US"/>
        </w:rPr>
        <w:t>beli</w:t>
      </w:r>
      <w:r w:rsidR="00BC094B">
        <w:rPr>
          <w:lang w:val="en-US"/>
        </w:rPr>
        <w:t>, harga sewa tanpa rumah, harga sewa sesuai dengan banyak rumah yang telah dibangun di properti tersebut, dan harga membeli satu rumah untuk dibangun.</w:t>
      </w:r>
    </w:p>
    <w:tbl>
      <w:tblPr>
        <w:tblStyle w:val="TableGrid"/>
        <w:tblW w:w="0" w:type="auto"/>
        <w:tblLook w:val="04A0" w:firstRow="1" w:lastRow="0" w:firstColumn="1" w:lastColumn="0" w:noHBand="0" w:noVBand="1"/>
      </w:tblPr>
      <w:tblGrid>
        <w:gridCol w:w="691"/>
        <w:gridCol w:w="911"/>
        <w:gridCol w:w="1213"/>
        <w:gridCol w:w="794"/>
        <w:gridCol w:w="794"/>
        <w:gridCol w:w="816"/>
        <w:gridCol w:w="816"/>
        <w:gridCol w:w="817"/>
        <w:gridCol w:w="1075"/>
      </w:tblGrid>
      <w:tr w:rsidR="00557946" w:rsidRPr="000430A8" w14:paraId="058D78D6" w14:textId="77777777" w:rsidTr="00021A26">
        <w:trPr>
          <w:trHeight w:val="530"/>
        </w:trPr>
        <w:tc>
          <w:tcPr>
            <w:tcW w:w="691" w:type="dxa"/>
            <w:vMerge w:val="restart"/>
            <w:vAlign w:val="center"/>
          </w:tcPr>
          <w:p w14:paraId="7EFE7DC0" w14:textId="06D271A8" w:rsidR="00557946" w:rsidRPr="000430A8" w:rsidRDefault="00557946" w:rsidP="00557946">
            <w:pPr>
              <w:spacing w:after="0" w:line="240" w:lineRule="auto"/>
              <w:jc w:val="center"/>
              <w:rPr>
                <w:sz w:val="20"/>
                <w:szCs w:val="18"/>
                <w:lang w:val="en-US"/>
              </w:rPr>
            </w:pPr>
            <w:r w:rsidRPr="000430A8">
              <w:rPr>
                <w:sz w:val="20"/>
                <w:szCs w:val="18"/>
                <w:lang w:val="en-US"/>
              </w:rPr>
              <w:t>No.</w:t>
            </w:r>
          </w:p>
        </w:tc>
        <w:tc>
          <w:tcPr>
            <w:tcW w:w="911" w:type="dxa"/>
            <w:vMerge w:val="restart"/>
            <w:vAlign w:val="center"/>
          </w:tcPr>
          <w:p w14:paraId="042B2E6F" w14:textId="0BEBF23B" w:rsidR="00557946" w:rsidRPr="000430A8" w:rsidRDefault="00557946" w:rsidP="00557946">
            <w:pPr>
              <w:spacing w:after="0" w:line="240" w:lineRule="auto"/>
              <w:jc w:val="center"/>
              <w:rPr>
                <w:sz w:val="20"/>
                <w:szCs w:val="18"/>
                <w:lang w:val="en-US"/>
              </w:rPr>
            </w:pPr>
            <w:r w:rsidRPr="000430A8">
              <w:rPr>
                <w:sz w:val="20"/>
                <w:szCs w:val="18"/>
                <w:lang w:val="en-US"/>
              </w:rPr>
              <w:t>Nama Properti</w:t>
            </w:r>
          </w:p>
        </w:tc>
        <w:tc>
          <w:tcPr>
            <w:tcW w:w="1213" w:type="dxa"/>
            <w:vMerge w:val="restart"/>
            <w:vAlign w:val="center"/>
          </w:tcPr>
          <w:p w14:paraId="07A0F939" w14:textId="63FE2CBA" w:rsidR="00557946" w:rsidRPr="000430A8" w:rsidRDefault="00557946" w:rsidP="00557946">
            <w:pPr>
              <w:spacing w:after="0" w:line="240" w:lineRule="auto"/>
              <w:jc w:val="center"/>
              <w:rPr>
                <w:sz w:val="20"/>
                <w:szCs w:val="18"/>
                <w:lang w:val="en-US"/>
              </w:rPr>
            </w:pPr>
            <w:r>
              <w:rPr>
                <w:sz w:val="20"/>
                <w:szCs w:val="18"/>
                <w:lang w:val="en-US"/>
              </w:rPr>
              <w:t>Harga Beli Properti</w:t>
            </w:r>
          </w:p>
        </w:tc>
        <w:tc>
          <w:tcPr>
            <w:tcW w:w="4037" w:type="dxa"/>
            <w:gridSpan w:val="5"/>
            <w:vAlign w:val="center"/>
          </w:tcPr>
          <w:p w14:paraId="182478AE" w14:textId="38410077" w:rsidR="00557946" w:rsidRPr="00487DD0" w:rsidRDefault="00557946" w:rsidP="00557946">
            <w:pPr>
              <w:spacing w:after="0" w:line="240" w:lineRule="auto"/>
              <w:jc w:val="center"/>
              <w:rPr>
                <w:sz w:val="20"/>
                <w:szCs w:val="18"/>
                <w:lang w:val="en-US"/>
              </w:rPr>
            </w:pPr>
            <w:r>
              <w:rPr>
                <w:sz w:val="20"/>
                <w:szCs w:val="18"/>
                <w:lang w:val="en-US"/>
              </w:rPr>
              <w:t>Harga sewa</w:t>
            </w:r>
          </w:p>
        </w:tc>
        <w:tc>
          <w:tcPr>
            <w:tcW w:w="1075" w:type="dxa"/>
            <w:vMerge w:val="restart"/>
            <w:vAlign w:val="center"/>
          </w:tcPr>
          <w:p w14:paraId="21639D12" w14:textId="34EA35F3" w:rsidR="00557946" w:rsidRPr="000430A8" w:rsidRDefault="00557946" w:rsidP="00557946">
            <w:pPr>
              <w:spacing w:after="0" w:line="240" w:lineRule="auto"/>
              <w:jc w:val="center"/>
              <w:rPr>
                <w:sz w:val="20"/>
                <w:szCs w:val="18"/>
                <w:lang w:val="en-US"/>
              </w:rPr>
            </w:pPr>
            <w:r w:rsidRPr="00487DD0">
              <w:rPr>
                <w:sz w:val="20"/>
                <w:szCs w:val="18"/>
                <w:lang w:val="en-US"/>
              </w:rPr>
              <w:t>Harga Beli Rumah</w:t>
            </w:r>
          </w:p>
        </w:tc>
      </w:tr>
      <w:tr w:rsidR="00557946" w:rsidRPr="000430A8" w14:paraId="0FD802EC" w14:textId="77777777" w:rsidTr="00021A26">
        <w:trPr>
          <w:trHeight w:val="530"/>
        </w:trPr>
        <w:tc>
          <w:tcPr>
            <w:tcW w:w="691" w:type="dxa"/>
            <w:vMerge/>
            <w:vAlign w:val="center"/>
          </w:tcPr>
          <w:p w14:paraId="5F5A0986" w14:textId="77777777" w:rsidR="00557946" w:rsidRPr="000430A8" w:rsidRDefault="00557946" w:rsidP="00557946">
            <w:pPr>
              <w:spacing w:after="0" w:line="240" w:lineRule="auto"/>
              <w:jc w:val="center"/>
              <w:rPr>
                <w:sz w:val="20"/>
                <w:szCs w:val="18"/>
                <w:lang w:val="en-US"/>
              </w:rPr>
            </w:pPr>
          </w:p>
        </w:tc>
        <w:tc>
          <w:tcPr>
            <w:tcW w:w="911" w:type="dxa"/>
            <w:vMerge/>
            <w:vAlign w:val="center"/>
          </w:tcPr>
          <w:p w14:paraId="1C2C492D" w14:textId="77777777" w:rsidR="00557946" w:rsidRPr="000430A8" w:rsidRDefault="00557946" w:rsidP="00557946">
            <w:pPr>
              <w:spacing w:after="0" w:line="240" w:lineRule="auto"/>
              <w:jc w:val="center"/>
              <w:rPr>
                <w:sz w:val="20"/>
                <w:szCs w:val="18"/>
                <w:lang w:val="en-US"/>
              </w:rPr>
            </w:pPr>
          </w:p>
        </w:tc>
        <w:tc>
          <w:tcPr>
            <w:tcW w:w="1213" w:type="dxa"/>
            <w:vMerge/>
            <w:vAlign w:val="center"/>
          </w:tcPr>
          <w:p w14:paraId="6A00019C" w14:textId="77777777" w:rsidR="00557946" w:rsidRDefault="00557946" w:rsidP="00557946">
            <w:pPr>
              <w:spacing w:after="0" w:line="240" w:lineRule="auto"/>
              <w:jc w:val="center"/>
              <w:rPr>
                <w:sz w:val="20"/>
                <w:szCs w:val="18"/>
                <w:lang w:val="en-US"/>
              </w:rPr>
            </w:pPr>
          </w:p>
        </w:tc>
        <w:tc>
          <w:tcPr>
            <w:tcW w:w="794" w:type="dxa"/>
            <w:vAlign w:val="center"/>
          </w:tcPr>
          <w:p w14:paraId="43E4A8ED" w14:textId="5A7E26BE" w:rsidR="00557946" w:rsidRDefault="008F3804" w:rsidP="00557946">
            <w:pPr>
              <w:spacing w:after="0" w:line="240" w:lineRule="auto"/>
              <w:jc w:val="center"/>
              <w:rPr>
                <w:sz w:val="20"/>
                <w:szCs w:val="18"/>
                <w:lang w:val="en-US"/>
              </w:rPr>
            </w:pPr>
            <w:r>
              <w:rPr>
                <w:sz w:val="20"/>
                <w:szCs w:val="18"/>
                <w:lang w:val="en-US"/>
              </w:rPr>
              <w:t>0</w:t>
            </w:r>
            <w:r w:rsidR="00557946">
              <w:rPr>
                <w:sz w:val="20"/>
                <w:szCs w:val="18"/>
                <w:lang w:val="en-US"/>
              </w:rPr>
              <w:t xml:space="preserve"> Rumah</w:t>
            </w:r>
          </w:p>
        </w:tc>
        <w:tc>
          <w:tcPr>
            <w:tcW w:w="794" w:type="dxa"/>
            <w:vAlign w:val="center"/>
          </w:tcPr>
          <w:p w14:paraId="36317440" w14:textId="1ADA3A77" w:rsidR="00557946" w:rsidRDefault="00557946" w:rsidP="00557946">
            <w:pPr>
              <w:spacing w:after="0" w:line="240" w:lineRule="auto"/>
              <w:jc w:val="center"/>
              <w:rPr>
                <w:sz w:val="20"/>
                <w:szCs w:val="18"/>
                <w:lang w:val="en-US"/>
              </w:rPr>
            </w:pPr>
            <w:r>
              <w:rPr>
                <w:sz w:val="20"/>
                <w:szCs w:val="18"/>
                <w:lang w:val="en-US"/>
              </w:rPr>
              <w:t>1 Rumah</w:t>
            </w:r>
          </w:p>
        </w:tc>
        <w:tc>
          <w:tcPr>
            <w:tcW w:w="816" w:type="dxa"/>
            <w:vAlign w:val="center"/>
          </w:tcPr>
          <w:p w14:paraId="22458129" w14:textId="42FB8964" w:rsidR="00557946" w:rsidRDefault="00557946" w:rsidP="00557946">
            <w:pPr>
              <w:spacing w:after="0" w:line="240" w:lineRule="auto"/>
              <w:jc w:val="center"/>
              <w:rPr>
                <w:sz w:val="20"/>
                <w:szCs w:val="18"/>
                <w:lang w:val="en-US"/>
              </w:rPr>
            </w:pPr>
            <w:r>
              <w:rPr>
                <w:sz w:val="20"/>
                <w:szCs w:val="18"/>
                <w:lang w:val="en-US"/>
              </w:rPr>
              <w:t>2 Rumah</w:t>
            </w:r>
          </w:p>
        </w:tc>
        <w:tc>
          <w:tcPr>
            <w:tcW w:w="816" w:type="dxa"/>
            <w:vAlign w:val="center"/>
          </w:tcPr>
          <w:p w14:paraId="1D4ABBB4" w14:textId="5E46EE05" w:rsidR="00557946" w:rsidRDefault="00557946" w:rsidP="00557946">
            <w:pPr>
              <w:spacing w:after="0" w:line="240" w:lineRule="auto"/>
              <w:jc w:val="center"/>
              <w:rPr>
                <w:sz w:val="20"/>
                <w:szCs w:val="18"/>
                <w:lang w:val="en-US"/>
              </w:rPr>
            </w:pPr>
            <w:r>
              <w:rPr>
                <w:sz w:val="20"/>
                <w:szCs w:val="18"/>
                <w:lang w:val="en-US"/>
              </w:rPr>
              <w:t>3 Rumah</w:t>
            </w:r>
          </w:p>
        </w:tc>
        <w:tc>
          <w:tcPr>
            <w:tcW w:w="817" w:type="dxa"/>
            <w:vAlign w:val="center"/>
          </w:tcPr>
          <w:p w14:paraId="3E2866F0" w14:textId="114F309B" w:rsidR="00557946" w:rsidRPr="00487DD0" w:rsidRDefault="00557946" w:rsidP="00557946">
            <w:pPr>
              <w:spacing w:after="0" w:line="240" w:lineRule="auto"/>
              <w:jc w:val="center"/>
              <w:rPr>
                <w:sz w:val="20"/>
                <w:szCs w:val="18"/>
                <w:lang w:val="en-US"/>
              </w:rPr>
            </w:pPr>
            <w:r>
              <w:rPr>
                <w:sz w:val="20"/>
                <w:szCs w:val="18"/>
                <w:lang w:val="en-US"/>
              </w:rPr>
              <w:t>4 Rumah</w:t>
            </w:r>
          </w:p>
        </w:tc>
        <w:tc>
          <w:tcPr>
            <w:tcW w:w="1075" w:type="dxa"/>
            <w:vMerge/>
            <w:vAlign w:val="center"/>
          </w:tcPr>
          <w:p w14:paraId="570FAFCC" w14:textId="53214387" w:rsidR="00557946" w:rsidRPr="00487DD0" w:rsidRDefault="00557946" w:rsidP="00557946">
            <w:pPr>
              <w:spacing w:after="0" w:line="240" w:lineRule="auto"/>
              <w:jc w:val="center"/>
              <w:rPr>
                <w:sz w:val="20"/>
                <w:szCs w:val="18"/>
                <w:lang w:val="en-US"/>
              </w:rPr>
            </w:pPr>
          </w:p>
        </w:tc>
      </w:tr>
      <w:tr w:rsidR="00557946" w:rsidRPr="000430A8" w14:paraId="63BE10C6" w14:textId="77777777" w:rsidTr="00021A26">
        <w:trPr>
          <w:trHeight w:val="530"/>
        </w:trPr>
        <w:tc>
          <w:tcPr>
            <w:tcW w:w="691" w:type="dxa"/>
            <w:vAlign w:val="center"/>
          </w:tcPr>
          <w:p w14:paraId="2BF226B9" w14:textId="1D167640" w:rsidR="00557946" w:rsidRPr="000430A8" w:rsidRDefault="00557946" w:rsidP="00557946">
            <w:pPr>
              <w:spacing w:after="0" w:line="240" w:lineRule="auto"/>
              <w:jc w:val="center"/>
              <w:rPr>
                <w:sz w:val="20"/>
                <w:szCs w:val="18"/>
                <w:lang w:val="en-US"/>
              </w:rPr>
            </w:pPr>
            <w:r>
              <w:rPr>
                <w:sz w:val="20"/>
                <w:szCs w:val="18"/>
                <w:lang w:val="en-US"/>
              </w:rPr>
              <w:t>1.</w:t>
            </w:r>
          </w:p>
        </w:tc>
        <w:tc>
          <w:tcPr>
            <w:tcW w:w="911" w:type="dxa"/>
            <w:vAlign w:val="center"/>
          </w:tcPr>
          <w:p w14:paraId="03C4530A" w14:textId="7495CE47" w:rsidR="00557946" w:rsidRPr="000430A8" w:rsidRDefault="00557946" w:rsidP="00557946">
            <w:pPr>
              <w:spacing w:after="0" w:line="240" w:lineRule="auto"/>
              <w:jc w:val="center"/>
              <w:rPr>
                <w:sz w:val="20"/>
                <w:szCs w:val="18"/>
                <w:lang w:val="en-US"/>
              </w:rPr>
            </w:pPr>
            <w:r>
              <w:rPr>
                <w:sz w:val="20"/>
                <w:szCs w:val="18"/>
                <w:lang w:val="en-US"/>
              </w:rPr>
              <w:t>Solo</w:t>
            </w:r>
          </w:p>
        </w:tc>
        <w:tc>
          <w:tcPr>
            <w:tcW w:w="1213" w:type="dxa"/>
            <w:vAlign w:val="center"/>
          </w:tcPr>
          <w:p w14:paraId="1DB25338" w14:textId="698AD98E" w:rsidR="00557946" w:rsidRDefault="00557946" w:rsidP="00557946">
            <w:pPr>
              <w:spacing w:after="0" w:line="240" w:lineRule="auto"/>
              <w:jc w:val="center"/>
              <w:rPr>
                <w:sz w:val="20"/>
                <w:szCs w:val="18"/>
                <w:lang w:val="en-US"/>
              </w:rPr>
            </w:pPr>
            <w:r>
              <w:rPr>
                <w:sz w:val="20"/>
                <w:szCs w:val="18"/>
                <w:lang w:val="en-US"/>
              </w:rPr>
              <w:t>$6000</w:t>
            </w:r>
          </w:p>
        </w:tc>
        <w:tc>
          <w:tcPr>
            <w:tcW w:w="794" w:type="dxa"/>
            <w:vAlign w:val="center"/>
          </w:tcPr>
          <w:p w14:paraId="5D2F41BE" w14:textId="04E6DB1C" w:rsidR="00557946" w:rsidRDefault="00557946" w:rsidP="00557946">
            <w:pPr>
              <w:spacing w:after="0" w:line="240" w:lineRule="auto"/>
              <w:jc w:val="center"/>
              <w:rPr>
                <w:sz w:val="20"/>
                <w:szCs w:val="18"/>
                <w:lang w:val="en-US"/>
              </w:rPr>
            </w:pPr>
            <w:r>
              <w:rPr>
                <w:sz w:val="20"/>
                <w:szCs w:val="18"/>
                <w:lang w:val="en-US"/>
              </w:rPr>
              <w:t>$200</w:t>
            </w:r>
          </w:p>
        </w:tc>
        <w:tc>
          <w:tcPr>
            <w:tcW w:w="794" w:type="dxa"/>
            <w:vAlign w:val="center"/>
          </w:tcPr>
          <w:p w14:paraId="78F9EAEA" w14:textId="1AEF870C" w:rsidR="00557946" w:rsidRDefault="00557946" w:rsidP="00557946">
            <w:pPr>
              <w:spacing w:after="0" w:line="240" w:lineRule="auto"/>
              <w:jc w:val="center"/>
              <w:rPr>
                <w:sz w:val="20"/>
                <w:szCs w:val="18"/>
                <w:lang w:val="en-US"/>
              </w:rPr>
            </w:pPr>
            <w:r>
              <w:rPr>
                <w:sz w:val="20"/>
                <w:szCs w:val="18"/>
                <w:lang w:val="en-US"/>
              </w:rPr>
              <w:t>$1000</w:t>
            </w:r>
          </w:p>
        </w:tc>
        <w:tc>
          <w:tcPr>
            <w:tcW w:w="816" w:type="dxa"/>
            <w:vAlign w:val="center"/>
          </w:tcPr>
          <w:p w14:paraId="26B60B7F" w14:textId="5DF4D15F" w:rsidR="00557946" w:rsidRDefault="00557946" w:rsidP="00557946">
            <w:pPr>
              <w:spacing w:after="0" w:line="240" w:lineRule="auto"/>
              <w:jc w:val="center"/>
              <w:rPr>
                <w:sz w:val="20"/>
                <w:szCs w:val="18"/>
                <w:lang w:val="en-US"/>
              </w:rPr>
            </w:pPr>
            <w:r>
              <w:rPr>
                <w:sz w:val="20"/>
                <w:szCs w:val="18"/>
                <w:lang w:val="en-US"/>
              </w:rPr>
              <w:t>$3000</w:t>
            </w:r>
          </w:p>
        </w:tc>
        <w:tc>
          <w:tcPr>
            <w:tcW w:w="816" w:type="dxa"/>
            <w:vAlign w:val="center"/>
          </w:tcPr>
          <w:p w14:paraId="30E3BD9C" w14:textId="7FF82B1A" w:rsidR="00557946" w:rsidRDefault="00557946" w:rsidP="00557946">
            <w:pPr>
              <w:spacing w:after="0" w:line="240" w:lineRule="auto"/>
              <w:jc w:val="center"/>
              <w:rPr>
                <w:sz w:val="20"/>
                <w:szCs w:val="18"/>
                <w:lang w:val="en-US"/>
              </w:rPr>
            </w:pPr>
            <w:r>
              <w:rPr>
                <w:sz w:val="20"/>
                <w:szCs w:val="18"/>
                <w:lang w:val="en-US"/>
              </w:rPr>
              <w:t>$9000</w:t>
            </w:r>
          </w:p>
        </w:tc>
        <w:tc>
          <w:tcPr>
            <w:tcW w:w="817" w:type="dxa"/>
            <w:vAlign w:val="center"/>
          </w:tcPr>
          <w:p w14:paraId="2BEDE589" w14:textId="294C5735" w:rsidR="00557946" w:rsidRDefault="00557946" w:rsidP="00557946">
            <w:pPr>
              <w:spacing w:after="0" w:line="240" w:lineRule="auto"/>
              <w:jc w:val="center"/>
              <w:rPr>
                <w:sz w:val="20"/>
                <w:szCs w:val="18"/>
                <w:lang w:val="en-US"/>
              </w:rPr>
            </w:pPr>
            <w:r>
              <w:rPr>
                <w:sz w:val="20"/>
                <w:szCs w:val="18"/>
                <w:lang w:val="en-US"/>
              </w:rPr>
              <w:t>$16000</w:t>
            </w:r>
          </w:p>
        </w:tc>
        <w:tc>
          <w:tcPr>
            <w:tcW w:w="1075" w:type="dxa"/>
            <w:vAlign w:val="center"/>
          </w:tcPr>
          <w:p w14:paraId="608B86C5" w14:textId="21B69515" w:rsidR="00557946" w:rsidRPr="00487DD0" w:rsidRDefault="00557946" w:rsidP="00557946">
            <w:pPr>
              <w:spacing w:after="0" w:line="240" w:lineRule="auto"/>
              <w:jc w:val="center"/>
              <w:rPr>
                <w:sz w:val="20"/>
                <w:szCs w:val="18"/>
                <w:lang w:val="en-US"/>
              </w:rPr>
            </w:pPr>
            <w:r>
              <w:rPr>
                <w:sz w:val="20"/>
                <w:szCs w:val="18"/>
                <w:lang w:val="en-US"/>
              </w:rPr>
              <w:t>$5000</w:t>
            </w:r>
          </w:p>
        </w:tc>
      </w:tr>
      <w:tr w:rsidR="00557946" w:rsidRPr="000430A8" w14:paraId="445E8837" w14:textId="77777777" w:rsidTr="00021A26">
        <w:trPr>
          <w:trHeight w:val="530"/>
        </w:trPr>
        <w:tc>
          <w:tcPr>
            <w:tcW w:w="691" w:type="dxa"/>
            <w:vAlign w:val="center"/>
          </w:tcPr>
          <w:p w14:paraId="051FDF59" w14:textId="2A62F9C7" w:rsidR="00557946" w:rsidRDefault="00557946" w:rsidP="00557946">
            <w:pPr>
              <w:spacing w:after="0" w:line="240" w:lineRule="auto"/>
              <w:jc w:val="center"/>
              <w:rPr>
                <w:sz w:val="20"/>
                <w:szCs w:val="18"/>
                <w:lang w:val="en-US"/>
              </w:rPr>
            </w:pPr>
            <w:r>
              <w:rPr>
                <w:sz w:val="20"/>
                <w:szCs w:val="18"/>
                <w:lang w:val="en-US"/>
              </w:rPr>
              <w:t>2</w:t>
            </w:r>
            <w:r>
              <w:rPr>
                <w:sz w:val="20"/>
                <w:szCs w:val="18"/>
                <w:lang w:val="en-US"/>
              </w:rPr>
              <w:t>.</w:t>
            </w:r>
          </w:p>
        </w:tc>
        <w:tc>
          <w:tcPr>
            <w:tcW w:w="911" w:type="dxa"/>
            <w:vAlign w:val="center"/>
          </w:tcPr>
          <w:p w14:paraId="32C7FA60" w14:textId="72562D4C" w:rsidR="00557946" w:rsidRDefault="00557946" w:rsidP="00557946">
            <w:pPr>
              <w:spacing w:after="0" w:line="240" w:lineRule="auto"/>
              <w:jc w:val="center"/>
              <w:rPr>
                <w:sz w:val="20"/>
                <w:szCs w:val="18"/>
                <w:lang w:val="en-US"/>
              </w:rPr>
            </w:pPr>
            <w:r>
              <w:rPr>
                <w:sz w:val="20"/>
                <w:szCs w:val="18"/>
                <w:lang w:val="en-US"/>
              </w:rPr>
              <w:t>Blitar</w:t>
            </w:r>
          </w:p>
        </w:tc>
        <w:tc>
          <w:tcPr>
            <w:tcW w:w="1213" w:type="dxa"/>
            <w:vAlign w:val="center"/>
          </w:tcPr>
          <w:p w14:paraId="3CDD12B0" w14:textId="0CB82368" w:rsidR="00557946" w:rsidRDefault="00557946" w:rsidP="00557946">
            <w:pPr>
              <w:spacing w:after="0" w:line="240" w:lineRule="auto"/>
              <w:jc w:val="center"/>
              <w:rPr>
                <w:sz w:val="20"/>
                <w:szCs w:val="18"/>
                <w:lang w:val="en-US"/>
              </w:rPr>
            </w:pPr>
            <w:r>
              <w:rPr>
                <w:sz w:val="20"/>
                <w:szCs w:val="18"/>
                <w:lang w:val="en-US"/>
              </w:rPr>
              <w:t>$</w:t>
            </w:r>
            <w:r>
              <w:rPr>
                <w:sz w:val="20"/>
                <w:szCs w:val="18"/>
                <w:lang w:val="en-US"/>
              </w:rPr>
              <w:t>6000</w:t>
            </w:r>
          </w:p>
        </w:tc>
        <w:tc>
          <w:tcPr>
            <w:tcW w:w="794" w:type="dxa"/>
            <w:vAlign w:val="center"/>
          </w:tcPr>
          <w:p w14:paraId="0822AD4D" w14:textId="366BF4EC" w:rsidR="00557946" w:rsidRDefault="00557946" w:rsidP="00557946">
            <w:pPr>
              <w:spacing w:after="0" w:line="240" w:lineRule="auto"/>
              <w:jc w:val="center"/>
              <w:rPr>
                <w:sz w:val="20"/>
                <w:szCs w:val="18"/>
                <w:lang w:val="en-US"/>
              </w:rPr>
            </w:pPr>
            <w:r>
              <w:rPr>
                <w:sz w:val="20"/>
                <w:szCs w:val="18"/>
                <w:lang w:val="en-US"/>
              </w:rPr>
              <w:t>$</w:t>
            </w:r>
            <w:r>
              <w:rPr>
                <w:sz w:val="20"/>
                <w:szCs w:val="18"/>
                <w:lang w:val="en-US"/>
              </w:rPr>
              <w:t>400</w:t>
            </w:r>
          </w:p>
        </w:tc>
        <w:tc>
          <w:tcPr>
            <w:tcW w:w="794" w:type="dxa"/>
            <w:vAlign w:val="center"/>
          </w:tcPr>
          <w:p w14:paraId="355F21C3" w14:textId="00B9506B" w:rsidR="00557946" w:rsidRDefault="00557946" w:rsidP="00557946">
            <w:pPr>
              <w:spacing w:after="0" w:line="240" w:lineRule="auto"/>
              <w:jc w:val="center"/>
              <w:rPr>
                <w:sz w:val="20"/>
                <w:szCs w:val="18"/>
                <w:lang w:val="en-US"/>
              </w:rPr>
            </w:pPr>
            <w:r>
              <w:rPr>
                <w:sz w:val="20"/>
                <w:szCs w:val="18"/>
                <w:lang w:val="en-US"/>
              </w:rPr>
              <w:t>$</w:t>
            </w:r>
            <w:r>
              <w:rPr>
                <w:sz w:val="20"/>
                <w:szCs w:val="18"/>
                <w:lang w:val="en-US"/>
              </w:rPr>
              <w:t>200</w:t>
            </w:r>
          </w:p>
        </w:tc>
        <w:tc>
          <w:tcPr>
            <w:tcW w:w="816" w:type="dxa"/>
            <w:vAlign w:val="center"/>
          </w:tcPr>
          <w:p w14:paraId="1D9F17EC" w14:textId="37B7BD78" w:rsidR="00557946" w:rsidRDefault="00557946" w:rsidP="00557946">
            <w:pPr>
              <w:spacing w:after="0" w:line="240" w:lineRule="auto"/>
              <w:jc w:val="center"/>
              <w:rPr>
                <w:sz w:val="20"/>
                <w:szCs w:val="18"/>
                <w:lang w:val="en-US"/>
              </w:rPr>
            </w:pPr>
            <w:r>
              <w:rPr>
                <w:sz w:val="20"/>
                <w:szCs w:val="18"/>
                <w:lang w:val="en-US"/>
              </w:rPr>
              <w:t>$</w:t>
            </w:r>
            <w:r>
              <w:rPr>
                <w:sz w:val="20"/>
                <w:szCs w:val="18"/>
                <w:lang w:val="en-US"/>
              </w:rPr>
              <w:t>600</w:t>
            </w:r>
            <w:r w:rsidR="008F3804">
              <w:rPr>
                <w:sz w:val="20"/>
                <w:szCs w:val="18"/>
                <w:lang w:val="en-US"/>
              </w:rPr>
              <w:t>0</w:t>
            </w:r>
          </w:p>
        </w:tc>
        <w:tc>
          <w:tcPr>
            <w:tcW w:w="816" w:type="dxa"/>
            <w:vAlign w:val="center"/>
          </w:tcPr>
          <w:p w14:paraId="7B6589A7" w14:textId="3AF1A8CD" w:rsidR="00557946" w:rsidRDefault="00557946" w:rsidP="00557946">
            <w:pPr>
              <w:spacing w:after="0" w:line="240" w:lineRule="auto"/>
              <w:jc w:val="center"/>
              <w:rPr>
                <w:sz w:val="20"/>
                <w:szCs w:val="18"/>
                <w:lang w:val="en-US"/>
              </w:rPr>
            </w:pPr>
            <w:r>
              <w:rPr>
                <w:sz w:val="20"/>
                <w:szCs w:val="18"/>
                <w:lang w:val="en-US"/>
              </w:rPr>
              <w:t>$</w:t>
            </w:r>
            <w:r>
              <w:rPr>
                <w:sz w:val="20"/>
                <w:szCs w:val="18"/>
                <w:lang w:val="en-US"/>
              </w:rPr>
              <w:t>18000</w:t>
            </w:r>
          </w:p>
        </w:tc>
        <w:tc>
          <w:tcPr>
            <w:tcW w:w="817" w:type="dxa"/>
            <w:vAlign w:val="center"/>
          </w:tcPr>
          <w:p w14:paraId="015ED278" w14:textId="6245686C" w:rsidR="00557946" w:rsidRDefault="00557946" w:rsidP="00557946">
            <w:pPr>
              <w:spacing w:after="0" w:line="240" w:lineRule="auto"/>
              <w:jc w:val="center"/>
              <w:rPr>
                <w:sz w:val="20"/>
                <w:szCs w:val="18"/>
                <w:lang w:val="en-US"/>
              </w:rPr>
            </w:pPr>
            <w:r>
              <w:rPr>
                <w:sz w:val="20"/>
                <w:szCs w:val="18"/>
                <w:lang w:val="en-US"/>
              </w:rPr>
              <w:t>$</w:t>
            </w:r>
            <w:r>
              <w:rPr>
                <w:sz w:val="20"/>
                <w:szCs w:val="18"/>
                <w:lang w:val="en-US"/>
              </w:rPr>
              <w:t>32000</w:t>
            </w:r>
          </w:p>
        </w:tc>
        <w:tc>
          <w:tcPr>
            <w:tcW w:w="1075" w:type="dxa"/>
            <w:vAlign w:val="center"/>
          </w:tcPr>
          <w:p w14:paraId="2DBCF061" w14:textId="1028D804" w:rsidR="00557946" w:rsidRDefault="00557946" w:rsidP="00557946">
            <w:pPr>
              <w:spacing w:after="0" w:line="240" w:lineRule="auto"/>
              <w:jc w:val="center"/>
              <w:rPr>
                <w:sz w:val="20"/>
                <w:szCs w:val="18"/>
                <w:lang w:val="en-US"/>
              </w:rPr>
            </w:pPr>
            <w:r>
              <w:rPr>
                <w:sz w:val="20"/>
                <w:szCs w:val="18"/>
                <w:lang w:val="en-US"/>
              </w:rPr>
              <w:t>$</w:t>
            </w:r>
            <w:r>
              <w:rPr>
                <w:sz w:val="20"/>
                <w:szCs w:val="18"/>
                <w:lang w:val="en-US"/>
              </w:rPr>
              <w:t>5000</w:t>
            </w:r>
          </w:p>
        </w:tc>
      </w:tr>
      <w:tr w:rsidR="00557946" w:rsidRPr="000430A8" w14:paraId="6CDFFAC1" w14:textId="77777777" w:rsidTr="00021A26">
        <w:trPr>
          <w:trHeight w:val="530"/>
        </w:trPr>
        <w:tc>
          <w:tcPr>
            <w:tcW w:w="691" w:type="dxa"/>
            <w:vAlign w:val="center"/>
          </w:tcPr>
          <w:p w14:paraId="5261E3D4" w14:textId="241ACE35" w:rsidR="00557946" w:rsidRDefault="008F3804" w:rsidP="00557946">
            <w:pPr>
              <w:spacing w:after="0" w:line="240" w:lineRule="auto"/>
              <w:jc w:val="center"/>
              <w:rPr>
                <w:sz w:val="20"/>
                <w:szCs w:val="18"/>
                <w:lang w:val="en-US"/>
              </w:rPr>
            </w:pPr>
            <w:r>
              <w:rPr>
                <w:sz w:val="20"/>
                <w:szCs w:val="18"/>
                <w:lang w:val="en-US"/>
              </w:rPr>
              <w:t>3</w:t>
            </w:r>
            <w:r w:rsidR="00557946">
              <w:rPr>
                <w:sz w:val="20"/>
                <w:szCs w:val="18"/>
                <w:lang w:val="en-US"/>
              </w:rPr>
              <w:t>.</w:t>
            </w:r>
          </w:p>
        </w:tc>
        <w:tc>
          <w:tcPr>
            <w:tcW w:w="911" w:type="dxa"/>
            <w:vAlign w:val="center"/>
          </w:tcPr>
          <w:p w14:paraId="106E1CAD" w14:textId="05210141" w:rsidR="00557946" w:rsidRDefault="00557946" w:rsidP="00557946">
            <w:pPr>
              <w:spacing w:after="0" w:line="240" w:lineRule="auto"/>
              <w:jc w:val="center"/>
              <w:rPr>
                <w:sz w:val="20"/>
                <w:szCs w:val="18"/>
                <w:lang w:val="en-US"/>
              </w:rPr>
            </w:pPr>
            <w:r>
              <w:rPr>
                <w:sz w:val="20"/>
                <w:szCs w:val="18"/>
                <w:lang w:val="en-US"/>
              </w:rPr>
              <w:t>Banjar</w:t>
            </w:r>
          </w:p>
        </w:tc>
        <w:tc>
          <w:tcPr>
            <w:tcW w:w="1213" w:type="dxa"/>
            <w:vAlign w:val="center"/>
          </w:tcPr>
          <w:p w14:paraId="6B4ED876" w14:textId="0641F579" w:rsidR="00557946" w:rsidRDefault="00557946" w:rsidP="00557946">
            <w:pPr>
              <w:spacing w:after="0" w:line="240" w:lineRule="auto"/>
              <w:jc w:val="center"/>
              <w:rPr>
                <w:sz w:val="20"/>
                <w:szCs w:val="18"/>
                <w:lang w:val="en-US"/>
              </w:rPr>
            </w:pPr>
            <w:r>
              <w:rPr>
                <w:sz w:val="20"/>
                <w:szCs w:val="18"/>
                <w:lang w:val="en-US"/>
              </w:rPr>
              <w:t>$</w:t>
            </w:r>
            <w:r>
              <w:rPr>
                <w:sz w:val="20"/>
                <w:szCs w:val="18"/>
                <w:lang w:val="en-US"/>
              </w:rPr>
              <w:t>10000</w:t>
            </w:r>
          </w:p>
        </w:tc>
        <w:tc>
          <w:tcPr>
            <w:tcW w:w="794" w:type="dxa"/>
            <w:vAlign w:val="center"/>
          </w:tcPr>
          <w:p w14:paraId="4AD308E0" w14:textId="433C3EB9" w:rsidR="00557946" w:rsidRDefault="00557946" w:rsidP="00557946">
            <w:pPr>
              <w:spacing w:after="0" w:line="240" w:lineRule="auto"/>
              <w:jc w:val="center"/>
              <w:rPr>
                <w:sz w:val="20"/>
                <w:szCs w:val="18"/>
                <w:lang w:val="en-US"/>
              </w:rPr>
            </w:pPr>
            <w:r>
              <w:rPr>
                <w:sz w:val="20"/>
                <w:szCs w:val="18"/>
                <w:lang w:val="en-US"/>
              </w:rPr>
              <w:t>$</w:t>
            </w:r>
            <w:r>
              <w:rPr>
                <w:sz w:val="20"/>
                <w:szCs w:val="18"/>
                <w:lang w:val="en-US"/>
              </w:rPr>
              <w:t>600</w:t>
            </w:r>
          </w:p>
        </w:tc>
        <w:tc>
          <w:tcPr>
            <w:tcW w:w="794" w:type="dxa"/>
            <w:vAlign w:val="center"/>
          </w:tcPr>
          <w:p w14:paraId="1D084355" w14:textId="7A5BB891" w:rsidR="00557946" w:rsidRDefault="00557946" w:rsidP="00557946">
            <w:pPr>
              <w:spacing w:after="0" w:line="240" w:lineRule="auto"/>
              <w:jc w:val="center"/>
              <w:rPr>
                <w:sz w:val="20"/>
                <w:szCs w:val="18"/>
                <w:lang w:val="en-US"/>
              </w:rPr>
            </w:pPr>
            <w:r>
              <w:rPr>
                <w:sz w:val="20"/>
                <w:szCs w:val="18"/>
                <w:lang w:val="en-US"/>
              </w:rPr>
              <w:t>$</w:t>
            </w:r>
            <w:r>
              <w:rPr>
                <w:sz w:val="20"/>
                <w:szCs w:val="18"/>
                <w:lang w:val="en-US"/>
              </w:rPr>
              <w:t>600</w:t>
            </w:r>
          </w:p>
        </w:tc>
        <w:tc>
          <w:tcPr>
            <w:tcW w:w="816" w:type="dxa"/>
            <w:vAlign w:val="center"/>
          </w:tcPr>
          <w:p w14:paraId="610BD211" w14:textId="1AB9C4E1" w:rsidR="00557946" w:rsidRDefault="00557946" w:rsidP="00557946">
            <w:pPr>
              <w:spacing w:after="0" w:line="240" w:lineRule="auto"/>
              <w:jc w:val="center"/>
              <w:rPr>
                <w:sz w:val="20"/>
                <w:szCs w:val="18"/>
                <w:lang w:val="en-US"/>
              </w:rPr>
            </w:pPr>
            <w:r>
              <w:rPr>
                <w:sz w:val="20"/>
                <w:szCs w:val="18"/>
                <w:lang w:val="en-US"/>
              </w:rPr>
              <w:t>$</w:t>
            </w:r>
            <w:r w:rsidR="008F3804">
              <w:rPr>
                <w:sz w:val="20"/>
                <w:szCs w:val="18"/>
                <w:lang w:val="en-US"/>
              </w:rPr>
              <w:t>9000</w:t>
            </w:r>
          </w:p>
        </w:tc>
        <w:tc>
          <w:tcPr>
            <w:tcW w:w="816" w:type="dxa"/>
            <w:vAlign w:val="center"/>
          </w:tcPr>
          <w:p w14:paraId="1D86CD3D" w14:textId="510FDD44" w:rsidR="00557946" w:rsidRDefault="00557946" w:rsidP="00557946">
            <w:pPr>
              <w:spacing w:after="0" w:line="240" w:lineRule="auto"/>
              <w:jc w:val="center"/>
              <w:rPr>
                <w:sz w:val="20"/>
                <w:szCs w:val="18"/>
                <w:lang w:val="en-US"/>
              </w:rPr>
            </w:pPr>
            <w:r>
              <w:rPr>
                <w:sz w:val="20"/>
                <w:szCs w:val="18"/>
                <w:lang w:val="en-US"/>
              </w:rPr>
              <w:t>$</w:t>
            </w:r>
            <w:r w:rsidR="008F3804">
              <w:rPr>
                <w:sz w:val="20"/>
                <w:szCs w:val="18"/>
                <w:lang w:val="en-US"/>
              </w:rPr>
              <w:t>27000</w:t>
            </w:r>
          </w:p>
        </w:tc>
        <w:tc>
          <w:tcPr>
            <w:tcW w:w="817" w:type="dxa"/>
            <w:vAlign w:val="center"/>
          </w:tcPr>
          <w:p w14:paraId="577C68B0" w14:textId="06415D39" w:rsidR="00557946" w:rsidRDefault="00557946" w:rsidP="00557946">
            <w:pPr>
              <w:spacing w:after="0" w:line="240" w:lineRule="auto"/>
              <w:jc w:val="center"/>
              <w:rPr>
                <w:sz w:val="20"/>
                <w:szCs w:val="18"/>
                <w:lang w:val="en-US"/>
              </w:rPr>
            </w:pPr>
            <w:r>
              <w:rPr>
                <w:sz w:val="20"/>
                <w:szCs w:val="18"/>
                <w:lang w:val="en-US"/>
              </w:rPr>
              <w:t>$</w:t>
            </w:r>
            <w:r w:rsidR="008F3804">
              <w:rPr>
                <w:sz w:val="20"/>
                <w:szCs w:val="18"/>
                <w:lang w:val="en-US"/>
              </w:rPr>
              <w:t>40000</w:t>
            </w:r>
          </w:p>
        </w:tc>
        <w:tc>
          <w:tcPr>
            <w:tcW w:w="1075" w:type="dxa"/>
            <w:vAlign w:val="center"/>
          </w:tcPr>
          <w:p w14:paraId="5AC9055F" w14:textId="36DFFDD0" w:rsidR="00557946" w:rsidRDefault="00557946" w:rsidP="00557946">
            <w:pPr>
              <w:spacing w:after="0" w:line="240" w:lineRule="auto"/>
              <w:jc w:val="center"/>
              <w:rPr>
                <w:sz w:val="20"/>
                <w:szCs w:val="18"/>
                <w:lang w:val="en-US"/>
              </w:rPr>
            </w:pPr>
            <w:r>
              <w:rPr>
                <w:sz w:val="20"/>
                <w:szCs w:val="18"/>
                <w:lang w:val="en-US"/>
              </w:rPr>
              <w:t>$</w:t>
            </w:r>
            <w:r w:rsidR="008F3804">
              <w:rPr>
                <w:sz w:val="20"/>
                <w:szCs w:val="18"/>
                <w:lang w:val="en-US"/>
              </w:rPr>
              <w:t>5000</w:t>
            </w:r>
          </w:p>
        </w:tc>
      </w:tr>
      <w:tr w:rsidR="008F3804" w:rsidRPr="000430A8" w14:paraId="68087A05" w14:textId="77777777" w:rsidTr="00021A26">
        <w:trPr>
          <w:trHeight w:val="530"/>
        </w:trPr>
        <w:tc>
          <w:tcPr>
            <w:tcW w:w="691" w:type="dxa"/>
            <w:vAlign w:val="center"/>
          </w:tcPr>
          <w:p w14:paraId="2D529FD7" w14:textId="5A07C83D" w:rsidR="008F3804" w:rsidRDefault="008F3804" w:rsidP="008F3804">
            <w:pPr>
              <w:spacing w:after="0" w:line="240" w:lineRule="auto"/>
              <w:jc w:val="center"/>
              <w:rPr>
                <w:sz w:val="20"/>
                <w:szCs w:val="18"/>
                <w:lang w:val="en-US"/>
              </w:rPr>
            </w:pPr>
            <w:r>
              <w:rPr>
                <w:sz w:val="20"/>
                <w:szCs w:val="18"/>
                <w:lang w:val="en-US"/>
              </w:rPr>
              <w:t>4</w:t>
            </w:r>
            <w:r>
              <w:rPr>
                <w:sz w:val="20"/>
                <w:szCs w:val="18"/>
                <w:lang w:val="en-US"/>
              </w:rPr>
              <w:t>.</w:t>
            </w:r>
          </w:p>
        </w:tc>
        <w:tc>
          <w:tcPr>
            <w:tcW w:w="911" w:type="dxa"/>
            <w:vAlign w:val="center"/>
          </w:tcPr>
          <w:p w14:paraId="55CAD757" w14:textId="0A918874" w:rsidR="008F3804" w:rsidRDefault="008F3804" w:rsidP="008F3804">
            <w:pPr>
              <w:spacing w:after="0" w:line="240" w:lineRule="auto"/>
              <w:jc w:val="center"/>
              <w:rPr>
                <w:sz w:val="20"/>
                <w:szCs w:val="18"/>
                <w:lang w:val="en-US"/>
              </w:rPr>
            </w:pPr>
            <w:r>
              <w:rPr>
                <w:sz w:val="20"/>
                <w:szCs w:val="18"/>
                <w:lang w:val="en-US"/>
              </w:rPr>
              <w:t>Serang</w:t>
            </w:r>
          </w:p>
        </w:tc>
        <w:tc>
          <w:tcPr>
            <w:tcW w:w="1213" w:type="dxa"/>
            <w:vAlign w:val="center"/>
          </w:tcPr>
          <w:p w14:paraId="61B41572" w14:textId="69B411B8" w:rsidR="008F3804" w:rsidRDefault="008F3804" w:rsidP="008F3804">
            <w:pPr>
              <w:spacing w:after="0" w:line="240" w:lineRule="auto"/>
              <w:jc w:val="center"/>
              <w:rPr>
                <w:sz w:val="20"/>
                <w:szCs w:val="18"/>
                <w:lang w:val="en-US"/>
              </w:rPr>
            </w:pPr>
            <w:r>
              <w:rPr>
                <w:sz w:val="20"/>
                <w:szCs w:val="18"/>
                <w:lang w:val="en-US"/>
              </w:rPr>
              <w:t>$10000</w:t>
            </w:r>
          </w:p>
        </w:tc>
        <w:tc>
          <w:tcPr>
            <w:tcW w:w="794" w:type="dxa"/>
            <w:vAlign w:val="center"/>
          </w:tcPr>
          <w:p w14:paraId="54A7A562" w14:textId="1BFF845F" w:rsidR="008F3804" w:rsidRDefault="008F3804" w:rsidP="008F3804">
            <w:pPr>
              <w:spacing w:after="0" w:line="240" w:lineRule="auto"/>
              <w:jc w:val="center"/>
              <w:rPr>
                <w:sz w:val="20"/>
                <w:szCs w:val="18"/>
                <w:lang w:val="en-US"/>
              </w:rPr>
            </w:pPr>
            <w:r>
              <w:rPr>
                <w:sz w:val="20"/>
                <w:szCs w:val="18"/>
                <w:lang w:val="en-US"/>
              </w:rPr>
              <w:t>$600</w:t>
            </w:r>
          </w:p>
        </w:tc>
        <w:tc>
          <w:tcPr>
            <w:tcW w:w="794" w:type="dxa"/>
            <w:vAlign w:val="center"/>
          </w:tcPr>
          <w:p w14:paraId="3E807AD1" w14:textId="10FB01E7" w:rsidR="008F3804" w:rsidRDefault="008F3804" w:rsidP="008F3804">
            <w:pPr>
              <w:spacing w:after="0" w:line="240" w:lineRule="auto"/>
              <w:jc w:val="center"/>
              <w:rPr>
                <w:sz w:val="20"/>
                <w:szCs w:val="18"/>
                <w:lang w:val="en-US"/>
              </w:rPr>
            </w:pPr>
            <w:r>
              <w:rPr>
                <w:sz w:val="20"/>
                <w:szCs w:val="18"/>
                <w:lang w:val="en-US"/>
              </w:rPr>
              <w:t>$600</w:t>
            </w:r>
          </w:p>
        </w:tc>
        <w:tc>
          <w:tcPr>
            <w:tcW w:w="816" w:type="dxa"/>
            <w:vAlign w:val="center"/>
          </w:tcPr>
          <w:p w14:paraId="61F47213" w14:textId="65E3C1B2" w:rsidR="008F3804" w:rsidRDefault="008F3804" w:rsidP="008F3804">
            <w:pPr>
              <w:spacing w:after="0" w:line="240" w:lineRule="auto"/>
              <w:jc w:val="center"/>
              <w:rPr>
                <w:sz w:val="20"/>
                <w:szCs w:val="18"/>
                <w:lang w:val="en-US"/>
              </w:rPr>
            </w:pPr>
            <w:r>
              <w:rPr>
                <w:sz w:val="20"/>
                <w:szCs w:val="18"/>
                <w:lang w:val="en-US"/>
              </w:rPr>
              <w:t>$9000</w:t>
            </w:r>
          </w:p>
        </w:tc>
        <w:tc>
          <w:tcPr>
            <w:tcW w:w="816" w:type="dxa"/>
            <w:vAlign w:val="center"/>
          </w:tcPr>
          <w:p w14:paraId="79C92E0C" w14:textId="7F3B8928" w:rsidR="008F3804" w:rsidRDefault="008F3804" w:rsidP="008F3804">
            <w:pPr>
              <w:spacing w:after="0" w:line="240" w:lineRule="auto"/>
              <w:jc w:val="center"/>
              <w:rPr>
                <w:sz w:val="20"/>
                <w:szCs w:val="18"/>
                <w:lang w:val="en-US"/>
              </w:rPr>
            </w:pPr>
            <w:r>
              <w:rPr>
                <w:sz w:val="20"/>
                <w:szCs w:val="18"/>
                <w:lang w:val="en-US"/>
              </w:rPr>
              <w:t>$27000</w:t>
            </w:r>
          </w:p>
        </w:tc>
        <w:tc>
          <w:tcPr>
            <w:tcW w:w="817" w:type="dxa"/>
            <w:vAlign w:val="center"/>
          </w:tcPr>
          <w:p w14:paraId="35F878D2" w14:textId="50AFF72F" w:rsidR="008F3804" w:rsidRDefault="008F3804" w:rsidP="008F3804">
            <w:pPr>
              <w:spacing w:after="0" w:line="240" w:lineRule="auto"/>
              <w:jc w:val="center"/>
              <w:rPr>
                <w:sz w:val="20"/>
                <w:szCs w:val="18"/>
                <w:lang w:val="en-US"/>
              </w:rPr>
            </w:pPr>
            <w:r>
              <w:rPr>
                <w:sz w:val="20"/>
                <w:szCs w:val="18"/>
                <w:lang w:val="en-US"/>
              </w:rPr>
              <w:t>$40000</w:t>
            </w:r>
          </w:p>
        </w:tc>
        <w:tc>
          <w:tcPr>
            <w:tcW w:w="1075" w:type="dxa"/>
            <w:vAlign w:val="center"/>
          </w:tcPr>
          <w:p w14:paraId="183FF0E0" w14:textId="74D0A2A1" w:rsidR="008F3804" w:rsidRDefault="008F3804" w:rsidP="008F3804">
            <w:pPr>
              <w:spacing w:after="0" w:line="240" w:lineRule="auto"/>
              <w:jc w:val="center"/>
              <w:rPr>
                <w:sz w:val="20"/>
                <w:szCs w:val="18"/>
                <w:lang w:val="en-US"/>
              </w:rPr>
            </w:pPr>
            <w:r>
              <w:rPr>
                <w:sz w:val="20"/>
                <w:szCs w:val="18"/>
                <w:lang w:val="en-US"/>
              </w:rPr>
              <w:t>$5000</w:t>
            </w:r>
          </w:p>
        </w:tc>
      </w:tr>
      <w:tr w:rsidR="008F3804" w:rsidRPr="000430A8" w14:paraId="49067B89" w14:textId="77777777" w:rsidTr="00021A26">
        <w:trPr>
          <w:trHeight w:val="530"/>
        </w:trPr>
        <w:tc>
          <w:tcPr>
            <w:tcW w:w="691" w:type="dxa"/>
            <w:vAlign w:val="center"/>
          </w:tcPr>
          <w:p w14:paraId="4EC85C00" w14:textId="77777777" w:rsidR="008F3804" w:rsidRDefault="008F3804" w:rsidP="008F3804">
            <w:pPr>
              <w:spacing w:after="0" w:line="240" w:lineRule="auto"/>
              <w:jc w:val="center"/>
              <w:rPr>
                <w:sz w:val="20"/>
                <w:szCs w:val="18"/>
                <w:lang w:val="en-US"/>
              </w:rPr>
            </w:pPr>
          </w:p>
        </w:tc>
        <w:tc>
          <w:tcPr>
            <w:tcW w:w="911" w:type="dxa"/>
            <w:vAlign w:val="center"/>
          </w:tcPr>
          <w:p w14:paraId="777E4503" w14:textId="7CA1907F" w:rsidR="008F3804" w:rsidRDefault="008F3804" w:rsidP="008F3804">
            <w:pPr>
              <w:spacing w:after="0" w:line="240" w:lineRule="auto"/>
              <w:jc w:val="center"/>
              <w:rPr>
                <w:sz w:val="20"/>
                <w:szCs w:val="18"/>
                <w:lang w:val="en-US"/>
              </w:rPr>
            </w:pPr>
            <w:r>
              <w:rPr>
                <w:sz w:val="20"/>
                <w:szCs w:val="18"/>
                <w:lang w:val="en-US"/>
              </w:rPr>
              <w:t>Subang</w:t>
            </w:r>
          </w:p>
        </w:tc>
        <w:tc>
          <w:tcPr>
            <w:tcW w:w="1213" w:type="dxa"/>
            <w:vAlign w:val="center"/>
          </w:tcPr>
          <w:p w14:paraId="422A7C33" w14:textId="0A2F9BE5" w:rsidR="008F3804" w:rsidRDefault="008F3804" w:rsidP="008F3804">
            <w:pPr>
              <w:spacing w:after="0" w:line="240" w:lineRule="auto"/>
              <w:jc w:val="center"/>
              <w:rPr>
                <w:sz w:val="20"/>
                <w:szCs w:val="18"/>
                <w:lang w:val="en-US"/>
              </w:rPr>
            </w:pPr>
            <w:r>
              <w:rPr>
                <w:sz w:val="20"/>
                <w:szCs w:val="18"/>
                <w:lang w:val="en-US"/>
              </w:rPr>
              <w:t>$12000</w:t>
            </w:r>
          </w:p>
        </w:tc>
        <w:tc>
          <w:tcPr>
            <w:tcW w:w="794" w:type="dxa"/>
            <w:vAlign w:val="center"/>
          </w:tcPr>
          <w:p w14:paraId="72EB90F5" w14:textId="4BFA037D" w:rsidR="008F3804" w:rsidRDefault="008F3804" w:rsidP="008F3804">
            <w:pPr>
              <w:spacing w:after="0" w:line="240" w:lineRule="auto"/>
              <w:jc w:val="center"/>
              <w:rPr>
                <w:sz w:val="20"/>
                <w:szCs w:val="18"/>
                <w:lang w:val="en-US"/>
              </w:rPr>
            </w:pPr>
            <w:r>
              <w:rPr>
                <w:sz w:val="20"/>
                <w:szCs w:val="18"/>
                <w:lang w:val="en-US"/>
              </w:rPr>
              <w:t>$</w:t>
            </w:r>
            <w:r>
              <w:rPr>
                <w:rFonts w:eastAsia="Times New Roman" w:cs="Times New Roman"/>
                <w:color w:val="000000"/>
                <w:sz w:val="20"/>
                <w:szCs w:val="20"/>
              </w:rPr>
              <w:t>800</w:t>
            </w:r>
          </w:p>
        </w:tc>
        <w:tc>
          <w:tcPr>
            <w:tcW w:w="794" w:type="dxa"/>
            <w:vAlign w:val="center"/>
          </w:tcPr>
          <w:p w14:paraId="5224FE70" w14:textId="4DA7EB1B" w:rsidR="008F3804" w:rsidRDefault="008F3804" w:rsidP="008F3804">
            <w:pPr>
              <w:spacing w:after="0" w:line="240" w:lineRule="auto"/>
              <w:jc w:val="center"/>
              <w:rPr>
                <w:sz w:val="20"/>
                <w:szCs w:val="18"/>
                <w:lang w:val="en-US"/>
              </w:rPr>
            </w:pPr>
            <w:r>
              <w:rPr>
                <w:sz w:val="20"/>
                <w:szCs w:val="18"/>
                <w:lang w:val="en-US"/>
              </w:rPr>
              <w:t>$4000</w:t>
            </w:r>
          </w:p>
        </w:tc>
        <w:tc>
          <w:tcPr>
            <w:tcW w:w="816" w:type="dxa"/>
            <w:vAlign w:val="center"/>
          </w:tcPr>
          <w:p w14:paraId="7041FD34" w14:textId="1213349A"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10000</w:t>
            </w:r>
          </w:p>
        </w:tc>
        <w:tc>
          <w:tcPr>
            <w:tcW w:w="816" w:type="dxa"/>
            <w:vAlign w:val="center"/>
          </w:tcPr>
          <w:p w14:paraId="2E9BB106" w14:textId="6AB8186D"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30000</w:t>
            </w:r>
          </w:p>
        </w:tc>
        <w:tc>
          <w:tcPr>
            <w:tcW w:w="817" w:type="dxa"/>
            <w:vAlign w:val="center"/>
          </w:tcPr>
          <w:p w14:paraId="25E2F3D8" w14:textId="584716C8"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45000</w:t>
            </w:r>
          </w:p>
        </w:tc>
        <w:tc>
          <w:tcPr>
            <w:tcW w:w="1075" w:type="dxa"/>
            <w:vAlign w:val="center"/>
          </w:tcPr>
          <w:p w14:paraId="0EB175F2" w14:textId="4B4EC4F0"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5000</w:t>
            </w:r>
          </w:p>
        </w:tc>
      </w:tr>
      <w:tr w:rsidR="008F3804" w:rsidRPr="000430A8" w14:paraId="6ACD9D9D" w14:textId="77777777" w:rsidTr="00021A26">
        <w:trPr>
          <w:trHeight w:val="530"/>
        </w:trPr>
        <w:tc>
          <w:tcPr>
            <w:tcW w:w="691" w:type="dxa"/>
            <w:vAlign w:val="center"/>
          </w:tcPr>
          <w:p w14:paraId="4F7DBFD1" w14:textId="77777777" w:rsidR="008F3804" w:rsidRDefault="008F3804" w:rsidP="008F3804">
            <w:pPr>
              <w:spacing w:after="0" w:line="240" w:lineRule="auto"/>
              <w:jc w:val="center"/>
              <w:rPr>
                <w:sz w:val="20"/>
                <w:szCs w:val="18"/>
                <w:lang w:val="en-US"/>
              </w:rPr>
            </w:pPr>
          </w:p>
        </w:tc>
        <w:tc>
          <w:tcPr>
            <w:tcW w:w="911" w:type="dxa"/>
            <w:vAlign w:val="center"/>
          </w:tcPr>
          <w:p w14:paraId="26349F1A" w14:textId="3F26FDBB" w:rsidR="008F3804" w:rsidRDefault="008F3804" w:rsidP="008F3804">
            <w:pPr>
              <w:spacing w:after="0" w:line="240" w:lineRule="auto"/>
              <w:jc w:val="center"/>
              <w:rPr>
                <w:sz w:val="20"/>
                <w:szCs w:val="18"/>
                <w:lang w:val="en-US"/>
              </w:rPr>
            </w:pPr>
            <w:r>
              <w:rPr>
                <w:sz w:val="20"/>
                <w:szCs w:val="18"/>
                <w:lang w:val="en-US"/>
              </w:rPr>
              <w:t>Tegal</w:t>
            </w:r>
          </w:p>
        </w:tc>
        <w:tc>
          <w:tcPr>
            <w:tcW w:w="1213" w:type="dxa"/>
            <w:vAlign w:val="center"/>
          </w:tcPr>
          <w:p w14:paraId="4BC86AAE" w14:textId="698B38B4" w:rsidR="008F3804" w:rsidRDefault="008F3804" w:rsidP="008F3804">
            <w:pPr>
              <w:spacing w:after="0" w:line="240" w:lineRule="auto"/>
              <w:jc w:val="center"/>
              <w:rPr>
                <w:sz w:val="20"/>
                <w:szCs w:val="18"/>
                <w:lang w:val="en-US"/>
              </w:rPr>
            </w:pPr>
            <w:r>
              <w:rPr>
                <w:sz w:val="20"/>
                <w:szCs w:val="18"/>
                <w:lang w:val="en-US"/>
              </w:rPr>
              <w:t>$</w:t>
            </w:r>
            <w:r>
              <w:rPr>
                <w:sz w:val="20"/>
                <w:szCs w:val="18"/>
                <w:lang w:val="en-US"/>
              </w:rPr>
              <w:t>14000</w:t>
            </w:r>
          </w:p>
        </w:tc>
        <w:tc>
          <w:tcPr>
            <w:tcW w:w="794" w:type="dxa"/>
            <w:vAlign w:val="center"/>
          </w:tcPr>
          <w:p w14:paraId="62B184ED" w14:textId="7961903B" w:rsidR="008F3804" w:rsidRDefault="008F3804" w:rsidP="008F3804">
            <w:pPr>
              <w:spacing w:after="0" w:line="240" w:lineRule="auto"/>
              <w:jc w:val="center"/>
              <w:rPr>
                <w:sz w:val="20"/>
                <w:szCs w:val="18"/>
                <w:lang w:val="en-US"/>
              </w:rPr>
            </w:pPr>
            <w:r>
              <w:rPr>
                <w:sz w:val="20"/>
                <w:szCs w:val="18"/>
                <w:lang w:val="en-US"/>
              </w:rPr>
              <w:t>$</w:t>
            </w:r>
            <w:r>
              <w:rPr>
                <w:sz w:val="20"/>
                <w:szCs w:val="18"/>
                <w:lang w:val="en-US"/>
              </w:rPr>
              <w:t>1000</w:t>
            </w:r>
          </w:p>
        </w:tc>
        <w:tc>
          <w:tcPr>
            <w:tcW w:w="794" w:type="dxa"/>
            <w:vAlign w:val="center"/>
          </w:tcPr>
          <w:p w14:paraId="4F4571A1" w14:textId="0CD73C5B" w:rsidR="008F3804" w:rsidRDefault="008F3804" w:rsidP="008F3804">
            <w:pPr>
              <w:spacing w:after="0" w:line="240" w:lineRule="auto"/>
              <w:jc w:val="center"/>
              <w:rPr>
                <w:sz w:val="20"/>
                <w:szCs w:val="18"/>
                <w:lang w:val="en-US"/>
              </w:rPr>
            </w:pPr>
            <w:r>
              <w:rPr>
                <w:sz w:val="20"/>
                <w:szCs w:val="18"/>
                <w:lang w:val="en-US"/>
              </w:rPr>
              <w:t>$</w:t>
            </w:r>
            <w:r>
              <w:rPr>
                <w:sz w:val="20"/>
                <w:szCs w:val="18"/>
                <w:lang w:val="en-US"/>
              </w:rPr>
              <w:t>5000</w:t>
            </w:r>
          </w:p>
        </w:tc>
        <w:tc>
          <w:tcPr>
            <w:tcW w:w="816" w:type="dxa"/>
            <w:vAlign w:val="center"/>
          </w:tcPr>
          <w:p w14:paraId="36251F28" w14:textId="27514F7D"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15000</w:t>
            </w:r>
          </w:p>
        </w:tc>
        <w:tc>
          <w:tcPr>
            <w:tcW w:w="816" w:type="dxa"/>
            <w:vAlign w:val="center"/>
          </w:tcPr>
          <w:p w14:paraId="49290A10" w14:textId="19FCA103"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45000</w:t>
            </w:r>
          </w:p>
        </w:tc>
        <w:tc>
          <w:tcPr>
            <w:tcW w:w="817" w:type="dxa"/>
            <w:vAlign w:val="center"/>
          </w:tcPr>
          <w:p w14:paraId="4673DB0F" w14:textId="61243232"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62500</w:t>
            </w:r>
          </w:p>
        </w:tc>
        <w:tc>
          <w:tcPr>
            <w:tcW w:w="1075" w:type="dxa"/>
            <w:vAlign w:val="center"/>
          </w:tcPr>
          <w:p w14:paraId="65A7A0B8" w14:textId="13E83F64"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10000</w:t>
            </w:r>
          </w:p>
        </w:tc>
      </w:tr>
      <w:tr w:rsidR="008F3804" w:rsidRPr="000430A8" w14:paraId="44346622" w14:textId="77777777" w:rsidTr="00021A26">
        <w:trPr>
          <w:trHeight w:val="530"/>
        </w:trPr>
        <w:tc>
          <w:tcPr>
            <w:tcW w:w="691" w:type="dxa"/>
            <w:vAlign w:val="center"/>
          </w:tcPr>
          <w:p w14:paraId="23078F15" w14:textId="77777777" w:rsidR="008F3804" w:rsidRDefault="008F3804" w:rsidP="008F3804">
            <w:pPr>
              <w:spacing w:after="0" w:line="240" w:lineRule="auto"/>
              <w:jc w:val="center"/>
              <w:rPr>
                <w:sz w:val="20"/>
                <w:szCs w:val="18"/>
                <w:lang w:val="en-US"/>
              </w:rPr>
            </w:pPr>
          </w:p>
        </w:tc>
        <w:tc>
          <w:tcPr>
            <w:tcW w:w="911" w:type="dxa"/>
            <w:vAlign w:val="center"/>
          </w:tcPr>
          <w:p w14:paraId="7408D94A" w14:textId="7496A943" w:rsidR="008F3804" w:rsidRDefault="008F3804" w:rsidP="008F3804">
            <w:pPr>
              <w:spacing w:after="0" w:line="240" w:lineRule="auto"/>
              <w:jc w:val="center"/>
              <w:rPr>
                <w:sz w:val="20"/>
                <w:szCs w:val="18"/>
                <w:lang w:val="en-US"/>
              </w:rPr>
            </w:pPr>
            <w:r>
              <w:rPr>
                <w:sz w:val="20"/>
                <w:szCs w:val="18"/>
                <w:lang w:val="en-US"/>
              </w:rPr>
              <w:t>Jambi</w:t>
            </w:r>
          </w:p>
        </w:tc>
        <w:tc>
          <w:tcPr>
            <w:tcW w:w="1213" w:type="dxa"/>
            <w:vAlign w:val="center"/>
          </w:tcPr>
          <w:p w14:paraId="1284E2B9" w14:textId="353895E9" w:rsidR="008F3804" w:rsidRDefault="008F3804" w:rsidP="008F3804">
            <w:pPr>
              <w:spacing w:after="0" w:line="240" w:lineRule="auto"/>
              <w:jc w:val="center"/>
              <w:rPr>
                <w:sz w:val="20"/>
                <w:szCs w:val="18"/>
                <w:lang w:val="en-US"/>
              </w:rPr>
            </w:pPr>
            <w:r>
              <w:rPr>
                <w:sz w:val="20"/>
                <w:szCs w:val="18"/>
                <w:lang w:val="en-US"/>
              </w:rPr>
              <w:t>$</w:t>
            </w:r>
            <w:r>
              <w:rPr>
                <w:sz w:val="20"/>
                <w:szCs w:val="18"/>
                <w:lang w:val="en-US"/>
              </w:rPr>
              <w:t>16000</w:t>
            </w:r>
          </w:p>
        </w:tc>
        <w:tc>
          <w:tcPr>
            <w:tcW w:w="794" w:type="dxa"/>
            <w:vAlign w:val="center"/>
          </w:tcPr>
          <w:p w14:paraId="0EFA89FC" w14:textId="378355AB" w:rsidR="008F3804" w:rsidRDefault="008F3804" w:rsidP="008F3804">
            <w:pPr>
              <w:spacing w:after="0" w:line="240" w:lineRule="auto"/>
              <w:jc w:val="center"/>
              <w:rPr>
                <w:sz w:val="20"/>
                <w:szCs w:val="18"/>
                <w:lang w:val="en-US"/>
              </w:rPr>
            </w:pPr>
            <w:r>
              <w:rPr>
                <w:sz w:val="20"/>
                <w:szCs w:val="18"/>
                <w:lang w:val="en-US"/>
              </w:rPr>
              <w:t>$</w:t>
            </w:r>
            <w:r>
              <w:rPr>
                <w:sz w:val="20"/>
                <w:szCs w:val="18"/>
                <w:lang w:val="en-US"/>
              </w:rPr>
              <w:t>1200</w:t>
            </w:r>
          </w:p>
        </w:tc>
        <w:tc>
          <w:tcPr>
            <w:tcW w:w="794" w:type="dxa"/>
            <w:vAlign w:val="center"/>
          </w:tcPr>
          <w:p w14:paraId="3C8C338E" w14:textId="081E6B7D" w:rsidR="008F3804" w:rsidRDefault="008F3804" w:rsidP="008F3804">
            <w:pPr>
              <w:spacing w:after="0" w:line="240" w:lineRule="auto"/>
              <w:jc w:val="center"/>
              <w:rPr>
                <w:sz w:val="20"/>
                <w:szCs w:val="18"/>
                <w:lang w:val="en-US"/>
              </w:rPr>
            </w:pPr>
            <w:r>
              <w:rPr>
                <w:sz w:val="20"/>
                <w:szCs w:val="18"/>
                <w:lang w:val="en-US"/>
              </w:rPr>
              <w:t>$</w:t>
            </w:r>
            <w:r>
              <w:rPr>
                <w:sz w:val="20"/>
                <w:szCs w:val="18"/>
                <w:lang w:val="en-US"/>
              </w:rPr>
              <w:t>6000</w:t>
            </w:r>
          </w:p>
        </w:tc>
        <w:tc>
          <w:tcPr>
            <w:tcW w:w="816" w:type="dxa"/>
            <w:vAlign w:val="center"/>
          </w:tcPr>
          <w:p w14:paraId="69A2B277" w14:textId="2C5DD8C2"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18000</w:t>
            </w:r>
          </w:p>
        </w:tc>
        <w:tc>
          <w:tcPr>
            <w:tcW w:w="816" w:type="dxa"/>
            <w:vAlign w:val="center"/>
          </w:tcPr>
          <w:p w14:paraId="21A55DF1" w14:textId="01E0348D"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50000</w:t>
            </w:r>
          </w:p>
        </w:tc>
        <w:tc>
          <w:tcPr>
            <w:tcW w:w="817" w:type="dxa"/>
            <w:vAlign w:val="center"/>
          </w:tcPr>
          <w:p w14:paraId="6011B0CE" w14:textId="31BE94D9"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70000</w:t>
            </w:r>
          </w:p>
        </w:tc>
        <w:tc>
          <w:tcPr>
            <w:tcW w:w="1075" w:type="dxa"/>
            <w:vAlign w:val="center"/>
          </w:tcPr>
          <w:p w14:paraId="21B8A8E7" w14:textId="0F202311" w:rsidR="008F3804" w:rsidRDefault="00021A26" w:rsidP="008F3804">
            <w:pPr>
              <w:spacing w:after="0" w:line="240" w:lineRule="auto"/>
              <w:jc w:val="center"/>
              <w:rPr>
                <w:sz w:val="20"/>
                <w:szCs w:val="18"/>
                <w:lang w:val="en-US"/>
              </w:rPr>
            </w:pPr>
            <w:r>
              <w:rPr>
                <w:sz w:val="20"/>
                <w:szCs w:val="18"/>
                <w:lang w:val="en-US"/>
              </w:rPr>
              <w:t>$10000</w:t>
            </w:r>
          </w:p>
        </w:tc>
      </w:tr>
      <w:tr w:rsidR="008F3804" w:rsidRPr="000430A8" w14:paraId="31E61FC5" w14:textId="77777777" w:rsidTr="00021A26">
        <w:trPr>
          <w:trHeight w:val="530"/>
        </w:trPr>
        <w:tc>
          <w:tcPr>
            <w:tcW w:w="691" w:type="dxa"/>
            <w:vAlign w:val="center"/>
          </w:tcPr>
          <w:p w14:paraId="7AD53CD7" w14:textId="77777777" w:rsidR="008F3804" w:rsidRDefault="008F3804" w:rsidP="008F3804">
            <w:pPr>
              <w:spacing w:after="0" w:line="240" w:lineRule="auto"/>
              <w:jc w:val="center"/>
              <w:rPr>
                <w:sz w:val="20"/>
                <w:szCs w:val="18"/>
                <w:lang w:val="en-US"/>
              </w:rPr>
            </w:pPr>
          </w:p>
        </w:tc>
        <w:tc>
          <w:tcPr>
            <w:tcW w:w="911" w:type="dxa"/>
            <w:vAlign w:val="center"/>
          </w:tcPr>
          <w:p w14:paraId="618BF9D1" w14:textId="70730DE9" w:rsidR="008F3804" w:rsidRDefault="008F3804" w:rsidP="008F3804">
            <w:pPr>
              <w:spacing w:after="0" w:line="240" w:lineRule="auto"/>
              <w:jc w:val="center"/>
              <w:rPr>
                <w:sz w:val="20"/>
                <w:szCs w:val="18"/>
                <w:lang w:val="en-US"/>
              </w:rPr>
            </w:pPr>
            <w:r>
              <w:rPr>
                <w:sz w:val="20"/>
                <w:szCs w:val="18"/>
                <w:lang w:val="en-US"/>
              </w:rPr>
              <w:t>Gianyar</w:t>
            </w:r>
          </w:p>
        </w:tc>
        <w:tc>
          <w:tcPr>
            <w:tcW w:w="1213" w:type="dxa"/>
            <w:vAlign w:val="center"/>
          </w:tcPr>
          <w:p w14:paraId="51FBAE8D" w14:textId="17CB29DD"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18000</w:t>
            </w:r>
          </w:p>
        </w:tc>
        <w:tc>
          <w:tcPr>
            <w:tcW w:w="794" w:type="dxa"/>
            <w:vAlign w:val="center"/>
          </w:tcPr>
          <w:p w14:paraId="3F643914" w14:textId="0F8A1EAE"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1400</w:t>
            </w:r>
          </w:p>
        </w:tc>
        <w:tc>
          <w:tcPr>
            <w:tcW w:w="794" w:type="dxa"/>
            <w:vAlign w:val="center"/>
          </w:tcPr>
          <w:p w14:paraId="02EE96A7" w14:textId="7BFF324E"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7000</w:t>
            </w:r>
          </w:p>
        </w:tc>
        <w:tc>
          <w:tcPr>
            <w:tcW w:w="816" w:type="dxa"/>
            <w:vAlign w:val="center"/>
          </w:tcPr>
          <w:p w14:paraId="161624BD" w14:textId="18ABF1C4"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20000</w:t>
            </w:r>
          </w:p>
        </w:tc>
        <w:tc>
          <w:tcPr>
            <w:tcW w:w="816" w:type="dxa"/>
            <w:vAlign w:val="center"/>
          </w:tcPr>
          <w:p w14:paraId="6A8C369C" w14:textId="25890596"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55000</w:t>
            </w:r>
          </w:p>
        </w:tc>
        <w:tc>
          <w:tcPr>
            <w:tcW w:w="817" w:type="dxa"/>
            <w:vAlign w:val="center"/>
          </w:tcPr>
          <w:p w14:paraId="2017E840" w14:textId="42E4A3F6"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75000</w:t>
            </w:r>
          </w:p>
        </w:tc>
        <w:tc>
          <w:tcPr>
            <w:tcW w:w="1075" w:type="dxa"/>
            <w:vAlign w:val="center"/>
          </w:tcPr>
          <w:p w14:paraId="5035901A" w14:textId="6B050BDD" w:rsidR="008F3804" w:rsidRDefault="00021A26" w:rsidP="008F3804">
            <w:pPr>
              <w:spacing w:after="0" w:line="240" w:lineRule="auto"/>
              <w:jc w:val="center"/>
              <w:rPr>
                <w:sz w:val="20"/>
                <w:szCs w:val="18"/>
                <w:lang w:val="en-US"/>
              </w:rPr>
            </w:pPr>
            <w:r>
              <w:rPr>
                <w:sz w:val="20"/>
                <w:szCs w:val="18"/>
                <w:lang w:val="en-US"/>
              </w:rPr>
              <w:t>$10000</w:t>
            </w:r>
          </w:p>
        </w:tc>
      </w:tr>
      <w:tr w:rsidR="00021A26" w:rsidRPr="000430A8" w14:paraId="1C9B4238" w14:textId="77777777" w:rsidTr="00021A26">
        <w:trPr>
          <w:trHeight w:val="530"/>
        </w:trPr>
        <w:tc>
          <w:tcPr>
            <w:tcW w:w="691" w:type="dxa"/>
            <w:vAlign w:val="center"/>
          </w:tcPr>
          <w:p w14:paraId="2EC8FB3A" w14:textId="77777777" w:rsidR="00021A26" w:rsidRDefault="00021A26" w:rsidP="00021A26">
            <w:pPr>
              <w:spacing w:after="0" w:line="240" w:lineRule="auto"/>
              <w:jc w:val="center"/>
              <w:rPr>
                <w:sz w:val="20"/>
                <w:szCs w:val="18"/>
                <w:lang w:val="en-US"/>
              </w:rPr>
            </w:pPr>
          </w:p>
        </w:tc>
        <w:tc>
          <w:tcPr>
            <w:tcW w:w="911" w:type="dxa"/>
            <w:vAlign w:val="center"/>
          </w:tcPr>
          <w:p w14:paraId="6F5AAF7E" w14:textId="47CAA9AD" w:rsidR="00021A26" w:rsidRDefault="00021A26" w:rsidP="00021A26">
            <w:pPr>
              <w:spacing w:after="0" w:line="240" w:lineRule="auto"/>
              <w:jc w:val="center"/>
              <w:rPr>
                <w:sz w:val="20"/>
                <w:szCs w:val="18"/>
                <w:lang w:val="en-US"/>
              </w:rPr>
            </w:pPr>
            <w:r>
              <w:rPr>
                <w:sz w:val="20"/>
                <w:szCs w:val="18"/>
                <w:lang w:val="en-US"/>
              </w:rPr>
              <w:t>Medan</w:t>
            </w:r>
          </w:p>
        </w:tc>
        <w:tc>
          <w:tcPr>
            <w:tcW w:w="1213" w:type="dxa"/>
            <w:vAlign w:val="center"/>
          </w:tcPr>
          <w:p w14:paraId="050B634C" w14:textId="75A39DD1" w:rsidR="00021A26" w:rsidRDefault="00021A26" w:rsidP="00021A26">
            <w:pPr>
              <w:spacing w:after="0" w:line="240" w:lineRule="auto"/>
              <w:jc w:val="center"/>
              <w:rPr>
                <w:sz w:val="20"/>
                <w:szCs w:val="18"/>
                <w:lang w:val="en-US"/>
              </w:rPr>
            </w:pPr>
            <w:r>
              <w:rPr>
                <w:sz w:val="20"/>
                <w:szCs w:val="18"/>
                <w:lang w:val="en-US"/>
              </w:rPr>
              <w:t>$18000</w:t>
            </w:r>
          </w:p>
        </w:tc>
        <w:tc>
          <w:tcPr>
            <w:tcW w:w="794" w:type="dxa"/>
            <w:vAlign w:val="center"/>
          </w:tcPr>
          <w:p w14:paraId="20ED0B17" w14:textId="58BF9DDB" w:rsidR="00021A26" w:rsidRDefault="00021A26" w:rsidP="00021A26">
            <w:pPr>
              <w:spacing w:after="0" w:line="240" w:lineRule="auto"/>
              <w:jc w:val="center"/>
              <w:rPr>
                <w:sz w:val="20"/>
                <w:szCs w:val="18"/>
                <w:lang w:val="en-US"/>
              </w:rPr>
            </w:pPr>
            <w:r>
              <w:rPr>
                <w:sz w:val="20"/>
                <w:szCs w:val="18"/>
                <w:lang w:val="en-US"/>
              </w:rPr>
              <w:t>$1400</w:t>
            </w:r>
          </w:p>
        </w:tc>
        <w:tc>
          <w:tcPr>
            <w:tcW w:w="794" w:type="dxa"/>
            <w:vAlign w:val="center"/>
          </w:tcPr>
          <w:p w14:paraId="40CF38D6" w14:textId="0CC943B3" w:rsidR="00021A26" w:rsidRDefault="00021A26" w:rsidP="00021A26">
            <w:pPr>
              <w:spacing w:after="0" w:line="240" w:lineRule="auto"/>
              <w:jc w:val="center"/>
              <w:rPr>
                <w:sz w:val="20"/>
                <w:szCs w:val="18"/>
                <w:lang w:val="en-US"/>
              </w:rPr>
            </w:pPr>
            <w:r>
              <w:rPr>
                <w:sz w:val="20"/>
                <w:szCs w:val="18"/>
                <w:lang w:val="en-US"/>
              </w:rPr>
              <w:t>$7000</w:t>
            </w:r>
          </w:p>
        </w:tc>
        <w:tc>
          <w:tcPr>
            <w:tcW w:w="816" w:type="dxa"/>
            <w:vAlign w:val="center"/>
          </w:tcPr>
          <w:p w14:paraId="68C44E85" w14:textId="76F2EBF8" w:rsidR="00021A26" w:rsidRDefault="00021A26" w:rsidP="00021A26">
            <w:pPr>
              <w:spacing w:after="0" w:line="240" w:lineRule="auto"/>
              <w:jc w:val="center"/>
              <w:rPr>
                <w:sz w:val="20"/>
                <w:szCs w:val="18"/>
                <w:lang w:val="en-US"/>
              </w:rPr>
            </w:pPr>
            <w:r>
              <w:rPr>
                <w:sz w:val="20"/>
                <w:szCs w:val="18"/>
                <w:lang w:val="en-US"/>
              </w:rPr>
              <w:t>$20000</w:t>
            </w:r>
          </w:p>
        </w:tc>
        <w:tc>
          <w:tcPr>
            <w:tcW w:w="816" w:type="dxa"/>
            <w:vAlign w:val="center"/>
          </w:tcPr>
          <w:p w14:paraId="4E0529EB" w14:textId="7C997EE1" w:rsidR="00021A26" w:rsidRDefault="00021A26" w:rsidP="00021A26">
            <w:pPr>
              <w:spacing w:after="0" w:line="240" w:lineRule="auto"/>
              <w:jc w:val="center"/>
              <w:rPr>
                <w:sz w:val="20"/>
                <w:szCs w:val="18"/>
                <w:lang w:val="en-US"/>
              </w:rPr>
            </w:pPr>
            <w:r>
              <w:rPr>
                <w:sz w:val="20"/>
                <w:szCs w:val="18"/>
                <w:lang w:val="en-US"/>
              </w:rPr>
              <w:t>$55000</w:t>
            </w:r>
          </w:p>
        </w:tc>
        <w:tc>
          <w:tcPr>
            <w:tcW w:w="817" w:type="dxa"/>
            <w:vAlign w:val="center"/>
          </w:tcPr>
          <w:p w14:paraId="372601E6" w14:textId="0F59A0DB" w:rsidR="00021A26" w:rsidRDefault="00021A26" w:rsidP="00021A26">
            <w:pPr>
              <w:spacing w:after="0" w:line="240" w:lineRule="auto"/>
              <w:jc w:val="center"/>
              <w:rPr>
                <w:sz w:val="20"/>
                <w:szCs w:val="18"/>
                <w:lang w:val="en-US"/>
              </w:rPr>
            </w:pPr>
            <w:r>
              <w:rPr>
                <w:sz w:val="20"/>
                <w:szCs w:val="18"/>
                <w:lang w:val="en-US"/>
              </w:rPr>
              <w:t>$75000</w:t>
            </w:r>
          </w:p>
        </w:tc>
        <w:tc>
          <w:tcPr>
            <w:tcW w:w="1075" w:type="dxa"/>
            <w:vAlign w:val="center"/>
          </w:tcPr>
          <w:p w14:paraId="4823B31D" w14:textId="444FE570" w:rsidR="00021A26" w:rsidRDefault="00021A26" w:rsidP="00021A26">
            <w:pPr>
              <w:spacing w:after="0" w:line="240" w:lineRule="auto"/>
              <w:jc w:val="center"/>
              <w:rPr>
                <w:sz w:val="20"/>
                <w:szCs w:val="18"/>
                <w:lang w:val="en-US"/>
              </w:rPr>
            </w:pPr>
            <w:r>
              <w:rPr>
                <w:sz w:val="20"/>
                <w:szCs w:val="18"/>
                <w:lang w:val="en-US"/>
              </w:rPr>
              <w:t>$10000</w:t>
            </w:r>
          </w:p>
        </w:tc>
      </w:tr>
      <w:tr w:rsidR="008F3804" w:rsidRPr="000430A8" w14:paraId="4809C754" w14:textId="77777777" w:rsidTr="00021A26">
        <w:trPr>
          <w:trHeight w:val="530"/>
        </w:trPr>
        <w:tc>
          <w:tcPr>
            <w:tcW w:w="691" w:type="dxa"/>
            <w:vAlign w:val="center"/>
          </w:tcPr>
          <w:p w14:paraId="05EE9C1D" w14:textId="77777777" w:rsidR="008F3804" w:rsidRDefault="008F3804" w:rsidP="008F3804">
            <w:pPr>
              <w:spacing w:after="0" w:line="240" w:lineRule="auto"/>
              <w:jc w:val="center"/>
              <w:rPr>
                <w:sz w:val="20"/>
                <w:szCs w:val="18"/>
                <w:lang w:val="en-US"/>
              </w:rPr>
            </w:pPr>
          </w:p>
        </w:tc>
        <w:tc>
          <w:tcPr>
            <w:tcW w:w="911" w:type="dxa"/>
            <w:vAlign w:val="center"/>
          </w:tcPr>
          <w:p w14:paraId="2DE7A98D" w14:textId="1B44B8C0" w:rsidR="008F3804" w:rsidRDefault="00021A26" w:rsidP="008F3804">
            <w:pPr>
              <w:spacing w:after="0" w:line="240" w:lineRule="auto"/>
              <w:jc w:val="center"/>
              <w:rPr>
                <w:sz w:val="20"/>
                <w:szCs w:val="18"/>
                <w:lang w:val="en-US"/>
              </w:rPr>
            </w:pPr>
            <w:r>
              <w:rPr>
                <w:sz w:val="20"/>
                <w:szCs w:val="18"/>
                <w:lang w:val="en-US"/>
              </w:rPr>
              <w:t>Bogor</w:t>
            </w:r>
          </w:p>
        </w:tc>
        <w:tc>
          <w:tcPr>
            <w:tcW w:w="1213" w:type="dxa"/>
            <w:vAlign w:val="center"/>
          </w:tcPr>
          <w:p w14:paraId="2B6055B9" w14:textId="56C2B546"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20000</w:t>
            </w:r>
          </w:p>
        </w:tc>
        <w:tc>
          <w:tcPr>
            <w:tcW w:w="794" w:type="dxa"/>
            <w:vAlign w:val="center"/>
          </w:tcPr>
          <w:p w14:paraId="29C56955" w14:textId="03BAF88B"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1600</w:t>
            </w:r>
          </w:p>
        </w:tc>
        <w:tc>
          <w:tcPr>
            <w:tcW w:w="794" w:type="dxa"/>
            <w:vAlign w:val="center"/>
          </w:tcPr>
          <w:p w14:paraId="1566B487" w14:textId="73873201"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8000</w:t>
            </w:r>
          </w:p>
        </w:tc>
        <w:tc>
          <w:tcPr>
            <w:tcW w:w="816" w:type="dxa"/>
            <w:vAlign w:val="center"/>
          </w:tcPr>
          <w:p w14:paraId="20285FEF" w14:textId="05AFFBCA"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22000</w:t>
            </w:r>
          </w:p>
        </w:tc>
        <w:tc>
          <w:tcPr>
            <w:tcW w:w="816" w:type="dxa"/>
            <w:vAlign w:val="center"/>
          </w:tcPr>
          <w:p w14:paraId="47F512D7" w14:textId="54094D5A"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60000</w:t>
            </w:r>
          </w:p>
        </w:tc>
        <w:tc>
          <w:tcPr>
            <w:tcW w:w="817" w:type="dxa"/>
            <w:vAlign w:val="center"/>
          </w:tcPr>
          <w:p w14:paraId="1FE092BB" w14:textId="56001F3A" w:rsidR="008F3804" w:rsidRDefault="008F3804" w:rsidP="008F3804">
            <w:pPr>
              <w:spacing w:after="0" w:line="240" w:lineRule="auto"/>
              <w:jc w:val="center"/>
              <w:rPr>
                <w:sz w:val="20"/>
                <w:szCs w:val="18"/>
                <w:lang w:val="en-US"/>
              </w:rPr>
            </w:pPr>
            <w:r>
              <w:rPr>
                <w:sz w:val="20"/>
                <w:szCs w:val="18"/>
                <w:lang w:val="en-US"/>
              </w:rPr>
              <w:t>$</w:t>
            </w:r>
            <w:r w:rsidR="00021A26">
              <w:rPr>
                <w:sz w:val="20"/>
                <w:szCs w:val="18"/>
                <w:lang w:val="en-US"/>
              </w:rPr>
              <w:t>80000</w:t>
            </w:r>
          </w:p>
        </w:tc>
        <w:tc>
          <w:tcPr>
            <w:tcW w:w="1075" w:type="dxa"/>
            <w:vAlign w:val="center"/>
          </w:tcPr>
          <w:p w14:paraId="0569D47F" w14:textId="5235F0D0" w:rsidR="008F3804" w:rsidRDefault="00021A26" w:rsidP="008F3804">
            <w:pPr>
              <w:spacing w:after="0" w:line="240" w:lineRule="auto"/>
              <w:jc w:val="center"/>
              <w:rPr>
                <w:sz w:val="20"/>
                <w:szCs w:val="18"/>
                <w:lang w:val="en-US"/>
              </w:rPr>
            </w:pPr>
            <w:r>
              <w:rPr>
                <w:sz w:val="20"/>
                <w:szCs w:val="18"/>
                <w:lang w:val="en-US"/>
              </w:rPr>
              <w:t>$10000</w:t>
            </w:r>
          </w:p>
        </w:tc>
      </w:tr>
      <w:tr w:rsidR="008F3804" w:rsidRPr="000430A8" w14:paraId="75B3D160" w14:textId="77777777" w:rsidTr="00021A26">
        <w:trPr>
          <w:trHeight w:val="530"/>
        </w:trPr>
        <w:tc>
          <w:tcPr>
            <w:tcW w:w="691" w:type="dxa"/>
            <w:vAlign w:val="center"/>
          </w:tcPr>
          <w:p w14:paraId="77CBDAAD" w14:textId="77777777" w:rsidR="008F3804" w:rsidRDefault="008F3804" w:rsidP="008F3804">
            <w:pPr>
              <w:spacing w:after="0" w:line="240" w:lineRule="auto"/>
              <w:jc w:val="center"/>
              <w:rPr>
                <w:sz w:val="20"/>
                <w:szCs w:val="18"/>
                <w:lang w:val="en-US"/>
              </w:rPr>
            </w:pPr>
          </w:p>
        </w:tc>
        <w:tc>
          <w:tcPr>
            <w:tcW w:w="911" w:type="dxa"/>
            <w:vAlign w:val="center"/>
          </w:tcPr>
          <w:p w14:paraId="62911D66" w14:textId="6E01CD9D" w:rsidR="008F3804" w:rsidRDefault="00021A26" w:rsidP="008F3804">
            <w:pPr>
              <w:spacing w:after="0" w:line="240" w:lineRule="auto"/>
              <w:jc w:val="center"/>
              <w:rPr>
                <w:sz w:val="20"/>
                <w:szCs w:val="18"/>
                <w:lang w:val="en-US"/>
              </w:rPr>
            </w:pPr>
            <w:r>
              <w:rPr>
                <w:sz w:val="20"/>
                <w:szCs w:val="18"/>
                <w:lang w:val="en-US"/>
              </w:rPr>
              <w:t>Kediri</w:t>
            </w:r>
          </w:p>
        </w:tc>
        <w:tc>
          <w:tcPr>
            <w:tcW w:w="1213" w:type="dxa"/>
            <w:vAlign w:val="center"/>
          </w:tcPr>
          <w:p w14:paraId="7421CA50" w14:textId="63629D4B" w:rsidR="008F3804" w:rsidRDefault="008F3804" w:rsidP="008F3804">
            <w:pPr>
              <w:spacing w:after="0" w:line="240" w:lineRule="auto"/>
              <w:jc w:val="center"/>
              <w:rPr>
                <w:sz w:val="20"/>
                <w:szCs w:val="18"/>
                <w:lang w:val="en-US"/>
              </w:rPr>
            </w:pPr>
            <w:r>
              <w:rPr>
                <w:sz w:val="20"/>
                <w:szCs w:val="18"/>
                <w:lang w:val="en-US"/>
              </w:rPr>
              <w:t>$</w:t>
            </w:r>
          </w:p>
        </w:tc>
        <w:tc>
          <w:tcPr>
            <w:tcW w:w="794" w:type="dxa"/>
            <w:vAlign w:val="center"/>
          </w:tcPr>
          <w:p w14:paraId="4F5B4D5B" w14:textId="750C4556" w:rsidR="008F3804" w:rsidRDefault="008F3804" w:rsidP="008F3804">
            <w:pPr>
              <w:spacing w:after="0" w:line="240" w:lineRule="auto"/>
              <w:jc w:val="center"/>
              <w:rPr>
                <w:sz w:val="20"/>
                <w:szCs w:val="18"/>
                <w:lang w:val="en-US"/>
              </w:rPr>
            </w:pPr>
            <w:r>
              <w:rPr>
                <w:sz w:val="20"/>
                <w:szCs w:val="18"/>
                <w:lang w:val="en-US"/>
              </w:rPr>
              <w:t>$</w:t>
            </w:r>
          </w:p>
        </w:tc>
        <w:tc>
          <w:tcPr>
            <w:tcW w:w="794" w:type="dxa"/>
            <w:vAlign w:val="center"/>
          </w:tcPr>
          <w:p w14:paraId="7CB38448" w14:textId="72CCDA95" w:rsidR="008F3804" w:rsidRDefault="008F3804" w:rsidP="008F3804">
            <w:pPr>
              <w:spacing w:after="0" w:line="240" w:lineRule="auto"/>
              <w:jc w:val="center"/>
              <w:rPr>
                <w:sz w:val="20"/>
                <w:szCs w:val="18"/>
                <w:lang w:val="en-US"/>
              </w:rPr>
            </w:pPr>
            <w:r>
              <w:rPr>
                <w:sz w:val="20"/>
                <w:szCs w:val="18"/>
                <w:lang w:val="en-US"/>
              </w:rPr>
              <w:t>$</w:t>
            </w:r>
          </w:p>
        </w:tc>
        <w:tc>
          <w:tcPr>
            <w:tcW w:w="816" w:type="dxa"/>
            <w:vAlign w:val="center"/>
          </w:tcPr>
          <w:p w14:paraId="0DE6B166" w14:textId="37EA7BD8" w:rsidR="008F3804" w:rsidRDefault="008F3804" w:rsidP="008F3804">
            <w:pPr>
              <w:spacing w:after="0" w:line="240" w:lineRule="auto"/>
              <w:jc w:val="center"/>
              <w:rPr>
                <w:sz w:val="20"/>
                <w:szCs w:val="18"/>
                <w:lang w:val="en-US"/>
              </w:rPr>
            </w:pPr>
            <w:r>
              <w:rPr>
                <w:sz w:val="20"/>
                <w:szCs w:val="18"/>
                <w:lang w:val="en-US"/>
              </w:rPr>
              <w:t>$</w:t>
            </w:r>
          </w:p>
        </w:tc>
        <w:tc>
          <w:tcPr>
            <w:tcW w:w="816" w:type="dxa"/>
            <w:vAlign w:val="center"/>
          </w:tcPr>
          <w:p w14:paraId="6630579D" w14:textId="399DCEBB" w:rsidR="008F3804" w:rsidRDefault="008F3804" w:rsidP="008F3804">
            <w:pPr>
              <w:spacing w:after="0" w:line="240" w:lineRule="auto"/>
              <w:jc w:val="center"/>
              <w:rPr>
                <w:sz w:val="20"/>
                <w:szCs w:val="18"/>
                <w:lang w:val="en-US"/>
              </w:rPr>
            </w:pPr>
            <w:r>
              <w:rPr>
                <w:sz w:val="20"/>
                <w:szCs w:val="18"/>
                <w:lang w:val="en-US"/>
              </w:rPr>
              <w:t>$</w:t>
            </w:r>
          </w:p>
        </w:tc>
        <w:tc>
          <w:tcPr>
            <w:tcW w:w="817" w:type="dxa"/>
            <w:vAlign w:val="center"/>
          </w:tcPr>
          <w:p w14:paraId="679E1FC3" w14:textId="7610BDC9" w:rsidR="008F3804" w:rsidRDefault="008F3804" w:rsidP="008F3804">
            <w:pPr>
              <w:spacing w:after="0" w:line="240" w:lineRule="auto"/>
              <w:jc w:val="center"/>
              <w:rPr>
                <w:sz w:val="20"/>
                <w:szCs w:val="18"/>
                <w:lang w:val="en-US"/>
              </w:rPr>
            </w:pPr>
            <w:r>
              <w:rPr>
                <w:sz w:val="20"/>
                <w:szCs w:val="18"/>
                <w:lang w:val="en-US"/>
              </w:rPr>
              <w:t>$</w:t>
            </w:r>
          </w:p>
        </w:tc>
        <w:tc>
          <w:tcPr>
            <w:tcW w:w="1075" w:type="dxa"/>
            <w:vAlign w:val="center"/>
          </w:tcPr>
          <w:p w14:paraId="3835741A" w14:textId="7B4DD0C3" w:rsidR="008F3804" w:rsidRDefault="008F3804" w:rsidP="008F3804">
            <w:pPr>
              <w:spacing w:after="0" w:line="240" w:lineRule="auto"/>
              <w:jc w:val="center"/>
              <w:rPr>
                <w:sz w:val="20"/>
                <w:szCs w:val="18"/>
                <w:lang w:val="en-US"/>
              </w:rPr>
            </w:pPr>
            <w:r>
              <w:rPr>
                <w:sz w:val="20"/>
                <w:szCs w:val="18"/>
                <w:lang w:val="en-US"/>
              </w:rPr>
              <w:t>$</w:t>
            </w:r>
          </w:p>
        </w:tc>
      </w:tr>
    </w:tbl>
    <w:p w14:paraId="29F6E715" w14:textId="77777777" w:rsidR="000430A8" w:rsidRDefault="000430A8" w:rsidP="00557946">
      <w:pPr>
        <w:spacing w:line="240" w:lineRule="auto"/>
        <w:rPr>
          <w:lang w:val="en-US"/>
        </w:rPr>
      </w:pPr>
    </w:p>
    <w:p w14:paraId="31EF76D7" w14:textId="77777777" w:rsidR="00BC094B" w:rsidRPr="000245F7" w:rsidRDefault="00BC094B" w:rsidP="000245F7">
      <w:pPr>
        <w:rPr>
          <w:lang w:val="en-US"/>
        </w:rPr>
      </w:pPr>
    </w:p>
    <w:p w14:paraId="0DC3423D" w14:textId="77777777" w:rsidR="000245F7" w:rsidRPr="000245F7" w:rsidRDefault="000245F7" w:rsidP="000245F7">
      <w:pPr>
        <w:rPr>
          <w:lang w:val="en-US"/>
        </w:rPr>
      </w:pPr>
    </w:p>
    <w:p w14:paraId="3EED3E1F" w14:textId="4E1B69CC" w:rsidR="002C5A8D" w:rsidRPr="005D1BAC" w:rsidRDefault="004B44DB" w:rsidP="009243E6">
      <w:pPr>
        <w:pStyle w:val="Heading2"/>
      </w:pPr>
      <w:r w:rsidRPr="005D1BAC">
        <w:lastRenderedPageBreak/>
        <w:t>Ruang Lingkup</w:t>
      </w:r>
      <w:bookmarkEnd w:id="14"/>
      <w:bookmarkEnd w:id="15"/>
    </w:p>
    <w:p w14:paraId="30397A0B" w14:textId="77777777" w:rsidR="00C965A9" w:rsidRPr="005D1BAC" w:rsidRDefault="00C965A9" w:rsidP="00C965A9">
      <w:r w:rsidRPr="005D1BAC">
        <w:t xml:space="preserve">Ruang lingkup pekerjaan yang diberikan penulis, sebagai </w:t>
      </w:r>
      <w:r w:rsidRPr="005D1BAC">
        <w:rPr>
          <w:i/>
          <w:iCs/>
        </w:rPr>
        <w:t>back end developer</w:t>
      </w:r>
      <w:r w:rsidRPr="005D1BAC">
        <w:t xml:space="preserve">, pada pengerjaan proyek </w:t>
      </w:r>
      <w:r w:rsidRPr="005D1BAC">
        <w:rPr>
          <w:i/>
          <w:iCs/>
        </w:rPr>
        <w:t>Jitsi</w:t>
      </w:r>
      <w:r w:rsidRPr="005D1BAC">
        <w:t xml:space="preserve"> </w:t>
      </w:r>
      <w:r w:rsidRPr="005D1BAC">
        <w:rPr>
          <w:i/>
          <w:iCs/>
        </w:rPr>
        <w:t>Bandwidth Reduction</w:t>
      </w:r>
      <w:r w:rsidRPr="005D1BAC">
        <w:t xml:space="preserve"> di PT. Padepokan Tujuh Sembilan adalah sebagai berikut.</w:t>
      </w:r>
    </w:p>
    <w:p w14:paraId="280BCE8A" w14:textId="77777777" w:rsidR="00C965A9" w:rsidRPr="005D1BAC" w:rsidRDefault="00C965A9" w:rsidP="00021A26">
      <w:pPr>
        <w:pStyle w:val="ListParagraph"/>
        <w:numPr>
          <w:ilvl w:val="0"/>
          <w:numId w:val="2"/>
        </w:numPr>
      </w:pPr>
      <w:r w:rsidRPr="005D1BAC">
        <w:t xml:space="preserve">Analisis metode untuk mengurangi penggunaan </w:t>
      </w:r>
      <w:r w:rsidRPr="005D1BAC">
        <w:rPr>
          <w:i/>
          <w:iCs/>
        </w:rPr>
        <w:t xml:space="preserve">bandwidth </w:t>
      </w:r>
      <w:r w:rsidRPr="005D1BAC">
        <w:t>pada konfe-rensi video dengan menggunakan aplikasi Jitsi.</w:t>
      </w:r>
    </w:p>
    <w:p w14:paraId="67FF561A" w14:textId="77777777" w:rsidR="00C965A9" w:rsidRPr="005D1BAC" w:rsidRDefault="00C965A9" w:rsidP="00021A26">
      <w:pPr>
        <w:pStyle w:val="ListParagraph"/>
        <w:numPr>
          <w:ilvl w:val="0"/>
          <w:numId w:val="2"/>
        </w:numPr>
      </w:pPr>
      <w:r w:rsidRPr="005D1BAC">
        <w:t>Implementasi modifikasi dan penambahan fungsi.</w:t>
      </w:r>
    </w:p>
    <w:p w14:paraId="499718B5" w14:textId="7B479864" w:rsidR="00C965A9" w:rsidRPr="005D1BAC" w:rsidRDefault="00C965A9" w:rsidP="00021A26">
      <w:pPr>
        <w:pStyle w:val="ListParagraph"/>
        <w:numPr>
          <w:ilvl w:val="0"/>
          <w:numId w:val="2"/>
        </w:numPr>
      </w:pPr>
      <w:r w:rsidRPr="005D1BAC">
        <w:t xml:space="preserve">Pengujian dan </w:t>
      </w:r>
      <w:r w:rsidRPr="005D1BAC">
        <w:rPr>
          <w:i/>
          <w:iCs/>
        </w:rPr>
        <w:t>bug-fixing</w:t>
      </w:r>
      <w:r w:rsidRPr="005D1BAC">
        <w:t xml:space="preserve"> hasil </w:t>
      </w:r>
      <w:r w:rsidR="00816DAF" w:rsidRPr="005D1BAC">
        <w:t xml:space="preserve">impementasi </w:t>
      </w:r>
      <w:r w:rsidRPr="005D1BAC">
        <w:t xml:space="preserve">modifikasi dan </w:t>
      </w:r>
      <w:r w:rsidR="00816DAF" w:rsidRPr="005D1BAC">
        <w:t>penambahan fungsi</w:t>
      </w:r>
      <w:r w:rsidRPr="005D1BAC">
        <w:t>.</w:t>
      </w:r>
    </w:p>
    <w:p w14:paraId="449BBBDC" w14:textId="77777777" w:rsidR="00C965A9" w:rsidRPr="005D1BAC" w:rsidRDefault="00C965A9" w:rsidP="009243E6">
      <w:pPr>
        <w:pStyle w:val="Heading2"/>
      </w:pPr>
      <w:bookmarkStart w:id="16" w:name="_Toc60131847"/>
      <w:bookmarkStart w:id="17" w:name="_Toc64571734"/>
      <w:r w:rsidRPr="005D1BAC">
        <w:t>Tujuan</w:t>
      </w:r>
      <w:bookmarkEnd w:id="16"/>
      <w:bookmarkEnd w:id="17"/>
    </w:p>
    <w:p w14:paraId="7D196FF9" w14:textId="2291E274" w:rsidR="001D2DC3" w:rsidRDefault="001D2DC3" w:rsidP="001D2DC3">
      <w:pPr>
        <w:rPr>
          <w:lang w:val="en-GB"/>
        </w:rPr>
      </w:pPr>
      <w:r>
        <w:rPr>
          <w:lang w:val="en-GB"/>
        </w:rPr>
        <w:t xml:space="preserve">Tujuan </w:t>
      </w:r>
      <w:r w:rsidRPr="003A3B0E">
        <w:t>dari</w:t>
      </w:r>
      <w:r>
        <w:rPr>
          <w:lang w:val="en-GB"/>
        </w:rPr>
        <w:t xml:space="preserve"> pelaksanaan Praktik Kerja Lapangan (PKL) adalah sebagai berikut.</w:t>
      </w:r>
    </w:p>
    <w:p w14:paraId="0B9C715B" w14:textId="0C499596" w:rsidR="00FA30A8" w:rsidRDefault="001D2DC3" w:rsidP="00021A26">
      <w:pPr>
        <w:pStyle w:val="ListParagraph"/>
        <w:numPr>
          <w:ilvl w:val="0"/>
          <w:numId w:val="47"/>
        </w:numPr>
        <w:rPr>
          <w:lang w:val="en-GB"/>
        </w:rPr>
      </w:pPr>
      <w:r w:rsidRPr="001D2DC3">
        <w:rPr>
          <w:lang w:val="en-GB"/>
        </w:rPr>
        <w:t>Mendapatkan pengalaman</w:t>
      </w:r>
      <w:r w:rsidR="00FA30A8">
        <w:rPr>
          <w:lang w:val="en-GB"/>
        </w:rPr>
        <w:t xml:space="preserve"> bekerja di dunia industri untuk mempersiapkan karir di masa mendatang.</w:t>
      </w:r>
    </w:p>
    <w:p w14:paraId="2FF48C19" w14:textId="610A0F1A" w:rsidR="000736C5" w:rsidRPr="001D2DC3" w:rsidRDefault="000736C5" w:rsidP="00021A26">
      <w:pPr>
        <w:pStyle w:val="ListParagraph"/>
        <w:numPr>
          <w:ilvl w:val="0"/>
          <w:numId w:val="47"/>
        </w:numPr>
        <w:rPr>
          <w:lang w:val="en-GB"/>
        </w:rPr>
      </w:pPr>
      <w:r>
        <w:rPr>
          <w:lang w:val="en-GB"/>
        </w:rPr>
        <w:t>Mempelajari budaya kerja, seluk-beluk dalam pengerjaan proyek perusa</w:t>
      </w:r>
      <w:r w:rsidR="009C10B4">
        <w:rPr>
          <w:lang w:val="en-GB"/>
        </w:rPr>
        <w:t>-</w:t>
      </w:r>
      <w:r>
        <w:rPr>
          <w:lang w:val="en-GB"/>
        </w:rPr>
        <w:t xml:space="preserve">haan, dan </w:t>
      </w:r>
      <w:r w:rsidR="00A56604">
        <w:rPr>
          <w:lang w:val="en-GB"/>
        </w:rPr>
        <w:t xml:space="preserve">berbagai hal </w:t>
      </w:r>
      <w:r>
        <w:rPr>
          <w:lang w:val="en-GB"/>
        </w:rPr>
        <w:t xml:space="preserve">lainnya </w:t>
      </w:r>
      <w:r w:rsidR="009C10B4">
        <w:rPr>
          <w:lang w:val="en-GB"/>
        </w:rPr>
        <w:t xml:space="preserve">yang menambah wawasan dalam bekerja di suatu </w:t>
      </w:r>
      <w:r>
        <w:rPr>
          <w:lang w:val="en-GB"/>
        </w:rPr>
        <w:t>perusahaan</w:t>
      </w:r>
      <w:r w:rsidR="009C10B4">
        <w:rPr>
          <w:lang w:val="en-GB"/>
        </w:rPr>
        <w:t xml:space="preserve"> di bidang TI</w:t>
      </w:r>
      <w:r>
        <w:rPr>
          <w:lang w:val="en-GB"/>
        </w:rPr>
        <w:t>.</w:t>
      </w:r>
    </w:p>
    <w:p w14:paraId="2DB6546C" w14:textId="45D08DD7" w:rsidR="001D2DC3" w:rsidRPr="009C10B4" w:rsidRDefault="00FA30A8" w:rsidP="00021A26">
      <w:pPr>
        <w:pStyle w:val="ListParagraph"/>
        <w:numPr>
          <w:ilvl w:val="0"/>
          <w:numId w:val="47"/>
        </w:numPr>
        <w:rPr>
          <w:lang w:val="en-GB"/>
        </w:rPr>
      </w:pPr>
      <w:r>
        <w:rPr>
          <w:lang w:val="en-GB"/>
        </w:rPr>
        <w:t xml:space="preserve">Memperoleh </w:t>
      </w:r>
      <w:r w:rsidR="000736C5">
        <w:rPr>
          <w:i/>
          <w:iCs/>
          <w:lang w:val="en-GB"/>
        </w:rPr>
        <w:t xml:space="preserve">life lesson </w:t>
      </w:r>
      <w:r>
        <w:rPr>
          <w:lang w:val="en-GB"/>
        </w:rPr>
        <w:t xml:space="preserve">dan meningkatkan </w:t>
      </w:r>
      <w:r>
        <w:rPr>
          <w:i/>
          <w:iCs/>
          <w:lang w:val="en-GB"/>
        </w:rPr>
        <w:t>soft skill</w:t>
      </w:r>
      <w:r>
        <w:rPr>
          <w:lang w:val="en-GB"/>
        </w:rPr>
        <w:t xml:space="preserve"> </w:t>
      </w:r>
      <w:r w:rsidR="00A56604">
        <w:rPr>
          <w:lang w:val="en-GB"/>
        </w:rPr>
        <w:t xml:space="preserve">untuk menunjang </w:t>
      </w:r>
      <w:r w:rsidR="000736C5">
        <w:rPr>
          <w:lang w:val="en-GB"/>
        </w:rPr>
        <w:t xml:space="preserve">di </w:t>
      </w:r>
      <w:r>
        <w:rPr>
          <w:lang w:val="en-GB"/>
        </w:rPr>
        <w:t xml:space="preserve">dunia kerja, </w:t>
      </w:r>
      <w:r w:rsidR="00A56604">
        <w:rPr>
          <w:lang w:val="en-GB"/>
        </w:rPr>
        <w:t xml:space="preserve">seperti cara </w:t>
      </w:r>
      <w:r w:rsidR="000736C5">
        <w:rPr>
          <w:lang w:val="en-GB"/>
        </w:rPr>
        <w:t>ber</w:t>
      </w:r>
      <w:r>
        <w:rPr>
          <w:lang w:val="en-GB"/>
        </w:rPr>
        <w:t xml:space="preserve">komunikasi dengan </w:t>
      </w:r>
      <w:r w:rsidR="000736C5">
        <w:rPr>
          <w:lang w:val="en-GB"/>
        </w:rPr>
        <w:t xml:space="preserve">rekan tim dan atasan, mempelajari situasi untuk membuat suatu keputusan, </w:t>
      </w:r>
      <w:r w:rsidR="009C10B4">
        <w:rPr>
          <w:lang w:val="en-GB"/>
        </w:rPr>
        <w:t xml:space="preserve">cara untuk </w:t>
      </w:r>
      <w:r w:rsidR="000736C5" w:rsidRPr="009C10B4">
        <w:rPr>
          <w:lang w:val="en-GB"/>
        </w:rPr>
        <w:t>menyata</w:t>
      </w:r>
      <w:r w:rsidR="009C10B4">
        <w:rPr>
          <w:lang w:val="en-GB"/>
        </w:rPr>
        <w:t>-</w:t>
      </w:r>
      <w:r w:rsidR="000736C5" w:rsidRPr="009C10B4">
        <w:rPr>
          <w:lang w:val="en-GB"/>
        </w:rPr>
        <w:t>kan dan memaparkan pendapat</w:t>
      </w:r>
      <w:r w:rsidR="009C10B4">
        <w:rPr>
          <w:lang w:val="en-GB"/>
        </w:rPr>
        <w:t xml:space="preserve"> maupun kritik</w:t>
      </w:r>
      <w:r w:rsidR="000736C5" w:rsidRPr="009C10B4">
        <w:rPr>
          <w:lang w:val="en-GB"/>
        </w:rPr>
        <w:t xml:space="preserve">, dan </w:t>
      </w:r>
      <w:r w:rsidR="009C10B4">
        <w:rPr>
          <w:lang w:val="en-GB"/>
        </w:rPr>
        <w:t xml:space="preserve">berbagai </w:t>
      </w:r>
      <w:r w:rsidR="000736C5" w:rsidRPr="009C10B4">
        <w:rPr>
          <w:lang w:val="en-GB"/>
        </w:rPr>
        <w:t>pembelajaran lainnya.</w:t>
      </w:r>
    </w:p>
    <w:p w14:paraId="73A8F55D" w14:textId="24C90E8D" w:rsidR="00A56604" w:rsidRPr="009C10B4" w:rsidRDefault="00FA30A8" w:rsidP="00021A26">
      <w:pPr>
        <w:pStyle w:val="ListParagraph"/>
        <w:numPr>
          <w:ilvl w:val="0"/>
          <w:numId w:val="47"/>
        </w:numPr>
        <w:rPr>
          <w:lang w:val="en-GB"/>
        </w:rPr>
      </w:pPr>
      <w:r>
        <w:rPr>
          <w:lang w:val="en-GB"/>
        </w:rPr>
        <w:t xml:space="preserve">Mempelajari </w:t>
      </w:r>
      <w:r w:rsidR="009C10B4">
        <w:rPr>
          <w:lang w:val="en-GB"/>
        </w:rPr>
        <w:t xml:space="preserve">dan menambah wawasan </w:t>
      </w:r>
      <w:r>
        <w:rPr>
          <w:lang w:val="en-GB"/>
        </w:rPr>
        <w:t xml:space="preserve">teknologi yang digunakan </w:t>
      </w:r>
      <w:r w:rsidR="009C10B4">
        <w:rPr>
          <w:lang w:val="en-GB"/>
        </w:rPr>
        <w:t>dalam penugasan selama PKL</w:t>
      </w:r>
      <w:r>
        <w:rPr>
          <w:lang w:val="en-GB"/>
        </w:rPr>
        <w:t xml:space="preserve">, </w:t>
      </w:r>
      <w:r w:rsidR="009C10B4">
        <w:rPr>
          <w:lang w:val="en-GB"/>
        </w:rPr>
        <w:t xml:space="preserve">termasuk metode pendekatan </w:t>
      </w:r>
      <w:r w:rsidR="009C10B4" w:rsidRPr="009C10B4">
        <w:rPr>
          <w:lang w:val="en-GB"/>
        </w:rPr>
        <w:t xml:space="preserve">untuk </w:t>
      </w:r>
      <w:r w:rsidR="009C10B4">
        <w:rPr>
          <w:lang w:val="en-GB"/>
        </w:rPr>
        <w:t xml:space="preserve">mengurangi </w:t>
      </w:r>
      <w:r w:rsidR="009C10B4" w:rsidRPr="009C10B4">
        <w:rPr>
          <w:lang w:val="en-GB"/>
        </w:rPr>
        <w:t>pengg</w:t>
      </w:r>
      <w:r w:rsidR="009C10B4">
        <w:rPr>
          <w:lang w:val="en-GB"/>
        </w:rPr>
        <w:t xml:space="preserve">unaan </w:t>
      </w:r>
      <w:r w:rsidR="009C10B4" w:rsidRPr="009C10B4">
        <w:rPr>
          <w:i/>
          <w:iCs/>
          <w:lang w:val="en-GB"/>
        </w:rPr>
        <w:t>bandwidth</w:t>
      </w:r>
      <w:r w:rsidR="009C10B4">
        <w:rPr>
          <w:lang w:val="en-GB"/>
        </w:rPr>
        <w:t xml:space="preserve"> pada konferensi daring, berbagai perangkat untuk melakukan </w:t>
      </w:r>
      <w:r w:rsidR="009C10B4">
        <w:rPr>
          <w:i/>
          <w:iCs/>
          <w:lang w:val="en-GB"/>
        </w:rPr>
        <w:t>refactoring</w:t>
      </w:r>
      <w:r w:rsidR="009C10B4">
        <w:rPr>
          <w:lang w:val="en-GB"/>
        </w:rPr>
        <w:t xml:space="preserve">, perangkat untuk otomatisasi </w:t>
      </w:r>
      <w:r w:rsidR="009C10B4">
        <w:rPr>
          <w:i/>
          <w:iCs/>
          <w:lang w:val="en-GB"/>
        </w:rPr>
        <w:t>refactoring</w:t>
      </w:r>
      <w:r w:rsidR="009C10B4">
        <w:rPr>
          <w:lang w:val="en-GB"/>
        </w:rPr>
        <w:t xml:space="preserve">, </w:t>
      </w:r>
      <w:r w:rsidR="000736C5" w:rsidRPr="009C10B4">
        <w:rPr>
          <w:lang w:val="en-GB"/>
        </w:rPr>
        <w:t xml:space="preserve">aplikasi untuk </w:t>
      </w:r>
      <w:r w:rsidRPr="009C10B4">
        <w:rPr>
          <w:i/>
          <w:iCs/>
          <w:lang w:val="en-GB"/>
        </w:rPr>
        <w:t>project management</w:t>
      </w:r>
      <w:r w:rsidR="009C10B4">
        <w:rPr>
          <w:lang w:val="en-GB"/>
        </w:rPr>
        <w:t xml:space="preserve">, </w:t>
      </w:r>
      <w:r w:rsidR="000736C5" w:rsidRPr="009C10B4">
        <w:rPr>
          <w:i/>
          <w:iCs/>
          <w:lang w:val="en-GB"/>
        </w:rPr>
        <w:t>version control</w:t>
      </w:r>
      <w:r w:rsidR="000736C5" w:rsidRPr="009C10B4">
        <w:rPr>
          <w:lang w:val="en-GB"/>
        </w:rPr>
        <w:t xml:space="preserve">, dan berbagai </w:t>
      </w:r>
      <w:r w:rsidR="009C10B4">
        <w:rPr>
          <w:lang w:val="en-GB"/>
        </w:rPr>
        <w:t xml:space="preserve">teknologi dan perangkat </w:t>
      </w:r>
      <w:r w:rsidR="000736C5" w:rsidRPr="009C10B4">
        <w:rPr>
          <w:lang w:val="en-GB"/>
        </w:rPr>
        <w:t>pendukung lainnya.</w:t>
      </w:r>
      <w:bookmarkStart w:id="18" w:name="_Toc60131848"/>
    </w:p>
    <w:p w14:paraId="2246E03E" w14:textId="00DB2F0F" w:rsidR="00C965A9" w:rsidRPr="005D1BAC" w:rsidRDefault="00C965A9" w:rsidP="009243E6">
      <w:pPr>
        <w:pStyle w:val="Heading2"/>
      </w:pPr>
      <w:bookmarkStart w:id="19" w:name="_Toc64571735"/>
      <w:r w:rsidRPr="005D1BAC">
        <w:lastRenderedPageBreak/>
        <w:t>Tahapan</w:t>
      </w:r>
      <w:bookmarkEnd w:id="18"/>
      <w:bookmarkEnd w:id="19"/>
    </w:p>
    <w:p w14:paraId="14155F5A" w14:textId="77777777" w:rsidR="00C965A9" w:rsidRPr="005D1BAC" w:rsidRDefault="00C965A9" w:rsidP="00C965A9">
      <w:r w:rsidRPr="005D1BAC">
        <w:t xml:space="preserve">Tahapan pengerjaan proyek </w:t>
      </w:r>
      <w:r w:rsidRPr="005D1BAC">
        <w:rPr>
          <w:i/>
          <w:iCs/>
        </w:rPr>
        <w:t>Jitsi Bandwidth Reduction</w:t>
      </w:r>
      <w:r w:rsidRPr="005D1BAC">
        <w:t xml:space="preserve"> yang dilakukan selama pelaksanaan PKL adalah sebagai berikut.</w:t>
      </w:r>
    </w:p>
    <w:p w14:paraId="12F7B559" w14:textId="77777777" w:rsidR="00C965A9" w:rsidRPr="005D1BAC" w:rsidRDefault="00C965A9" w:rsidP="00021A26">
      <w:pPr>
        <w:pStyle w:val="ListParagraph"/>
        <w:numPr>
          <w:ilvl w:val="0"/>
          <w:numId w:val="3"/>
        </w:numPr>
      </w:pPr>
      <w:r w:rsidRPr="005D1BAC">
        <w:t>Mempelajari hal-hal seputar Jitsi, termasuk komponen yang menyusun arsitektur Jitsi dan metode komunikasi berbasis XMPP untuk komunikasi antar komponen pada arsitektur Jitsi.</w:t>
      </w:r>
    </w:p>
    <w:p w14:paraId="43F4CCE8" w14:textId="77777777" w:rsidR="00C965A9" w:rsidRPr="005D1BAC" w:rsidRDefault="00C965A9" w:rsidP="00021A26">
      <w:pPr>
        <w:pStyle w:val="ListParagraph"/>
        <w:numPr>
          <w:ilvl w:val="0"/>
          <w:numId w:val="3"/>
        </w:numPr>
      </w:pPr>
      <w:r w:rsidRPr="005D1BAC">
        <w:t xml:space="preserve">Persiapan </w:t>
      </w:r>
      <w:r w:rsidRPr="005D1BAC">
        <w:rPr>
          <w:i/>
          <w:iCs/>
        </w:rPr>
        <w:t>environment</w:t>
      </w:r>
      <w:r w:rsidRPr="005D1BAC">
        <w:t xml:space="preserve"> dan instalasi perangkat yang dibutuhkan dalam pengerjaan proyek.</w:t>
      </w:r>
    </w:p>
    <w:p w14:paraId="2165B541" w14:textId="77777777" w:rsidR="00C965A9" w:rsidRPr="005D1BAC" w:rsidRDefault="00C965A9" w:rsidP="00021A26">
      <w:pPr>
        <w:pStyle w:val="ListParagraph"/>
        <w:numPr>
          <w:ilvl w:val="0"/>
          <w:numId w:val="3"/>
        </w:numPr>
      </w:pPr>
      <w:r w:rsidRPr="005D1BAC">
        <w:t xml:space="preserve">Analisis metode untuk mengurangi penggunaan </w:t>
      </w:r>
      <w:r w:rsidRPr="005D1BAC">
        <w:rPr>
          <w:i/>
          <w:iCs/>
        </w:rPr>
        <w:t xml:space="preserve">bandwidth </w:t>
      </w:r>
      <w:r w:rsidRPr="005D1BAC">
        <w:t>pada konfe-rensi video dengan menggunakan aplikasi Jitsi. Analisis dilakukan dengan menelusuri kode program (komponen) yang menyusun Jitsi, melakukan pencarian di internet, dan diselingi dengan simulasi konferensi video</w:t>
      </w:r>
    </w:p>
    <w:p w14:paraId="55E73157" w14:textId="77777777" w:rsidR="00C965A9" w:rsidRPr="005D1BAC" w:rsidRDefault="00C965A9" w:rsidP="00021A26">
      <w:pPr>
        <w:pStyle w:val="ListParagraph"/>
        <w:numPr>
          <w:ilvl w:val="0"/>
          <w:numId w:val="3"/>
        </w:numPr>
      </w:pPr>
      <w:r w:rsidRPr="005D1BAC">
        <w:t>Implementasi modifikasi dan penambahan fungsi sesuai hasila analisis yang telah dilakukan sebelumnya.</w:t>
      </w:r>
    </w:p>
    <w:p w14:paraId="215CAF53" w14:textId="77777777" w:rsidR="00C965A9" w:rsidRPr="005D1BAC" w:rsidRDefault="00C965A9" w:rsidP="00021A26">
      <w:pPr>
        <w:pStyle w:val="ListParagraph"/>
        <w:numPr>
          <w:ilvl w:val="0"/>
          <w:numId w:val="3"/>
        </w:numPr>
      </w:pPr>
      <w:r w:rsidRPr="005D1BAC">
        <w:t>Pengujian hasil implementasi modifikasi dan penambahan fungsi untuk memastikan hasil implementasi bekerja sesuai dengan harapan. Pengujian dilakukan dengan melakukan simulasi konferensi video menggunakan komponen Jitsi yang telah diubah seusai kebutuhan.</w:t>
      </w:r>
    </w:p>
    <w:p w14:paraId="7BBEB906" w14:textId="3FC84406" w:rsidR="00C965A9" w:rsidRPr="005D1BAC" w:rsidRDefault="00C965A9" w:rsidP="00021A26">
      <w:pPr>
        <w:pStyle w:val="ListParagraph"/>
        <w:numPr>
          <w:ilvl w:val="0"/>
          <w:numId w:val="3"/>
        </w:numPr>
      </w:pPr>
      <w:r w:rsidRPr="005D1BAC">
        <w:t xml:space="preserve">Jika </w:t>
      </w:r>
      <w:r w:rsidR="005841DA" w:rsidRPr="005D1BAC">
        <w:t>terdapat eror</w:t>
      </w:r>
      <w:r w:rsidR="001266AF" w:rsidRPr="005D1BAC">
        <w:t>,</w:t>
      </w:r>
      <w:r w:rsidR="005841DA" w:rsidRPr="005D1BAC">
        <w:t xml:space="preserve"> atau </w:t>
      </w:r>
      <w:r w:rsidRPr="005D1BAC">
        <w:t>modifikasi</w:t>
      </w:r>
      <w:r w:rsidR="001266AF" w:rsidRPr="005D1BAC">
        <w:t>/</w:t>
      </w:r>
      <w:r w:rsidRPr="005D1BAC">
        <w:t xml:space="preserve">fungsi </w:t>
      </w:r>
      <w:r w:rsidR="001266AF" w:rsidRPr="005D1BAC">
        <w:t xml:space="preserve">yang ditambahkan </w:t>
      </w:r>
      <w:r w:rsidR="005841DA" w:rsidRPr="005D1BAC">
        <w:t xml:space="preserve">masih </w:t>
      </w:r>
      <w:r w:rsidRPr="005D1BAC">
        <w:t xml:space="preserve">belum </w:t>
      </w:r>
      <w:r w:rsidR="001266AF" w:rsidRPr="005D1BAC">
        <w:t>sesuai dengan kebutuhan</w:t>
      </w:r>
      <w:r w:rsidRPr="005D1BAC">
        <w:t xml:space="preserve">, dilakukan </w:t>
      </w:r>
      <w:r w:rsidRPr="005D1BAC">
        <w:rPr>
          <w:i/>
          <w:iCs/>
        </w:rPr>
        <w:t>bug-fixing</w:t>
      </w:r>
      <w:r w:rsidRPr="005D1BAC">
        <w:t xml:space="preserve"> untuk </w:t>
      </w:r>
      <w:r w:rsidR="005841DA" w:rsidRPr="005D1BAC">
        <w:t>memperbaiki hasil implementasi</w:t>
      </w:r>
      <w:r w:rsidRPr="005D1BAC">
        <w:t>.</w:t>
      </w:r>
    </w:p>
    <w:p w14:paraId="5ECD0C05" w14:textId="77777777" w:rsidR="00C965A9" w:rsidRPr="005D1BAC" w:rsidRDefault="00C965A9" w:rsidP="00C965A9">
      <w:pPr>
        <w:spacing w:after="0"/>
      </w:pPr>
      <w:r w:rsidRPr="005D1BAC">
        <w:t xml:space="preserve">Proyek ini dikembangkan dengan menggunakan metode Agile sehingga tahap pengerjaan ketiga – keenam dilakukan beberapa kali sepanjang pengerjaan proyek sampai didapatkan sebauh metode untuk mengurangi penggunaan </w:t>
      </w:r>
      <w:r w:rsidRPr="005D1BAC">
        <w:rPr>
          <w:i/>
          <w:iCs/>
        </w:rPr>
        <w:t>bandwidth</w:t>
      </w:r>
      <w:r w:rsidRPr="005D1BAC">
        <w:t xml:space="preserve"> pada konferensi video dengan menggunakan aplikasi Jitsi.</w:t>
      </w:r>
    </w:p>
    <w:p w14:paraId="7B530AEF" w14:textId="77777777" w:rsidR="00C965A9" w:rsidRPr="005D1BAC" w:rsidRDefault="00C965A9" w:rsidP="009243E6">
      <w:pPr>
        <w:pStyle w:val="Heading2"/>
      </w:pPr>
      <w:bookmarkStart w:id="20" w:name="_Toc59721014"/>
      <w:bookmarkStart w:id="21" w:name="_Toc60131849"/>
      <w:bookmarkStart w:id="22" w:name="_Toc64571736"/>
      <w:r w:rsidRPr="005D1BAC">
        <w:t>Lokasi dan Waktu</w:t>
      </w:r>
      <w:bookmarkEnd w:id="20"/>
      <w:bookmarkEnd w:id="21"/>
      <w:bookmarkEnd w:id="22"/>
    </w:p>
    <w:p w14:paraId="3BD75AFA" w14:textId="77777777" w:rsidR="00C965A9" w:rsidRPr="005D1BAC" w:rsidRDefault="00C965A9" w:rsidP="00C965A9">
      <w:pPr>
        <w:autoSpaceDE w:val="0"/>
        <w:autoSpaceDN w:val="0"/>
        <w:adjustRightInd w:val="0"/>
        <w:spacing w:after="0"/>
        <w:rPr>
          <w:rFonts w:cs="Times New Roman"/>
          <w:szCs w:val="24"/>
        </w:rPr>
      </w:pPr>
      <w:r w:rsidRPr="005D1BAC">
        <w:rPr>
          <w:rFonts w:cs="Times New Roman"/>
          <w:szCs w:val="24"/>
        </w:rPr>
        <w:t xml:space="preserve">PKL dilaksanakan di PT. Padepokan Tujuh Sembilan secara </w:t>
      </w:r>
      <w:r w:rsidRPr="005D1BAC">
        <w:rPr>
          <w:rFonts w:cs="Times New Roman"/>
          <w:i/>
          <w:iCs/>
          <w:szCs w:val="24"/>
        </w:rPr>
        <w:t>remote</w:t>
      </w:r>
      <w:r w:rsidRPr="005D1BAC">
        <w:rPr>
          <w:rFonts w:cs="Times New Roman"/>
          <w:szCs w:val="24"/>
        </w:rPr>
        <w:t xml:space="preserve"> (</w:t>
      </w:r>
      <w:r w:rsidRPr="005D1BAC">
        <w:rPr>
          <w:rFonts w:cs="Times New Roman"/>
          <w:i/>
          <w:iCs/>
          <w:szCs w:val="24"/>
        </w:rPr>
        <w:t>work from home</w:t>
      </w:r>
      <w:r w:rsidRPr="005D1BAC">
        <w:rPr>
          <w:rFonts w:cs="Times New Roman"/>
          <w:szCs w:val="24"/>
        </w:rPr>
        <w:t xml:space="preserve">) karena pandemi global COVID-19. Namun, ini tidak menutup kemungkinan </w:t>
      </w:r>
      <w:r w:rsidRPr="005D1BAC">
        <w:rPr>
          <w:rFonts w:cs="Times New Roman"/>
          <w:szCs w:val="24"/>
        </w:rPr>
        <w:lastRenderedPageBreak/>
        <w:t>bagi peserta PKL untuk bekerja di kantor (</w:t>
      </w:r>
      <w:r w:rsidRPr="005D1BAC">
        <w:rPr>
          <w:rFonts w:cs="Times New Roman"/>
          <w:i/>
          <w:iCs/>
          <w:szCs w:val="24"/>
        </w:rPr>
        <w:t>work form office</w:t>
      </w:r>
      <w:r w:rsidRPr="005D1BAC">
        <w:rPr>
          <w:rFonts w:cs="Times New Roman"/>
          <w:szCs w:val="24"/>
        </w:rPr>
        <w:t xml:space="preserve">), terutama jika terdapat kendala yang tidak dapat diselesaikan secara </w:t>
      </w:r>
      <w:r w:rsidRPr="005D1BAC">
        <w:rPr>
          <w:rFonts w:cs="Times New Roman"/>
          <w:i/>
          <w:iCs/>
          <w:szCs w:val="24"/>
        </w:rPr>
        <w:t>remote</w:t>
      </w:r>
      <w:r w:rsidRPr="005D1BAC">
        <w:rPr>
          <w:rFonts w:cs="Times New Roman"/>
          <w:szCs w:val="24"/>
        </w:rPr>
        <w:t>.</w:t>
      </w:r>
    </w:p>
    <w:p w14:paraId="4FC9EEE1" w14:textId="77777777" w:rsidR="00C965A9" w:rsidRPr="005D1BAC" w:rsidRDefault="00C965A9" w:rsidP="00C965A9">
      <w:pPr>
        <w:pStyle w:val="Heading3"/>
        <w:rPr>
          <w:szCs w:val="26"/>
        </w:rPr>
      </w:pPr>
      <w:bookmarkStart w:id="23" w:name="_Toc59721015"/>
      <w:bookmarkStart w:id="24" w:name="_Toc60131850"/>
      <w:bookmarkStart w:id="25" w:name="_Toc64571737"/>
      <w:r w:rsidRPr="005D1BAC">
        <w:t>Lokasi</w:t>
      </w:r>
      <w:bookmarkEnd w:id="23"/>
      <w:bookmarkEnd w:id="24"/>
      <w:bookmarkEnd w:id="25"/>
    </w:p>
    <w:p w14:paraId="10DE0136" w14:textId="77777777" w:rsidR="00C965A9" w:rsidRPr="005D1BAC" w:rsidRDefault="00C965A9" w:rsidP="00C965A9">
      <w:pPr>
        <w:autoSpaceDE w:val="0"/>
        <w:autoSpaceDN w:val="0"/>
        <w:adjustRightInd w:val="0"/>
        <w:spacing w:after="0"/>
        <w:rPr>
          <w:rFonts w:cs="Times New Roman"/>
          <w:szCs w:val="24"/>
        </w:rPr>
      </w:pPr>
      <w:r w:rsidRPr="005D1BAC">
        <w:rPr>
          <w:rFonts w:cs="Times New Roman"/>
          <w:szCs w:val="24"/>
        </w:rPr>
        <w:t xml:space="preserve">Pada pelaksanaan </w:t>
      </w:r>
      <w:r w:rsidRPr="005D1BAC">
        <w:rPr>
          <w:rFonts w:cs="Times New Roman"/>
          <w:i/>
          <w:iCs/>
          <w:szCs w:val="24"/>
        </w:rPr>
        <w:t>work from home</w:t>
      </w:r>
      <w:r w:rsidRPr="005D1BAC">
        <w:rPr>
          <w:rFonts w:cs="Times New Roman"/>
          <w:szCs w:val="24"/>
        </w:rPr>
        <w:t xml:space="preserve">, komunikasi di dalam tim dilakukan melalui media komunikasi WhatsApp. Selain itu, media yang digunakan adalah aplikasi konferensi video Google Meet dan Google Hangout untuk komunikasi secara </w:t>
      </w:r>
      <w:r w:rsidRPr="005D1BAC">
        <w:rPr>
          <w:rFonts w:cs="Times New Roman"/>
          <w:i/>
          <w:iCs/>
          <w:szCs w:val="24"/>
        </w:rPr>
        <w:t>real-time</w:t>
      </w:r>
      <w:r w:rsidRPr="005D1BAC">
        <w:rPr>
          <w:rFonts w:cs="Times New Roman"/>
          <w:szCs w:val="24"/>
        </w:rPr>
        <w:t xml:space="preserve">. Adapun, </w:t>
      </w:r>
      <w:r w:rsidRPr="005D1BAC">
        <w:rPr>
          <w:rFonts w:cs="Times New Roman"/>
          <w:i/>
          <w:iCs/>
          <w:szCs w:val="24"/>
        </w:rPr>
        <w:t>work from office</w:t>
      </w:r>
      <w:r w:rsidRPr="005D1BAC">
        <w:rPr>
          <w:rFonts w:cs="Times New Roman"/>
          <w:szCs w:val="24"/>
        </w:rPr>
        <w:t xml:space="preserve"> dilaksanakan di kantor PT. Padepokan Tujuh Sembilan yang berlokasi di Kompleks Terasana No. 6A, Jalan Cihempelas (Bawah), Bandung 40171. </w:t>
      </w:r>
      <w:r w:rsidRPr="005D1BAC">
        <w:rPr>
          <w:rFonts w:cs="Times New Roman"/>
          <w:i/>
          <w:iCs/>
          <w:szCs w:val="24"/>
        </w:rPr>
        <w:t>Work from office</w:t>
      </w:r>
      <w:r w:rsidRPr="005D1BAC">
        <w:rPr>
          <w:rFonts w:cs="Times New Roman"/>
          <w:szCs w:val="24"/>
        </w:rPr>
        <w:t xml:space="preserve"> dilakukan sekali sepanjang PKL, yaitu pada tanggal 10 September 2020.</w:t>
      </w:r>
    </w:p>
    <w:p w14:paraId="2FE1356E" w14:textId="77777777" w:rsidR="00C965A9" w:rsidRPr="005D1BAC" w:rsidRDefault="00C965A9" w:rsidP="00C965A9">
      <w:pPr>
        <w:pStyle w:val="Heading3"/>
        <w:rPr>
          <w:szCs w:val="26"/>
        </w:rPr>
      </w:pPr>
      <w:bookmarkStart w:id="26" w:name="_Toc59721016"/>
      <w:bookmarkStart w:id="27" w:name="_Toc60131851"/>
      <w:bookmarkStart w:id="28" w:name="_Toc64571738"/>
      <w:r w:rsidRPr="005D1BAC">
        <w:t>Waktu</w:t>
      </w:r>
      <w:bookmarkEnd w:id="26"/>
      <w:bookmarkEnd w:id="27"/>
      <w:bookmarkEnd w:id="28"/>
    </w:p>
    <w:p w14:paraId="6DCB9B5E" w14:textId="77777777" w:rsidR="00C965A9" w:rsidRPr="005D1BAC" w:rsidRDefault="00C965A9" w:rsidP="00C965A9">
      <w:pPr>
        <w:spacing w:after="0"/>
      </w:pPr>
      <w:r w:rsidRPr="005D1BAC">
        <w:t>PKL berlangsung selama 17 minggu, dari tanggal 10 Agustus 2020 sampai dengan 6 Desember 2020. Hari kerja dari Senin sampai dengan Jumat, dari pukul 08:00 – 17:00 WIB.</w:t>
      </w:r>
    </w:p>
    <w:p w14:paraId="37146042" w14:textId="77777777" w:rsidR="00C965A9" w:rsidRPr="005D1BAC" w:rsidRDefault="00C965A9" w:rsidP="009243E6">
      <w:pPr>
        <w:pStyle w:val="Heading2"/>
      </w:pPr>
      <w:bookmarkStart w:id="29" w:name="_Toc59721017"/>
      <w:bookmarkStart w:id="30" w:name="_Toc60131852"/>
      <w:bookmarkStart w:id="31" w:name="_Toc64571739"/>
      <w:r w:rsidRPr="005D1BAC">
        <w:t>Sistematika Penulisan</w:t>
      </w:r>
      <w:bookmarkEnd w:id="29"/>
      <w:bookmarkEnd w:id="30"/>
      <w:bookmarkEnd w:id="31"/>
    </w:p>
    <w:p w14:paraId="23BD883D" w14:textId="77777777" w:rsidR="00C965A9" w:rsidRPr="005D1BAC" w:rsidRDefault="00C965A9" w:rsidP="00C965A9">
      <w:pPr>
        <w:autoSpaceDE w:val="0"/>
        <w:autoSpaceDN w:val="0"/>
        <w:adjustRightInd w:val="0"/>
        <w:rPr>
          <w:rFonts w:cs="Times New Roman"/>
          <w:szCs w:val="24"/>
        </w:rPr>
      </w:pPr>
      <w:r w:rsidRPr="005D1BAC">
        <w:rPr>
          <w:rFonts w:cs="Times New Roman"/>
          <w:szCs w:val="24"/>
        </w:rPr>
        <w:t>Sistematika penulisan laporan PKL program studi Diploma IV Teknik Informatika, Jurusan Teknik Komputer dan Informatika Politeknik Negeri Bandung tahun 2020 adalah sebagai berikut:</w:t>
      </w:r>
    </w:p>
    <w:tbl>
      <w:tblPr>
        <w:tblStyle w:val="TableGrid"/>
        <w:tblW w:w="8164" w:type="dxa"/>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7030"/>
      </w:tblGrid>
      <w:tr w:rsidR="00C965A9" w:rsidRPr="005D1BAC" w14:paraId="55955E49" w14:textId="77777777" w:rsidTr="00A46772">
        <w:tc>
          <w:tcPr>
            <w:tcW w:w="1134" w:type="dxa"/>
          </w:tcPr>
          <w:p w14:paraId="392051D8" w14:textId="77777777" w:rsidR="00C965A9" w:rsidRPr="005D1BAC" w:rsidRDefault="00C965A9" w:rsidP="00A46772">
            <w:pPr>
              <w:autoSpaceDE w:val="0"/>
              <w:autoSpaceDN w:val="0"/>
              <w:adjustRightInd w:val="0"/>
              <w:rPr>
                <w:rFonts w:cs="Times New Roman"/>
                <w:b/>
                <w:bCs/>
                <w:szCs w:val="24"/>
                <w:lang w:val="id-ID"/>
              </w:rPr>
            </w:pPr>
            <w:r w:rsidRPr="005D1BAC">
              <w:rPr>
                <w:rFonts w:cs="Times New Roman"/>
                <w:b/>
                <w:bCs/>
                <w:szCs w:val="24"/>
                <w:lang w:val="id-ID"/>
              </w:rPr>
              <w:t>BAB I</w:t>
            </w:r>
          </w:p>
        </w:tc>
        <w:tc>
          <w:tcPr>
            <w:tcW w:w="7030" w:type="dxa"/>
            <w:tcBorders>
              <w:left w:val="nil"/>
            </w:tcBorders>
          </w:tcPr>
          <w:p w14:paraId="27F0A276" w14:textId="77777777" w:rsidR="00C965A9" w:rsidRPr="005D1BAC" w:rsidRDefault="00C965A9" w:rsidP="00A46772">
            <w:pPr>
              <w:autoSpaceDE w:val="0"/>
              <w:autoSpaceDN w:val="0"/>
              <w:adjustRightInd w:val="0"/>
              <w:rPr>
                <w:rFonts w:cs="Times New Roman"/>
                <w:szCs w:val="24"/>
                <w:lang w:val="id-ID"/>
              </w:rPr>
            </w:pPr>
            <w:r w:rsidRPr="005D1BAC">
              <w:rPr>
                <w:rFonts w:cs="Times New Roman"/>
                <w:b/>
                <w:bCs/>
                <w:szCs w:val="24"/>
                <w:lang w:val="id-ID"/>
              </w:rPr>
              <w:t>Pendahuluan</w:t>
            </w:r>
            <w:r w:rsidRPr="005D1BAC">
              <w:rPr>
                <w:rFonts w:cs="Times New Roman"/>
                <w:szCs w:val="24"/>
                <w:lang w:val="id-ID"/>
              </w:rPr>
              <w:t xml:space="preserve">, berisi </w:t>
            </w:r>
            <w:r w:rsidRPr="005D1BAC">
              <w:rPr>
                <w:rFonts w:cs="Times New Roman"/>
                <w:color w:val="000000"/>
                <w:szCs w:val="24"/>
                <w:lang w:val="id-ID"/>
              </w:rPr>
              <w:t xml:space="preserve">gambaran pelaksanaan </w:t>
            </w:r>
            <w:r w:rsidRPr="005D1BAC">
              <w:rPr>
                <w:rFonts w:cs="Times New Roman"/>
                <w:szCs w:val="24"/>
                <w:lang w:val="id-ID"/>
              </w:rPr>
              <w:t>Praktik Kerja Lapangan (PKL). Bab ini tersusun dari tujuh buah subbab, yaitu: latar belakang, perumusan masalah, ruang lingkup, tujuan, tahapan, lokasi dan waktu, dan sistematika penulisan.</w:t>
            </w:r>
          </w:p>
        </w:tc>
      </w:tr>
      <w:tr w:rsidR="00C965A9" w:rsidRPr="005D1BAC" w14:paraId="4BCE152C" w14:textId="77777777" w:rsidTr="00A46772">
        <w:tc>
          <w:tcPr>
            <w:tcW w:w="1134" w:type="dxa"/>
          </w:tcPr>
          <w:p w14:paraId="5E4EF30E" w14:textId="77777777" w:rsidR="00C965A9" w:rsidRPr="005D1BAC" w:rsidRDefault="00C965A9" w:rsidP="00A46772">
            <w:pPr>
              <w:autoSpaceDE w:val="0"/>
              <w:autoSpaceDN w:val="0"/>
              <w:adjustRightInd w:val="0"/>
              <w:rPr>
                <w:rFonts w:cs="Times New Roman"/>
                <w:b/>
                <w:bCs/>
                <w:szCs w:val="24"/>
                <w:lang w:val="id-ID"/>
              </w:rPr>
            </w:pPr>
            <w:r w:rsidRPr="005D1BAC">
              <w:rPr>
                <w:rFonts w:cs="Times New Roman"/>
                <w:b/>
                <w:bCs/>
                <w:szCs w:val="24"/>
                <w:lang w:val="id-ID"/>
              </w:rPr>
              <w:t>BAB II</w:t>
            </w:r>
          </w:p>
        </w:tc>
        <w:tc>
          <w:tcPr>
            <w:tcW w:w="7030" w:type="dxa"/>
          </w:tcPr>
          <w:p w14:paraId="15CF4671" w14:textId="77777777" w:rsidR="00C965A9" w:rsidRPr="005D1BAC" w:rsidRDefault="00C965A9" w:rsidP="00A46772">
            <w:pPr>
              <w:autoSpaceDE w:val="0"/>
              <w:autoSpaceDN w:val="0"/>
              <w:adjustRightInd w:val="0"/>
              <w:rPr>
                <w:rFonts w:cs="Times New Roman"/>
                <w:szCs w:val="24"/>
                <w:lang w:val="id-ID"/>
              </w:rPr>
            </w:pPr>
            <w:r w:rsidRPr="005D1BAC">
              <w:rPr>
                <w:rFonts w:cs="Times New Roman"/>
                <w:b/>
                <w:bCs/>
                <w:szCs w:val="24"/>
                <w:lang w:val="id-ID"/>
              </w:rPr>
              <w:t>Profil Perusahaan</w:t>
            </w:r>
            <w:r w:rsidRPr="005D1BAC">
              <w:rPr>
                <w:rFonts w:cs="Times New Roman"/>
                <w:szCs w:val="24"/>
                <w:lang w:val="id-ID"/>
              </w:rPr>
              <w:t xml:space="preserve">, berisi tinjauan umum perusahaan yang menjadi tempat pelaksanaan Praktik Kerja Lapangan (PKL). Bab ini tersusun </w:t>
            </w:r>
            <w:r w:rsidRPr="005D1BAC">
              <w:rPr>
                <w:rFonts w:cs="Times New Roman"/>
                <w:szCs w:val="24"/>
                <w:lang w:val="id-ID"/>
              </w:rPr>
              <w:lastRenderedPageBreak/>
              <w:t>dari tiga subbab, yaitu: tinjauan umum perusahaan, struktur organisasi, dan deskripsi kerja.</w:t>
            </w:r>
          </w:p>
        </w:tc>
      </w:tr>
      <w:tr w:rsidR="00C965A9" w:rsidRPr="005D1BAC" w14:paraId="0DDD72D0" w14:textId="77777777" w:rsidTr="00A46772">
        <w:tc>
          <w:tcPr>
            <w:tcW w:w="1134" w:type="dxa"/>
          </w:tcPr>
          <w:p w14:paraId="3C0F14B2" w14:textId="77777777" w:rsidR="00C965A9" w:rsidRPr="005D1BAC" w:rsidRDefault="00C965A9" w:rsidP="00A46772">
            <w:pPr>
              <w:autoSpaceDE w:val="0"/>
              <w:autoSpaceDN w:val="0"/>
              <w:adjustRightInd w:val="0"/>
              <w:rPr>
                <w:rFonts w:cs="Times New Roman"/>
                <w:b/>
                <w:bCs/>
                <w:szCs w:val="24"/>
                <w:lang w:val="id-ID"/>
              </w:rPr>
            </w:pPr>
            <w:r w:rsidRPr="005D1BAC">
              <w:rPr>
                <w:rFonts w:cs="Times New Roman"/>
                <w:b/>
                <w:bCs/>
                <w:szCs w:val="24"/>
                <w:lang w:val="id-ID"/>
              </w:rPr>
              <w:lastRenderedPageBreak/>
              <w:t>BAB III</w:t>
            </w:r>
          </w:p>
        </w:tc>
        <w:tc>
          <w:tcPr>
            <w:tcW w:w="7030" w:type="dxa"/>
          </w:tcPr>
          <w:p w14:paraId="2999D718" w14:textId="77777777" w:rsidR="00C965A9" w:rsidRPr="005D1BAC" w:rsidRDefault="00C965A9" w:rsidP="00A46772">
            <w:pPr>
              <w:autoSpaceDE w:val="0"/>
              <w:autoSpaceDN w:val="0"/>
              <w:adjustRightInd w:val="0"/>
              <w:rPr>
                <w:rFonts w:cs="Times New Roman"/>
                <w:szCs w:val="24"/>
                <w:lang w:val="id-ID"/>
              </w:rPr>
            </w:pPr>
            <w:r w:rsidRPr="005D1BAC">
              <w:rPr>
                <w:rFonts w:cs="Times New Roman"/>
                <w:b/>
                <w:bCs/>
                <w:szCs w:val="24"/>
                <w:lang w:val="id-ID"/>
              </w:rPr>
              <w:t>Pengetahuan Dan Perangkat Pendukung</w:t>
            </w:r>
            <w:r w:rsidRPr="005D1BAC">
              <w:rPr>
                <w:rFonts w:cs="Times New Roman"/>
                <w:szCs w:val="24"/>
                <w:lang w:val="id-ID"/>
              </w:rPr>
              <w:t>, berisi penjelasan konsep, bahasa pemrograman, teknologi, dan perangkat pendukung yang digu-nakan dalam pengerjaan proyek.</w:t>
            </w:r>
          </w:p>
        </w:tc>
      </w:tr>
      <w:tr w:rsidR="00C965A9" w:rsidRPr="005D1BAC" w14:paraId="7989DF01" w14:textId="77777777" w:rsidTr="00A46772">
        <w:tc>
          <w:tcPr>
            <w:tcW w:w="1134" w:type="dxa"/>
          </w:tcPr>
          <w:p w14:paraId="038A46CB" w14:textId="77777777" w:rsidR="00C965A9" w:rsidRPr="005D1BAC" w:rsidRDefault="00C965A9" w:rsidP="00A46772">
            <w:pPr>
              <w:autoSpaceDE w:val="0"/>
              <w:autoSpaceDN w:val="0"/>
              <w:adjustRightInd w:val="0"/>
              <w:rPr>
                <w:rFonts w:cs="Times New Roman"/>
                <w:b/>
                <w:bCs/>
                <w:szCs w:val="24"/>
                <w:lang w:val="id-ID"/>
              </w:rPr>
            </w:pPr>
            <w:r w:rsidRPr="005D1BAC">
              <w:rPr>
                <w:rFonts w:cs="Times New Roman"/>
                <w:b/>
                <w:bCs/>
                <w:szCs w:val="24"/>
                <w:lang w:val="id-ID"/>
              </w:rPr>
              <w:t>BAB IV</w:t>
            </w:r>
          </w:p>
        </w:tc>
        <w:tc>
          <w:tcPr>
            <w:tcW w:w="7030" w:type="dxa"/>
          </w:tcPr>
          <w:p w14:paraId="6ACA9A2F" w14:textId="77777777" w:rsidR="00C965A9" w:rsidRPr="005D1BAC" w:rsidRDefault="00C965A9" w:rsidP="00A46772">
            <w:pPr>
              <w:autoSpaceDE w:val="0"/>
              <w:autoSpaceDN w:val="0"/>
              <w:adjustRightInd w:val="0"/>
              <w:rPr>
                <w:rFonts w:cs="Times New Roman"/>
                <w:szCs w:val="24"/>
                <w:lang w:val="id-ID"/>
              </w:rPr>
            </w:pPr>
            <w:r w:rsidRPr="005D1BAC">
              <w:rPr>
                <w:rFonts w:cs="Times New Roman"/>
                <w:b/>
                <w:bCs/>
                <w:szCs w:val="24"/>
                <w:lang w:val="id-ID"/>
              </w:rPr>
              <w:t>Analisis dan Evaluasi</w:t>
            </w:r>
            <w:r w:rsidRPr="005D1BAC">
              <w:rPr>
                <w:rFonts w:cs="Times New Roman"/>
                <w:szCs w:val="24"/>
                <w:lang w:val="id-ID"/>
              </w:rPr>
              <w:t>, berisi penjabaran proses dan hasil analisis yang dilakukan selama pengerjaan proyek. Di samping itu, dijelaskan pula evaluasi hasil analisis.</w:t>
            </w:r>
          </w:p>
        </w:tc>
      </w:tr>
      <w:tr w:rsidR="00C965A9" w:rsidRPr="005D1BAC" w14:paraId="531E5DD4" w14:textId="77777777" w:rsidTr="00A46772">
        <w:tc>
          <w:tcPr>
            <w:tcW w:w="1134" w:type="dxa"/>
          </w:tcPr>
          <w:p w14:paraId="393D12CA" w14:textId="77777777" w:rsidR="00C965A9" w:rsidRPr="005D1BAC" w:rsidRDefault="00C965A9" w:rsidP="00A46772">
            <w:pPr>
              <w:autoSpaceDE w:val="0"/>
              <w:autoSpaceDN w:val="0"/>
              <w:adjustRightInd w:val="0"/>
              <w:rPr>
                <w:rFonts w:cs="Times New Roman"/>
                <w:b/>
                <w:bCs/>
                <w:szCs w:val="24"/>
                <w:lang w:val="id-ID"/>
              </w:rPr>
            </w:pPr>
            <w:r w:rsidRPr="005D1BAC">
              <w:rPr>
                <w:rFonts w:cs="Times New Roman"/>
                <w:b/>
                <w:bCs/>
                <w:szCs w:val="24"/>
                <w:lang w:val="id-ID"/>
              </w:rPr>
              <w:t>BAB V</w:t>
            </w:r>
          </w:p>
        </w:tc>
        <w:tc>
          <w:tcPr>
            <w:tcW w:w="7030" w:type="dxa"/>
          </w:tcPr>
          <w:p w14:paraId="770698BC" w14:textId="77777777" w:rsidR="00C965A9" w:rsidRPr="005D1BAC" w:rsidRDefault="00C965A9" w:rsidP="00A46772">
            <w:pPr>
              <w:autoSpaceDE w:val="0"/>
              <w:autoSpaceDN w:val="0"/>
              <w:adjustRightInd w:val="0"/>
              <w:rPr>
                <w:rFonts w:cs="Times New Roman"/>
                <w:szCs w:val="24"/>
                <w:lang w:val="id-ID"/>
              </w:rPr>
            </w:pPr>
            <w:r w:rsidRPr="005D1BAC">
              <w:rPr>
                <w:rFonts w:cs="Times New Roman"/>
                <w:b/>
                <w:bCs/>
                <w:szCs w:val="24"/>
                <w:lang w:val="id-ID"/>
              </w:rPr>
              <w:t>Perancangan</w:t>
            </w:r>
            <w:r w:rsidRPr="005D1BAC">
              <w:rPr>
                <w:rFonts w:cs="Times New Roman"/>
                <w:szCs w:val="24"/>
                <w:lang w:val="id-ID"/>
              </w:rPr>
              <w:t>, berisi penjabaran proses dan hasil perancangan selama pengerjaan proyek. Tidak terdapat perancangan formal pada proyek ini sehingga bab ini menjelaskan kegiatan yang dilakukan dalam proses perancangan informal.</w:t>
            </w:r>
          </w:p>
        </w:tc>
      </w:tr>
      <w:tr w:rsidR="00C965A9" w:rsidRPr="005D1BAC" w14:paraId="40CE23D6" w14:textId="77777777" w:rsidTr="00A46772">
        <w:tc>
          <w:tcPr>
            <w:tcW w:w="1134" w:type="dxa"/>
          </w:tcPr>
          <w:p w14:paraId="4F027FD5" w14:textId="77777777" w:rsidR="00C965A9" w:rsidRPr="005D1BAC" w:rsidRDefault="00C965A9" w:rsidP="00A46772">
            <w:pPr>
              <w:autoSpaceDE w:val="0"/>
              <w:autoSpaceDN w:val="0"/>
              <w:adjustRightInd w:val="0"/>
              <w:rPr>
                <w:rFonts w:cs="Times New Roman"/>
                <w:b/>
                <w:bCs/>
                <w:szCs w:val="24"/>
                <w:lang w:val="id-ID"/>
              </w:rPr>
            </w:pPr>
            <w:r w:rsidRPr="005D1BAC">
              <w:rPr>
                <w:rFonts w:cs="Times New Roman"/>
                <w:b/>
                <w:bCs/>
                <w:szCs w:val="24"/>
                <w:lang w:val="id-ID"/>
              </w:rPr>
              <w:t>BAB VI</w:t>
            </w:r>
          </w:p>
        </w:tc>
        <w:tc>
          <w:tcPr>
            <w:tcW w:w="7030" w:type="dxa"/>
          </w:tcPr>
          <w:p w14:paraId="2DEEE4D9" w14:textId="77777777" w:rsidR="00C965A9" w:rsidRPr="005D1BAC" w:rsidRDefault="00C965A9" w:rsidP="00A46772">
            <w:pPr>
              <w:autoSpaceDE w:val="0"/>
              <w:autoSpaceDN w:val="0"/>
              <w:adjustRightInd w:val="0"/>
              <w:rPr>
                <w:rFonts w:cs="Times New Roman"/>
                <w:szCs w:val="24"/>
                <w:lang w:val="id-ID"/>
              </w:rPr>
            </w:pPr>
            <w:r w:rsidRPr="005D1BAC">
              <w:rPr>
                <w:rFonts w:cs="Times New Roman"/>
                <w:b/>
                <w:bCs/>
                <w:szCs w:val="24"/>
                <w:lang w:val="id-ID"/>
              </w:rPr>
              <w:t>Implementasi</w:t>
            </w:r>
            <w:r w:rsidRPr="005D1BAC">
              <w:rPr>
                <w:rFonts w:cs="Times New Roman"/>
                <w:szCs w:val="24"/>
                <w:lang w:val="id-ID"/>
              </w:rPr>
              <w:t>, berisi penjabaran hasil implementasi selama pengerjaan proyek.</w:t>
            </w:r>
          </w:p>
        </w:tc>
      </w:tr>
      <w:tr w:rsidR="00C965A9" w:rsidRPr="005D1BAC" w14:paraId="788890CF" w14:textId="77777777" w:rsidTr="00A46772">
        <w:tc>
          <w:tcPr>
            <w:tcW w:w="1134" w:type="dxa"/>
          </w:tcPr>
          <w:p w14:paraId="3F419BC3" w14:textId="77777777" w:rsidR="00C965A9" w:rsidRPr="005D1BAC" w:rsidRDefault="00C965A9" w:rsidP="00A46772">
            <w:pPr>
              <w:autoSpaceDE w:val="0"/>
              <w:autoSpaceDN w:val="0"/>
              <w:adjustRightInd w:val="0"/>
              <w:rPr>
                <w:rFonts w:cs="Times New Roman"/>
                <w:b/>
                <w:bCs/>
                <w:szCs w:val="24"/>
                <w:lang w:val="id-ID"/>
              </w:rPr>
            </w:pPr>
            <w:r w:rsidRPr="005D1BAC">
              <w:rPr>
                <w:rFonts w:cs="Times New Roman"/>
                <w:b/>
                <w:bCs/>
                <w:szCs w:val="24"/>
                <w:lang w:val="id-ID"/>
              </w:rPr>
              <w:t>BAB VII</w:t>
            </w:r>
          </w:p>
        </w:tc>
        <w:tc>
          <w:tcPr>
            <w:tcW w:w="7030" w:type="dxa"/>
          </w:tcPr>
          <w:p w14:paraId="53016B92" w14:textId="77777777" w:rsidR="00C965A9" w:rsidRPr="005D1BAC" w:rsidRDefault="00C965A9" w:rsidP="00A46772">
            <w:pPr>
              <w:autoSpaceDE w:val="0"/>
              <w:autoSpaceDN w:val="0"/>
              <w:adjustRightInd w:val="0"/>
              <w:spacing w:after="0"/>
              <w:rPr>
                <w:rFonts w:cs="Times New Roman"/>
                <w:szCs w:val="24"/>
                <w:lang w:val="id-ID"/>
              </w:rPr>
            </w:pPr>
            <w:r w:rsidRPr="005D1BAC">
              <w:rPr>
                <w:rFonts w:cs="Times New Roman"/>
                <w:b/>
                <w:bCs/>
                <w:szCs w:val="24"/>
                <w:lang w:val="id-ID"/>
              </w:rPr>
              <w:t>Penutup</w:t>
            </w:r>
            <w:r w:rsidRPr="005D1BAC">
              <w:rPr>
                <w:rFonts w:cs="Times New Roman"/>
                <w:szCs w:val="24"/>
                <w:lang w:val="id-ID"/>
              </w:rPr>
              <w:t>, berisi uraian pembelajaran dan kesimpulan pelaksanaan PKL, serta saran untuk PT. Padepokan Tujuh Sembilan dan Jurusan Teknik Informatika Polban terkait pelaksanaan PKL.</w:t>
            </w:r>
          </w:p>
        </w:tc>
      </w:tr>
    </w:tbl>
    <w:p w14:paraId="75CD9ECC" w14:textId="77777777" w:rsidR="002C5A8D" w:rsidRPr="005D1BAC" w:rsidRDefault="002C5A8D" w:rsidP="002C5A8D">
      <w:pPr>
        <w:spacing w:after="160" w:line="259" w:lineRule="auto"/>
        <w:jc w:val="left"/>
        <w:sectPr w:rsidR="002C5A8D" w:rsidRPr="005D1BAC" w:rsidSect="006C7D37">
          <w:pgSz w:w="11906" w:h="16838" w:code="9"/>
          <w:pgMar w:top="2268" w:right="1701" w:bottom="1701" w:left="2268" w:header="709" w:footer="709" w:gutter="0"/>
          <w:pgNumType w:start="1"/>
          <w:cols w:space="708"/>
          <w:titlePg/>
          <w:docGrid w:linePitch="360"/>
        </w:sectPr>
      </w:pPr>
    </w:p>
    <w:p w14:paraId="6C51F9F5" w14:textId="77777777" w:rsidR="002C5A8D" w:rsidRPr="005D1BAC" w:rsidRDefault="002C5A8D" w:rsidP="00FC2902">
      <w:pPr>
        <w:pStyle w:val="Heading1"/>
      </w:pPr>
      <w:r w:rsidRPr="005D1BAC">
        <w:lastRenderedPageBreak/>
        <w:br/>
      </w:r>
      <w:bookmarkStart w:id="32" w:name="_Toc60131853"/>
      <w:bookmarkStart w:id="33" w:name="_Toc64571740"/>
      <w:r w:rsidRPr="005D1BAC">
        <w:t>PROFIL PERUSAHAAN</w:t>
      </w:r>
      <w:bookmarkEnd w:id="32"/>
      <w:bookmarkEnd w:id="33"/>
    </w:p>
    <w:p w14:paraId="74185267" w14:textId="77777777" w:rsidR="00C965A9" w:rsidRPr="005D1BAC" w:rsidRDefault="00C965A9" w:rsidP="00C965A9">
      <w:pPr>
        <w:pStyle w:val="ListParagraph"/>
        <w:autoSpaceDE w:val="0"/>
        <w:autoSpaceDN w:val="0"/>
        <w:adjustRightInd w:val="0"/>
        <w:spacing w:after="0"/>
        <w:ind w:left="0"/>
        <w:rPr>
          <w:rFonts w:cs="Times New Roman"/>
          <w:color w:val="000000"/>
          <w:szCs w:val="24"/>
        </w:rPr>
      </w:pPr>
      <w:bookmarkStart w:id="34" w:name="_Toc59721025"/>
      <w:r w:rsidRPr="005D1BAC">
        <w:rPr>
          <w:rFonts w:cs="Times New Roman"/>
          <w:color w:val="000000"/>
          <w:szCs w:val="24"/>
        </w:rPr>
        <w:t xml:space="preserve">Bab ini berisi </w:t>
      </w:r>
      <w:r w:rsidRPr="005D1BAC">
        <w:rPr>
          <w:rFonts w:cs="Times New Roman"/>
          <w:szCs w:val="24"/>
        </w:rPr>
        <w:t xml:space="preserve">tinjauan umum perusahaan yang menjadi </w:t>
      </w:r>
      <w:r w:rsidRPr="005D1BAC">
        <w:rPr>
          <w:rFonts w:cs="Times New Roman"/>
          <w:color w:val="000000"/>
          <w:szCs w:val="24"/>
        </w:rPr>
        <w:t xml:space="preserve">tempat pelaksanaan Praktik Kerja Lapangan (PKL), yaitu PT. Padepokan Tujuh Sembilan. Informasi mengenai perusahaan didapatkan dari </w:t>
      </w:r>
      <w:r w:rsidRPr="005D1BAC">
        <w:rPr>
          <w:rFonts w:cs="Times New Roman"/>
          <w:i/>
          <w:iCs/>
          <w:color w:val="000000"/>
          <w:szCs w:val="24"/>
        </w:rPr>
        <w:t xml:space="preserve">website </w:t>
      </w:r>
      <w:r w:rsidRPr="005D1BAC">
        <w:rPr>
          <w:rFonts w:cs="Times New Roman"/>
          <w:color w:val="000000"/>
          <w:szCs w:val="24"/>
        </w:rPr>
        <w:t>resmi perusahaan (</w:t>
      </w:r>
      <w:hyperlink r:id="rId16" w:history="1">
        <w:r w:rsidRPr="005D1BAC">
          <w:rPr>
            <w:rStyle w:val="Hyperlink"/>
            <w:rFonts w:cs="Times New Roman"/>
            <w:szCs w:val="24"/>
          </w:rPr>
          <w:t>tujuhsembilan.com</w:t>
        </w:r>
      </w:hyperlink>
      <w:r w:rsidRPr="005D1BAC">
        <w:rPr>
          <w:rFonts w:cs="Times New Roman"/>
          <w:color w:val="000000"/>
          <w:szCs w:val="24"/>
        </w:rPr>
        <w:t>), laman LinkedIn resmi perusahaan, dan beberapa karyawan perusahaan.</w:t>
      </w:r>
    </w:p>
    <w:p w14:paraId="641E3E44" w14:textId="77777777" w:rsidR="00C965A9" w:rsidRPr="005D1BAC" w:rsidRDefault="00C965A9" w:rsidP="009243E6">
      <w:pPr>
        <w:pStyle w:val="Heading2"/>
      </w:pPr>
      <w:bookmarkStart w:id="35" w:name="_Toc60131854"/>
      <w:bookmarkStart w:id="36" w:name="_Toc64571741"/>
      <w:r w:rsidRPr="005D1BAC">
        <w:t>Tinjauan Umum Perusahaan</w:t>
      </w:r>
      <w:bookmarkEnd w:id="35"/>
      <w:bookmarkEnd w:id="36"/>
    </w:p>
    <w:p w14:paraId="7747927D" w14:textId="77777777" w:rsidR="00C965A9" w:rsidRPr="005D1BAC" w:rsidRDefault="00C965A9" w:rsidP="00C965A9">
      <w:pPr>
        <w:spacing w:after="0"/>
        <w:rPr>
          <w:rFonts w:cs="Times New Roman"/>
          <w:szCs w:val="24"/>
        </w:rPr>
      </w:pPr>
      <w:r w:rsidRPr="005D1BAC">
        <w:rPr>
          <w:lang w:eastAsia="id-ID"/>
        </w:rPr>
        <w:t xml:space="preserve">PT. Padepokan Tujuh Sembilan adalah perusahaan konsultan Teknologi Informasi (TI) yang menyediakan berbagai layanan di bidang TI. Sejak didirikan pada tahun 2010, perusahaan ini </w:t>
      </w:r>
      <w:r w:rsidRPr="005D1BAC">
        <w:t>telah berkembang menjadi perusahaan yang dipercaya untuk menangani banyak proyek dari klien nasional dan multinasional. Hingga laporan ini ditulis, PT. Padepokan Tujuh Sembilan telah mengerjakan 22 proyek untuk 30 klien, dengan 104 sumber daya manusia (</w:t>
      </w:r>
      <w:r w:rsidRPr="005D1BAC">
        <w:rPr>
          <w:lang w:eastAsia="id-ID"/>
        </w:rPr>
        <w:t xml:space="preserve">talenta) yang terampil untuk mendukung proyek TI klien. Selain itu, PT. Padepokan Tujuh Sembilan </w:t>
      </w:r>
      <w:r w:rsidRPr="005D1BAC">
        <w:t xml:space="preserve">memiliki sebuah </w:t>
      </w:r>
      <w:r w:rsidRPr="005D1BAC">
        <w:rPr>
          <w:rFonts w:cs="Times New Roman"/>
          <w:szCs w:val="24"/>
          <w:shd w:val="clear" w:color="auto" w:fill="FFFFFF"/>
        </w:rPr>
        <w:t xml:space="preserve">visi untuk menjadi perusahaan </w:t>
      </w:r>
      <w:r w:rsidRPr="005D1BAC">
        <w:rPr>
          <w:rFonts w:cs="Times New Roman"/>
          <w:szCs w:val="24"/>
        </w:rPr>
        <w:t>penyedia talenta di bidang pengembangan TI terbesar di Indonesia pada tahun 2025.</w:t>
      </w:r>
    </w:p>
    <w:p w14:paraId="0FCBB2CF" w14:textId="77777777" w:rsidR="00C965A9" w:rsidRPr="005D1BAC" w:rsidRDefault="00C965A9" w:rsidP="00C965A9">
      <w:pPr>
        <w:keepNext/>
        <w:autoSpaceDE w:val="0"/>
        <w:autoSpaceDN w:val="0"/>
        <w:adjustRightInd w:val="0"/>
        <w:spacing w:before="480" w:after="0"/>
        <w:jc w:val="center"/>
      </w:pPr>
      <w:bookmarkStart w:id="37" w:name="_Toc59695843"/>
      <w:r w:rsidRPr="005D1BAC">
        <w:rPr>
          <w:rFonts w:cs="Times New Roman"/>
          <w:noProof/>
          <w:szCs w:val="24"/>
        </w:rPr>
        <w:drawing>
          <wp:inline distT="0" distB="0" distL="0" distR="0" wp14:anchorId="68408EAC" wp14:editId="0FAE48C2">
            <wp:extent cx="3168000" cy="1245130"/>
            <wp:effectExtent l="0" t="0" r="0" b="0"/>
            <wp:docPr id="2" name="Picture 2" descr="Gambar II.1 Logo Perusaha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ambar II.1 Logo Perusahaan"/>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964" t="33135" r="2694" b="30572"/>
                    <a:stretch/>
                  </pic:blipFill>
                  <pic:spPr bwMode="auto">
                    <a:xfrm>
                      <a:off x="0" y="0"/>
                      <a:ext cx="3168000" cy="1245130"/>
                    </a:xfrm>
                    <a:prstGeom prst="rect">
                      <a:avLst/>
                    </a:prstGeom>
                    <a:noFill/>
                    <a:ln>
                      <a:noFill/>
                    </a:ln>
                    <a:extLst>
                      <a:ext uri="{53640926-AAD7-44D8-BBD7-CCE9431645EC}">
                        <a14:shadowObscured xmlns:a14="http://schemas.microsoft.com/office/drawing/2010/main"/>
                      </a:ext>
                    </a:extLst>
                  </pic:spPr>
                </pic:pic>
              </a:graphicData>
            </a:graphic>
          </wp:inline>
        </w:drawing>
      </w:r>
    </w:p>
    <w:p w14:paraId="14976A2C" w14:textId="5DD7CBC5" w:rsidR="00C965A9" w:rsidRPr="005D1BAC" w:rsidRDefault="00C965A9" w:rsidP="0089415D">
      <w:pPr>
        <w:pStyle w:val="CaptionGambar"/>
      </w:pPr>
      <w:bookmarkStart w:id="38" w:name="_Toc60222306"/>
      <w:r w:rsidRPr="005D1BAC">
        <w:t xml:space="preserve">Gambar </w:t>
      </w:r>
      <w:r w:rsidR="003A3B0E">
        <w:fldChar w:fldCharType="begin"/>
      </w:r>
      <w:r w:rsidR="003A3B0E">
        <w:instrText xml:space="preserve"> STYLEREF 1 \s </w:instrText>
      </w:r>
      <w:r w:rsidR="003A3B0E">
        <w:fldChar w:fldCharType="separate"/>
      </w:r>
      <w:r w:rsidR="00516D6D">
        <w:rPr>
          <w:noProof/>
        </w:rPr>
        <w:t>II</w:t>
      </w:r>
      <w:r w:rsidR="003A3B0E">
        <w:rPr>
          <w:noProof/>
        </w:rPr>
        <w:fldChar w:fldCharType="end"/>
      </w:r>
      <w:r w:rsidRPr="005D1BAC">
        <w:t>.</w:t>
      </w:r>
      <w:r w:rsidR="003A3B0E">
        <w:fldChar w:fldCharType="begin"/>
      </w:r>
      <w:r w:rsidR="003A3B0E">
        <w:instrText xml:space="preserve"> SEQ Gambar \* ARABIC \s 1 </w:instrText>
      </w:r>
      <w:r w:rsidR="003A3B0E">
        <w:fldChar w:fldCharType="separate"/>
      </w:r>
      <w:r w:rsidR="00516D6D">
        <w:rPr>
          <w:noProof/>
        </w:rPr>
        <w:t>1</w:t>
      </w:r>
      <w:r w:rsidR="003A3B0E">
        <w:rPr>
          <w:noProof/>
        </w:rPr>
        <w:fldChar w:fldCharType="end"/>
      </w:r>
      <w:r w:rsidRPr="005D1BAC">
        <w:t>. Logo PT. Padepokan Tujuh Sembilan</w:t>
      </w:r>
      <w:bookmarkEnd w:id="37"/>
      <w:bookmarkEnd w:id="38"/>
    </w:p>
    <w:p w14:paraId="0FD0CB97" w14:textId="77777777" w:rsidR="00C965A9" w:rsidRPr="005D1BAC" w:rsidRDefault="00C965A9" w:rsidP="00C965A9">
      <w:r w:rsidRPr="005D1BAC">
        <w:t>Sejarah singkat tentang PT. Padepokan Tujuh Sembilan, perusahaan ini sebelumnya merupakan perusahaan persekutuan komanditer dengan nama CV. Tujuh Sembilan. Perusahaan beralih bentuk badan usaha menjadi perseroan terbatas (PT) pada awal tahun 2020 untuk memperluas jangkauan perusahaan dalam melakukan proyek dan berinvestasi di bidang pengembangan TI.</w:t>
      </w:r>
    </w:p>
    <w:p w14:paraId="581F1CC5" w14:textId="77777777" w:rsidR="00C965A9" w:rsidRPr="005D1BAC" w:rsidRDefault="00C965A9" w:rsidP="00C965A9">
      <w:r w:rsidRPr="005D1BAC">
        <w:rPr>
          <w:lang w:eastAsia="id-ID"/>
        </w:rPr>
        <w:lastRenderedPageBreak/>
        <w:t xml:space="preserve">Sebagai perusahaan yang menyediakan layanan, PT. Padepokan Tujuh Sembilan memiliki komitmen untuk </w:t>
      </w:r>
      <w:r w:rsidRPr="005D1BAC">
        <w:rPr>
          <w:shd w:val="clear" w:color="auto" w:fill="FFFFFF"/>
          <w:lang w:eastAsia="id-ID"/>
        </w:rPr>
        <w:t xml:space="preserve">memberikan </w:t>
      </w:r>
      <w:r w:rsidRPr="005D1BAC">
        <w:rPr>
          <w:lang w:eastAsia="id-ID"/>
        </w:rPr>
        <w:t xml:space="preserve">layanan berkualitas tinggi, andal, efisien, dan mudah diaplikasikan/digunakan oleh klien. Untuk mencapai tujuan tersebut, perusahaan berfokus pada peningkatan kemampuan talenta – dalam segi </w:t>
      </w:r>
      <w:r w:rsidRPr="005D1BAC">
        <w:rPr>
          <w:i/>
          <w:iCs/>
        </w:rPr>
        <w:t>hard-skill</w:t>
      </w:r>
      <w:r w:rsidRPr="005D1BAC">
        <w:t xml:space="preserve"> dan </w:t>
      </w:r>
      <w:r w:rsidRPr="005D1BAC">
        <w:rPr>
          <w:i/>
          <w:iCs/>
        </w:rPr>
        <w:t>soft-skill</w:t>
      </w:r>
      <w:r w:rsidRPr="005D1BAC">
        <w:t xml:space="preserve"> – agar didapatkan talenta-talenta yang cakap dan unggul di bidang pengembangan TI. Hal ini tercermin pada slogan perusahaan, </w:t>
      </w:r>
      <w:r w:rsidRPr="005D1BAC">
        <w:rPr>
          <w:i/>
          <w:iCs/>
        </w:rPr>
        <w:t>“Always improving you”</w:t>
      </w:r>
      <w:r w:rsidRPr="005D1BAC">
        <w:t xml:space="preserve">, yang berarti perusahaan ini selalu meningkatkan (kemampuan) talenta; dan filosofi di balik nama perusahaan. Adapun nama perusahaan ini – Padepokan Tujuh Sembilan – secara harfiah memiliki arti </w:t>
      </w:r>
      <w:r w:rsidRPr="005D1BAC">
        <w:rPr>
          <w:rFonts w:cs="Times New Roman"/>
          <w:szCs w:val="24"/>
        </w:rPr>
        <w:t xml:space="preserve">“tempat belajar untuk mengembangkan kemampuan talenta dari apa adanya menjadi berdaya guna dan kompeten”, dari kata Padepokan yang </w:t>
      </w:r>
      <w:r w:rsidRPr="005D1BAC">
        <w:t xml:space="preserve">berarti tempat belajar, Tujuh yang melambangkan apa adanya, dan Sembilan berarti berdaya guna dan kompeten. Selain itu, perusahaan </w:t>
      </w:r>
      <w:r w:rsidRPr="005D1BAC">
        <w:rPr>
          <w:rFonts w:cs="Times New Roman"/>
          <w:szCs w:val="24"/>
        </w:rPr>
        <w:t>menjunjung kejujuran dalam bekerja dengan menolak segala bentuk korupsi, dan berkompromi untuk mencapai titik tengah yang disetujui oleh semua pihak terkait dalam suatu masalah.</w:t>
      </w:r>
    </w:p>
    <w:p w14:paraId="3C9FA542" w14:textId="77777777" w:rsidR="00C965A9" w:rsidRPr="005D1BAC" w:rsidRDefault="00C965A9" w:rsidP="00C965A9">
      <w:pPr>
        <w:rPr>
          <w:rFonts w:cs="Times New Roman"/>
          <w:szCs w:val="24"/>
        </w:rPr>
      </w:pPr>
      <w:r w:rsidRPr="005D1BAC">
        <w:rPr>
          <w:rFonts w:cs="Times New Roman"/>
          <w:szCs w:val="24"/>
        </w:rPr>
        <w:t>PT. Padepokan Tujuh Sembilan menyediakan beberapa layanan pengembangan teknologi informasi, yaitu:</w:t>
      </w:r>
    </w:p>
    <w:p w14:paraId="539399D6" w14:textId="77777777" w:rsidR="00C965A9" w:rsidRPr="005D1BAC" w:rsidRDefault="00C965A9" w:rsidP="00021A26">
      <w:pPr>
        <w:pStyle w:val="ListParagraph"/>
        <w:numPr>
          <w:ilvl w:val="0"/>
          <w:numId w:val="4"/>
        </w:numPr>
        <w:spacing w:after="0"/>
        <w:rPr>
          <w:rFonts w:cs="Times New Roman"/>
          <w:i/>
          <w:iCs/>
          <w:szCs w:val="24"/>
        </w:rPr>
      </w:pPr>
      <w:r w:rsidRPr="005D1BAC">
        <w:rPr>
          <w:rFonts w:cs="Times New Roman"/>
          <w:i/>
          <w:iCs/>
          <w:szCs w:val="24"/>
        </w:rPr>
        <w:t>onsite placement</w:t>
      </w:r>
      <w:r w:rsidRPr="005D1BAC">
        <w:rPr>
          <w:rFonts w:cs="Times New Roman"/>
          <w:szCs w:val="24"/>
        </w:rPr>
        <w:t xml:space="preserve">, </w:t>
      </w:r>
      <w:r w:rsidRPr="005D1BAC">
        <w:t xml:space="preserve">penyediaan talenta </w:t>
      </w:r>
      <w:r w:rsidRPr="005D1BAC">
        <w:rPr>
          <w:rFonts w:cs="Times New Roman"/>
          <w:szCs w:val="24"/>
        </w:rPr>
        <w:t xml:space="preserve">berkualitas </w:t>
      </w:r>
      <w:r w:rsidRPr="005D1BAC">
        <w:t>yang memenuhi syarat dan kompatibel untuk mendukung proyek TI klien;</w:t>
      </w:r>
    </w:p>
    <w:p w14:paraId="60817DCF" w14:textId="77777777" w:rsidR="00C965A9" w:rsidRPr="005D1BAC" w:rsidRDefault="00C965A9" w:rsidP="00021A26">
      <w:pPr>
        <w:pStyle w:val="ListParagraph"/>
        <w:numPr>
          <w:ilvl w:val="0"/>
          <w:numId w:val="4"/>
        </w:numPr>
        <w:spacing w:after="0"/>
        <w:rPr>
          <w:rFonts w:cs="Times New Roman"/>
          <w:i/>
          <w:iCs/>
          <w:szCs w:val="24"/>
        </w:rPr>
      </w:pPr>
      <w:r w:rsidRPr="005D1BAC">
        <w:rPr>
          <w:rFonts w:cs="Times New Roman"/>
          <w:i/>
          <w:iCs/>
          <w:szCs w:val="24"/>
        </w:rPr>
        <w:t>software project</w:t>
      </w:r>
      <w:r w:rsidRPr="005D1BAC">
        <w:rPr>
          <w:rFonts w:cs="Times New Roman"/>
          <w:szCs w:val="24"/>
        </w:rPr>
        <w:t>, layanan proyek TI yang sesuai kebutuhan dan permintaan klien;</w:t>
      </w:r>
    </w:p>
    <w:p w14:paraId="62C44A96" w14:textId="77777777" w:rsidR="00C965A9" w:rsidRPr="005D1BAC" w:rsidRDefault="00C965A9" w:rsidP="00021A26">
      <w:pPr>
        <w:pStyle w:val="ListParagraph"/>
        <w:numPr>
          <w:ilvl w:val="0"/>
          <w:numId w:val="4"/>
        </w:numPr>
        <w:spacing w:after="0"/>
        <w:rPr>
          <w:rFonts w:cs="Times New Roman"/>
          <w:szCs w:val="24"/>
        </w:rPr>
      </w:pPr>
      <w:r w:rsidRPr="005D1BAC">
        <w:rPr>
          <w:rFonts w:cs="Times New Roman"/>
          <w:i/>
          <w:iCs/>
          <w:szCs w:val="24"/>
        </w:rPr>
        <w:t>hiring</w:t>
      </w:r>
      <w:r w:rsidRPr="005D1BAC">
        <w:rPr>
          <w:rFonts w:cs="Times New Roman"/>
          <w:szCs w:val="24"/>
        </w:rPr>
        <w:t>, layanan perekrutan talenta TI yang kompatibel dengan klien;</w:t>
      </w:r>
    </w:p>
    <w:p w14:paraId="1F6E34E9" w14:textId="77777777" w:rsidR="00C965A9" w:rsidRPr="005D1BAC" w:rsidRDefault="00C965A9" w:rsidP="00021A26">
      <w:pPr>
        <w:pStyle w:val="ListParagraph"/>
        <w:numPr>
          <w:ilvl w:val="0"/>
          <w:numId w:val="4"/>
        </w:numPr>
        <w:spacing w:after="0"/>
        <w:rPr>
          <w:rFonts w:cs="Times New Roman"/>
          <w:szCs w:val="24"/>
        </w:rPr>
      </w:pPr>
      <w:r w:rsidRPr="005D1BAC">
        <w:rPr>
          <w:rFonts w:cs="Times New Roman"/>
          <w:i/>
          <w:iCs/>
          <w:szCs w:val="24"/>
        </w:rPr>
        <w:t>bootcamp</w:t>
      </w:r>
      <w:r w:rsidRPr="005D1BAC">
        <w:rPr>
          <w:rFonts w:cs="Times New Roman"/>
          <w:szCs w:val="24"/>
        </w:rPr>
        <w:t xml:space="preserve">, program pelatihan </w:t>
      </w:r>
      <w:r w:rsidRPr="005D1BAC">
        <w:t xml:space="preserve">kemampuan </w:t>
      </w:r>
      <w:r w:rsidRPr="005D1BAC">
        <w:rPr>
          <w:i/>
          <w:iCs/>
        </w:rPr>
        <w:t xml:space="preserve">hard </w:t>
      </w:r>
      <w:r w:rsidRPr="005D1BAC">
        <w:t xml:space="preserve">skill dan </w:t>
      </w:r>
      <w:r w:rsidRPr="005D1BAC">
        <w:rPr>
          <w:i/>
          <w:iCs/>
        </w:rPr>
        <w:t xml:space="preserve">hard skill </w:t>
      </w:r>
      <w:r w:rsidRPr="005D1BAC">
        <w:t>talenta selama tiga bulan untuk bersaing di industri TI;</w:t>
      </w:r>
    </w:p>
    <w:p w14:paraId="61F08F02" w14:textId="77777777" w:rsidR="00C965A9" w:rsidRPr="005D1BAC" w:rsidRDefault="00C965A9" w:rsidP="00021A26">
      <w:pPr>
        <w:pStyle w:val="ListParagraph"/>
        <w:numPr>
          <w:ilvl w:val="0"/>
          <w:numId w:val="4"/>
        </w:numPr>
        <w:rPr>
          <w:rFonts w:cs="Times New Roman"/>
          <w:szCs w:val="24"/>
        </w:rPr>
      </w:pPr>
      <w:r w:rsidRPr="005D1BAC">
        <w:rPr>
          <w:rFonts w:cs="Times New Roman"/>
          <w:i/>
          <w:iCs/>
          <w:szCs w:val="24"/>
        </w:rPr>
        <w:t>training</w:t>
      </w:r>
      <w:r w:rsidRPr="005D1BAC">
        <w:rPr>
          <w:rFonts w:cs="Times New Roman"/>
          <w:szCs w:val="24"/>
        </w:rPr>
        <w:t xml:space="preserve">, program </w:t>
      </w:r>
      <w:r w:rsidRPr="005D1BAC">
        <w:t xml:space="preserve">pelatihan TI untuk meningkatkan </w:t>
      </w:r>
      <w:r w:rsidRPr="005D1BAC">
        <w:rPr>
          <w:rFonts w:cs="Times New Roman"/>
          <w:szCs w:val="24"/>
        </w:rPr>
        <w:t xml:space="preserve">keterampilan spesifik talenta dengan durasi waktu yang lebih sedikit dibanding </w:t>
      </w:r>
      <w:r w:rsidRPr="005D1BAC">
        <w:rPr>
          <w:rFonts w:cs="Times New Roman"/>
          <w:i/>
          <w:iCs/>
          <w:szCs w:val="24"/>
        </w:rPr>
        <w:t>bootcamp</w:t>
      </w:r>
      <w:r w:rsidRPr="005D1BAC">
        <w:rPr>
          <w:rFonts w:cs="Times New Roman"/>
          <w:szCs w:val="24"/>
        </w:rPr>
        <w:t>.</w:t>
      </w:r>
    </w:p>
    <w:p w14:paraId="64AB1AB0" w14:textId="77777777" w:rsidR="00C965A9" w:rsidRPr="005D1BAC" w:rsidRDefault="00C965A9" w:rsidP="00C965A9">
      <w:r w:rsidRPr="005D1BAC">
        <w:t xml:space="preserve">Per Desember 2020, PT. Padepokan Tujuh Sembilan memiliki sebuah kantor yang terletak di Kompleks Terasana No. 6A, Jl. Cihampelas (Bawah), Bandung 40171. Perusahaan dapat dihubungi dengan nomor telepon (022) 20505455, dan </w:t>
      </w:r>
      <w:r w:rsidRPr="005D1BAC">
        <w:rPr>
          <w:i/>
          <w:iCs/>
        </w:rPr>
        <w:t>platform</w:t>
      </w:r>
      <w:r w:rsidRPr="005D1BAC">
        <w:t xml:space="preserve"> </w:t>
      </w:r>
      <w:r w:rsidRPr="005D1BAC">
        <w:lastRenderedPageBreak/>
        <w:t>media sosial LinkedIn, Facebook, dan Instagram dengan nama Padepokan Tujuh Sembilan.</w:t>
      </w:r>
    </w:p>
    <w:p w14:paraId="132BBF69" w14:textId="77777777" w:rsidR="00C965A9" w:rsidRPr="005D1BAC" w:rsidRDefault="00C965A9" w:rsidP="009243E6">
      <w:pPr>
        <w:pStyle w:val="Heading2"/>
      </w:pPr>
      <w:bookmarkStart w:id="39" w:name="_Toc59721023"/>
      <w:bookmarkStart w:id="40" w:name="_Toc60131855"/>
      <w:bookmarkStart w:id="41" w:name="_Toc64571742"/>
      <w:r w:rsidRPr="005D1BAC">
        <w:t>Struktur Organisasi</w:t>
      </w:r>
      <w:bookmarkEnd w:id="39"/>
      <w:bookmarkEnd w:id="40"/>
      <w:bookmarkEnd w:id="41"/>
    </w:p>
    <w:p w14:paraId="105AE116" w14:textId="77777777" w:rsidR="00C965A9" w:rsidRPr="005D1BAC" w:rsidRDefault="00C965A9" w:rsidP="00C965A9">
      <w:pPr>
        <w:spacing w:after="0"/>
        <w:rPr>
          <w:rFonts w:cs="Times New Roman"/>
          <w:szCs w:val="24"/>
        </w:rPr>
      </w:pPr>
      <w:r w:rsidRPr="005D1BAC">
        <w:rPr>
          <w:rFonts w:cs="Times New Roman"/>
          <w:szCs w:val="24"/>
        </w:rPr>
        <w:t>PT. Padepokan Tujuh Sembilan dibangun oleh komponen-komponen yang saling bahu membahu untuk membangun perusahaan yang kohesif. Adapun, organisasi perusahaan secara struktural ditunjukkan pada Gambar II.2.</w:t>
      </w:r>
    </w:p>
    <w:p w14:paraId="0979B67A" w14:textId="77777777" w:rsidR="00C965A9" w:rsidRPr="005D1BAC" w:rsidRDefault="00C965A9" w:rsidP="00C965A9">
      <w:pPr>
        <w:spacing w:before="480" w:after="0"/>
        <w:jc w:val="center"/>
      </w:pPr>
      <w:bookmarkStart w:id="42" w:name="_Toc59695844"/>
      <w:r w:rsidRPr="005D1BAC">
        <w:rPr>
          <w:noProof/>
        </w:rPr>
        <w:drawing>
          <wp:inline distT="0" distB="0" distL="0" distR="0" wp14:anchorId="2C2A0003" wp14:editId="624F3C25">
            <wp:extent cx="5039995" cy="4042410"/>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4042410"/>
                    </a:xfrm>
                    <a:prstGeom prst="rect">
                      <a:avLst/>
                    </a:prstGeom>
                  </pic:spPr>
                </pic:pic>
              </a:graphicData>
            </a:graphic>
          </wp:inline>
        </w:drawing>
      </w:r>
    </w:p>
    <w:p w14:paraId="1D5A239D" w14:textId="6F8A2F99" w:rsidR="00C965A9" w:rsidRPr="005D1BAC" w:rsidRDefault="00C965A9" w:rsidP="0089415D">
      <w:pPr>
        <w:pStyle w:val="CaptionGambar"/>
      </w:pPr>
      <w:bookmarkStart w:id="43" w:name="_Toc60222307"/>
      <w:r w:rsidRPr="005D1BAC">
        <w:t xml:space="preserve">Gambar </w:t>
      </w:r>
      <w:r w:rsidR="003A3B0E">
        <w:fldChar w:fldCharType="begin"/>
      </w:r>
      <w:r w:rsidR="003A3B0E">
        <w:instrText xml:space="preserve"> STYLEREF 1 \s </w:instrText>
      </w:r>
      <w:r w:rsidR="003A3B0E">
        <w:fldChar w:fldCharType="separate"/>
      </w:r>
      <w:r w:rsidR="00516D6D">
        <w:rPr>
          <w:noProof/>
        </w:rPr>
        <w:t>II</w:t>
      </w:r>
      <w:r w:rsidR="003A3B0E">
        <w:rPr>
          <w:noProof/>
        </w:rPr>
        <w:fldChar w:fldCharType="end"/>
      </w:r>
      <w:r w:rsidRPr="005D1BAC">
        <w:t>.</w:t>
      </w:r>
      <w:r w:rsidR="003A3B0E">
        <w:fldChar w:fldCharType="begin"/>
      </w:r>
      <w:r w:rsidR="003A3B0E">
        <w:instrText xml:space="preserve"> SEQ Gambar \* ARABIC \s 1 </w:instrText>
      </w:r>
      <w:r w:rsidR="003A3B0E">
        <w:fldChar w:fldCharType="separate"/>
      </w:r>
      <w:r w:rsidR="00516D6D">
        <w:rPr>
          <w:noProof/>
        </w:rPr>
        <w:t>2</w:t>
      </w:r>
      <w:r w:rsidR="003A3B0E">
        <w:rPr>
          <w:noProof/>
        </w:rPr>
        <w:fldChar w:fldCharType="end"/>
      </w:r>
      <w:r w:rsidRPr="005D1BAC">
        <w:t>. Struktur Organisasi PT. Padepokan Tujuh Sembilan</w:t>
      </w:r>
      <w:bookmarkEnd w:id="42"/>
      <w:bookmarkEnd w:id="43"/>
    </w:p>
    <w:p w14:paraId="261507D7" w14:textId="77777777" w:rsidR="00C965A9" w:rsidRPr="005D1BAC" w:rsidRDefault="00C965A9" w:rsidP="00C965A9">
      <w:pPr>
        <w:spacing w:after="160" w:line="259" w:lineRule="auto"/>
        <w:jc w:val="left"/>
        <w:rPr>
          <w:rFonts w:cs="Times New Roman"/>
          <w:szCs w:val="24"/>
        </w:rPr>
      </w:pPr>
      <w:r w:rsidRPr="005D1BAC">
        <w:rPr>
          <w:rFonts w:cs="Times New Roman"/>
          <w:szCs w:val="24"/>
        </w:rPr>
        <w:br w:type="page"/>
      </w:r>
    </w:p>
    <w:p w14:paraId="0FDA99BA" w14:textId="77777777" w:rsidR="00C965A9" w:rsidRPr="005D1BAC" w:rsidRDefault="00C965A9" w:rsidP="00C965A9">
      <w:pPr>
        <w:rPr>
          <w:rFonts w:cs="Times New Roman"/>
          <w:szCs w:val="24"/>
        </w:rPr>
      </w:pPr>
      <w:r w:rsidRPr="005D1BAC">
        <w:rPr>
          <w:rFonts w:cs="Times New Roman"/>
          <w:szCs w:val="24"/>
        </w:rPr>
        <w:lastRenderedPageBreak/>
        <w:t>Adapun, tugas dan tanggung jawab dari setiap komponen organisasi PT. Padepokan Tujuh Sembilan adalah sebagai berikut.</w:t>
      </w:r>
    </w:p>
    <w:p w14:paraId="50482725" w14:textId="77777777" w:rsidR="00C965A9" w:rsidRPr="005D1BAC" w:rsidRDefault="00C965A9" w:rsidP="00021A26">
      <w:pPr>
        <w:pStyle w:val="ListParagraph"/>
        <w:numPr>
          <w:ilvl w:val="0"/>
          <w:numId w:val="5"/>
        </w:numPr>
        <w:autoSpaceDE w:val="0"/>
        <w:autoSpaceDN w:val="0"/>
        <w:adjustRightInd w:val="0"/>
        <w:spacing w:after="0"/>
        <w:rPr>
          <w:rFonts w:cs="Times New Roman"/>
          <w:szCs w:val="24"/>
        </w:rPr>
      </w:pPr>
      <w:r w:rsidRPr="005D1BAC">
        <w:rPr>
          <w:rFonts w:cs="Times New Roman"/>
          <w:i/>
          <w:iCs/>
          <w:szCs w:val="24"/>
        </w:rPr>
        <w:t>Commissioner</w:t>
      </w:r>
      <w:r w:rsidRPr="005D1BAC">
        <w:rPr>
          <w:rFonts w:cs="Times New Roman"/>
          <w:szCs w:val="24"/>
        </w:rPr>
        <w:t xml:space="preserve"> (komisaris) mengawasi kinerja perusahaan secara berkala dan mengevaluasi hasil perusahaan. Selain itu, komisaris berhak menunjuk direktur perusahaan, mempertimbangkan rencana yang akan diajukan oleh pimpinan perusahaan, dan memberikan masukan bagi perusahaan.</w:t>
      </w:r>
    </w:p>
    <w:p w14:paraId="7B12A794" w14:textId="77777777" w:rsidR="00C965A9" w:rsidRPr="005D1BAC" w:rsidRDefault="00C965A9" w:rsidP="00021A26">
      <w:pPr>
        <w:pStyle w:val="ListParagraph"/>
        <w:numPr>
          <w:ilvl w:val="0"/>
          <w:numId w:val="5"/>
        </w:numPr>
        <w:autoSpaceDE w:val="0"/>
        <w:autoSpaceDN w:val="0"/>
        <w:adjustRightInd w:val="0"/>
        <w:spacing w:after="0"/>
        <w:rPr>
          <w:rFonts w:cs="Times New Roman"/>
          <w:szCs w:val="24"/>
        </w:rPr>
      </w:pPr>
      <w:r w:rsidRPr="005D1BAC">
        <w:rPr>
          <w:rFonts w:cs="Times New Roman"/>
          <w:i/>
          <w:iCs/>
          <w:szCs w:val="24"/>
        </w:rPr>
        <w:t>Chief Executive Officer</w:t>
      </w:r>
      <w:r w:rsidRPr="005D1BAC">
        <w:rPr>
          <w:rFonts w:cs="Times New Roman"/>
          <w:szCs w:val="24"/>
        </w:rPr>
        <w:t xml:space="preserve"> (CEO) memimpin, mengawasi, memantau, dan mengendalikan divisi-divisi yang berada di bawahnya.</w:t>
      </w:r>
    </w:p>
    <w:p w14:paraId="15B3E39C" w14:textId="77777777" w:rsidR="00C965A9" w:rsidRPr="005D1BAC" w:rsidRDefault="00C965A9" w:rsidP="00021A26">
      <w:pPr>
        <w:pStyle w:val="ListParagraph"/>
        <w:numPr>
          <w:ilvl w:val="0"/>
          <w:numId w:val="5"/>
        </w:numPr>
        <w:spacing w:after="0"/>
        <w:rPr>
          <w:rFonts w:cs="Times New Roman"/>
          <w:szCs w:val="24"/>
        </w:rPr>
      </w:pPr>
      <w:r w:rsidRPr="005D1BAC">
        <w:rPr>
          <w:rFonts w:cs="Times New Roman"/>
          <w:i/>
          <w:iCs/>
          <w:szCs w:val="24"/>
        </w:rPr>
        <w:t xml:space="preserve">Chief Financial Officer </w:t>
      </w:r>
      <w:r w:rsidRPr="005D1BAC">
        <w:rPr>
          <w:rFonts w:cs="Times New Roman"/>
          <w:szCs w:val="24"/>
        </w:rPr>
        <w:t>(CFO) merancang penggalangan dana, mengelola arus kas, merumuskan dokumen keuangan, dan ikut serta dalam proses pengambilan keputusan dalam perekrutan dan pengembangan SDM.</w:t>
      </w:r>
    </w:p>
    <w:p w14:paraId="312FA17A" w14:textId="77777777" w:rsidR="00C965A9" w:rsidRPr="005D1BAC" w:rsidRDefault="00C965A9" w:rsidP="00021A26">
      <w:pPr>
        <w:pStyle w:val="ListParagraph"/>
        <w:numPr>
          <w:ilvl w:val="0"/>
          <w:numId w:val="5"/>
        </w:numPr>
        <w:autoSpaceDE w:val="0"/>
        <w:autoSpaceDN w:val="0"/>
        <w:adjustRightInd w:val="0"/>
        <w:spacing w:after="0"/>
        <w:rPr>
          <w:rFonts w:cs="Times New Roman"/>
          <w:szCs w:val="24"/>
        </w:rPr>
      </w:pPr>
      <w:r w:rsidRPr="005D1BAC">
        <w:rPr>
          <w:rFonts w:cs="Times New Roman"/>
          <w:i/>
          <w:iCs/>
          <w:szCs w:val="24"/>
        </w:rPr>
        <w:t>Operational Manager</w:t>
      </w:r>
      <w:r w:rsidRPr="005D1BAC">
        <w:rPr>
          <w:rFonts w:cs="Times New Roman"/>
          <w:szCs w:val="24"/>
        </w:rPr>
        <w:t xml:space="preserve"> mengembangkan kebijakan dan </w:t>
      </w:r>
      <w:bookmarkStart w:id="44" w:name="_Hlk59191484"/>
      <w:r w:rsidRPr="005D1BAC">
        <w:rPr>
          <w:rFonts w:cs="Times New Roman"/>
          <w:szCs w:val="24"/>
        </w:rPr>
        <w:t>prosedur operasional</w:t>
      </w:r>
      <w:bookmarkEnd w:id="44"/>
      <w:r w:rsidRPr="005D1BAC">
        <w:rPr>
          <w:rFonts w:cs="Times New Roman"/>
          <w:szCs w:val="24"/>
        </w:rPr>
        <w:t xml:space="preserve"> perusahaan, memantau kepatuhan karyawan terhadap hukum dan regulasi, mempromosikan budaya perusahaan, membangun aliansi dan kemitraan dengan organisasi/perusahaan lain, mengawasi penganggaran, pelaporan, perencanaan, dan audit; dan membantu departemen HR dalam perekrutan karyawan (jika diperlukan).</w:t>
      </w:r>
    </w:p>
    <w:p w14:paraId="0B529BF1" w14:textId="77777777" w:rsidR="00C965A9" w:rsidRPr="005D1BAC" w:rsidRDefault="00C965A9" w:rsidP="00021A26">
      <w:pPr>
        <w:pStyle w:val="ListParagraph"/>
        <w:numPr>
          <w:ilvl w:val="0"/>
          <w:numId w:val="5"/>
        </w:numPr>
        <w:autoSpaceDE w:val="0"/>
        <w:autoSpaceDN w:val="0"/>
        <w:adjustRightInd w:val="0"/>
        <w:spacing w:after="0"/>
        <w:rPr>
          <w:rFonts w:cs="Times New Roman"/>
          <w:szCs w:val="24"/>
        </w:rPr>
      </w:pPr>
      <w:r w:rsidRPr="005D1BAC">
        <w:rPr>
          <w:rFonts w:cs="Times New Roman"/>
          <w:i/>
          <w:iCs/>
          <w:szCs w:val="24"/>
        </w:rPr>
        <w:t>Chief Technical Officer</w:t>
      </w:r>
      <w:r w:rsidRPr="005D1BAC">
        <w:rPr>
          <w:rFonts w:cs="Times New Roman"/>
          <w:szCs w:val="24"/>
        </w:rPr>
        <w:t xml:space="preserve"> (CTO) memantau proses pengembangan produk, menentukan dan implementasi teknologi yang cocok dengan produk yang dikembangkan, dan mengelola pengembangan produk.</w:t>
      </w:r>
    </w:p>
    <w:p w14:paraId="7B351F20" w14:textId="77777777" w:rsidR="00C965A9" w:rsidRPr="005D1BAC" w:rsidRDefault="00C965A9" w:rsidP="00021A26">
      <w:pPr>
        <w:pStyle w:val="ListParagraph"/>
        <w:numPr>
          <w:ilvl w:val="0"/>
          <w:numId w:val="5"/>
        </w:numPr>
        <w:autoSpaceDE w:val="0"/>
        <w:autoSpaceDN w:val="0"/>
        <w:adjustRightInd w:val="0"/>
        <w:spacing w:after="0"/>
        <w:rPr>
          <w:rFonts w:cs="Times New Roman"/>
          <w:szCs w:val="24"/>
        </w:rPr>
      </w:pPr>
      <w:r w:rsidRPr="005D1BAC">
        <w:rPr>
          <w:rFonts w:cs="Times New Roman"/>
          <w:i/>
          <w:iCs/>
          <w:szCs w:val="24"/>
        </w:rPr>
        <w:t>General Project Manager</w:t>
      </w:r>
      <w:r w:rsidRPr="005D1BAC">
        <w:rPr>
          <w:rFonts w:cs="Times New Roman"/>
          <w:szCs w:val="24"/>
        </w:rPr>
        <w:t xml:space="preserve"> berkoordinasi dengan manajer proyek dan </w:t>
      </w:r>
      <w:r w:rsidRPr="005D1BAC">
        <w:rPr>
          <w:rFonts w:cs="Times New Roman"/>
          <w:i/>
          <w:iCs/>
          <w:szCs w:val="24"/>
        </w:rPr>
        <w:t>team leader</w:t>
      </w:r>
      <w:r w:rsidRPr="005D1BAC">
        <w:rPr>
          <w:rFonts w:cs="Times New Roman"/>
          <w:szCs w:val="24"/>
        </w:rPr>
        <w:t xml:space="preserve">, memfasilitasi tim untuk mendapatkan solusi untuk isu yang dialami selama pengerjaan proyek, dan estimasi nilai proyek berdasarkan </w:t>
      </w:r>
      <w:r w:rsidRPr="005D1BAC">
        <w:rPr>
          <w:rFonts w:cs="Times New Roman"/>
          <w:i/>
          <w:iCs/>
          <w:szCs w:val="24"/>
        </w:rPr>
        <w:t>scope</w:t>
      </w:r>
      <w:r w:rsidRPr="005D1BAC">
        <w:rPr>
          <w:rFonts w:cs="Times New Roman"/>
          <w:szCs w:val="24"/>
        </w:rPr>
        <w:t xml:space="preserve"> pekerjaan.</w:t>
      </w:r>
    </w:p>
    <w:p w14:paraId="3FF7FFC4" w14:textId="77777777" w:rsidR="00C965A9" w:rsidRPr="005D1BAC" w:rsidRDefault="00C965A9" w:rsidP="00021A26">
      <w:pPr>
        <w:pStyle w:val="ListParagraph"/>
        <w:numPr>
          <w:ilvl w:val="0"/>
          <w:numId w:val="5"/>
        </w:numPr>
        <w:autoSpaceDE w:val="0"/>
        <w:autoSpaceDN w:val="0"/>
        <w:adjustRightInd w:val="0"/>
        <w:spacing w:after="0"/>
        <w:rPr>
          <w:rFonts w:cs="Times New Roman"/>
          <w:szCs w:val="24"/>
        </w:rPr>
      </w:pPr>
      <w:r w:rsidRPr="005D1BAC">
        <w:rPr>
          <w:rFonts w:cs="Times New Roman"/>
          <w:i/>
          <w:iCs/>
          <w:szCs w:val="24"/>
        </w:rPr>
        <w:t>Chief Brand Officer</w:t>
      </w:r>
      <w:r w:rsidRPr="005D1BAC">
        <w:rPr>
          <w:rFonts w:cs="Times New Roman"/>
          <w:szCs w:val="24"/>
        </w:rPr>
        <w:t xml:space="preserve"> (CBO) mengawasi, memantau, mengendalikan, dan koordinasi dalam pengelolaan </w:t>
      </w:r>
      <w:r w:rsidRPr="005D1BAC">
        <w:rPr>
          <w:rFonts w:cs="Times New Roman"/>
          <w:i/>
          <w:iCs/>
          <w:szCs w:val="24"/>
        </w:rPr>
        <w:t>brand</w:t>
      </w:r>
      <w:r w:rsidRPr="005D1BAC">
        <w:rPr>
          <w:rFonts w:cs="Times New Roman"/>
          <w:szCs w:val="24"/>
        </w:rPr>
        <w:t xml:space="preserve"> perusahaan.</w:t>
      </w:r>
    </w:p>
    <w:p w14:paraId="281BE6D5" w14:textId="77777777" w:rsidR="00C965A9" w:rsidRPr="005D1BAC" w:rsidRDefault="00C965A9" w:rsidP="00021A26">
      <w:pPr>
        <w:pStyle w:val="ListParagraph"/>
        <w:numPr>
          <w:ilvl w:val="0"/>
          <w:numId w:val="5"/>
        </w:numPr>
        <w:autoSpaceDE w:val="0"/>
        <w:autoSpaceDN w:val="0"/>
        <w:adjustRightInd w:val="0"/>
        <w:spacing w:after="0"/>
        <w:rPr>
          <w:rFonts w:cs="Times New Roman"/>
          <w:szCs w:val="24"/>
        </w:rPr>
      </w:pPr>
      <w:r w:rsidRPr="005D1BAC">
        <w:rPr>
          <w:rFonts w:cs="Times New Roman"/>
          <w:i/>
          <w:iCs/>
          <w:szCs w:val="24"/>
        </w:rPr>
        <w:t>Accounting Manager</w:t>
      </w:r>
      <w:r w:rsidRPr="005D1BAC">
        <w:rPr>
          <w:rFonts w:cs="Times New Roman"/>
          <w:szCs w:val="24"/>
        </w:rPr>
        <w:t xml:space="preserve"> mencatat jurnal harian, rekonsiliasi kas, menyusun laporan keuangan, mengawasi anggaran keuangan, menindaklanjuti status faktur dan tagihan klien, memperbarui </w:t>
      </w:r>
      <w:r w:rsidRPr="005D1BAC">
        <w:rPr>
          <w:rFonts w:cs="Times New Roman"/>
          <w:i/>
          <w:iCs/>
          <w:szCs w:val="24"/>
        </w:rPr>
        <w:t>bank statement</w:t>
      </w:r>
      <w:r w:rsidRPr="005D1BAC">
        <w:rPr>
          <w:rFonts w:cs="Times New Roman"/>
          <w:szCs w:val="24"/>
        </w:rPr>
        <w:t xml:space="preserve">, estimasi </w:t>
      </w:r>
      <w:r w:rsidRPr="005D1BAC">
        <w:rPr>
          <w:rFonts w:cs="Times New Roman"/>
          <w:i/>
          <w:iCs/>
          <w:szCs w:val="24"/>
        </w:rPr>
        <w:t>cash flow</w:t>
      </w:r>
      <w:r w:rsidRPr="005D1BAC">
        <w:rPr>
          <w:rFonts w:cs="Times New Roman"/>
          <w:szCs w:val="24"/>
        </w:rPr>
        <w:t>, dan proyeksi pendapatan dan keuntungan perusahaan.</w:t>
      </w:r>
    </w:p>
    <w:p w14:paraId="5173510B" w14:textId="77777777" w:rsidR="00C965A9" w:rsidRPr="005D1BAC" w:rsidRDefault="00C965A9" w:rsidP="00021A26">
      <w:pPr>
        <w:pStyle w:val="ListParagraph"/>
        <w:numPr>
          <w:ilvl w:val="0"/>
          <w:numId w:val="5"/>
        </w:numPr>
        <w:autoSpaceDE w:val="0"/>
        <w:autoSpaceDN w:val="0"/>
        <w:adjustRightInd w:val="0"/>
        <w:spacing w:after="0"/>
        <w:rPr>
          <w:rFonts w:cs="Times New Roman"/>
          <w:szCs w:val="24"/>
        </w:rPr>
      </w:pPr>
      <w:r w:rsidRPr="005D1BAC">
        <w:rPr>
          <w:rFonts w:cs="Times New Roman"/>
          <w:i/>
          <w:iCs/>
          <w:szCs w:val="24"/>
        </w:rPr>
        <w:lastRenderedPageBreak/>
        <w:t>Finance Staff</w:t>
      </w:r>
      <w:r w:rsidRPr="005D1BAC">
        <w:rPr>
          <w:rFonts w:cs="Times New Roman"/>
          <w:szCs w:val="24"/>
        </w:rPr>
        <w:t xml:space="preserve"> melakukan pembayaran yang berhubungan dengan kas kecil, membuat dan mengirimkan faktur, dan mengurus pembayaran uang saku </w:t>
      </w:r>
      <w:r w:rsidRPr="005D1BAC">
        <w:rPr>
          <w:rFonts w:cs="Times New Roman"/>
          <w:i/>
          <w:iCs/>
          <w:szCs w:val="24"/>
        </w:rPr>
        <w:t>bootcamp</w:t>
      </w:r>
      <w:r w:rsidRPr="005D1BAC">
        <w:rPr>
          <w:rFonts w:cs="Times New Roman"/>
          <w:szCs w:val="24"/>
        </w:rPr>
        <w:t>.</w:t>
      </w:r>
    </w:p>
    <w:p w14:paraId="4FF900C4" w14:textId="77777777" w:rsidR="00C965A9" w:rsidRPr="005D1BAC" w:rsidRDefault="00C965A9" w:rsidP="00021A26">
      <w:pPr>
        <w:pStyle w:val="ListParagraph"/>
        <w:numPr>
          <w:ilvl w:val="0"/>
          <w:numId w:val="5"/>
        </w:numPr>
        <w:autoSpaceDE w:val="0"/>
        <w:autoSpaceDN w:val="0"/>
        <w:adjustRightInd w:val="0"/>
        <w:spacing w:after="0"/>
        <w:rPr>
          <w:rFonts w:cs="Times New Roman"/>
          <w:szCs w:val="24"/>
        </w:rPr>
      </w:pPr>
      <w:r w:rsidRPr="005D1BAC">
        <w:rPr>
          <w:rFonts w:cs="Times New Roman"/>
          <w:i/>
          <w:iCs/>
          <w:szCs w:val="24"/>
        </w:rPr>
        <w:t>Technical Lead</w:t>
      </w:r>
      <w:r w:rsidRPr="005D1BAC">
        <w:rPr>
          <w:rFonts w:cs="Times New Roman"/>
          <w:szCs w:val="24"/>
        </w:rPr>
        <w:t xml:space="preserve"> berperan sebagai perantara antara tim pengembang tim produk, menganalisis spesifikasi dari tim produk, menjelaskan teknis tugas kepada tim pengembang (</w:t>
      </w:r>
      <w:r w:rsidRPr="005D1BAC">
        <w:rPr>
          <w:rFonts w:cs="Times New Roman"/>
          <w:i/>
          <w:iCs/>
          <w:szCs w:val="24"/>
        </w:rPr>
        <w:t>frontend</w:t>
      </w:r>
      <w:r w:rsidRPr="005D1BAC">
        <w:rPr>
          <w:rFonts w:cs="Times New Roman"/>
          <w:szCs w:val="24"/>
        </w:rPr>
        <w:t xml:space="preserve">, </w:t>
      </w:r>
      <w:r w:rsidRPr="005D1BAC">
        <w:rPr>
          <w:rFonts w:cs="Times New Roman"/>
          <w:i/>
          <w:iCs/>
          <w:szCs w:val="24"/>
        </w:rPr>
        <w:t>backend</w:t>
      </w:r>
      <w:r w:rsidRPr="005D1BAC">
        <w:rPr>
          <w:rFonts w:cs="Times New Roman"/>
          <w:szCs w:val="24"/>
        </w:rPr>
        <w:t xml:space="preserve">, dan </w:t>
      </w:r>
      <w:r w:rsidRPr="005D1BAC">
        <w:rPr>
          <w:rFonts w:cs="Times New Roman"/>
          <w:i/>
          <w:iCs/>
          <w:szCs w:val="24"/>
        </w:rPr>
        <w:t>quality assurance</w:t>
      </w:r>
      <w:r w:rsidRPr="005D1BAC">
        <w:rPr>
          <w:rFonts w:cs="Times New Roman"/>
          <w:szCs w:val="24"/>
        </w:rPr>
        <w:t>) untuk direalisasikan pada proyek.</w:t>
      </w:r>
    </w:p>
    <w:p w14:paraId="1E9F3D04" w14:textId="77777777" w:rsidR="00C965A9" w:rsidRPr="005D1BAC" w:rsidRDefault="00C965A9" w:rsidP="00021A26">
      <w:pPr>
        <w:pStyle w:val="ListParagraph"/>
        <w:numPr>
          <w:ilvl w:val="0"/>
          <w:numId w:val="5"/>
        </w:numPr>
        <w:autoSpaceDE w:val="0"/>
        <w:autoSpaceDN w:val="0"/>
        <w:adjustRightInd w:val="0"/>
        <w:spacing w:after="0"/>
        <w:rPr>
          <w:rFonts w:cs="Times New Roman"/>
          <w:szCs w:val="24"/>
        </w:rPr>
      </w:pPr>
      <w:r w:rsidRPr="005D1BAC">
        <w:rPr>
          <w:rFonts w:cs="Times New Roman"/>
          <w:i/>
          <w:iCs/>
          <w:szCs w:val="24"/>
        </w:rPr>
        <w:t>Training Manager</w:t>
      </w:r>
      <w:r w:rsidRPr="005D1BAC">
        <w:rPr>
          <w:rFonts w:cs="Times New Roman"/>
          <w:szCs w:val="24"/>
        </w:rPr>
        <w:t xml:space="preserve"> menggali potensi talenta, meningkatkan kemampuan talenta, dan menyusun materi pelatihan sesuai kebutuhan perusahaan.</w:t>
      </w:r>
    </w:p>
    <w:p w14:paraId="5DF485D0" w14:textId="77777777" w:rsidR="00C965A9" w:rsidRPr="005D1BAC" w:rsidRDefault="00C965A9" w:rsidP="00021A26">
      <w:pPr>
        <w:pStyle w:val="ListParagraph"/>
        <w:numPr>
          <w:ilvl w:val="0"/>
          <w:numId w:val="5"/>
        </w:numPr>
        <w:autoSpaceDE w:val="0"/>
        <w:autoSpaceDN w:val="0"/>
        <w:adjustRightInd w:val="0"/>
        <w:spacing w:after="0"/>
        <w:rPr>
          <w:rFonts w:cs="Times New Roman"/>
          <w:szCs w:val="24"/>
        </w:rPr>
      </w:pPr>
      <w:r w:rsidRPr="005D1BAC">
        <w:rPr>
          <w:rFonts w:cs="Times New Roman"/>
          <w:i/>
          <w:iCs/>
          <w:szCs w:val="24"/>
        </w:rPr>
        <w:t xml:space="preserve">Trainer </w:t>
      </w:r>
      <w:r w:rsidRPr="005D1BAC">
        <w:rPr>
          <w:rFonts w:cs="Times New Roman"/>
          <w:szCs w:val="24"/>
        </w:rPr>
        <w:t xml:space="preserve">menyiapkan bahan ajar dan memberikan pelatihan sesuai silabus, memberikan penilaian kepada peserta pelatihan, dan memberikan laporan evaluasi pelatihan kepada </w:t>
      </w:r>
      <w:r w:rsidRPr="005D1BAC">
        <w:rPr>
          <w:rFonts w:cs="Times New Roman"/>
          <w:i/>
          <w:iCs/>
          <w:szCs w:val="24"/>
        </w:rPr>
        <w:t>training manager</w:t>
      </w:r>
      <w:r w:rsidRPr="005D1BAC">
        <w:rPr>
          <w:rFonts w:cs="Times New Roman"/>
          <w:szCs w:val="24"/>
        </w:rPr>
        <w:t>.</w:t>
      </w:r>
    </w:p>
    <w:p w14:paraId="08BE61B8" w14:textId="77777777" w:rsidR="00C965A9" w:rsidRPr="005D1BAC" w:rsidRDefault="00C965A9" w:rsidP="00021A26">
      <w:pPr>
        <w:pStyle w:val="ListParagraph"/>
        <w:numPr>
          <w:ilvl w:val="0"/>
          <w:numId w:val="5"/>
        </w:numPr>
        <w:autoSpaceDE w:val="0"/>
        <w:autoSpaceDN w:val="0"/>
        <w:adjustRightInd w:val="0"/>
        <w:spacing w:after="0"/>
        <w:rPr>
          <w:rFonts w:cs="Times New Roman"/>
          <w:szCs w:val="24"/>
        </w:rPr>
      </w:pPr>
      <w:r w:rsidRPr="005D1BAC">
        <w:rPr>
          <w:rFonts w:cs="Times New Roman"/>
          <w:i/>
          <w:iCs/>
          <w:szCs w:val="24"/>
        </w:rPr>
        <w:t>Talent Support</w:t>
      </w:r>
      <w:r w:rsidRPr="005D1BAC">
        <w:rPr>
          <w:rFonts w:cs="Times New Roman"/>
          <w:szCs w:val="24"/>
        </w:rPr>
        <w:t xml:space="preserve"> memfasilitasi talenta yang melakukan wawancara dengan klien, melakukan kunjungan untuk memantau kondisi dan kebutuhan talenta yang bekerja </w:t>
      </w:r>
      <w:r w:rsidRPr="005D1BAC">
        <w:rPr>
          <w:rFonts w:cs="Times New Roman"/>
          <w:i/>
          <w:iCs/>
          <w:szCs w:val="24"/>
        </w:rPr>
        <w:t>onsite</w:t>
      </w:r>
      <w:r w:rsidRPr="005D1BAC">
        <w:rPr>
          <w:rFonts w:cs="Times New Roman"/>
          <w:szCs w:val="24"/>
        </w:rPr>
        <w:t>, memantau perkembangan talenta, dan evaluasi kinerja talenta.</w:t>
      </w:r>
    </w:p>
    <w:p w14:paraId="0AB78B91" w14:textId="77777777" w:rsidR="00C965A9" w:rsidRPr="005D1BAC" w:rsidRDefault="00C965A9" w:rsidP="00021A26">
      <w:pPr>
        <w:pStyle w:val="ListParagraph"/>
        <w:numPr>
          <w:ilvl w:val="0"/>
          <w:numId w:val="5"/>
        </w:numPr>
        <w:autoSpaceDE w:val="0"/>
        <w:autoSpaceDN w:val="0"/>
        <w:adjustRightInd w:val="0"/>
        <w:spacing w:after="0"/>
        <w:rPr>
          <w:rFonts w:cs="Times New Roman"/>
          <w:szCs w:val="24"/>
        </w:rPr>
      </w:pPr>
      <w:r w:rsidRPr="005D1BAC">
        <w:rPr>
          <w:rFonts w:cs="Times New Roman"/>
          <w:i/>
          <w:iCs/>
          <w:szCs w:val="24"/>
        </w:rPr>
        <w:t xml:space="preserve">Human Resources </w:t>
      </w:r>
      <w:r w:rsidRPr="005D1BAC">
        <w:rPr>
          <w:rFonts w:cs="Times New Roman"/>
          <w:szCs w:val="24"/>
        </w:rPr>
        <w:t xml:space="preserve">(HR) mendata absensi, memantau dan evaluasi kinerja karyawan, memberi kompensasi dan proteksi, memberi layanan konsultasi dan konseling, mengelola pinjaman karyawan, memasok organisasi klien dengan tenaga kerja yang komptibel, dan memeriksa kelengkapan </w:t>
      </w:r>
      <w:r w:rsidRPr="005D1BAC">
        <w:rPr>
          <w:rFonts w:cs="Times New Roman"/>
          <w:i/>
          <w:iCs/>
          <w:szCs w:val="24"/>
        </w:rPr>
        <w:t>talent bootcamp</w:t>
      </w:r>
      <w:r w:rsidRPr="005D1BAC">
        <w:rPr>
          <w:rFonts w:cs="Times New Roman"/>
          <w:szCs w:val="24"/>
        </w:rPr>
        <w:t>.</w:t>
      </w:r>
    </w:p>
    <w:p w14:paraId="3E71E43C" w14:textId="77777777" w:rsidR="00C965A9" w:rsidRPr="005D1BAC" w:rsidRDefault="00C965A9" w:rsidP="00021A26">
      <w:pPr>
        <w:pStyle w:val="ListParagraph"/>
        <w:numPr>
          <w:ilvl w:val="0"/>
          <w:numId w:val="5"/>
        </w:numPr>
        <w:autoSpaceDE w:val="0"/>
        <w:autoSpaceDN w:val="0"/>
        <w:adjustRightInd w:val="0"/>
        <w:spacing w:after="0"/>
        <w:rPr>
          <w:rFonts w:cs="Times New Roman"/>
          <w:szCs w:val="24"/>
        </w:rPr>
      </w:pPr>
      <w:r w:rsidRPr="005D1BAC">
        <w:rPr>
          <w:rFonts w:cs="Times New Roman"/>
          <w:i/>
          <w:iCs/>
          <w:szCs w:val="24"/>
        </w:rPr>
        <w:t>Marketing Staff</w:t>
      </w:r>
      <w:r w:rsidRPr="005D1BAC">
        <w:rPr>
          <w:rFonts w:cs="Times New Roman"/>
          <w:szCs w:val="24"/>
        </w:rPr>
        <w:t xml:space="preserve"> mencari klien baru, menerima kebutuhan layanan/produk dari klien, komunikasi dengan klien terkait kebutuhan/spesifikasi talenta yang dibutuhkan, dan meneruskan kebutuhan layanan/produk ke divisi yang terkait.</w:t>
      </w:r>
    </w:p>
    <w:p w14:paraId="324DB23B" w14:textId="77777777" w:rsidR="00C965A9" w:rsidRPr="005D1BAC" w:rsidRDefault="00C965A9" w:rsidP="00021A26">
      <w:pPr>
        <w:pStyle w:val="ListParagraph"/>
        <w:numPr>
          <w:ilvl w:val="0"/>
          <w:numId w:val="5"/>
        </w:numPr>
        <w:autoSpaceDE w:val="0"/>
        <w:autoSpaceDN w:val="0"/>
        <w:adjustRightInd w:val="0"/>
        <w:spacing w:after="0"/>
        <w:rPr>
          <w:rFonts w:cs="Times New Roman"/>
          <w:szCs w:val="24"/>
        </w:rPr>
      </w:pPr>
      <w:r w:rsidRPr="005D1BAC">
        <w:rPr>
          <w:rFonts w:cs="Times New Roman"/>
          <w:i/>
          <w:iCs/>
          <w:szCs w:val="24"/>
        </w:rPr>
        <w:t>Team Lead Project</w:t>
      </w:r>
      <w:r w:rsidRPr="005D1BAC">
        <w:rPr>
          <w:rFonts w:cs="Times New Roman"/>
          <w:szCs w:val="24"/>
        </w:rPr>
        <w:t xml:space="preserve"> menetapkan tujuan tim, memantau kinerja tim, membuat laporan harian, mendelegasikan tugas pada anggota tim dan menetapkan tenggat waktu pengerjaan tugas tersebut.</w:t>
      </w:r>
    </w:p>
    <w:p w14:paraId="69BB5281" w14:textId="77777777" w:rsidR="00C965A9" w:rsidRPr="005D1BAC" w:rsidRDefault="00C965A9" w:rsidP="00021A26">
      <w:pPr>
        <w:pStyle w:val="ListParagraph"/>
        <w:numPr>
          <w:ilvl w:val="0"/>
          <w:numId w:val="5"/>
        </w:numPr>
        <w:autoSpaceDE w:val="0"/>
        <w:autoSpaceDN w:val="0"/>
        <w:adjustRightInd w:val="0"/>
        <w:spacing w:after="0"/>
        <w:rPr>
          <w:rFonts w:cs="Times New Roman"/>
          <w:szCs w:val="24"/>
        </w:rPr>
      </w:pPr>
      <w:r w:rsidRPr="005D1BAC">
        <w:rPr>
          <w:rFonts w:cs="Times New Roman"/>
          <w:i/>
          <w:iCs/>
          <w:szCs w:val="24"/>
        </w:rPr>
        <w:t>Branding Staff</w:t>
      </w:r>
      <w:r w:rsidRPr="005D1BAC">
        <w:rPr>
          <w:rFonts w:cs="Times New Roman"/>
          <w:szCs w:val="24"/>
        </w:rPr>
        <w:t xml:space="preserve"> </w:t>
      </w:r>
      <w:r w:rsidRPr="005D1BAC">
        <w:rPr>
          <w:rFonts w:cs="Times New Roman"/>
          <w:iCs/>
          <w:szCs w:val="24"/>
        </w:rPr>
        <w:t>membuat konten harian dan materi pemasaran</w:t>
      </w:r>
      <w:r w:rsidRPr="005D1BAC">
        <w:rPr>
          <w:rFonts w:cs="Times New Roman"/>
          <w:szCs w:val="24"/>
        </w:rPr>
        <w:t xml:space="preserve">, </w:t>
      </w:r>
      <w:r w:rsidRPr="005D1BAC">
        <w:rPr>
          <w:rFonts w:cs="Times New Roman"/>
          <w:iCs/>
          <w:szCs w:val="24"/>
        </w:rPr>
        <w:t xml:space="preserve">memantau aktivitas media sosial milik perusahaan, dan </w:t>
      </w:r>
      <w:r w:rsidRPr="005D1BAC">
        <w:rPr>
          <w:rFonts w:cs="Times New Roman"/>
          <w:szCs w:val="24"/>
        </w:rPr>
        <w:t xml:space="preserve">memenuhi keperluan aktivitas </w:t>
      </w:r>
      <w:r w:rsidRPr="005D1BAC">
        <w:rPr>
          <w:rFonts w:cs="Times New Roman"/>
          <w:i/>
          <w:iCs/>
          <w:szCs w:val="24"/>
        </w:rPr>
        <w:t>branding</w:t>
      </w:r>
      <w:r w:rsidRPr="005D1BAC">
        <w:rPr>
          <w:rFonts w:cs="Times New Roman"/>
          <w:szCs w:val="24"/>
        </w:rPr>
        <w:t xml:space="preserve"> perusahaan.</w:t>
      </w:r>
    </w:p>
    <w:p w14:paraId="52590D3B" w14:textId="77777777" w:rsidR="00C965A9" w:rsidRPr="005D1BAC" w:rsidRDefault="00C965A9" w:rsidP="00021A26">
      <w:pPr>
        <w:pStyle w:val="ListParagraph"/>
        <w:numPr>
          <w:ilvl w:val="0"/>
          <w:numId w:val="5"/>
        </w:numPr>
        <w:autoSpaceDE w:val="0"/>
        <w:autoSpaceDN w:val="0"/>
        <w:adjustRightInd w:val="0"/>
        <w:spacing w:after="0"/>
        <w:rPr>
          <w:rFonts w:cs="Times New Roman"/>
          <w:szCs w:val="24"/>
        </w:rPr>
      </w:pPr>
      <w:r w:rsidRPr="005D1BAC">
        <w:rPr>
          <w:rFonts w:cs="Times New Roman"/>
          <w:i/>
          <w:iCs/>
          <w:szCs w:val="24"/>
        </w:rPr>
        <w:lastRenderedPageBreak/>
        <w:t>Infrastructure Staff</w:t>
      </w:r>
      <w:r w:rsidRPr="005D1BAC">
        <w:rPr>
          <w:rFonts w:cs="Times New Roman"/>
          <w:szCs w:val="24"/>
        </w:rPr>
        <w:t xml:space="preserve"> menginisiasi pengerjaan proyek, instalasi </w:t>
      </w:r>
      <w:r w:rsidRPr="005D1BAC">
        <w:rPr>
          <w:rFonts w:cs="Times New Roman"/>
          <w:i/>
          <w:iCs/>
          <w:szCs w:val="24"/>
        </w:rPr>
        <w:t>environment</w:t>
      </w:r>
      <w:r w:rsidRPr="005D1BAC">
        <w:rPr>
          <w:rFonts w:cs="Times New Roman"/>
          <w:szCs w:val="24"/>
        </w:rPr>
        <w:t xml:space="preserve"> pengembangan dan produksi aplikasi, </w:t>
      </w:r>
      <w:r w:rsidRPr="005D1BAC">
        <w:rPr>
          <w:rFonts w:cs="Times New Roman"/>
          <w:i/>
          <w:iCs/>
          <w:szCs w:val="24"/>
        </w:rPr>
        <w:t>deploy</w:t>
      </w:r>
      <w:r w:rsidRPr="005D1BAC">
        <w:rPr>
          <w:rFonts w:cs="Times New Roman"/>
          <w:szCs w:val="24"/>
        </w:rPr>
        <w:t xml:space="preserve"> aplikasi, menangani kendala listrik dan jaringan/internet, memelihara jaringan/internet di perusahaan, dan instalasi sistem operasi.</w:t>
      </w:r>
    </w:p>
    <w:p w14:paraId="3D5D7FA1" w14:textId="77777777" w:rsidR="00C965A9" w:rsidRPr="005D1BAC" w:rsidRDefault="00C965A9" w:rsidP="009243E6">
      <w:pPr>
        <w:pStyle w:val="Heading2"/>
      </w:pPr>
      <w:bookmarkStart w:id="45" w:name="_Toc59721024"/>
      <w:bookmarkStart w:id="46" w:name="_Toc60131856"/>
      <w:bookmarkStart w:id="47" w:name="_Toc64571743"/>
      <w:r w:rsidRPr="005D1BAC">
        <w:t>Deskripsi Kerja</w:t>
      </w:r>
      <w:bookmarkEnd w:id="45"/>
      <w:bookmarkEnd w:id="46"/>
      <w:bookmarkEnd w:id="47"/>
      <w:r w:rsidRPr="005D1BAC">
        <w:t xml:space="preserve"> </w:t>
      </w:r>
    </w:p>
    <w:p w14:paraId="46F60C3E" w14:textId="7C3A9CFB" w:rsidR="00C965A9" w:rsidRPr="005D1BAC" w:rsidRDefault="00C965A9" w:rsidP="003F565F">
      <w:r w:rsidRPr="005D1BAC">
        <w:t xml:space="preserve">Pada pelaksanaan PKL di PT. Padepokan Tujuh Sembilan, penulis dilibatkan dalam pengerjaan proyek </w:t>
      </w:r>
      <w:r w:rsidRPr="005D1BAC">
        <w:rPr>
          <w:i/>
          <w:iCs/>
        </w:rPr>
        <w:t>Jitsi Bandwidth Reduction</w:t>
      </w:r>
      <w:r w:rsidRPr="005D1BAC">
        <w:t xml:space="preserve"> sebagai </w:t>
      </w:r>
      <w:r w:rsidRPr="005D1BAC">
        <w:rPr>
          <w:i/>
          <w:iCs/>
        </w:rPr>
        <w:t>back end developer</w:t>
      </w:r>
      <w:r w:rsidRPr="005D1BAC">
        <w:t xml:space="preserve">. Adapun, cakupan tugas penulis, yaitu: analisis metode untuk mengurangi penggunaan </w:t>
      </w:r>
      <w:r w:rsidRPr="005D1BAC">
        <w:rPr>
          <w:i/>
          <w:iCs/>
        </w:rPr>
        <w:t xml:space="preserve">band-width </w:t>
      </w:r>
      <w:r w:rsidRPr="005D1BAC">
        <w:t xml:space="preserve">pada konferensi video dengan menggunakan aplikasi Jitsi, implementasi modifikasi dan penambahan fungsi, dan menguji serta </w:t>
      </w:r>
      <w:r w:rsidRPr="005D1BAC">
        <w:rPr>
          <w:i/>
          <w:iCs/>
        </w:rPr>
        <w:t>bug-fixing</w:t>
      </w:r>
      <w:r w:rsidRPr="005D1BAC">
        <w:t xml:space="preserve"> </w:t>
      </w:r>
      <w:r w:rsidR="00816DAF" w:rsidRPr="005D1BAC">
        <w:t>hasil impementasi modifikasi dan penambahan fungsi</w:t>
      </w:r>
      <w:r w:rsidRPr="005D1BAC">
        <w:t xml:space="preserve">. Pada </w:t>
      </w:r>
      <w:r w:rsidR="00C1014E" w:rsidRPr="005D1BAC">
        <w:t xml:space="preserve">pengerjaan </w:t>
      </w:r>
      <w:r w:rsidRPr="005D1BAC">
        <w:t xml:space="preserve">proyek ini, penulis </w:t>
      </w:r>
      <w:r w:rsidR="00BE71B4" w:rsidRPr="005D1BAC">
        <w:t xml:space="preserve">berada </w:t>
      </w:r>
      <w:r w:rsidRPr="005D1BAC">
        <w:t>di bawah bimbingan Arif Syaripudin, selaku pembimbing industr</w:t>
      </w:r>
      <w:r w:rsidR="00BE71B4" w:rsidRPr="005D1BAC">
        <w:t>i</w:t>
      </w:r>
      <w:r w:rsidRPr="005D1BAC">
        <w:t xml:space="preserve"> dari PT. Padepokan Tujuh Sembilan, dan Ikhwan Fadhillah, selaku manajer proyek </w:t>
      </w:r>
      <w:r w:rsidRPr="005D1BAC">
        <w:rPr>
          <w:i/>
          <w:iCs/>
        </w:rPr>
        <w:t>Jitsi Bandwidth Reduction</w:t>
      </w:r>
      <w:r w:rsidRPr="005D1BAC">
        <w:t>.</w:t>
      </w:r>
    </w:p>
    <w:p w14:paraId="48899893" w14:textId="77777777" w:rsidR="002C5A8D" w:rsidRPr="005D1BAC" w:rsidRDefault="002C5A8D" w:rsidP="002C5A8D">
      <w:pPr>
        <w:spacing w:after="160" w:line="259" w:lineRule="auto"/>
        <w:jc w:val="left"/>
        <w:sectPr w:rsidR="002C5A8D" w:rsidRPr="005D1BAC" w:rsidSect="00A46772">
          <w:headerReference w:type="default" r:id="rId19"/>
          <w:footerReference w:type="first" r:id="rId20"/>
          <w:pgSz w:w="11906" w:h="16838" w:code="9"/>
          <w:pgMar w:top="2268" w:right="1701" w:bottom="1701" w:left="2268" w:header="709" w:footer="709" w:gutter="0"/>
          <w:cols w:space="708"/>
          <w:titlePg/>
          <w:docGrid w:linePitch="360"/>
        </w:sectPr>
      </w:pPr>
    </w:p>
    <w:bookmarkEnd w:id="34"/>
    <w:p w14:paraId="61AF0FB9" w14:textId="77777777" w:rsidR="002C5A8D" w:rsidRPr="005D1BAC" w:rsidRDefault="002C5A8D" w:rsidP="00FC2902">
      <w:pPr>
        <w:pStyle w:val="Heading1"/>
      </w:pPr>
      <w:r w:rsidRPr="005D1BAC">
        <w:lastRenderedPageBreak/>
        <w:br/>
      </w:r>
      <w:bookmarkStart w:id="48" w:name="_Toc60131857"/>
      <w:bookmarkStart w:id="49" w:name="_Toc64571744"/>
      <w:r w:rsidRPr="005D1BAC">
        <w:t>PENGETAHUAN DAN PERANGKAT PENDUKUNG</w:t>
      </w:r>
      <w:bookmarkEnd w:id="48"/>
      <w:bookmarkEnd w:id="49"/>
    </w:p>
    <w:p w14:paraId="451155D7"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 xml:space="preserve">Bab ini berisi penjelasan mengenai konsep, bahasa pemrograman, teknologi, dan beberapa perangkat pendukung yang digunakan penulis dalam pengerjaan proyek </w:t>
      </w:r>
      <w:r w:rsidRPr="005D1BAC">
        <w:rPr>
          <w:rFonts w:cs="Times New Roman"/>
          <w:i/>
          <w:iCs/>
          <w:szCs w:val="24"/>
        </w:rPr>
        <w:t>Jitsi Bandwidth Reduction</w:t>
      </w:r>
      <w:r w:rsidRPr="005D1BAC">
        <w:rPr>
          <w:rFonts w:cs="Times New Roman"/>
          <w:szCs w:val="24"/>
        </w:rPr>
        <w:t>.</w:t>
      </w:r>
    </w:p>
    <w:p w14:paraId="4516E190" w14:textId="77777777" w:rsidR="00222C2F" w:rsidRPr="005D1BAC" w:rsidRDefault="00222C2F" w:rsidP="009243E6">
      <w:pPr>
        <w:pStyle w:val="Heading2"/>
      </w:pPr>
      <w:bookmarkStart w:id="50" w:name="_Toc59721026"/>
      <w:bookmarkStart w:id="51" w:name="_Toc60131858"/>
      <w:bookmarkStart w:id="52" w:name="_Toc64571745"/>
      <w:r w:rsidRPr="005D1BAC">
        <w:t>Konsep Dasar</w:t>
      </w:r>
      <w:bookmarkEnd w:id="50"/>
      <w:bookmarkEnd w:id="51"/>
      <w:bookmarkEnd w:id="52"/>
    </w:p>
    <w:p w14:paraId="19D81D98" w14:textId="77777777" w:rsidR="00222C2F" w:rsidRPr="005D1BAC" w:rsidRDefault="00222C2F" w:rsidP="00222C2F">
      <w:pPr>
        <w:spacing w:after="0"/>
      </w:pPr>
      <w:r w:rsidRPr="005D1BAC">
        <w:t xml:space="preserve">Subbab ini berisi penjelasan beberapa konsep dasar yang dibutuhkan untuk menun-jang pengerjaan proyek </w:t>
      </w:r>
      <w:r w:rsidRPr="005D1BAC">
        <w:rPr>
          <w:i/>
          <w:iCs/>
        </w:rPr>
        <w:t>Jitsi Bandwidth Reduction</w:t>
      </w:r>
      <w:r w:rsidRPr="005D1BAC">
        <w:t>.</w:t>
      </w:r>
    </w:p>
    <w:p w14:paraId="12F40040" w14:textId="77777777" w:rsidR="00222C2F" w:rsidRPr="005D1BAC" w:rsidRDefault="00222C2F" w:rsidP="00222C2F">
      <w:pPr>
        <w:pStyle w:val="Heading3"/>
      </w:pPr>
      <w:bookmarkStart w:id="53" w:name="_Toc59721027"/>
      <w:bookmarkStart w:id="54" w:name="_Toc60131859"/>
      <w:bookmarkStart w:id="55" w:name="_Toc64571746"/>
      <w:r w:rsidRPr="005D1BAC">
        <w:t>Jitsi</w:t>
      </w:r>
      <w:bookmarkEnd w:id="53"/>
      <w:bookmarkEnd w:id="54"/>
      <w:bookmarkEnd w:id="55"/>
    </w:p>
    <w:p w14:paraId="35BA5B49" w14:textId="77777777" w:rsidR="00222C2F" w:rsidRPr="005D1BAC" w:rsidRDefault="00222C2F" w:rsidP="00222C2F">
      <w:r w:rsidRPr="005D1BAC">
        <w:t xml:space="preserve">Jitsi adalah sebuah aplikasi konferensi video yang dirintis oleh Emil Ivov pada tahun 2003. Jitsi dibangun oleh sekumpulan program (komponen) </w:t>
      </w:r>
      <w:r w:rsidRPr="005D1BAC">
        <w:rPr>
          <w:i/>
          <w:iCs/>
        </w:rPr>
        <w:t>open-source</w:t>
      </w:r>
      <w:r w:rsidRPr="005D1BAC">
        <w:t xml:space="preserve"> yang dapat dipergunakan secara bebas untuk membangun aplikasi konferensi video dengan modifikasi </w:t>
      </w:r>
      <w:r w:rsidRPr="005D1BAC">
        <w:fldChar w:fldCharType="begin" w:fldLock="1"/>
      </w:r>
      <w:r w:rsidRPr="005D1BAC">
        <w:instrText>ADDIN CSL_CITATION {"citationItems":[{"id":"ITEM-1","itemData":{"URL":"https://jitsi.org/what-is-jitsi/","accessed":{"date-parts":[["2020","12","27"]]},"id":"ITEM-1","issued":{"date-parts":[["0"]]},"title":"What is Jitsi? - open source video conferencing API's, SDKs, and installers","type":"webpage"},"uris":["http://www.mendeley.com/documents/?uuid=403325b6-66c3-35bb-a725-5a8b690809f7"]}],"mendeley":{"formattedCitation":"(&lt;i&gt;What is Jitsi? - open source video conferencing API’s, SDKs, and installers&lt;/i&gt;, n.d.)","plainTextFormattedCitation":"(What is Jitsi? - open source video conferencing API’s, SDKs, and installers, n.d.)","previouslyFormattedCitation":"(&lt;i&gt;What is Jitsi? - open source video conferencing API’s, SDKs, and installers&lt;/i&gt;, n.d.)"},"properties":{"noteIndex":0},"schema":"https://github.com/citation-style-language/schema/raw/master/csl-citation.json"}</w:instrText>
      </w:r>
      <w:r w:rsidRPr="005D1BAC">
        <w:fldChar w:fldCharType="separate"/>
      </w:r>
      <w:r w:rsidRPr="005D1BAC">
        <w:rPr>
          <w:noProof/>
        </w:rPr>
        <w:t>(</w:t>
      </w:r>
      <w:r w:rsidRPr="005D1BAC">
        <w:rPr>
          <w:i/>
          <w:noProof/>
        </w:rPr>
        <w:t>What is Jitsi? - open source video conferencing API’s, SDKs, and installers</w:t>
      </w:r>
      <w:r w:rsidRPr="005D1BAC">
        <w:rPr>
          <w:noProof/>
        </w:rPr>
        <w:t>, n.d.)</w:t>
      </w:r>
      <w:r w:rsidRPr="005D1BAC">
        <w:fldChar w:fldCharType="end"/>
      </w:r>
      <w:r w:rsidRPr="005D1BAC">
        <w:t>.</w:t>
      </w:r>
      <w:r w:rsidRPr="005D1BAC">
        <w:rPr>
          <w:color w:val="000000"/>
          <w:shd w:val="clear" w:color="auto" w:fill="FFFFFF"/>
        </w:rPr>
        <w:t xml:space="preserve"> </w:t>
      </w:r>
      <w:r w:rsidRPr="005D1BAC">
        <w:t xml:space="preserve">Jitsi menyediakan berbagai fitur, di antaranya: tampilan video dan audio pengguna konferensi, </w:t>
      </w:r>
      <w:r w:rsidRPr="005D1BAC">
        <w:rPr>
          <w:i/>
          <w:iCs/>
        </w:rPr>
        <w:t>dial-in</w:t>
      </w:r>
      <w:r w:rsidRPr="005D1BAC">
        <w:t xml:space="preserve">, perekaman, dan </w:t>
      </w:r>
      <w:r w:rsidRPr="005D1BAC">
        <w:rPr>
          <w:i/>
          <w:iCs/>
        </w:rPr>
        <w:t>simulcasting</w:t>
      </w:r>
      <w:r w:rsidRPr="005D1BAC">
        <w:t>.</w:t>
      </w:r>
    </w:p>
    <w:p w14:paraId="494CD6A9" w14:textId="77777777" w:rsidR="00222C2F" w:rsidRPr="005D1BAC" w:rsidRDefault="00222C2F" w:rsidP="00222C2F">
      <w:r w:rsidRPr="005D1BAC">
        <w:t xml:space="preserve">Komponen yang membangun layanan konferensi video Jitsi adalah sebagai berikut </w:t>
      </w:r>
      <w:r w:rsidRPr="005D1BAC">
        <w:fldChar w:fldCharType="begin" w:fldLock="1"/>
      </w:r>
      <w:r w:rsidRPr="005D1BAC">
        <w:instrText>ADDIN CSL_CITATION {"citationItems":[{"id":"ITEM-1","itemData":{"URL":"https://jitsi.github.io/handbook/docs/intro","accessed":{"date-parts":[["2020","12","27"]]},"id":"ITEM-1","issued":{"date-parts":[["0"]]},"title":"Introduction · Jitsi Meet Handbook","type":"webpage"},"uris":["http://www.mendeley.com/documents/?uuid=2fc841d5-b071-377e-95a1-b6296e84e22e"]}],"mendeley":{"formattedCitation":"(&lt;i&gt;Introduction · Jitsi Meet Handbook&lt;/i&gt;, n.d.)","plainTextFormattedCitation":"(Introduction · Jitsi Meet Handbook, n.d.)","previouslyFormattedCitation":"(&lt;i&gt;Introduction · Jitsi Meet Handbook&lt;/i&gt;, n.d.)"},"properties":{"noteIndex":0},"schema":"https://github.com/citation-style-language/schema/raw/master/csl-citation.json"}</w:instrText>
      </w:r>
      <w:r w:rsidRPr="005D1BAC">
        <w:fldChar w:fldCharType="separate"/>
      </w:r>
      <w:r w:rsidRPr="005D1BAC">
        <w:rPr>
          <w:noProof/>
        </w:rPr>
        <w:t>(</w:t>
      </w:r>
      <w:r w:rsidRPr="005D1BAC">
        <w:rPr>
          <w:i/>
          <w:noProof/>
        </w:rPr>
        <w:t>Introduction · Jitsi Meet Handbook</w:t>
      </w:r>
      <w:r w:rsidRPr="005D1BAC">
        <w:rPr>
          <w:noProof/>
        </w:rPr>
        <w:t>, n.d.)</w:t>
      </w:r>
      <w:r w:rsidRPr="005D1BAC">
        <w:fldChar w:fldCharType="end"/>
      </w:r>
      <w:r w:rsidRPr="005D1BAC">
        <w:t>.</w:t>
      </w:r>
    </w:p>
    <w:p w14:paraId="23D3F4C0" w14:textId="77777777" w:rsidR="00222C2F" w:rsidRPr="005D1BAC" w:rsidRDefault="00222C2F" w:rsidP="00021A26">
      <w:pPr>
        <w:pStyle w:val="ListParagraph"/>
        <w:numPr>
          <w:ilvl w:val="0"/>
          <w:numId w:val="6"/>
        </w:numPr>
      </w:pPr>
      <w:r w:rsidRPr="005D1BAC">
        <w:t xml:space="preserve">Jitsi Meet adalah aplikasi JavaScript yang kompatibel dengan WebRTC berfungsi sebagai </w:t>
      </w:r>
      <w:r w:rsidRPr="005D1BAC">
        <w:rPr>
          <w:i/>
          <w:iCs/>
        </w:rPr>
        <w:t>web frontend</w:t>
      </w:r>
      <w:r w:rsidRPr="005D1BAC">
        <w:t xml:space="preserve"> Jitsi untuk menyajikan </w:t>
      </w:r>
      <w:r w:rsidRPr="005D1BAC">
        <w:rPr>
          <w:i/>
          <w:iCs/>
        </w:rPr>
        <w:t>user interface</w:t>
      </w:r>
      <w:r w:rsidRPr="005D1BAC">
        <w:t xml:space="preserve"> (UI) konferensi video.</w:t>
      </w:r>
    </w:p>
    <w:p w14:paraId="15613E0C" w14:textId="77777777" w:rsidR="00222C2F" w:rsidRPr="005D1BAC" w:rsidRDefault="00222C2F" w:rsidP="00021A26">
      <w:pPr>
        <w:pStyle w:val="ListParagraph"/>
        <w:numPr>
          <w:ilvl w:val="0"/>
          <w:numId w:val="6"/>
        </w:numPr>
      </w:pPr>
      <w:r w:rsidRPr="005D1BAC">
        <w:t>Jitsi VideoBridge (JVB) adalah server yang kompatibel dengan WebRTC, dirancang untuk mangatur aliran paket audio dan video semua partisipan di sebuah konferensi video.</w:t>
      </w:r>
    </w:p>
    <w:p w14:paraId="4E961319" w14:textId="77777777" w:rsidR="00222C2F" w:rsidRPr="005D1BAC" w:rsidRDefault="00222C2F" w:rsidP="00021A26">
      <w:pPr>
        <w:pStyle w:val="ListParagraph"/>
        <w:numPr>
          <w:ilvl w:val="0"/>
          <w:numId w:val="6"/>
        </w:numPr>
      </w:pPr>
      <w:r w:rsidRPr="005D1BAC">
        <w:rPr>
          <w:rFonts w:cs="Times New Roman"/>
          <w:szCs w:val="24"/>
        </w:rPr>
        <w:t xml:space="preserve">Jitsi Conference Focus (Jicofo) adalah komponen </w:t>
      </w:r>
      <w:r w:rsidRPr="005D1BAC">
        <w:rPr>
          <w:rFonts w:cs="Times New Roman"/>
          <w:i/>
          <w:iCs/>
          <w:szCs w:val="24"/>
        </w:rPr>
        <w:t>focus</w:t>
      </w:r>
      <w:r w:rsidRPr="005D1BAC">
        <w:rPr>
          <w:rFonts w:cs="Times New Roman"/>
          <w:szCs w:val="24"/>
        </w:rPr>
        <w:t xml:space="preserve"> di sisi server Jitsi untuk mengelola sesi media antara setiap peserta di sebuah konferensi video dengan JVB.</w:t>
      </w:r>
    </w:p>
    <w:p w14:paraId="6E677D85" w14:textId="77777777" w:rsidR="00222C2F" w:rsidRPr="005D1BAC" w:rsidRDefault="00222C2F" w:rsidP="00021A26">
      <w:pPr>
        <w:pStyle w:val="ListParagraph"/>
        <w:numPr>
          <w:ilvl w:val="0"/>
          <w:numId w:val="6"/>
        </w:numPr>
      </w:pPr>
      <w:r w:rsidRPr="005D1BAC">
        <w:rPr>
          <w:rFonts w:cs="Times New Roman"/>
          <w:szCs w:val="24"/>
        </w:rPr>
        <w:lastRenderedPageBreak/>
        <w:t>Jitsi Gateway to SIP (Jigasi) adalah aplikasi di sisi server yang berperan sebagai gerbang bagi klien SIP reguler/biasa untuk bergabung ke dalam konferensi video di Jitsi.</w:t>
      </w:r>
    </w:p>
    <w:p w14:paraId="1347568C" w14:textId="77777777" w:rsidR="00222C2F" w:rsidRPr="005D1BAC" w:rsidRDefault="00222C2F" w:rsidP="00021A26">
      <w:pPr>
        <w:pStyle w:val="ListParagraph"/>
        <w:numPr>
          <w:ilvl w:val="0"/>
          <w:numId w:val="6"/>
        </w:numPr>
      </w:pPr>
      <w:r w:rsidRPr="005D1BAC">
        <w:rPr>
          <w:rFonts w:cs="Times New Roman"/>
          <w:szCs w:val="24"/>
        </w:rPr>
        <w:t xml:space="preserve">Jibri adalah rangkaian perangkat pendukung pada Jitsi untuk merekam dan melakukan </w:t>
      </w:r>
      <w:r w:rsidRPr="005D1BAC">
        <w:rPr>
          <w:rFonts w:cs="Times New Roman"/>
          <w:i/>
          <w:iCs/>
          <w:szCs w:val="24"/>
        </w:rPr>
        <w:t>streaming</w:t>
      </w:r>
      <w:r w:rsidRPr="005D1BAC">
        <w:rPr>
          <w:rFonts w:cs="Times New Roman"/>
          <w:szCs w:val="24"/>
        </w:rPr>
        <w:t xml:space="preserve"> konferensi video.</w:t>
      </w:r>
    </w:p>
    <w:p w14:paraId="32CFFCD2" w14:textId="77777777" w:rsidR="00222C2F" w:rsidRPr="005D1BAC" w:rsidRDefault="00222C2F" w:rsidP="00021A26">
      <w:pPr>
        <w:pStyle w:val="ListParagraph"/>
        <w:numPr>
          <w:ilvl w:val="0"/>
          <w:numId w:val="6"/>
        </w:numPr>
      </w:pPr>
      <w:r w:rsidRPr="005D1BAC">
        <w:rPr>
          <w:rFonts w:cs="Times New Roman"/>
          <w:szCs w:val="24"/>
        </w:rPr>
        <w:t>Prosody adalah program eksternal di luar Jitsi, sebuah server komunikasi XMPP untuk komunikasi antar komponen di dalam Jitsi.</w:t>
      </w:r>
    </w:p>
    <w:p w14:paraId="7022D476"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Bagan arsitektur layanan Jitsi ditunjukkan pada Gambar III.1.</w:t>
      </w:r>
    </w:p>
    <w:p w14:paraId="033D9A59" w14:textId="77777777" w:rsidR="00222C2F" w:rsidRPr="005D1BAC" w:rsidRDefault="00222C2F" w:rsidP="00222C2F">
      <w:pPr>
        <w:pStyle w:val="Caption"/>
        <w:rPr>
          <w:lang w:val="id-ID"/>
        </w:rPr>
      </w:pPr>
      <w:bookmarkStart w:id="56" w:name="_Toc59695845"/>
      <w:r w:rsidRPr="005D1BAC">
        <w:rPr>
          <w:noProof/>
          <w:lang w:val="id-ID"/>
        </w:rPr>
        <w:drawing>
          <wp:inline distT="0" distB="0" distL="0" distR="0" wp14:anchorId="5B6DAA91" wp14:editId="1935540B">
            <wp:extent cx="5039995" cy="2668905"/>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2668905"/>
                    </a:xfrm>
                    <a:prstGeom prst="rect">
                      <a:avLst/>
                    </a:prstGeom>
                  </pic:spPr>
                </pic:pic>
              </a:graphicData>
            </a:graphic>
          </wp:inline>
        </w:drawing>
      </w:r>
    </w:p>
    <w:p w14:paraId="6D56F5F6" w14:textId="511FD0B3" w:rsidR="00222C2F" w:rsidRPr="005D1BAC" w:rsidRDefault="00222C2F" w:rsidP="0089415D">
      <w:pPr>
        <w:pStyle w:val="CaptionGambar"/>
      </w:pPr>
      <w:bookmarkStart w:id="57" w:name="_Toc60222308"/>
      <w:r w:rsidRPr="005D1BAC">
        <w:t xml:space="preserve">Gambar </w:t>
      </w:r>
      <w:r w:rsidR="003A3B0E">
        <w:fldChar w:fldCharType="begin"/>
      </w:r>
      <w:r w:rsidR="003A3B0E">
        <w:instrText xml:space="preserve"> STYLEREF 1 \s </w:instrText>
      </w:r>
      <w:r w:rsidR="003A3B0E">
        <w:fldChar w:fldCharType="separate"/>
      </w:r>
      <w:r w:rsidR="00516D6D">
        <w:rPr>
          <w:noProof/>
        </w:rPr>
        <w:t>III</w:t>
      </w:r>
      <w:r w:rsidR="003A3B0E">
        <w:rPr>
          <w:noProof/>
        </w:rPr>
        <w:fldChar w:fldCharType="end"/>
      </w:r>
      <w:r w:rsidRPr="005D1BAC">
        <w:t>.</w:t>
      </w:r>
      <w:r w:rsidR="003A3B0E">
        <w:fldChar w:fldCharType="begin"/>
      </w:r>
      <w:r w:rsidR="003A3B0E">
        <w:instrText xml:space="preserve"> SEQ Gambar \* ARABIC \s 1 </w:instrText>
      </w:r>
      <w:r w:rsidR="003A3B0E">
        <w:fldChar w:fldCharType="separate"/>
      </w:r>
      <w:r w:rsidR="00516D6D">
        <w:rPr>
          <w:noProof/>
        </w:rPr>
        <w:t>1</w:t>
      </w:r>
      <w:r w:rsidR="003A3B0E">
        <w:rPr>
          <w:noProof/>
        </w:rPr>
        <w:fldChar w:fldCharType="end"/>
      </w:r>
      <w:r w:rsidRPr="005D1BAC">
        <w:t xml:space="preserve"> Arsitektur Jitsi</w:t>
      </w:r>
      <w:bookmarkEnd w:id="56"/>
      <w:bookmarkEnd w:id="57"/>
    </w:p>
    <w:p w14:paraId="3C26CFF6" w14:textId="77777777" w:rsidR="00222C2F" w:rsidRPr="005D1BAC" w:rsidRDefault="00222C2F" w:rsidP="00222C2F">
      <w:pPr>
        <w:pStyle w:val="Heading3"/>
      </w:pPr>
      <w:bookmarkStart w:id="58" w:name="_Toc59721028"/>
      <w:bookmarkStart w:id="59" w:name="_Toc60131860"/>
      <w:bookmarkStart w:id="60" w:name="_Toc64571747"/>
      <w:r w:rsidRPr="005D1BAC">
        <w:t>Bandwidth</w:t>
      </w:r>
      <w:bookmarkEnd w:id="58"/>
      <w:bookmarkEnd w:id="59"/>
      <w:bookmarkEnd w:id="60"/>
    </w:p>
    <w:p w14:paraId="3804E902" w14:textId="77777777" w:rsidR="00222C2F" w:rsidRPr="005D1BAC" w:rsidRDefault="00222C2F" w:rsidP="00222C2F">
      <w:pPr>
        <w:autoSpaceDE w:val="0"/>
        <w:autoSpaceDN w:val="0"/>
        <w:adjustRightInd w:val="0"/>
        <w:spacing w:after="0"/>
      </w:pPr>
      <w:r w:rsidRPr="005D1BAC">
        <w:rPr>
          <w:i/>
          <w:iCs/>
        </w:rPr>
        <w:t>Bandwidth</w:t>
      </w:r>
      <w:r w:rsidRPr="005D1BAC">
        <w:t xml:space="preserve"> adalah kapasitas maksimal jalur komunikasi untuk melakukan proses pengiriman dan penerimaan data dalam hitungan detik </w:t>
      </w:r>
      <w:r w:rsidRPr="005D1BAC">
        <w:fldChar w:fldCharType="begin" w:fldLock="1"/>
      </w:r>
      <w:r w:rsidRPr="005D1BAC">
        <w:instrText>ADDIN CSL_CITATION {"citationItems":[{"id":"ITEM-1","itemData":{"URL":"https://www.niagahoster.co.id/blog/pengertian-bandwidth/#Apa_Itu_Bandwidth_Internet","accessed":{"date-parts":[["2020","12","26"]]},"id":"ITEM-1","issued":{"date-parts":[["0"]]},"title":"Pengertian Bandwidth dan Fungsinya (Lengkap) - Niagahsoter","type":"webpage"},"uris":["http://www.mendeley.com/documents/?uuid=1b44b127-b06c-3e5d-bf89-6f9fdf419504"]}],"mendeley":{"formattedCitation":"(&lt;i&gt;Pengertian Bandwidth dan Fungsinya (Lengkap) - Niagahsoter&lt;/i&gt;, n.d.)","plainTextFormattedCitation":"(Pengertian Bandwidth dan Fungsinya (Lengkap) - Niagahsoter, n.d.)","previouslyFormattedCitation":"(&lt;i&gt;Pengertian Bandwidth dan Fungsinya (Lengkap) - Niagahsoter&lt;/i&gt;, n.d.)"},"properties":{"noteIndex":0},"schema":"https://github.com/citation-style-language/schema/raw/master/csl-citation.json"}</w:instrText>
      </w:r>
      <w:r w:rsidRPr="005D1BAC">
        <w:fldChar w:fldCharType="separate"/>
      </w:r>
      <w:r w:rsidRPr="005D1BAC">
        <w:rPr>
          <w:noProof/>
        </w:rPr>
        <w:t>(</w:t>
      </w:r>
      <w:r w:rsidRPr="005D1BAC">
        <w:rPr>
          <w:i/>
          <w:noProof/>
        </w:rPr>
        <w:t>Pengertian Bandwidth dan Fungsinya (Lengkap) - Niagahsoter</w:t>
      </w:r>
      <w:r w:rsidRPr="005D1BAC">
        <w:rPr>
          <w:noProof/>
        </w:rPr>
        <w:t>, n.d.)</w:t>
      </w:r>
      <w:r w:rsidRPr="005D1BAC">
        <w:fldChar w:fldCharType="end"/>
      </w:r>
      <w:r w:rsidRPr="005D1BAC">
        <w:t xml:space="preserve">. </w:t>
      </w:r>
      <w:r w:rsidRPr="005D1BAC">
        <w:rPr>
          <w:i/>
          <w:iCs/>
        </w:rPr>
        <w:t>Bandwidth</w:t>
      </w:r>
      <w:r w:rsidRPr="005D1BAC">
        <w:t xml:space="preserve"> jalur komunikasi (jaringan) menentukan kecepatan pengiriman dan penerimaan data. Apabila bandwidth tidak memadai, lalu lintas data akan tersendat dan menghambat aktivitas pengguna di jaringan. </w:t>
      </w:r>
      <w:r w:rsidRPr="005D1BAC">
        <w:rPr>
          <w:rFonts w:cs="Times New Roman"/>
          <w:spacing w:val="-2"/>
          <w:szCs w:val="24"/>
          <w:shd w:val="clear" w:color="auto" w:fill="FFFFFF"/>
        </w:rPr>
        <w:t xml:space="preserve">Dalam konteks digital, </w:t>
      </w:r>
      <w:r w:rsidRPr="005D1BAC">
        <w:rPr>
          <w:rFonts w:cs="Times New Roman"/>
          <w:i/>
          <w:iCs/>
          <w:spacing w:val="-2"/>
          <w:szCs w:val="24"/>
          <w:shd w:val="clear" w:color="auto" w:fill="FFFFFF"/>
        </w:rPr>
        <w:t>bandwidth</w:t>
      </w:r>
      <w:r w:rsidRPr="005D1BAC">
        <w:rPr>
          <w:rFonts w:cs="Times New Roman"/>
          <w:spacing w:val="-2"/>
          <w:szCs w:val="24"/>
          <w:shd w:val="clear" w:color="auto" w:fill="FFFFFF"/>
        </w:rPr>
        <w:t xml:space="preserve"> diukur dalam satuan bit per sekon (bps) atau bytes per sekon.</w:t>
      </w:r>
    </w:p>
    <w:p w14:paraId="2F6BC6FF" w14:textId="77777777" w:rsidR="00222C2F" w:rsidRPr="005D1BAC" w:rsidRDefault="00222C2F" w:rsidP="00222C2F">
      <w:pPr>
        <w:pStyle w:val="Heading3"/>
      </w:pPr>
      <w:bookmarkStart w:id="61" w:name="_Toc59721029"/>
      <w:bookmarkStart w:id="62" w:name="_Toc60131861"/>
      <w:bookmarkStart w:id="63" w:name="_Toc64571748"/>
      <w:r w:rsidRPr="005D1BAC">
        <w:lastRenderedPageBreak/>
        <w:t>Last N</w:t>
      </w:r>
      <w:bookmarkEnd w:id="61"/>
      <w:bookmarkEnd w:id="62"/>
      <w:bookmarkEnd w:id="63"/>
    </w:p>
    <w:p w14:paraId="54BDF33C" w14:textId="77777777" w:rsidR="00222C2F" w:rsidRPr="005D1BAC" w:rsidRDefault="00222C2F" w:rsidP="00222C2F">
      <w:pPr>
        <w:autoSpaceDE w:val="0"/>
        <w:autoSpaceDN w:val="0"/>
        <w:adjustRightInd w:val="0"/>
        <w:rPr>
          <w:rFonts w:cs="Times New Roman"/>
          <w:color w:val="000000"/>
          <w:szCs w:val="24"/>
          <w:shd w:val="clear" w:color="auto" w:fill="FFFFFF"/>
        </w:rPr>
      </w:pPr>
      <w:r w:rsidRPr="005D1BAC">
        <w:rPr>
          <w:rFonts w:cs="Times New Roman"/>
          <w:i/>
          <w:iCs/>
          <w:szCs w:val="24"/>
        </w:rPr>
        <w:t>Last N</w:t>
      </w:r>
      <w:r w:rsidRPr="005D1BAC">
        <w:rPr>
          <w:rFonts w:cs="Times New Roman"/>
          <w:szCs w:val="24"/>
        </w:rPr>
        <w:t xml:space="preserve"> adalah skema yang dikembangkan untuk meningkatkan performa konferensi video pada aplikasi Jitsi dengan membatasi jumlah data video partisipan </w:t>
      </w:r>
      <w:r w:rsidRPr="005D1BAC">
        <w:rPr>
          <w:rFonts w:cs="Times New Roman"/>
          <w:i/>
          <w:iCs/>
          <w:szCs w:val="24"/>
        </w:rPr>
        <w:t>remote</w:t>
      </w:r>
      <w:r w:rsidRPr="005D1BAC">
        <w:rPr>
          <w:rFonts w:cs="Times New Roman"/>
          <w:szCs w:val="24"/>
        </w:rPr>
        <w:t xml:space="preserve"> yang diterima partisipan lokal (sebanyak N buah).</w:t>
      </w:r>
      <w:r w:rsidRPr="005D1BAC">
        <w:rPr>
          <w:rFonts w:cs="Times New Roman"/>
          <w:color w:val="000000"/>
          <w:szCs w:val="24"/>
          <w:shd w:val="clear" w:color="auto" w:fill="FFFFFF"/>
        </w:rPr>
        <w:t xml:space="preserve"> Untuk mencapai tujuan tersebut, </w:t>
      </w:r>
      <w:r w:rsidRPr="005D1BAC">
        <w:rPr>
          <w:rFonts w:cs="Times New Roman"/>
          <w:szCs w:val="24"/>
        </w:rPr>
        <w:t xml:space="preserve">dibuat modifikasi pada aliran data agar data mengalir secara dinamis sesuai dengan aktivitas audio partisipan. Dengan kata lain, partisipan lokal hanya dapat menerima data video dari partisipan </w:t>
      </w:r>
      <w:r w:rsidRPr="005D1BAC">
        <w:rPr>
          <w:rFonts w:cs="Times New Roman"/>
          <w:i/>
          <w:iCs/>
          <w:szCs w:val="24"/>
        </w:rPr>
        <w:t>remote</w:t>
      </w:r>
      <w:r w:rsidRPr="005D1BAC">
        <w:rPr>
          <w:rFonts w:cs="Times New Roman"/>
          <w:szCs w:val="24"/>
        </w:rPr>
        <w:t xml:space="preserve"> dengan audio aktif (partisipan </w:t>
      </w:r>
      <w:r w:rsidRPr="005D1BAC">
        <w:rPr>
          <w:rFonts w:cs="Times New Roman"/>
          <w:i/>
          <w:iCs/>
          <w:szCs w:val="24"/>
        </w:rPr>
        <w:t>speaker</w:t>
      </w:r>
      <w:r w:rsidRPr="005D1BAC">
        <w:rPr>
          <w:rFonts w:cs="Times New Roman"/>
          <w:szCs w:val="24"/>
        </w:rPr>
        <w:t xml:space="preserve">). Namun, partisipan lokal tetap dapat memilih untuk menerima data video dari partisipan </w:t>
      </w:r>
      <w:r w:rsidRPr="005D1BAC">
        <w:rPr>
          <w:rFonts w:cs="Times New Roman"/>
          <w:i/>
          <w:iCs/>
          <w:szCs w:val="24"/>
        </w:rPr>
        <w:t>remote</w:t>
      </w:r>
      <w:r w:rsidRPr="005D1BAC">
        <w:rPr>
          <w:rFonts w:cs="Times New Roman"/>
          <w:szCs w:val="24"/>
        </w:rPr>
        <w:t xml:space="preserve"> dengan aktivitas audio nihil. Skema </w:t>
      </w:r>
      <w:r w:rsidRPr="005D1BAC">
        <w:rPr>
          <w:rFonts w:cs="Times New Roman"/>
          <w:i/>
          <w:iCs/>
          <w:szCs w:val="24"/>
        </w:rPr>
        <w:t>Last N</w:t>
      </w:r>
      <w:r w:rsidRPr="005D1BAC">
        <w:rPr>
          <w:rFonts w:cs="Times New Roman"/>
          <w:szCs w:val="24"/>
        </w:rPr>
        <w:t xml:space="preserve"> hanya dapat digunakan untuk membatasi aliran video dan bukan untuk audio </w:t>
      </w:r>
      <w:r w:rsidRPr="005D1BAC">
        <w:rPr>
          <w:rFonts w:cs="Times New Roman"/>
          <w:szCs w:val="24"/>
        </w:rPr>
        <w:fldChar w:fldCharType="begin" w:fldLock="1"/>
      </w:r>
      <w:r w:rsidRPr="005D1BAC">
        <w:rPr>
          <w:rFonts w:cs="Times New Roman"/>
          <w:szCs w:val="24"/>
        </w:rPr>
        <w:instrText>ADDIN CSL_CITATION {"citationItems":[{"id":"ITEM-1","itemData":{"DOI":"10.1145/2736084.2736094","ISBN":"9781450333528","abstract":"Multiparty conferencing has traditionally been a relatively expensive application that was only used in enterprise scenarios. Recently, however, the landscape has started to shift in ways that could change this. Ever-increasing bandwidth and processing capabilities make it possible for mobile endpoints and laptop computers to easily handle multiple incoming media streams (both audio and video). The development of Web Real-Time Communications (WebRTC) has also significantly simplified the development of video conferencing applications and made them mainstream. Both of these changes provide a way of replacing expensive video mixers (that produce composited videos) with light-weight video routers (that selectively forward streams). In this paper, we describe a Multipoint Control Unit (MCU) that identifies and selects the last N dominant speakers and forwards their streams to all the conference participants. We evaluate the performance of this Selective Forwarding Unit (SFU) against a simplistic everyone-to-everyone (full-star) MCU. Our results show that the SFU uses 45% less CPU and 63% less bandwidth when forwarding media for 10 of the endpoints in a 30-participant conference.","author":[{"dropping-particle":"","family":"Grozev","given":"Boris","non-dropping-particle":"","parse-names":false,"suffix":""},{"dropping-particle":"","family":"Marinov","given":"Lyubomir","non-dropping-particle":"","parse-names":false,"suffix":""},{"dropping-particle":"","family":"Singh","given":"Varun","non-dropping-particle":"","parse-names":false,"suffix":""},{"dropping-particle":"","family":"Ivov","given":"Emil","non-dropping-particle":"","parse-names":false,"suffix":""}],"container-title":"Proceedings of the 25th ACM Workshop on Network and Operating Systems Support for Digital Audio and Video, NOSSDAV 2015","id":"ITEM-1","issued":{"date-parts":[["2015"]]},"page":"19-24","title":"Last N: Relevance-based selectivity for forwarding video in multimedia conferences","type":"paper-conference"},"uris":["http://www.mendeley.com/documents/?uuid=cabc7943-b360-492a-9b1c-dd69c62f92b4"]}],"mendeley":{"formattedCitation":"(Grozev et al., 2015)","plainTextFormattedCitation":"(Grozev et al., 2015)","previouslyFormattedCitation":"(Grozev et al., 2015)"},"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Grozev et al., 2015)</w:t>
      </w:r>
      <w:r w:rsidRPr="005D1BAC">
        <w:rPr>
          <w:rFonts w:cs="Times New Roman"/>
          <w:szCs w:val="24"/>
        </w:rPr>
        <w:fldChar w:fldCharType="end"/>
      </w:r>
      <w:r w:rsidRPr="005D1BAC">
        <w:rPr>
          <w:rFonts w:cs="Times New Roman"/>
          <w:szCs w:val="24"/>
        </w:rPr>
        <w:t>.</w:t>
      </w:r>
    </w:p>
    <w:p w14:paraId="16293365"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 xml:space="preserve">Skema </w:t>
      </w:r>
      <w:r w:rsidRPr="005D1BAC">
        <w:rPr>
          <w:rFonts w:cs="Times New Roman"/>
          <w:i/>
          <w:iCs/>
          <w:szCs w:val="24"/>
        </w:rPr>
        <w:t>Last N</w:t>
      </w:r>
      <w:r w:rsidRPr="005D1BAC">
        <w:rPr>
          <w:rFonts w:cs="Times New Roman"/>
          <w:szCs w:val="24"/>
        </w:rPr>
        <w:t xml:space="preserve"> termasuk ke dalam metode pendekatan yang dipertimbangkan tim proyek untuk mengurangi penggunaan </w:t>
      </w:r>
      <w:r w:rsidRPr="005D1BAC">
        <w:rPr>
          <w:rFonts w:cs="Times New Roman"/>
          <w:i/>
          <w:iCs/>
          <w:szCs w:val="24"/>
        </w:rPr>
        <w:t>bandwidth</w:t>
      </w:r>
      <w:r w:rsidRPr="005D1BAC">
        <w:rPr>
          <w:rFonts w:cs="Times New Roman"/>
          <w:szCs w:val="24"/>
        </w:rPr>
        <w:t xml:space="preserve"> pada konferensi video, namun skema ini tidak sesuai dengan kebutuhan klien sehingga tidak digunakan.</w:t>
      </w:r>
    </w:p>
    <w:p w14:paraId="45A56110" w14:textId="77777777" w:rsidR="00222C2F" w:rsidRPr="005D1BAC" w:rsidRDefault="00222C2F" w:rsidP="00222C2F">
      <w:pPr>
        <w:pStyle w:val="Heading3"/>
      </w:pPr>
      <w:bookmarkStart w:id="64" w:name="_Toc59721030"/>
      <w:bookmarkStart w:id="65" w:name="_Toc60131862"/>
      <w:bookmarkStart w:id="66" w:name="_Toc64571749"/>
      <w:r w:rsidRPr="005D1BAC">
        <w:t>Pagination</w:t>
      </w:r>
      <w:bookmarkEnd w:id="64"/>
      <w:bookmarkEnd w:id="65"/>
      <w:bookmarkEnd w:id="66"/>
    </w:p>
    <w:p w14:paraId="74898591" w14:textId="77777777" w:rsidR="00222C2F" w:rsidRPr="005D1BAC" w:rsidRDefault="00222C2F" w:rsidP="00222C2F">
      <w:pPr>
        <w:autoSpaceDE w:val="0"/>
        <w:autoSpaceDN w:val="0"/>
        <w:adjustRightInd w:val="0"/>
        <w:spacing w:after="0"/>
        <w:rPr>
          <w:rFonts w:cs="Times New Roman"/>
          <w:szCs w:val="24"/>
        </w:rPr>
      </w:pPr>
      <w:r w:rsidRPr="005D1BAC">
        <w:rPr>
          <w:rFonts w:cs="Times New Roman"/>
          <w:i/>
          <w:iCs/>
          <w:szCs w:val="24"/>
        </w:rPr>
        <w:t>Pagination</w:t>
      </w:r>
      <w:r w:rsidRPr="005D1BAC">
        <w:rPr>
          <w:rFonts w:cs="Times New Roman"/>
          <w:szCs w:val="24"/>
        </w:rPr>
        <w:t xml:space="preserve"> adalah suatu metode pembagian konten situs </w:t>
      </w:r>
      <w:r w:rsidRPr="005D1BAC">
        <w:rPr>
          <w:rFonts w:cs="Times New Roman"/>
          <w:i/>
          <w:iCs/>
          <w:szCs w:val="24"/>
        </w:rPr>
        <w:t>website</w:t>
      </w:r>
      <w:r w:rsidRPr="005D1BAC">
        <w:rPr>
          <w:rFonts w:cs="Times New Roman"/>
          <w:szCs w:val="24"/>
        </w:rPr>
        <w:t xml:space="preserve"> menjadi beberapa halaman terpisah. Pada proyek ini, </w:t>
      </w:r>
      <w:r w:rsidRPr="005D1BAC">
        <w:rPr>
          <w:rFonts w:cs="Times New Roman"/>
          <w:i/>
          <w:iCs/>
          <w:szCs w:val="24"/>
        </w:rPr>
        <w:t>pagination</w:t>
      </w:r>
      <w:r w:rsidRPr="005D1BAC">
        <w:rPr>
          <w:rFonts w:cs="Times New Roman"/>
          <w:szCs w:val="24"/>
        </w:rPr>
        <w:t xml:space="preserve"> diterapkan untuk membatasi jumlah data audio dan video partisipan </w:t>
      </w:r>
      <w:r w:rsidRPr="005D1BAC">
        <w:rPr>
          <w:rFonts w:cs="Times New Roman"/>
          <w:i/>
          <w:iCs/>
          <w:szCs w:val="24"/>
        </w:rPr>
        <w:t>remote</w:t>
      </w:r>
      <w:r w:rsidRPr="005D1BAC">
        <w:rPr>
          <w:rFonts w:cs="Times New Roman"/>
          <w:szCs w:val="24"/>
        </w:rPr>
        <w:t xml:space="preserve"> yang diterima partisipan lokal dalam kurun waktu tertentu. Implementasi </w:t>
      </w:r>
      <w:r w:rsidRPr="005D1BAC">
        <w:rPr>
          <w:rFonts w:cs="Times New Roman"/>
          <w:i/>
          <w:iCs/>
          <w:szCs w:val="24"/>
        </w:rPr>
        <w:t>pagination</w:t>
      </w:r>
      <w:r w:rsidRPr="005D1BAC">
        <w:rPr>
          <w:rFonts w:cs="Times New Roman"/>
          <w:szCs w:val="24"/>
        </w:rPr>
        <w:t xml:space="preserve"> tidak hanya dikakukan pada </w:t>
      </w:r>
      <w:r w:rsidRPr="005D1BAC">
        <w:rPr>
          <w:rFonts w:cs="Times New Roman"/>
          <w:i/>
          <w:iCs/>
          <w:szCs w:val="24"/>
        </w:rPr>
        <w:t>web frontend</w:t>
      </w:r>
      <w:r w:rsidRPr="005D1BAC">
        <w:rPr>
          <w:rFonts w:cs="Times New Roman"/>
          <w:szCs w:val="24"/>
        </w:rPr>
        <w:t xml:space="preserve"> Jitsi Meet – dengan menyembunyikan tampilan video partisipan </w:t>
      </w:r>
      <w:r w:rsidRPr="005D1BAC">
        <w:rPr>
          <w:rFonts w:cs="Times New Roman"/>
          <w:i/>
          <w:iCs/>
          <w:szCs w:val="24"/>
        </w:rPr>
        <w:t>remote</w:t>
      </w:r>
      <w:r w:rsidRPr="005D1BAC">
        <w:rPr>
          <w:rFonts w:cs="Times New Roman"/>
          <w:szCs w:val="24"/>
        </w:rPr>
        <w:t xml:space="preserve">, namun juga pada </w:t>
      </w:r>
      <w:r w:rsidRPr="005D1BAC">
        <w:rPr>
          <w:rFonts w:cs="Times New Roman"/>
          <w:i/>
          <w:iCs/>
          <w:szCs w:val="24"/>
        </w:rPr>
        <w:t>backend</w:t>
      </w:r>
      <w:r w:rsidRPr="005D1BAC">
        <w:rPr>
          <w:rFonts w:cs="Times New Roman"/>
          <w:szCs w:val="24"/>
        </w:rPr>
        <w:t xml:space="preserve"> aplikasi Jitsi dengan menghentikan pengiriman data sehingga penggunaan </w:t>
      </w:r>
      <w:r w:rsidRPr="005D1BAC">
        <w:rPr>
          <w:rFonts w:cs="Times New Roman"/>
          <w:i/>
          <w:iCs/>
          <w:szCs w:val="24"/>
        </w:rPr>
        <w:t>bandwidth</w:t>
      </w:r>
      <w:r w:rsidRPr="005D1BAC">
        <w:rPr>
          <w:rFonts w:cs="Times New Roman"/>
          <w:szCs w:val="24"/>
        </w:rPr>
        <w:t xml:space="preserve"> akan lebih kecil dibandingkan dengan sebelum penerapan </w:t>
      </w:r>
      <w:r w:rsidRPr="005D1BAC">
        <w:rPr>
          <w:rFonts w:cs="Times New Roman"/>
          <w:i/>
          <w:iCs/>
          <w:szCs w:val="24"/>
        </w:rPr>
        <w:t>pagination</w:t>
      </w:r>
      <w:r w:rsidRPr="005D1BAC">
        <w:rPr>
          <w:rFonts w:cs="Times New Roman"/>
          <w:szCs w:val="24"/>
        </w:rPr>
        <w:t>.</w:t>
      </w:r>
      <w:bookmarkStart w:id="67" w:name="_Toc59721031"/>
    </w:p>
    <w:p w14:paraId="5AD5F4F3" w14:textId="77777777" w:rsidR="00222C2F" w:rsidRPr="005D1BAC" w:rsidRDefault="00222C2F" w:rsidP="00222C2F">
      <w:pPr>
        <w:pStyle w:val="Heading3"/>
      </w:pPr>
      <w:bookmarkStart w:id="68" w:name="_Toc60131863"/>
      <w:bookmarkStart w:id="69" w:name="_Toc64571750"/>
      <w:r w:rsidRPr="005D1BAC">
        <w:t>WebRTC</w:t>
      </w:r>
      <w:bookmarkEnd w:id="68"/>
      <w:bookmarkEnd w:id="69"/>
    </w:p>
    <w:p w14:paraId="5D22F00F" w14:textId="77777777" w:rsidR="00222C2F" w:rsidRPr="005D1BAC" w:rsidRDefault="00222C2F" w:rsidP="00222C2F">
      <w:pPr>
        <w:rPr>
          <w:shd w:val="clear" w:color="auto" w:fill="FFFFFF"/>
        </w:rPr>
      </w:pPr>
      <w:r w:rsidRPr="005D1BAC">
        <w:rPr>
          <w:shd w:val="clear" w:color="auto" w:fill="FFFFFF"/>
        </w:rPr>
        <w:t xml:space="preserve">WebRTC adalah teknologi yang dikembangkan oleh tim Google WebRTC untuk menambahkan fitur komunikasi </w:t>
      </w:r>
      <w:r w:rsidRPr="005D1BAC">
        <w:rPr>
          <w:i/>
          <w:iCs/>
          <w:shd w:val="clear" w:color="auto" w:fill="FFFFFF"/>
        </w:rPr>
        <w:t>real-time</w:t>
      </w:r>
      <w:r w:rsidRPr="005D1BAC">
        <w:rPr>
          <w:shd w:val="clear" w:color="auto" w:fill="FFFFFF"/>
        </w:rPr>
        <w:t xml:space="preserve"> pada aplikasi. Teknologi ini mendukung pengiriman data video, suara, dan generik antar pengguna; digunakan pada aplikasi konferensi video. Teknologi ini diimplementasikan sebagai </w:t>
      </w:r>
      <w:r w:rsidRPr="005D1BAC">
        <w:rPr>
          <w:i/>
          <w:iCs/>
          <w:shd w:val="clear" w:color="auto" w:fill="FFFFFF"/>
        </w:rPr>
        <w:t>open web standard</w:t>
      </w:r>
      <w:r w:rsidRPr="005D1BAC">
        <w:rPr>
          <w:shd w:val="clear" w:color="auto" w:fill="FFFFFF"/>
        </w:rPr>
        <w:t xml:space="preserve"> dan tersedia sebagai API JavaScript di berbagai browser. Untuk aplikasi </w:t>
      </w:r>
      <w:r w:rsidRPr="005D1BAC">
        <w:rPr>
          <w:i/>
          <w:iCs/>
          <w:shd w:val="clear" w:color="auto" w:fill="FFFFFF"/>
        </w:rPr>
        <w:t>native</w:t>
      </w:r>
      <w:r w:rsidRPr="005D1BAC">
        <w:rPr>
          <w:shd w:val="clear" w:color="auto" w:fill="FFFFFF"/>
        </w:rPr>
        <w:t xml:space="preserve">, misal </w:t>
      </w:r>
      <w:r w:rsidRPr="005D1BAC">
        <w:rPr>
          <w:shd w:val="clear" w:color="auto" w:fill="FFFFFF"/>
        </w:rPr>
        <w:lastRenderedPageBreak/>
        <w:t xml:space="preserve">aplikasi Android atau iOS, tersedia </w:t>
      </w:r>
      <w:r w:rsidRPr="005D1BAC">
        <w:rPr>
          <w:i/>
          <w:iCs/>
          <w:shd w:val="clear" w:color="auto" w:fill="FFFFFF"/>
        </w:rPr>
        <w:t>library</w:t>
      </w:r>
      <w:r w:rsidRPr="005D1BAC">
        <w:rPr>
          <w:shd w:val="clear" w:color="auto" w:fill="FFFFFF"/>
        </w:rPr>
        <w:t xml:space="preserve"> untuk fungsionalitas yang sama. Proyek WebRTC bersifat </w:t>
      </w:r>
      <w:r w:rsidRPr="005D1BAC">
        <w:rPr>
          <w:i/>
          <w:iCs/>
          <w:shd w:val="clear" w:color="auto" w:fill="FFFFFF"/>
        </w:rPr>
        <w:t>open-source</w:t>
      </w:r>
      <w:r w:rsidRPr="005D1BAC">
        <w:rPr>
          <w:shd w:val="clear" w:color="auto" w:fill="FFFFFF"/>
        </w:rPr>
        <w:t xml:space="preserve"> dan didukung oleh Apple, Google, Microsoft, dan Mozilla </w:t>
      </w:r>
      <w:r w:rsidRPr="005D1BAC">
        <w:rPr>
          <w:shd w:val="clear" w:color="auto" w:fill="FFFFFF"/>
        </w:rPr>
        <w:fldChar w:fldCharType="begin" w:fldLock="1"/>
      </w:r>
      <w:r w:rsidRPr="005D1BAC">
        <w:rPr>
          <w:shd w:val="clear" w:color="auto" w:fill="FFFFFF"/>
        </w:rPr>
        <w:instrText>ADDIN CSL_CITATION {"citationItems":[{"id":"ITEM-1","itemData":{"URL":"https://webrtc.org/","accessed":{"date-parts":[["2020","12","27"]]},"id":"ITEM-1","issued":{"date-parts":[["0"]]},"title":"WebRTC","type":"webpage"},"uris":["http://www.mendeley.com/documents/?uuid=935788e1-2e43-34b8-a6ad-277c8c69aaba"]}],"mendeley":{"formattedCitation":"(&lt;i&gt;WebRTC&lt;/i&gt;, n.d.)","plainTextFormattedCitation":"(WebRTC, n.d.)","previouslyFormattedCitation":"(&lt;i&gt;WebRTC&lt;/i&gt;, n.d.)"},"properties":{"noteIndex":0},"schema":"https://github.com/citation-style-language/schema/raw/master/csl-citation.json"}</w:instrText>
      </w:r>
      <w:r w:rsidRPr="005D1BAC">
        <w:rPr>
          <w:shd w:val="clear" w:color="auto" w:fill="FFFFFF"/>
        </w:rPr>
        <w:fldChar w:fldCharType="separate"/>
      </w:r>
      <w:r w:rsidRPr="005D1BAC">
        <w:rPr>
          <w:noProof/>
          <w:shd w:val="clear" w:color="auto" w:fill="FFFFFF"/>
        </w:rPr>
        <w:t>(</w:t>
      </w:r>
      <w:r w:rsidRPr="005D1BAC">
        <w:rPr>
          <w:i/>
          <w:noProof/>
          <w:shd w:val="clear" w:color="auto" w:fill="FFFFFF"/>
        </w:rPr>
        <w:t>WebRTC</w:t>
      </w:r>
      <w:r w:rsidRPr="005D1BAC">
        <w:rPr>
          <w:noProof/>
          <w:shd w:val="clear" w:color="auto" w:fill="FFFFFF"/>
        </w:rPr>
        <w:t>, n.d.)</w:t>
      </w:r>
      <w:r w:rsidRPr="005D1BAC">
        <w:rPr>
          <w:shd w:val="clear" w:color="auto" w:fill="FFFFFF"/>
        </w:rPr>
        <w:fldChar w:fldCharType="end"/>
      </w:r>
      <w:r w:rsidRPr="005D1BAC">
        <w:rPr>
          <w:shd w:val="clear" w:color="auto" w:fill="FFFFFF"/>
        </w:rPr>
        <w:t>.</w:t>
      </w:r>
    </w:p>
    <w:p w14:paraId="20604ADD" w14:textId="77777777" w:rsidR="00222C2F" w:rsidRPr="005D1BAC" w:rsidRDefault="00222C2F" w:rsidP="00222C2F">
      <w:pPr>
        <w:pStyle w:val="Heading3"/>
      </w:pPr>
      <w:bookmarkStart w:id="70" w:name="_Toc60131864"/>
      <w:bookmarkStart w:id="71" w:name="_Toc64571751"/>
      <w:r w:rsidRPr="005D1BAC">
        <w:t>RESTful API</w:t>
      </w:r>
      <w:bookmarkEnd w:id="67"/>
      <w:bookmarkEnd w:id="70"/>
      <w:bookmarkEnd w:id="71"/>
    </w:p>
    <w:p w14:paraId="2924CAD7" w14:textId="77777777" w:rsidR="00222C2F" w:rsidRPr="005D1BAC" w:rsidRDefault="00222C2F" w:rsidP="00222C2F">
      <w:r w:rsidRPr="005D1BAC">
        <w:rPr>
          <w:i/>
          <w:iCs/>
        </w:rPr>
        <w:t>REpresentational State Transfer</w:t>
      </w:r>
      <w:r w:rsidRPr="005D1BAC">
        <w:t xml:space="preserve"> (REST) adalah model arsitektur untuk sistem hypermedia terdistribusi yang dicetuskan oleh Roy Fielding di dalam disertasinya pada tahun 2000 </w:t>
      </w:r>
      <w:r w:rsidRPr="005D1BAC">
        <w:fldChar w:fldCharType="begin" w:fldLock="1"/>
      </w:r>
      <w:r w:rsidRPr="005D1BAC">
        <w:instrText>ADDIN CSL_CITATION {"citationItems":[{"id":"ITEM-1","itemData":{"URL":"https://restfulapi.net/","abstract":"REST is acronym for REpresentational State Transfer. It is architectural style for distributed hypermedia systems and was first presented by Roy Fielding in 2000 in his famous dissertation.","accessed":{"date-parts":[["2020","12","27"]]},"container-title":"restfulapi.net","id":"ITEM-1","issued":{"date-parts":[["0"]]},"title":"What is REST - REST API Tutorial","type":"webpage"},"uris":["http://www.mendeley.com/documents/?uuid=41a3a45e-078e-3cac-8f30-837f42a75af9"]}],"mendeley":{"formattedCitation":"(&lt;i&gt;What is REST - REST API Tutorial&lt;/i&gt;, n.d.)","manualFormatting":"(What is REST – REST API Tutorial, n.d.)","plainTextFormattedCitation":"(What is REST - REST API Tutorial, n.d.)","previouslyFormattedCitation":"(&lt;i&gt;What is REST - REST API Tutorial&lt;/i&gt;, n.d.)"},"properties":{"noteIndex":0},"schema":"https://github.com/citation-style-language/schema/raw/master/csl-citation.json"}</w:instrText>
      </w:r>
      <w:r w:rsidRPr="005D1BAC">
        <w:fldChar w:fldCharType="separate"/>
      </w:r>
      <w:r w:rsidRPr="005D1BAC">
        <w:rPr>
          <w:noProof/>
        </w:rPr>
        <w:t>(</w:t>
      </w:r>
      <w:r w:rsidRPr="005D1BAC">
        <w:rPr>
          <w:i/>
          <w:noProof/>
        </w:rPr>
        <w:t>What is REST – REST API Tutorial,</w:t>
      </w:r>
      <w:r w:rsidRPr="005D1BAC">
        <w:rPr>
          <w:noProof/>
        </w:rPr>
        <w:t xml:space="preserve"> n.d.)</w:t>
      </w:r>
      <w:r w:rsidRPr="005D1BAC">
        <w:fldChar w:fldCharType="end"/>
      </w:r>
      <w:r w:rsidRPr="005D1BAC">
        <w:t>.</w:t>
      </w:r>
    </w:p>
    <w:p w14:paraId="038669AF" w14:textId="77777777" w:rsidR="00222C2F" w:rsidRPr="005D1BAC" w:rsidRDefault="00222C2F" w:rsidP="00222C2F">
      <w:r w:rsidRPr="005D1BAC">
        <w:rPr>
          <w:i/>
          <w:iCs/>
        </w:rPr>
        <w:t>Application Programming Interface</w:t>
      </w:r>
      <w:r w:rsidRPr="005D1BAC">
        <w:t xml:space="preserve"> (API) adalah kumpulan protokol yang menjadi kontrak dalam komunikasi antara penyedia informasi dan pengguna </w:t>
      </w:r>
      <w:r w:rsidRPr="005D1BAC">
        <w:fldChar w:fldCharType="begin" w:fldLock="1"/>
      </w:r>
      <w:r w:rsidRPr="005D1BAC">
        <w:instrText>ADDIN CSL_CITATION {"citationItems":[{"id":"ITEM-1","itemData":{"author":[{"dropping-particle":"","family":"Framework","given":"Building A Results","non-dropping-particle":"","parse-names":false,"suffix":""},{"dropping-particle":"","family":"Tips","given":"About","non-dropping-particle":"","parse-names":false,"suffix":""}],"container-title":"MuleSoft","id":"ITEM-1","issue":"13","issued":{"date-parts":[["2010"]]},"page":"1-12","title":"What is a REST API?","type":"article-journal"},"uris":["http://www.mendeley.com/documents/?uuid=6321be67-a34d-3dc9-bf81-eb43b324ff53"]}],"mendeley":{"formattedCitation":"(Framework &amp; Tips, 2010)","plainTextFormattedCitation":"(Framework &amp; Tips, 2010)","previouslyFormattedCitation":"(Framework &amp; Tips, 2010)"},"properties":{"noteIndex":0},"schema":"https://github.com/citation-style-language/schema/raw/master/csl-citation.json"}</w:instrText>
      </w:r>
      <w:r w:rsidRPr="005D1BAC">
        <w:fldChar w:fldCharType="separate"/>
      </w:r>
      <w:r w:rsidRPr="005D1BAC">
        <w:rPr>
          <w:noProof/>
        </w:rPr>
        <w:t>(Framework &amp; Tips, 2010)</w:t>
      </w:r>
      <w:r w:rsidRPr="005D1BAC">
        <w:fldChar w:fldCharType="end"/>
      </w:r>
      <w:r w:rsidRPr="005D1BAC">
        <w:t xml:space="preserve">. Suatu API dapat disebut RESTful API apabila memenuhi enam kriteria berikut </w:t>
      </w:r>
    </w:p>
    <w:p w14:paraId="56910E4D" w14:textId="77777777" w:rsidR="00222C2F" w:rsidRPr="005D1BAC" w:rsidRDefault="00222C2F" w:rsidP="00021A26">
      <w:pPr>
        <w:pStyle w:val="ListParagraph"/>
        <w:numPr>
          <w:ilvl w:val="0"/>
          <w:numId w:val="7"/>
        </w:numPr>
      </w:pPr>
      <w:r w:rsidRPr="005D1BAC">
        <w:rPr>
          <w:i/>
          <w:iCs/>
        </w:rPr>
        <w:t>Client – server</w:t>
      </w:r>
      <w:r w:rsidRPr="005D1BAC">
        <w:t xml:space="preserve">, klien dan penyimpanan data (server) diimplementasi secara terpisah, meningkatkan portabilitas klien di berbagai </w:t>
      </w:r>
      <w:r w:rsidRPr="005D1BAC">
        <w:rPr>
          <w:i/>
          <w:iCs/>
        </w:rPr>
        <w:t>platform</w:t>
      </w:r>
      <w:r w:rsidRPr="005D1BAC">
        <w:t xml:space="preserve"> dan skalabilitas dengan menyederhanakan komponen server.</w:t>
      </w:r>
    </w:p>
    <w:p w14:paraId="15DE94DD" w14:textId="77777777" w:rsidR="00222C2F" w:rsidRPr="005D1BAC" w:rsidRDefault="00222C2F" w:rsidP="00021A26">
      <w:pPr>
        <w:pStyle w:val="ListParagraph"/>
        <w:numPr>
          <w:ilvl w:val="0"/>
          <w:numId w:val="7"/>
        </w:numPr>
      </w:pPr>
      <w:r w:rsidRPr="005D1BAC">
        <w:rPr>
          <w:i/>
          <w:iCs/>
        </w:rPr>
        <w:t>Stateless</w:t>
      </w:r>
      <w:r w:rsidRPr="005D1BAC">
        <w:t xml:space="preserve">, </w:t>
      </w:r>
      <w:r w:rsidRPr="005D1BAC">
        <w:rPr>
          <w:i/>
          <w:iCs/>
        </w:rPr>
        <w:t>request</w:t>
      </w:r>
      <w:r w:rsidRPr="005D1BAC">
        <w:t xml:space="preserve"> dari klien harus mengandung semua informasi yang penting untuk dapat dipahami server dan tidak dapat menggunakan konteks yang disimpan di server.</w:t>
      </w:r>
    </w:p>
    <w:p w14:paraId="1701A38D" w14:textId="77777777" w:rsidR="00222C2F" w:rsidRPr="005D1BAC" w:rsidRDefault="00222C2F" w:rsidP="00021A26">
      <w:pPr>
        <w:pStyle w:val="ListParagraph"/>
        <w:numPr>
          <w:ilvl w:val="0"/>
          <w:numId w:val="7"/>
        </w:numPr>
      </w:pPr>
      <w:r w:rsidRPr="005D1BAC">
        <w:rPr>
          <w:rFonts w:cs="Times New Roman"/>
          <w:i/>
          <w:iCs/>
          <w:szCs w:val="24"/>
        </w:rPr>
        <w:t>Cacheable</w:t>
      </w:r>
      <w:r w:rsidRPr="005D1BAC">
        <w:rPr>
          <w:rFonts w:cs="Times New Roman"/>
          <w:szCs w:val="24"/>
        </w:rPr>
        <w:t xml:space="preserve">, data respon terhadap sebuah </w:t>
      </w:r>
      <w:r w:rsidRPr="005D1BAC">
        <w:rPr>
          <w:rFonts w:cs="Times New Roman"/>
          <w:i/>
          <w:iCs/>
          <w:szCs w:val="24"/>
        </w:rPr>
        <w:t>request</w:t>
      </w:r>
      <w:r w:rsidRPr="005D1BAC">
        <w:rPr>
          <w:rFonts w:cs="Times New Roman"/>
          <w:szCs w:val="24"/>
        </w:rPr>
        <w:t xml:space="preserve"> diberi label </w:t>
      </w:r>
      <w:r w:rsidRPr="005D1BAC">
        <w:rPr>
          <w:rFonts w:cs="Times New Roman"/>
          <w:i/>
          <w:iCs/>
          <w:szCs w:val="24"/>
        </w:rPr>
        <w:t>cacheable</w:t>
      </w:r>
      <w:r w:rsidRPr="005D1BAC">
        <w:rPr>
          <w:rFonts w:cs="Times New Roman"/>
          <w:szCs w:val="24"/>
        </w:rPr>
        <w:t xml:space="preserve"> atau </w:t>
      </w:r>
      <w:r w:rsidRPr="005D1BAC">
        <w:rPr>
          <w:rFonts w:cs="Times New Roman"/>
          <w:i/>
          <w:iCs/>
          <w:szCs w:val="24"/>
        </w:rPr>
        <w:t>non-cacheable</w:t>
      </w:r>
      <w:r w:rsidRPr="005D1BAC">
        <w:rPr>
          <w:rFonts w:cs="Times New Roman"/>
          <w:szCs w:val="24"/>
        </w:rPr>
        <w:t xml:space="preserve">. Jika </w:t>
      </w:r>
      <w:r w:rsidRPr="005D1BAC">
        <w:rPr>
          <w:rFonts w:cs="Times New Roman"/>
          <w:i/>
          <w:iCs/>
          <w:szCs w:val="24"/>
        </w:rPr>
        <w:t>cacheable</w:t>
      </w:r>
      <w:r w:rsidRPr="005D1BAC">
        <w:rPr>
          <w:rFonts w:cs="Times New Roman"/>
          <w:szCs w:val="24"/>
        </w:rPr>
        <w:t xml:space="preserve">, data respons dapat digunakan kembali untuk </w:t>
      </w:r>
      <w:r w:rsidRPr="005D1BAC">
        <w:rPr>
          <w:rFonts w:cs="Times New Roman"/>
          <w:i/>
          <w:iCs/>
          <w:szCs w:val="24"/>
        </w:rPr>
        <w:t>request</w:t>
      </w:r>
      <w:r w:rsidRPr="005D1BAC">
        <w:rPr>
          <w:rFonts w:cs="Times New Roman"/>
          <w:szCs w:val="24"/>
        </w:rPr>
        <w:t xml:space="preserve"> yang serupa.</w:t>
      </w:r>
    </w:p>
    <w:p w14:paraId="34EC13B7" w14:textId="77777777" w:rsidR="00222C2F" w:rsidRPr="005D1BAC" w:rsidRDefault="00222C2F" w:rsidP="00021A26">
      <w:pPr>
        <w:pStyle w:val="ListParagraph"/>
        <w:numPr>
          <w:ilvl w:val="0"/>
          <w:numId w:val="7"/>
        </w:numPr>
      </w:pPr>
      <w:r w:rsidRPr="005D1BAC">
        <w:rPr>
          <w:rFonts w:cs="Times New Roman"/>
          <w:i/>
          <w:iCs/>
          <w:szCs w:val="24"/>
        </w:rPr>
        <w:t>Uniform interface,</w:t>
      </w:r>
      <w:r w:rsidRPr="005D1BAC">
        <w:rPr>
          <w:rFonts w:cs="Times New Roman"/>
          <w:szCs w:val="24"/>
        </w:rPr>
        <w:t xml:space="preserve"> </w:t>
      </w:r>
      <w:r w:rsidRPr="005D1BAC">
        <w:rPr>
          <w:rFonts w:cs="Times New Roman"/>
          <w:i/>
          <w:iCs/>
          <w:szCs w:val="24"/>
        </w:rPr>
        <w:t>interface</w:t>
      </w:r>
      <w:r w:rsidRPr="005D1BAC">
        <w:rPr>
          <w:rFonts w:cs="Times New Roman"/>
          <w:szCs w:val="24"/>
        </w:rPr>
        <w:t xml:space="preserve"> seragam sehingga informasi yang dikirimkan dalam bentuk/format yang standar.</w:t>
      </w:r>
    </w:p>
    <w:p w14:paraId="5FBD35DC" w14:textId="77777777" w:rsidR="00222C2F" w:rsidRPr="005D1BAC" w:rsidRDefault="00222C2F" w:rsidP="00021A26">
      <w:pPr>
        <w:pStyle w:val="ListParagraph"/>
        <w:numPr>
          <w:ilvl w:val="0"/>
          <w:numId w:val="7"/>
        </w:numPr>
      </w:pPr>
      <w:r w:rsidRPr="005D1BAC">
        <w:rPr>
          <w:rFonts w:cs="Times New Roman"/>
          <w:i/>
          <w:iCs/>
          <w:szCs w:val="24"/>
        </w:rPr>
        <w:t>Layered system,</w:t>
      </w:r>
      <w:r w:rsidRPr="005D1BAC">
        <w:rPr>
          <w:rFonts w:cs="Times New Roman"/>
          <w:szCs w:val="24"/>
        </w:rPr>
        <w:t xml:space="preserve"> bentuk sistem berlapis yang tersusun secara hierarkis dengan setiap lapisan tidak mengetahui lapisan lain, kecuali lapisan yang berinteraksi secara langsung satu sama lain, untuk enkapsulasi informasi hanya di satu lapisan tertentu.</w:t>
      </w:r>
    </w:p>
    <w:p w14:paraId="78C825B7" w14:textId="77777777" w:rsidR="00222C2F" w:rsidRPr="005D1BAC" w:rsidRDefault="00222C2F" w:rsidP="00021A26">
      <w:pPr>
        <w:pStyle w:val="ListParagraph"/>
        <w:numPr>
          <w:ilvl w:val="0"/>
          <w:numId w:val="7"/>
        </w:numPr>
      </w:pPr>
      <w:r w:rsidRPr="005D1BAC">
        <w:rPr>
          <w:rFonts w:cs="Times New Roman"/>
          <w:i/>
          <w:iCs/>
          <w:szCs w:val="24"/>
        </w:rPr>
        <w:t xml:space="preserve">Code on demand </w:t>
      </w:r>
      <w:r w:rsidRPr="005D1BAC">
        <w:rPr>
          <w:rFonts w:cs="Times New Roman"/>
          <w:szCs w:val="24"/>
        </w:rPr>
        <w:t>(opsional), meningkatkan fungsionalitas klien dengan mengunduh dan menjalankan kode dalam bentuk applet atau skrip.</w:t>
      </w:r>
    </w:p>
    <w:p w14:paraId="315BD3CB" w14:textId="77777777" w:rsidR="00222C2F" w:rsidRPr="005D1BAC" w:rsidRDefault="00222C2F" w:rsidP="00222C2F">
      <w:pPr>
        <w:autoSpaceDE w:val="0"/>
        <w:autoSpaceDN w:val="0"/>
        <w:adjustRightInd w:val="0"/>
        <w:spacing w:after="0"/>
        <w:rPr>
          <w:rFonts w:cs="Times New Roman"/>
          <w:color w:val="000000"/>
          <w:szCs w:val="24"/>
          <w:shd w:val="clear" w:color="auto" w:fill="FFFFFF"/>
        </w:rPr>
      </w:pPr>
      <w:r w:rsidRPr="005D1BAC">
        <w:rPr>
          <w:rFonts w:cs="Times New Roman"/>
          <w:szCs w:val="24"/>
        </w:rPr>
        <w:lastRenderedPageBreak/>
        <w:t xml:space="preserve">Pada arsitektur REST, informasi di server (disebut </w:t>
      </w:r>
      <w:r w:rsidRPr="005D1BAC">
        <w:rPr>
          <w:rFonts w:cs="Times New Roman"/>
          <w:i/>
          <w:iCs/>
          <w:szCs w:val="24"/>
        </w:rPr>
        <w:t>resource</w:t>
      </w:r>
      <w:r w:rsidRPr="005D1BAC">
        <w:rPr>
          <w:rFonts w:cs="Times New Roman"/>
          <w:szCs w:val="24"/>
        </w:rPr>
        <w:t xml:space="preserve">) diidentifikasi oleh </w:t>
      </w:r>
      <w:r w:rsidRPr="005D1BAC">
        <w:rPr>
          <w:rFonts w:cs="Times New Roman"/>
          <w:i/>
          <w:iCs/>
          <w:szCs w:val="24"/>
        </w:rPr>
        <w:t>Universal Resource Identifier</w:t>
      </w:r>
      <w:r w:rsidRPr="005D1BAC">
        <w:rPr>
          <w:rFonts w:cs="Times New Roman"/>
          <w:szCs w:val="24"/>
        </w:rPr>
        <w:t xml:space="preserve"> (URI). </w:t>
      </w:r>
      <w:r w:rsidRPr="005D1BAC">
        <w:rPr>
          <w:rFonts w:cs="Times New Roman"/>
          <w:i/>
          <w:iCs/>
          <w:szCs w:val="24"/>
        </w:rPr>
        <w:t>Resource</w:t>
      </w:r>
      <w:r w:rsidRPr="005D1BAC">
        <w:rPr>
          <w:rFonts w:cs="Times New Roman"/>
          <w:szCs w:val="24"/>
        </w:rPr>
        <w:t xml:space="preserve"> dikirimkan kepada klien dalam bentuk representasi </w:t>
      </w:r>
      <w:r w:rsidRPr="005D1BAC">
        <w:rPr>
          <w:rFonts w:cs="Times New Roman"/>
          <w:i/>
          <w:iCs/>
          <w:szCs w:val="24"/>
        </w:rPr>
        <w:t>JavaScript Object Notation</w:t>
      </w:r>
      <w:r w:rsidRPr="005D1BAC">
        <w:rPr>
          <w:rFonts w:cs="Times New Roman"/>
          <w:szCs w:val="24"/>
        </w:rPr>
        <w:t xml:space="preserve"> (JSON), HTML, XML, XLT, atau teks melalui </w:t>
      </w:r>
      <w:r w:rsidRPr="005D1BAC">
        <w:rPr>
          <w:rFonts w:cs="Times New Roman"/>
          <w:i/>
          <w:iCs/>
          <w:szCs w:val="24"/>
        </w:rPr>
        <w:t>Hypertext Transfer Protocol</w:t>
      </w:r>
      <w:r w:rsidRPr="005D1BAC">
        <w:rPr>
          <w:rFonts w:cs="Times New Roman"/>
          <w:szCs w:val="24"/>
        </w:rPr>
        <w:t xml:space="preserve"> (HTTP). </w:t>
      </w:r>
      <w:r w:rsidRPr="005D1BAC">
        <w:rPr>
          <w:rFonts w:cs="Times New Roman"/>
          <w:color w:val="000000"/>
          <w:szCs w:val="24"/>
          <w:shd w:val="clear" w:color="auto" w:fill="FFFFFF"/>
        </w:rPr>
        <w:t xml:space="preserve"> </w:t>
      </w:r>
    </w:p>
    <w:p w14:paraId="2AD8E565" w14:textId="77777777" w:rsidR="00222C2F" w:rsidRPr="005D1BAC" w:rsidRDefault="00222C2F" w:rsidP="009243E6">
      <w:pPr>
        <w:pStyle w:val="Heading2"/>
      </w:pPr>
      <w:bookmarkStart w:id="72" w:name="_Toc59721032"/>
      <w:bookmarkStart w:id="73" w:name="_Toc60131865"/>
      <w:bookmarkStart w:id="74" w:name="_Toc64571752"/>
      <w:r w:rsidRPr="005D1BAC">
        <w:t>Bahasa Pemrograman dan Teknologi</w:t>
      </w:r>
      <w:bookmarkEnd w:id="72"/>
      <w:bookmarkEnd w:id="73"/>
      <w:bookmarkEnd w:id="74"/>
    </w:p>
    <w:p w14:paraId="5DE51494" w14:textId="77777777" w:rsidR="00222C2F" w:rsidRPr="005D1BAC" w:rsidRDefault="00222C2F" w:rsidP="00222C2F">
      <w:pPr>
        <w:spacing w:after="0"/>
      </w:pPr>
      <w:r w:rsidRPr="005D1BAC">
        <w:rPr>
          <w:rFonts w:cs="Times New Roman"/>
          <w:szCs w:val="24"/>
        </w:rPr>
        <w:t xml:space="preserve">Subbab ini berisi penjelasan ringkas mengenai bahasa pemrograman dan beberapa teknologi yang digunakan untuk menunjuang pengerjaan proyek </w:t>
      </w:r>
      <w:r w:rsidRPr="005D1BAC">
        <w:rPr>
          <w:rFonts w:cs="Times New Roman"/>
          <w:i/>
          <w:iCs/>
          <w:szCs w:val="24"/>
        </w:rPr>
        <w:t>Jitsi Bandwidth Reduction</w:t>
      </w:r>
      <w:r w:rsidRPr="005D1BAC">
        <w:rPr>
          <w:rFonts w:cs="Times New Roman"/>
          <w:szCs w:val="24"/>
        </w:rPr>
        <w:t>.</w:t>
      </w:r>
    </w:p>
    <w:p w14:paraId="38535725" w14:textId="77777777" w:rsidR="00222C2F" w:rsidRPr="005D1BAC" w:rsidRDefault="00222C2F" w:rsidP="00222C2F">
      <w:pPr>
        <w:pStyle w:val="Heading3"/>
      </w:pPr>
      <w:bookmarkStart w:id="75" w:name="_Toc59721033"/>
      <w:bookmarkStart w:id="76" w:name="_Toc60131866"/>
      <w:bookmarkStart w:id="77" w:name="_Toc64571753"/>
      <w:r w:rsidRPr="005D1BAC">
        <w:t>XMPP</w:t>
      </w:r>
      <w:bookmarkEnd w:id="75"/>
      <w:bookmarkEnd w:id="76"/>
      <w:bookmarkEnd w:id="77"/>
    </w:p>
    <w:p w14:paraId="7042F710" w14:textId="77777777" w:rsidR="00222C2F" w:rsidRPr="005D1BAC" w:rsidRDefault="00222C2F" w:rsidP="00222C2F">
      <w:pPr>
        <w:autoSpaceDE w:val="0"/>
        <w:autoSpaceDN w:val="0"/>
        <w:adjustRightInd w:val="0"/>
        <w:spacing w:after="0"/>
        <w:rPr>
          <w:rFonts w:cs="Times New Roman"/>
          <w:szCs w:val="24"/>
        </w:rPr>
      </w:pPr>
      <w:r w:rsidRPr="005D1BAC">
        <w:rPr>
          <w:rFonts w:cs="Times New Roman"/>
          <w:i/>
          <w:iCs/>
          <w:szCs w:val="24"/>
        </w:rPr>
        <w:t>Extensible Messaging and Presence Protocol</w:t>
      </w:r>
      <w:r w:rsidRPr="005D1BAC">
        <w:rPr>
          <w:rFonts w:cs="Times New Roman"/>
          <w:szCs w:val="24"/>
        </w:rPr>
        <w:t xml:space="preserve"> (XMPP) adalah protokol jaringan berbasis XML yang digunakan untuk melakukan komunikasi secara </w:t>
      </w:r>
      <w:r w:rsidRPr="005D1BAC">
        <w:rPr>
          <w:rFonts w:cs="Times New Roman"/>
          <w:i/>
          <w:iCs/>
          <w:szCs w:val="24"/>
        </w:rPr>
        <w:t>real-time</w:t>
      </w:r>
      <w:r w:rsidRPr="005D1BAC">
        <w:rPr>
          <w:rFonts w:cs="Times New Roman"/>
          <w:szCs w:val="24"/>
        </w:rPr>
        <w:t xml:space="preserve"> </w:t>
      </w:r>
      <w:r w:rsidRPr="005D1BAC">
        <w:rPr>
          <w:rFonts w:cs="Times New Roman"/>
          <w:szCs w:val="24"/>
        </w:rPr>
        <w:fldChar w:fldCharType="begin" w:fldLock="1"/>
      </w:r>
      <w:r w:rsidRPr="005D1BAC">
        <w:rPr>
          <w:rFonts w:cs="Times New Roman"/>
          <w:szCs w:val="24"/>
        </w:rPr>
        <w:instrText>ADDIN CSL_CITATION {"citationItems":[{"id":"ITEM-1","itemData":{"URL":"https://prosody.im/doc/xmpp","accessed":{"date-parts":[["2020","12","27"]]},"id":"ITEM-1","issued":{"date-parts":[["2018"]]},"title":"XMPP – Prosody IM","type":"webpage"},"uris":["http://www.mendeley.com/documents/?uuid=29147f22-e1bb-3e8f-bf2c-86bc404b8e85"]}],"mendeley":{"formattedCitation":"(&lt;i&gt;XMPP – Prosody IM&lt;/i&gt;, 2018)","plainTextFormattedCitation":"(XMPP – Prosody IM, 2018)","previouslyFormattedCitation":"(&lt;i&gt;XMPP – Prosody IM&lt;/i&gt;, 2018)"},"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XMPP – Prosody IM</w:t>
      </w:r>
      <w:r w:rsidRPr="005D1BAC">
        <w:rPr>
          <w:rFonts w:cs="Times New Roman"/>
          <w:noProof/>
          <w:szCs w:val="24"/>
        </w:rPr>
        <w:t>, 2018)</w:t>
      </w:r>
      <w:r w:rsidRPr="005D1BAC">
        <w:rPr>
          <w:rFonts w:cs="Times New Roman"/>
          <w:szCs w:val="24"/>
        </w:rPr>
        <w:fldChar w:fldCharType="end"/>
      </w:r>
      <w:r w:rsidRPr="005D1BAC">
        <w:rPr>
          <w:rFonts w:cs="Times New Roman"/>
          <w:i/>
          <w:iCs/>
          <w:szCs w:val="24"/>
        </w:rPr>
        <w:t>.</w:t>
      </w:r>
      <w:r w:rsidRPr="005D1BAC">
        <w:rPr>
          <w:rFonts w:cs="Times New Roman"/>
          <w:szCs w:val="24"/>
        </w:rPr>
        <w:t xml:space="preserve"> XMPP mendukung berbagai aplikasi termasuk di antaranya: perpesanan instan, obrolan multi-pihak, panggilan audio dan video, </w:t>
      </w:r>
      <w:r w:rsidRPr="005D1BAC">
        <w:rPr>
          <w:rFonts w:cs="Times New Roman"/>
          <w:i/>
          <w:iCs/>
          <w:szCs w:val="24"/>
        </w:rPr>
        <w:t>middleware</w:t>
      </w:r>
      <w:r w:rsidRPr="005D1BAC">
        <w:rPr>
          <w:rFonts w:cs="Times New Roman"/>
          <w:szCs w:val="24"/>
        </w:rPr>
        <w:t xml:space="preserve"> ringan, sindikasi konten, dan penentuan rute data XML.</w:t>
      </w:r>
    </w:p>
    <w:p w14:paraId="540D0BBC" w14:textId="77777777" w:rsidR="00222C2F" w:rsidRPr="005D1BAC" w:rsidRDefault="00222C2F" w:rsidP="00222C2F">
      <w:pPr>
        <w:pStyle w:val="Heading3"/>
      </w:pPr>
      <w:bookmarkStart w:id="78" w:name="_Toc59721034"/>
      <w:bookmarkStart w:id="79" w:name="_Toc60131867"/>
      <w:bookmarkStart w:id="80" w:name="_Toc64571754"/>
      <w:r w:rsidRPr="005D1BAC">
        <w:t>Java</w:t>
      </w:r>
      <w:bookmarkEnd w:id="78"/>
      <w:bookmarkEnd w:id="79"/>
      <w:bookmarkEnd w:id="80"/>
    </w:p>
    <w:p w14:paraId="13880CEE"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Java adalah bahasa pemrograman berorientasi objek yang dikembangkan oleh Sun Microsystems dan dirilis pada tahun 1995. Java tidak terikat pada perangkat keras atau sistem operasi tertentu (</w:t>
      </w:r>
      <w:r w:rsidRPr="005D1BAC">
        <w:rPr>
          <w:rFonts w:cs="Times New Roman"/>
          <w:i/>
          <w:iCs/>
          <w:szCs w:val="24"/>
        </w:rPr>
        <w:t>platform-neutral</w:t>
      </w:r>
      <w:r w:rsidRPr="005D1BAC">
        <w:rPr>
          <w:rFonts w:cs="Times New Roman"/>
          <w:szCs w:val="24"/>
        </w:rPr>
        <w:t>), dan didukung di berbagai sistem operasi, di antaranya: Windows, Mac OS, dan UNIX</w:t>
      </w:r>
      <w:r w:rsidRPr="005D1BAC">
        <w:t xml:space="preserve">. Java dimodelkan dari bahasa pemrograman C dan C++ dengan modifikasi sedemikian rupa sehingga bahasa ini lebih canggih daripada pendahulunya. </w:t>
      </w:r>
      <w:r w:rsidRPr="005D1BAC">
        <w:rPr>
          <w:rFonts w:cs="Times New Roman"/>
          <w:szCs w:val="24"/>
        </w:rPr>
        <w:t xml:space="preserve">Java dirancang sebagai bahasa yang andal, portabel, sederhana, ringkas, dan interaktif </w:t>
      </w:r>
      <w:r w:rsidRPr="005D1BAC">
        <w:rPr>
          <w:rFonts w:cs="Times New Roman"/>
          <w:szCs w:val="24"/>
        </w:rPr>
        <w:fldChar w:fldCharType="begin" w:fldLock="1"/>
      </w:r>
      <w:r w:rsidRPr="005D1BAC">
        <w:rPr>
          <w:rFonts w:cs="Times New Roman"/>
          <w:szCs w:val="24"/>
        </w:rPr>
        <w:instrText>ADDIN CSL_CITATION {"citationItems":[{"id":"ITEM-1","itemData":{"author":[{"dropping-particle":"","family":"Devosa","given":"I.","non-dropping-particle":"","parse-names":false,"suffix":""},{"dropping-particle":"","family":"Csallner","given":"A.","non-dropping-particle":"","parse-names":false,"suffix":""}],"id":"ITEM-1","issued":{"date-parts":[["2010"]]},"title":"Introduction to Java Programming Language","type":"article-journal"},"uris":["http://www.mendeley.com/documents/?uuid=65a9000c-2664-3482-819f-64f2f20ecdc0"]}],"mendeley":{"formattedCitation":"(Devosa &amp; Csallner, 2010)","plainTextFormattedCitation":"(Devosa &amp; Csallner, 2010)","previouslyFormattedCitation":"(Devosa &amp; Csallner, 2010)"},"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Devosa &amp; Csallner, 2010)</w:t>
      </w:r>
      <w:r w:rsidRPr="005D1BAC">
        <w:rPr>
          <w:rFonts w:cs="Times New Roman"/>
          <w:szCs w:val="24"/>
        </w:rPr>
        <w:fldChar w:fldCharType="end"/>
      </w:r>
      <w:r w:rsidRPr="005D1BAC">
        <w:rPr>
          <w:rFonts w:cs="Times New Roman"/>
          <w:szCs w:val="24"/>
        </w:rPr>
        <w:t>.</w:t>
      </w:r>
    </w:p>
    <w:p w14:paraId="6564D3EF" w14:textId="4451F185" w:rsidR="00222C2F" w:rsidRPr="005D1BAC" w:rsidRDefault="00222C2F" w:rsidP="00222C2F">
      <w:pPr>
        <w:autoSpaceDE w:val="0"/>
        <w:autoSpaceDN w:val="0"/>
        <w:adjustRightInd w:val="0"/>
        <w:spacing w:after="0"/>
      </w:pPr>
      <w:r w:rsidRPr="005D1BAC">
        <w:rPr>
          <w:rFonts w:cs="Times New Roman"/>
          <w:szCs w:val="24"/>
        </w:rPr>
        <w:t xml:space="preserve">Pada aplikasi Jitsi, bahaha pemrograman Java digunakan untuk membangun Jitsi Videobridge dan Jitsi Conference Focus. Di samping itu, kedua komponen ini pun menggunakan bahasa pemrograman Kotlin, namun pada lingkup proyek ini, tidak </w:t>
      </w:r>
      <w:r w:rsidR="005D4BCE" w:rsidRPr="005D1BAC">
        <w:rPr>
          <w:rFonts w:cs="Times New Roman"/>
          <w:szCs w:val="24"/>
        </w:rPr>
        <w:t xml:space="preserve">dibuat </w:t>
      </w:r>
      <w:r w:rsidRPr="005D1BAC">
        <w:rPr>
          <w:rFonts w:cs="Times New Roman"/>
          <w:szCs w:val="24"/>
        </w:rPr>
        <w:t xml:space="preserve">modifikasi </w:t>
      </w:r>
      <w:r w:rsidR="007117A8" w:rsidRPr="005D1BAC">
        <w:rPr>
          <w:rFonts w:cs="Times New Roman"/>
          <w:szCs w:val="24"/>
        </w:rPr>
        <w:t xml:space="preserve">untuk </w:t>
      </w:r>
      <w:r w:rsidRPr="005D1BAC">
        <w:rPr>
          <w:rFonts w:cs="Times New Roman"/>
          <w:szCs w:val="24"/>
        </w:rPr>
        <w:t xml:space="preserve">bagian program </w:t>
      </w:r>
      <w:r w:rsidR="002F3CC7" w:rsidRPr="005D1BAC">
        <w:rPr>
          <w:rFonts w:cs="Times New Roman"/>
          <w:szCs w:val="24"/>
        </w:rPr>
        <w:t xml:space="preserve">yang menggunakan </w:t>
      </w:r>
      <w:r w:rsidRPr="005D1BAC">
        <w:rPr>
          <w:rFonts w:cs="Times New Roman"/>
          <w:szCs w:val="24"/>
        </w:rPr>
        <w:t>bahasa Kotlin.</w:t>
      </w:r>
    </w:p>
    <w:p w14:paraId="682370FB" w14:textId="77777777" w:rsidR="00222C2F" w:rsidRPr="005D1BAC" w:rsidRDefault="00222C2F" w:rsidP="00222C2F">
      <w:pPr>
        <w:pStyle w:val="Heading3"/>
      </w:pPr>
      <w:bookmarkStart w:id="81" w:name="_Toc59721035"/>
      <w:bookmarkStart w:id="82" w:name="_Toc60131868"/>
      <w:bookmarkStart w:id="83" w:name="_Toc64571755"/>
      <w:r w:rsidRPr="005D1BAC">
        <w:lastRenderedPageBreak/>
        <w:t>JavaScript</w:t>
      </w:r>
      <w:bookmarkEnd w:id="81"/>
      <w:bookmarkEnd w:id="82"/>
      <w:bookmarkEnd w:id="83"/>
    </w:p>
    <w:p w14:paraId="32B2425F"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JavaScript adalah bahasa skrip atau bahasa pemrograman yang digunakan untuk menerapkan fitur kompleks pada halaman web. JavaScript adalah salah satu dari tiga teknologi web standar (dua teknologi lainnya yaitu HTML dan CSS) </w:t>
      </w:r>
      <w:r w:rsidRPr="005D1BAC">
        <w:rPr>
          <w:rFonts w:cs="Times New Roman"/>
          <w:szCs w:val="24"/>
        </w:rPr>
        <w:fldChar w:fldCharType="begin" w:fldLock="1"/>
      </w:r>
      <w:r w:rsidRPr="005D1BAC">
        <w:rPr>
          <w:rFonts w:cs="Times New Roman"/>
          <w:szCs w:val="24"/>
        </w:rPr>
        <w:instrText>ADDIN CSL_CITATION {"citationItems":[{"id":"ITEM-1","itemData":{"id":"ITEM-1","issued":{"date-parts":[["2019"]]},"title":"What is JavaScript? - Learn web development | MDN","type":"article"},"uris":["http://www.mendeley.com/documents/?uuid=bdb4db9d-97f5-36a4-9fbb-f97c277903dc"]}],"mendeley":{"formattedCitation":"(&lt;i&gt;What is JavaScript? - Learn web development | MDN&lt;/i&gt;, 2019)","plainTextFormattedCitation":"(What is JavaScript? - Learn web development | MDN, 2019)","previouslyFormattedCitation":"(&lt;i&gt;What is JavaScript? - Learn web development | MDN&lt;/i&gt;, 2019)"},"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What is JavaScript? - Learn web development | MDN</w:t>
      </w:r>
      <w:r w:rsidRPr="005D1BAC">
        <w:rPr>
          <w:rFonts w:cs="Times New Roman"/>
          <w:noProof/>
          <w:szCs w:val="24"/>
        </w:rPr>
        <w:t>, 2019)</w:t>
      </w:r>
      <w:r w:rsidRPr="005D1BAC">
        <w:rPr>
          <w:rFonts w:cs="Times New Roman"/>
          <w:szCs w:val="24"/>
        </w:rPr>
        <w:fldChar w:fldCharType="end"/>
      </w:r>
      <w:r w:rsidRPr="005D1BAC">
        <w:rPr>
          <w:rFonts w:cs="Times New Roman"/>
          <w:szCs w:val="24"/>
        </w:rPr>
        <w:t>.</w:t>
      </w:r>
    </w:p>
    <w:p w14:paraId="7BA913A5"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 xml:space="preserve">Pada aplikasi Jitsi, bahaha pemrograman JavaScript digunakan untuk membangun Jitsi Meet, sebagai </w:t>
      </w:r>
      <w:r w:rsidRPr="005D1BAC">
        <w:rPr>
          <w:rFonts w:cs="Times New Roman"/>
          <w:i/>
          <w:iCs/>
          <w:szCs w:val="24"/>
        </w:rPr>
        <w:t>web frontend</w:t>
      </w:r>
      <w:r w:rsidRPr="005D1BAC">
        <w:rPr>
          <w:rFonts w:cs="Times New Roman"/>
          <w:szCs w:val="24"/>
        </w:rPr>
        <w:t xml:space="preserve"> aplikasi Jitsi.</w:t>
      </w:r>
    </w:p>
    <w:p w14:paraId="206398AE" w14:textId="77777777" w:rsidR="00222C2F" w:rsidRPr="005D1BAC" w:rsidRDefault="00222C2F" w:rsidP="00222C2F">
      <w:pPr>
        <w:pStyle w:val="Heading3"/>
      </w:pPr>
      <w:bookmarkStart w:id="84" w:name="_Toc59721036"/>
      <w:bookmarkStart w:id="85" w:name="_Toc60131869"/>
      <w:bookmarkStart w:id="86" w:name="_Toc64571756"/>
      <w:r w:rsidRPr="005D1BAC">
        <w:t>Lua</w:t>
      </w:r>
      <w:bookmarkEnd w:id="84"/>
      <w:bookmarkEnd w:id="85"/>
      <w:bookmarkEnd w:id="86"/>
    </w:p>
    <w:p w14:paraId="27E508E1" w14:textId="77777777" w:rsidR="00222C2F" w:rsidRPr="005D1BAC" w:rsidRDefault="00222C2F" w:rsidP="00222C2F">
      <w:pPr>
        <w:autoSpaceDE w:val="0"/>
        <w:autoSpaceDN w:val="0"/>
        <w:adjustRightInd w:val="0"/>
        <w:rPr>
          <w:rFonts w:cs="Times New Roman"/>
          <w:szCs w:val="24"/>
        </w:rPr>
      </w:pPr>
      <w:r w:rsidRPr="005D1BAC">
        <w:t>Lua adalah bahasa skrip yang mendukung berbagai jenis pemrograman, termasuk prosedural, berorientasi objek, fungsional, berbasis data</w:t>
      </w:r>
      <w:r w:rsidRPr="005D1BAC">
        <w:rPr>
          <w:rFonts w:cs="Times New Roman"/>
          <w:szCs w:val="24"/>
        </w:rPr>
        <w:t xml:space="preserve">, dan deskripsi data. Lua dikembangkan dan dikelola oleh sebuah tim dari Pontifical Catholic University of Rio de Janeiro di Brazil </w:t>
      </w:r>
      <w:r w:rsidRPr="005D1BAC">
        <w:rPr>
          <w:rFonts w:cs="Times New Roman"/>
          <w:szCs w:val="24"/>
        </w:rPr>
        <w:fldChar w:fldCharType="begin" w:fldLock="1"/>
      </w:r>
      <w:r w:rsidRPr="005D1BAC">
        <w:rPr>
          <w:rFonts w:cs="Times New Roman"/>
          <w:szCs w:val="24"/>
        </w:rPr>
        <w:instrText>ADDIN CSL_CITATION {"citationItems":[{"id":"ITEM-1","itemData":{"URL":"https://www.lua.org/about.html","accessed":{"date-parts":[["2020","12","27"]]},"container-title":"Lua","id":"ITEM-1","issued":{"date-parts":[["2018"]]},"title":"Lua: About","type":"webpage"},"uris":["http://www.mendeley.com/documents/?uuid=8b877aa7-5e53-3126-9e13-6fd9c2edbfd0"]}],"mendeley":{"formattedCitation":"(&lt;i&gt;Lua: About&lt;/i&gt;, 2018)","plainTextFormattedCitation":"(Lua: About, 2018)","previouslyFormattedCitation":"(&lt;i&gt;Lua: About&lt;/i&gt;, 2018)"},"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Lua: About</w:t>
      </w:r>
      <w:r w:rsidRPr="005D1BAC">
        <w:rPr>
          <w:rFonts w:cs="Times New Roman"/>
          <w:noProof/>
          <w:szCs w:val="24"/>
        </w:rPr>
        <w:t>, 2018)</w:t>
      </w:r>
      <w:r w:rsidRPr="005D1BAC">
        <w:rPr>
          <w:rFonts w:cs="Times New Roman"/>
          <w:szCs w:val="24"/>
        </w:rPr>
        <w:fldChar w:fldCharType="end"/>
      </w:r>
      <w:r w:rsidRPr="005D1BAC">
        <w:rPr>
          <w:rFonts w:cs="Times New Roman"/>
          <w:szCs w:val="24"/>
        </w:rPr>
        <w:t>.</w:t>
      </w:r>
    </w:p>
    <w:p w14:paraId="18926606"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Pada aplikasi Jitsi, bahaha pemrograman Lua digunakan untuk membangun modul Prosody yang terdapat di Jitsi Meet.</w:t>
      </w:r>
    </w:p>
    <w:p w14:paraId="4360B631" w14:textId="77777777" w:rsidR="00222C2F" w:rsidRPr="005D1BAC" w:rsidRDefault="00222C2F" w:rsidP="00222C2F">
      <w:pPr>
        <w:pStyle w:val="Heading3"/>
      </w:pPr>
      <w:bookmarkStart w:id="87" w:name="_Toc59721037"/>
      <w:bookmarkStart w:id="88" w:name="_Toc60131870"/>
      <w:bookmarkStart w:id="89" w:name="_Toc64571757"/>
      <w:r w:rsidRPr="005D1BAC">
        <w:t>React</w:t>
      </w:r>
      <w:bookmarkEnd w:id="87"/>
      <w:bookmarkEnd w:id="88"/>
      <w:bookmarkEnd w:id="89"/>
    </w:p>
    <w:p w14:paraId="703A509C"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React adalah </w:t>
      </w:r>
      <w:r w:rsidRPr="005D1BAC">
        <w:rPr>
          <w:rFonts w:cs="Times New Roman"/>
          <w:i/>
          <w:iCs/>
          <w:szCs w:val="24"/>
        </w:rPr>
        <w:t>library</w:t>
      </w:r>
      <w:r w:rsidRPr="005D1BAC">
        <w:rPr>
          <w:rFonts w:cs="Times New Roman"/>
          <w:szCs w:val="24"/>
        </w:rPr>
        <w:t xml:space="preserve"> JavaScript yang deklaratif, efisien, dan fleksibel untuk membangun </w:t>
      </w:r>
      <w:r w:rsidRPr="005D1BAC">
        <w:rPr>
          <w:rFonts w:cs="Times New Roman"/>
          <w:i/>
          <w:iCs/>
          <w:szCs w:val="24"/>
        </w:rPr>
        <w:t>user interface</w:t>
      </w:r>
      <w:r w:rsidRPr="005D1BAC">
        <w:rPr>
          <w:rFonts w:cs="Times New Roman"/>
          <w:szCs w:val="24"/>
        </w:rPr>
        <w:t xml:space="preserve"> (UI) yang kompleks dari potongan-potongan kode yang disebut “komponen” </w:t>
      </w:r>
      <w:r w:rsidRPr="005D1BAC">
        <w:rPr>
          <w:rFonts w:cs="Times New Roman"/>
          <w:szCs w:val="24"/>
        </w:rPr>
        <w:fldChar w:fldCharType="begin" w:fldLock="1"/>
      </w:r>
      <w:r w:rsidRPr="005D1BAC">
        <w:rPr>
          <w:rFonts w:cs="Times New Roman"/>
          <w:szCs w:val="24"/>
        </w:rPr>
        <w:instrText>ADDIN CSL_CITATION {"citationItems":[{"id":"ITEM-1","itemData":{"URL":"https://reactjs.org/tutorial/tutorial.html#what-is-react","abstract":"A JavaScript library for building user interfaces","accessed":{"date-parts":[["2020","12","27"]]},"author":[{"dropping-particle":"","family":"Facebook","given":"","non-dropping-particle":"","parse-names":false,"suffix":""}],"id":"ITEM-1","issued":{"date-parts":[["2020"]]},"title":"Tutorial: Intro to React – React","type":"webpage"},"uris":["http://www.mendeley.com/documents/?uuid=f057e503-123e-3be0-88e5-be018111cb91"]}],"mendeley":{"formattedCitation":"(Facebook, 2020)","plainTextFormattedCitation":"(Facebook, 2020)","previouslyFormattedCitation":"(Facebook, 2020)"},"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Facebook, 2020)</w:t>
      </w:r>
      <w:r w:rsidRPr="005D1BAC">
        <w:rPr>
          <w:rFonts w:cs="Times New Roman"/>
          <w:szCs w:val="24"/>
        </w:rPr>
        <w:fldChar w:fldCharType="end"/>
      </w:r>
      <w:r w:rsidRPr="005D1BAC">
        <w:rPr>
          <w:rFonts w:cs="Times New Roman"/>
          <w:szCs w:val="24"/>
        </w:rPr>
        <w:t>.</w:t>
      </w:r>
    </w:p>
    <w:p w14:paraId="08337693"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 xml:space="preserve">Pada aplikasi Jitsi, </w:t>
      </w:r>
      <w:r w:rsidRPr="005D1BAC">
        <w:rPr>
          <w:rFonts w:cs="Times New Roman"/>
          <w:i/>
          <w:iCs/>
          <w:szCs w:val="24"/>
        </w:rPr>
        <w:t xml:space="preserve">library </w:t>
      </w:r>
      <w:r w:rsidRPr="005D1BAC">
        <w:rPr>
          <w:rFonts w:cs="Times New Roman"/>
          <w:szCs w:val="24"/>
        </w:rPr>
        <w:t>React digunakan dalam pembangunan Jitsi Meet untuk mengelola fungsionalitas dan UI fitur pada komponen ini.</w:t>
      </w:r>
    </w:p>
    <w:p w14:paraId="3958894B" w14:textId="77777777" w:rsidR="00222C2F" w:rsidRPr="005D1BAC" w:rsidRDefault="00222C2F" w:rsidP="00222C2F">
      <w:pPr>
        <w:pStyle w:val="Heading3"/>
      </w:pPr>
      <w:bookmarkStart w:id="90" w:name="_Toc59721038"/>
      <w:bookmarkStart w:id="91" w:name="_Toc60131871"/>
      <w:bookmarkStart w:id="92" w:name="_Toc64571758"/>
      <w:r w:rsidRPr="005D1BAC">
        <w:t>AJAX</w:t>
      </w:r>
      <w:bookmarkEnd w:id="90"/>
      <w:bookmarkEnd w:id="91"/>
      <w:bookmarkEnd w:id="92"/>
    </w:p>
    <w:p w14:paraId="1497DC50" w14:textId="77777777" w:rsidR="00222C2F" w:rsidRPr="005D1BAC" w:rsidRDefault="00222C2F" w:rsidP="00222C2F">
      <w:pPr>
        <w:autoSpaceDE w:val="0"/>
        <w:autoSpaceDN w:val="0"/>
        <w:adjustRightInd w:val="0"/>
        <w:rPr>
          <w:rFonts w:cs="Times New Roman"/>
          <w:szCs w:val="24"/>
        </w:rPr>
      </w:pPr>
      <w:r w:rsidRPr="005D1BAC">
        <w:rPr>
          <w:rFonts w:cs="Times New Roman"/>
          <w:i/>
          <w:iCs/>
          <w:szCs w:val="24"/>
        </w:rPr>
        <w:t>Asynchronous JavaScript and XML</w:t>
      </w:r>
      <w:r w:rsidRPr="005D1BAC">
        <w:rPr>
          <w:rFonts w:cs="Times New Roman"/>
          <w:szCs w:val="24"/>
        </w:rPr>
        <w:t xml:space="preserve"> (AJAX) adalah metode penggunaan objek XMLHttpRequest untuk berkomunikasi dengan server yang dicetuskan oleh Jesse J. Garrett pada tahun 2005. AJAX digunakan untuk mengirim atau menerima informasi dalam format JSON, XML, HTML, atau teks. Selain itu, AJAX bersifat </w:t>
      </w:r>
      <w:r w:rsidRPr="005D1BAC">
        <w:rPr>
          <w:rFonts w:cs="Times New Roman"/>
          <w:i/>
          <w:iCs/>
          <w:szCs w:val="24"/>
        </w:rPr>
        <w:lastRenderedPageBreak/>
        <w:t>asynchronous</w:t>
      </w:r>
      <w:r w:rsidRPr="005D1BAC">
        <w:rPr>
          <w:rFonts w:cs="Times New Roman"/>
          <w:szCs w:val="24"/>
        </w:rPr>
        <w:t xml:space="preserve"> sehingga komunikasi dengan server tetap dilakukan tanpa </w:t>
      </w:r>
      <w:r w:rsidRPr="005D1BAC">
        <w:rPr>
          <w:rFonts w:cs="Times New Roman"/>
          <w:i/>
          <w:iCs/>
          <w:szCs w:val="24"/>
        </w:rPr>
        <w:t>refresh</w:t>
      </w:r>
      <w:r w:rsidRPr="005D1BAC">
        <w:rPr>
          <w:rFonts w:cs="Times New Roman"/>
          <w:szCs w:val="24"/>
        </w:rPr>
        <w:t xml:space="preserve"> situs/laman </w:t>
      </w:r>
      <w:r w:rsidRPr="005D1BAC">
        <w:rPr>
          <w:rFonts w:cs="Times New Roman"/>
          <w:i/>
          <w:iCs/>
          <w:szCs w:val="24"/>
        </w:rPr>
        <w:t>website</w:t>
      </w:r>
      <w:r w:rsidRPr="005D1BAC">
        <w:rPr>
          <w:rFonts w:cs="Times New Roman"/>
          <w:szCs w:val="24"/>
        </w:rPr>
        <w:t xml:space="preserve"> </w:t>
      </w:r>
      <w:r w:rsidRPr="005D1BAC">
        <w:rPr>
          <w:rFonts w:cs="Times New Roman"/>
          <w:szCs w:val="24"/>
        </w:rPr>
        <w:fldChar w:fldCharType="begin" w:fldLock="1"/>
      </w:r>
      <w:r w:rsidRPr="005D1BAC">
        <w:rPr>
          <w:rFonts w:cs="Times New Roman"/>
          <w:szCs w:val="24"/>
        </w:rPr>
        <w:instrText>ADDIN CSL_CITATION {"citationItems":[{"id":"ITEM-1","itemData":{"URL":"https://developer.mozilla.org/en-US/docs/Web/Guide/AJAX/Getting_Started","accessed":{"date-parts":[["2020","12","27"]]},"author":[{"dropping-particle":"","family":"Luis","given":"Angel","non-dropping-particle":"","parse-names":false,"suffix":""},{"dropping-particle":"","family":"Negi","given":"Shubham","non-dropping-particle":"","parse-names":false,"suffix":""},{"dropping-particle":"","family":"Mills","given":"Chris","non-dropping-particle":"","parse-names":false,"suffix":""}],"id":"ITEM-1","issued":{"date-parts":[["2019"]]},"title":"Getting Started - Developer guides | MDN","type":"webpage"},"uris":["http://www.mendeley.com/documents/?uuid=e78e0aee-66ff-3fff-9e39-39473118a217"]}],"mendeley":{"formattedCitation":"(Luis et al., 2019)","plainTextFormattedCitation":"(Luis et al., 2019)","previouslyFormattedCitation":"(Luis et al., 2019)"},"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Luis et al., 2019)</w:t>
      </w:r>
      <w:r w:rsidRPr="005D1BAC">
        <w:rPr>
          <w:rFonts w:cs="Times New Roman"/>
          <w:szCs w:val="24"/>
        </w:rPr>
        <w:fldChar w:fldCharType="end"/>
      </w:r>
      <w:r w:rsidRPr="005D1BAC">
        <w:rPr>
          <w:rFonts w:cs="Times New Roman"/>
          <w:szCs w:val="24"/>
        </w:rPr>
        <w:t>.</w:t>
      </w:r>
    </w:p>
    <w:p w14:paraId="20EBA947"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 xml:space="preserve">Pada pengerjaan proyek ini, metode AJAX digunakan dalam pembuatan fungsi untuk pemanggilan fungsi RESTful API yang diimpelementasi di Jitsi Videobridge – </w:t>
      </w:r>
      <w:r w:rsidRPr="005D1BAC">
        <w:rPr>
          <w:rFonts w:cs="Times New Roman"/>
          <w:i/>
          <w:iCs/>
          <w:szCs w:val="24"/>
        </w:rPr>
        <w:t>backend</w:t>
      </w:r>
      <w:r w:rsidRPr="005D1BAC">
        <w:rPr>
          <w:rFonts w:cs="Times New Roman"/>
          <w:szCs w:val="24"/>
        </w:rPr>
        <w:t xml:space="preserve"> – dari Jitsi Meet</w:t>
      </w:r>
      <w:r w:rsidRPr="005D1BAC">
        <w:rPr>
          <w:rFonts w:cs="Times New Roman"/>
          <w:i/>
          <w:iCs/>
          <w:szCs w:val="24"/>
        </w:rPr>
        <w:t xml:space="preserve"> </w:t>
      </w:r>
      <w:r w:rsidRPr="005D1BAC">
        <w:rPr>
          <w:rFonts w:cs="Times New Roman"/>
          <w:szCs w:val="24"/>
        </w:rPr>
        <w:t xml:space="preserve">– </w:t>
      </w:r>
      <w:r w:rsidRPr="005D1BAC">
        <w:rPr>
          <w:rFonts w:cs="Times New Roman"/>
          <w:i/>
          <w:iCs/>
          <w:szCs w:val="24"/>
        </w:rPr>
        <w:t>web frontend</w:t>
      </w:r>
      <w:r w:rsidRPr="005D1BAC">
        <w:rPr>
          <w:rFonts w:cs="Times New Roman"/>
          <w:szCs w:val="24"/>
        </w:rPr>
        <w:t>.</w:t>
      </w:r>
    </w:p>
    <w:p w14:paraId="0BC9D5D3" w14:textId="77777777" w:rsidR="00222C2F" w:rsidRPr="005D1BAC" w:rsidRDefault="00222C2F" w:rsidP="00222C2F">
      <w:pPr>
        <w:pStyle w:val="Heading3"/>
      </w:pPr>
      <w:bookmarkStart w:id="93" w:name="_Toc59721039"/>
      <w:bookmarkStart w:id="94" w:name="_Toc60131872"/>
      <w:bookmarkStart w:id="95" w:name="_Toc64571759"/>
      <w:r w:rsidRPr="005D1BAC">
        <w:t>Axios</w:t>
      </w:r>
      <w:bookmarkEnd w:id="93"/>
      <w:bookmarkEnd w:id="94"/>
      <w:bookmarkEnd w:id="95"/>
    </w:p>
    <w:p w14:paraId="591CA8A3" w14:textId="77777777" w:rsidR="00222C2F" w:rsidRPr="005D1BAC" w:rsidRDefault="00222C2F" w:rsidP="00222C2F">
      <w:r w:rsidRPr="005D1BAC">
        <w:t xml:space="preserve">Axios adalah </w:t>
      </w:r>
      <w:r w:rsidRPr="005D1BAC">
        <w:rPr>
          <w:i/>
          <w:iCs/>
        </w:rPr>
        <w:t>library</w:t>
      </w:r>
      <w:r w:rsidRPr="005D1BAC">
        <w:t xml:space="preserve"> JavaScript untuk membuat </w:t>
      </w:r>
      <w:r w:rsidRPr="005D1BAC">
        <w:rPr>
          <w:i/>
          <w:iCs/>
        </w:rPr>
        <w:t>request</w:t>
      </w:r>
      <w:r w:rsidRPr="005D1BAC">
        <w:t xml:space="preserve"> HTTP dari node.js atau XMLHttpRequest dari browser. Axios mendukung API Promise untuk permintaan </w:t>
      </w:r>
      <w:r w:rsidRPr="005D1BAC">
        <w:rPr>
          <w:i/>
          <w:iCs/>
        </w:rPr>
        <w:t>asynchronous</w:t>
      </w:r>
      <w:r w:rsidRPr="005D1BAC">
        <w:t xml:space="preserve">, mengubah data </w:t>
      </w:r>
      <w:r w:rsidRPr="005D1BAC">
        <w:rPr>
          <w:i/>
          <w:iCs/>
        </w:rPr>
        <w:t xml:space="preserve">request </w:t>
      </w:r>
      <w:r w:rsidRPr="005D1BAC">
        <w:t xml:space="preserve">dan respons ke dalam format JSON secara otomatis, dan melindungi klien dari </w:t>
      </w:r>
      <w:r w:rsidRPr="005D1BAC">
        <w:rPr>
          <w:i/>
          <w:iCs/>
        </w:rPr>
        <w:t>client-site request forgery</w:t>
      </w:r>
      <w:r w:rsidRPr="005D1BAC">
        <w:t xml:space="preserve"> (CSRF) </w:t>
      </w:r>
      <w:r w:rsidRPr="005D1BAC">
        <w:fldChar w:fldCharType="begin" w:fldLock="1"/>
      </w:r>
      <w:r w:rsidRPr="005D1BAC">
        <w:instrText>ADDIN CSL_CITATION {"citationItems":[{"id":"ITEM-1","itemData":{"URL":"https://github.com/axios/axios","accessed":{"date-parts":[["2020","12","27"]]},"author":[{"dropping-particle":"","family":"Axios Community","given":"","non-dropping-particle":"","parse-names":false,"suffix":""}],"id":"ITEM-1","issued":{"date-parts":[["2020"]]},"title":"axios/axios: Promise based HTTP client for the browser and node.js","type":"webpage"},"uris":["http://www.mendeley.com/documents/?uuid=54bffdc7-7b4f-3b06-87c5-6374f186de3a"]}],"mendeley":{"formattedCitation":"(Axios Community, 2020)","plainTextFormattedCitation":"(Axios Community, 2020)","previouslyFormattedCitation":"(Axios Community, 2020)"},"properties":{"noteIndex":0},"schema":"https://github.com/citation-style-language/schema/raw/master/csl-citation.json"}</w:instrText>
      </w:r>
      <w:r w:rsidRPr="005D1BAC">
        <w:fldChar w:fldCharType="separate"/>
      </w:r>
      <w:r w:rsidRPr="005D1BAC">
        <w:rPr>
          <w:noProof/>
        </w:rPr>
        <w:t>(Axios Community, 2020)</w:t>
      </w:r>
      <w:r w:rsidRPr="005D1BAC">
        <w:fldChar w:fldCharType="end"/>
      </w:r>
      <w:r w:rsidRPr="005D1BAC">
        <w:t>.</w:t>
      </w:r>
    </w:p>
    <w:p w14:paraId="3B7E5CC4" w14:textId="77777777" w:rsidR="00222C2F" w:rsidRPr="005D1BAC" w:rsidRDefault="00222C2F" w:rsidP="00222C2F">
      <w:pPr>
        <w:spacing w:after="0"/>
      </w:pPr>
      <w:r w:rsidRPr="005D1BAC">
        <w:rPr>
          <w:rFonts w:cs="Times New Roman"/>
          <w:szCs w:val="24"/>
        </w:rPr>
        <w:t xml:space="preserve">Pada pengerjaan proyek ini, prmbuatan fungsi AJAX di Jitsi Meet menggunakan </w:t>
      </w:r>
      <w:r w:rsidRPr="005D1BAC">
        <w:rPr>
          <w:rFonts w:cs="Times New Roman"/>
          <w:i/>
          <w:iCs/>
          <w:szCs w:val="24"/>
        </w:rPr>
        <w:t>library</w:t>
      </w:r>
      <w:r w:rsidRPr="005D1BAC">
        <w:rPr>
          <w:rFonts w:cs="Times New Roman"/>
          <w:szCs w:val="24"/>
        </w:rPr>
        <w:t xml:space="preserve"> Axios.</w:t>
      </w:r>
    </w:p>
    <w:p w14:paraId="79B9A617" w14:textId="77777777" w:rsidR="00222C2F" w:rsidRPr="005D1BAC" w:rsidRDefault="00222C2F" w:rsidP="00222C2F">
      <w:pPr>
        <w:pStyle w:val="Heading3"/>
      </w:pPr>
      <w:bookmarkStart w:id="96" w:name="_Toc59721040"/>
      <w:bookmarkStart w:id="97" w:name="_Toc60131873"/>
      <w:bookmarkStart w:id="98" w:name="_Toc64571760"/>
      <w:r w:rsidRPr="005D1BAC">
        <w:t>Secure Shell</w:t>
      </w:r>
      <w:bookmarkEnd w:id="96"/>
      <w:bookmarkEnd w:id="97"/>
      <w:bookmarkEnd w:id="98"/>
    </w:p>
    <w:p w14:paraId="6225A6DB"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Secure Shell (SSH) adalah metode yang digunakan untuk mengakses perangkat lain, beserta data pada perangkat tersebut, secara </w:t>
      </w:r>
      <w:r w:rsidRPr="005D1BAC">
        <w:rPr>
          <w:rFonts w:cs="Times New Roman"/>
          <w:i/>
          <w:iCs/>
          <w:szCs w:val="24"/>
        </w:rPr>
        <w:t>remote.</w:t>
      </w:r>
      <w:r w:rsidRPr="005D1BAC">
        <w:rPr>
          <w:rFonts w:cs="Times New Roman"/>
          <w:szCs w:val="24"/>
        </w:rPr>
        <w:t xml:space="preserve"> SSH menyediakan beberapa metode </w:t>
      </w:r>
      <w:r w:rsidRPr="005D1BAC">
        <w:rPr>
          <w:rFonts w:cs="Times New Roman"/>
          <w:i/>
          <w:iCs/>
          <w:szCs w:val="24"/>
        </w:rPr>
        <w:t>authentication</w:t>
      </w:r>
      <w:r w:rsidRPr="005D1BAC">
        <w:rPr>
          <w:rFonts w:cs="Times New Roman"/>
          <w:szCs w:val="24"/>
        </w:rPr>
        <w:t xml:space="preserve"> yang kuat dan menjaga keamanan dan integritas komunikasi dengan enkripsi </w:t>
      </w:r>
      <w:r w:rsidRPr="005D1BAC">
        <w:rPr>
          <w:rFonts w:cs="Times New Roman"/>
          <w:szCs w:val="24"/>
        </w:rPr>
        <w:fldChar w:fldCharType="begin" w:fldLock="1"/>
      </w:r>
      <w:r w:rsidRPr="005D1BAC">
        <w:rPr>
          <w:rFonts w:cs="Times New Roman"/>
          <w:szCs w:val="24"/>
        </w:rPr>
        <w:instrText>ADDIN CSL_CITATION {"citationItems":[{"id":"ITEM-1","itemData":{"author":[{"dropping-particle":"","family":"ssh.com","given":"","non-dropping-particle":"","parse-names":false,"suffix":""}],"container-title":"SSH Communications Security","id":"ITEM-1","issued":{"date-parts":[["2020"]]},"title":"SSH Protocol – Secure Remote Login and File Transfer","type":"article"},"uris":["http://www.mendeley.com/documents/?uuid=443e2fea-880d-30ad-a2af-dea652149692"]}],"mendeley":{"formattedCitation":"(ssh.com, 2020)","plainTextFormattedCitation":"(ssh.com, 2020)","previouslyFormattedCitation":"(ssh.com, 2020)"},"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ssh.com, 2020)</w:t>
      </w:r>
      <w:r w:rsidRPr="005D1BAC">
        <w:rPr>
          <w:rFonts w:cs="Times New Roman"/>
          <w:szCs w:val="24"/>
        </w:rPr>
        <w:fldChar w:fldCharType="end"/>
      </w:r>
      <w:r w:rsidRPr="005D1BAC">
        <w:rPr>
          <w:rFonts w:cs="Times New Roman"/>
          <w:szCs w:val="24"/>
        </w:rPr>
        <w:t>.</w:t>
      </w:r>
    </w:p>
    <w:p w14:paraId="597F0BFB"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 xml:space="preserve">Pada pengerjaan proyek ini, metode SSH digunakan untuk mengakses server kantor secara </w:t>
      </w:r>
      <w:r w:rsidRPr="005D1BAC">
        <w:rPr>
          <w:rFonts w:cs="Times New Roman"/>
          <w:i/>
          <w:iCs/>
          <w:szCs w:val="24"/>
        </w:rPr>
        <w:t>remote</w:t>
      </w:r>
      <w:r w:rsidRPr="005D1BAC">
        <w:rPr>
          <w:rFonts w:cs="Times New Roman"/>
          <w:szCs w:val="24"/>
        </w:rPr>
        <w:t xml:space="preserve">. Kebutuhan untuk mengakses server kantor dalam rangka melakukan simulasi konferensi video, memeriksa </w:t>
      </w:r>
      <w:r w:rsidRPr="005D1BAC">
        <w:rPr>
          <w:rFonts w:cs="Times New Roman"/>
          <w:i/>
          <w:iCs/>
          <w:szCs w:val="24"/>
        </w:rPr>
        <w:t>log</w:t>
      </w:r>
      <w:r w:rsidRPr="005D1BAC">
        <w:rPr>
          <w:rFonts w:cs="Times New Roman"/>
          <w:szCs w:val="24"/>
        </w:rPr>
        <w:t>, dll.</w:t>
      </w:r>
    </w:p>
    <w:p w14:paraId="79FB6FA7" w14:textId="77777777" w:rsidR="00222C2F" w:rsidRPr="005D1BAC" w:rsidRDefault="00222C2F" w:rsidP="009243E6">
      <w:pPr>
        <w:pStyle w:val="Heading2"/>
      </w:pPr>
      <w:bookmarkStart w:id="99" w:name="_Toc59721041"/>
      <w:bookmarkStart w:id="100" w:name="_Toc60131874"/>
      <w:bookmarkStart w:id="101" w:name="_Toc64571761"/>
      <w:r w:rsidRPr="005D1BAC">
        <w:t>Perangkat Pendukung</w:t>
      </w:r>
      <w:bookmarkEnd w:id="99"/>
      <w:bookmarkEnd w:id="100"/>
      <w:bookmarkEnd w:id="101"/>
    </w:p>
    <w:p w14:paraId="3DF740D8" w14:textId="77777777" w:rsidR="00222C2F" w:rsidRPr="005D1BAC" w:rsidRDefault="00222C2F" w:rsidP="00222C2F">
      <w:pPr>
        <w:spacing w:after="0"/>
      </w:pPr>
      <w:r w:rsidRPr="005D1BAC">
        <w:rPr>
          <w:rFonts w:cs="Times New Roman"/>
          <w:szCs w:val="24"/>
        </w:rPr>
        <w:t xml:space="preserve">Subbab ini berisi penjelasan ringkas mengenai bahasa pemrograman dan beberapa teknologi yang digunakan untuk menunjuang pengerjaan proyek </w:t>
      </w:r>
      <w:r w:rsidRPr="005D1BAC">
        <w:rPr>
          <w:rFonts w:cs="Times New Roman"/>
          <w:i/>
          <w:iCs/>
          <w:szCs w:val="24"/>
        </w:rPr>
        <w:t>Jitsi Bandwidth Reduction</w:t>
      </w:r>
      <w:r w:rsidRPr="005D1BAC">
        <w:rPr>
          <w:rFonts w:cs="Times New Roman"/>
          <w:szCs w:val="24"/>
        </w:rPr>
        <w:t>.</w:t>
      </w:r>
    </w:p>
    <w:p w14:paraId="517F7CF4" w14:textId="77777777" w:rsidR="00222C2F" w:rsidRPr="005D1BAC" w:rsidRDefault="00222C2F" w:rsidP="00222C2F">
      <w:pPr>
        <w:pStyle w:val="Heading3"/>
      </w:pPr>
      <w:bookmarkStart w:id="102" w:name="_Toc59721042"/>
      <w:bookmarkStart w:id="103" w:name="_Toc60131875"/>
      <w:bookmarkStart w:id="104" w:name="_Toc64571762"/>
      <w:r w:rsidRPr="005D1BAC">
        <w:lastRenderedPageBreak/>
        <w:t>Node.js</w:t>
      </w:r>
      <w:bookmarkEnd w:id="102"/>
      <w:bookmarkEnd w:id="103"/>
      <w:bookmarkEnd w:id="104"/>
    </w:p>
    <w:p w14:paraId="22E9785B"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Node.js adalah platform pengembangan aplikasi di sisi server dan jaringan yang dikembangkan oleh Ryan Dahl dan dirilis pada tahun 2009. Node.js dibangun di atas JavaScript Engine (V8 Engine) Google Chrome. Aplikasi Node.js digunakan untuk mengeksekusi aplikasi yang dibangun menggunakan bahasa pemrograman JavaScript, dan didukung di berbagai sistem operasi, di antaranya: Mac OS X, Windows, dan Linux </w:t>
      </w:r>
      <w:r w:rsidRPr="005D1BAC">
        <w:rPr>
          <w:rFonts w:cs="Times New Roman"/>
          <w:szCs w:val="24"/>
        </w:rPr>
        <w:fldChar w:fldCharType="begin" w:fldLock="1"/>
      </w:r>
      <w:r w:rsidRPr="005D1BAC">
        <w:rPr>
          <w:rFonts w:cs="Times New Roman"/>
          <w:szCs w:val="24"/>
        </w:rPr>
        <w:instrText>ADDIN CSL_CITATION {"citationItems":[{"id":"ITEM-1","itemData":{"URL":"https://www.tutorialspoint.com/nodejs/nodejs_introduction.htm","accessed":{"date-parts":[["2020","12","27"]]},"author":[{"dropping-particle":"","family":"Point","given":"Tutorials","non-dropping-particle":"","parse-names":false,"suffix":""}],"container-title":"https://www.tutorialspoint.com/","id":"ITEM-1","issued":{"date-parts":[["2019"]]},"title":"Node.js - Introduction - Tutorialspoint","type":"webpage"},"uris":["http://www.mendeley.com/documents/?uuid=e0e3acf9-adc5-3fd9-ab61-032e7d993ff3"]}],"mendeley":{"formattedCitation":"(Point, 2019)","plainTextFormattedCitation":"(Point, 2019)","previouslyFormattedCitation":"(Point, 2019)"},"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Point, 2019)</w:t>
      </w:r>
      <w:r w:rsidRPr="005D1BAC">
        <w:rPr>
          <w:rFonts w:cs="Times New Roman"/>
          <w:szCs w:val="24"/>
        </w:rPr>
        <w:fldChar w:fldCharType="end"/>
      </w:r>
      <w:r w:rsidRPr="005D1BAC">
        <w:rPr>
          <w:rFonts w:cs="Times New Roman"/>
          <w:szCs w:val="24"/>
        </w:rPr>
        <w:t>.</w:t>
      </w:r>
    </w:p>
    <w:p w14:paraId="71BAFB1F"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Pada pengerjaan proyek ini, Node.js digunakan untuk mengeksekusi program Jitsi Meet di sisi server.</w:t>
      </w:r>
    </w:p>
    <w:p w14:paraId="2D40B9B7" w14:textId="77777777" w:rsidR="00222C2F" w:rsidRPr="005D1BAC" w:rsidRDefault="00222C2F" w:rsidP="00222C2F">
      <w:pPr>
        <w:pStyle w:val="Heading3"/>
      </w:pPr>
      <w:bookmarkStart w:id="105" w:name="_Toc59721043"/>
      <w:bookmarkStart w:id="106" w:name="_Toc60131876"/>
      <w:bookmarkStart w:id="107" w:name="_Toc64571763"/>
      <w:r w:rsidRPr="005D1BAC">
        <w:t>IntelliJ IDEA</w:t>
      </w:r>
      <w:bookmarkEnd w:id="105"/>
      <w:bookmarkEnd w:id="106"/>
      <w:bookmarkEnd w:id="107"/>
    </w:p>
    <w:p w14:paraId="27217939"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IntelliJ IDEA adalah </w:t>
      </w:r>
      <w:r w:rsidRPr="005D1BAC">
        <w:rPr>
          <w:rFonts w:cs="Times New Roman"/>
          <w:i/>
          <w:iCs/>
          <w:szCs w:val="24"/>
        </w:rPr>
        <w:t>integrated development environment</w:t>
      </w:r>
      <w:r w:rsidRPr="005D1BAC">
        <w:rPr>
          <w:rFonts w:cs="Times New Roman"/>
          <w:szCs w:val="24"/>
        </w:rPr>
        <w:t xml:space="preserve"> (IDE) dari JetBrains yang dirilis pada tahun 2011 untuk pengembangan aplikasi dengan menggunakan bahasa pemrograman berbasis Java </w:t>
      </w:r>
      <w:r w:rsidRPr="005D1BAC">
        <w:rPr>
          <w:rFonts w:cs="Times New Roman"/>
          <w:i/>
          <w:iCs/>
          <w:szCs w:val="24"/>
        </w:rPr>
        <w:t>bytecode</w:t>
      </w:r>
      <w:r w:rsidRPr="005D1BAC">
        <w:rPr>
          <w:rFonts w:cs="Times New Roman"/>
          <w:szCs w:val="24"/>
        </w:rPr>
        <w:t xml:space="preserve"> </w:t>
      </w:r>
      <w:r w:rsidRPr="005D1BAC">
        <w:rPr>
          <w:rFonts w:cs="Times New Roman"/>
          <w:szCs w:val="24"/>
        </w:rPr>
        <w:fldChar w:fldCharType="begin" w:fldLock="1"/>
      </w:r>
      <w:r w:rsidRPr="005D1BAC">
        <w:rPr>
          <w:rFonts w:cs="Times New Roman"/>
          <w:szCs w:val="24"/>
        </w:rPr>
        <w:instrText>ADDIN CSL_CITATION {"citationItems":[{"id":"ITEM-1","itemData":{"abstract":"Software developers know the importance of using the best tool for the job. Often this means choosing a world-class integrated development environment (IDE), which JetBrains’ IntelliJ IDEA certainly is. But the best developers don’t just have the right tools, they are experts in those tools. This is a guide to becoming that expert. The basics of navigating and understanding the IDE are covered; but this guide is really about unlocking all the powerful features of the tool and helping you be more productive.","author":[{"dropping-particle":"","family":"D'Arcy","given":"Hamlet","non-dropping-particle":"","parse-names":false,"suffix":""}],"container-title":"RefCardz","id":"ITEM-1","issued":{"date-parts":[["2009"]]},"title":"IntelliJ IDEA","type":"article-journal"},"uris":["http://www.mendeley.com/documents/?uuid=feb7c1c5-db33-3801-8753-402070d269cc"]},{"id":"ITEM-2","itemData":{"URL":"https://www.dicoding.com/blog/berkenalan-dengan-intellij-idea/","accessed":{"date-parts":[["2020","12","27"]]},"id":"ITEM-2","issued":{"date-parts":[["0"]]},"title":"Berkenalan Dengan IntelliJ IDEA - Blog | Dicoding Indonesia | Blog | Dicoding Indonesia","type":"webpage"},"uris":["http://www.mendeley.com/documents/?uuid=f51fa326-967b-3534-b274-7fee047ad47c"]}],"mendeley":{"formattedCitation":"(&lt;i&gt;Berkenalan Dengan IntelliJ IDEA - Blog | Dicoding Indonesia | Blog | Dicoding Indonesia&lt;/i&gt;, n.d.; D’Arcy, 2009)","plainTextFormattedCitation":"(Berkenalan Dengan IntelliJ IDEA - Blog | Dicoding Indonesia | Blog | Dicoding Indonesia, n.d.; D’Arcy, 2009)","previouslyFormattedCitation":"(&lt;i&gt;Berkenalan Dengan IntelliJ IDEA - Blog | Dicoding Indonesia | Blog | Dicoding Indonesia&lt;/i&gt;, n.d.; D’Arcy, 2009)"},"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Berkenalan Dengan IntelliJ IDEA - Blog | Dicoding Indonesia | Blog | Dicoding Indonesia</w:t>
      </w:r>
      <w:r w:rsidRPr="005D1BAC">
        <w:rPr>
          <w:rFonts w:cs="Times New Roman"/>
          <w:noProof/>
          <w:szCs w:val="24"/>
        </w:rPr>
        <w:t>, n.d.; D’Arcy, 2009)</w:t>
      </w:r>
      <w:r w:rsidRPr="005D1BAC">
        <w:rPr>
          <w:rFonts w:cs="Times New Roman"/>
          <w:szCs w:val="24"/>
        </w:rPr>
        <w:fldChar w:fldCharType="end"/>
      </w:r>
      <w:r w:rsidRPr="005D1BAC">
        <w:rPr>
          <w:rFonts w:cs="Times New Roman"/>
          <w:i/>
          <w:iCs/>
          <w:szCs w:val="24"/>
        </w:rPr>
        <w:t>.</w:t>
      </w:r>
      <w:r w:rsidRPr="005D1BAC">
        <w:rPr>
          <w:rFonts w:cs="Times New Roman"/>
          <w:szCs w:val="24"/>
        </w:rPr>
        <w:t xml:space="preserve"> Tidak hanya itu, pengguna dapat menggunakan bahasa pemrograman lain menggunakan plugin. IntelliJ IDEA didukung di sistem operasi Windows, Mac OS, dan Linux. IntelliJ IDEA menyediakan berbagai fitur, di antaranya: editor </w:t>
      </w:r>
      <w:r w:rsidRPr="005D1BAC">
        <w:rPr>
          <w:rFonts w:cs="Times New Roman"/>
          <w:i/>
          <w:iCs/>
          <w:szCs w:val="24"/>
        </w:rPr>
        <w:t>source code</w:t>
      </w:r>
      <w:r w:rsidRPr="005D1BAC">
        <w:rPr>
          <w:rFonts w:cs="Times New Roman"/>
          <w:szCs w:val="24"/>
        </w:rPr>
        <w:t xml:space="preserve">, otomatisasi </w:t>
      </w:r>
      <w:r w:rsidRPr="005D1BAC">
        <w:rPr>
          <w:rFonts w:cs="Times New Roman"/>
          <w:i/>
          <w:iCs/>
          <w:szCs w:val="24"/>
        </w:rPr>
        <w:t>build</w:t>
      </w:r>
      <w:r w:rsidRPr="005D1BAC">
        <w:rPr>
          <w:rFonts w:cs="Times New Roman"/>
          <w:szCs w:val="24"/>
        </w:rPr>
        <w:t xml:space="preserve">, </w:t>
      </w:r>
      <w:r w:rsidRPr="005D1BAC">
        <w:rPr>
          <w:rFonts w:cs="Times New Roman"/>
          <w:i/>
          <w:iCs/>
          <w:szCs w:val="24"/>
        </w:rPr>
        <w:t>decompiler, debugger</w:t>
      </w:r>
      <w:r w:rsidRPr="005D1BAC">
        <w:rPr>
          <w:rFonts w:cs="Times New Roman"/>
          <w:szCs w:val="24"/>
        </w:rPr>
        <w:t xml:space="preserve">, </w:t>
      </w:r>
      <w:r w:rsidRPr="005D1BAC">
        <w:rPr>
          <w:rFonts w:cs="Times New Roman"/>
          <w:i/>
          <w:iCs/>
          <w:szCs w:val="24"/>
        </w:rPr>
        <w:t>code completion</w:t>
      </w:r>
      <w:r w:rsidRPr="005D1BAC">
        <w:rPr>
          <w:rFonts w:cs="Times New Roman"/>
          <w:szCs w:val="24"/>
        </w:rPr>
        <w:t xml:space="preserve">, </w:t>
      </w:r>
      <w:r w:rsidRPr="005D1BAC">
        <w:rPr>
          <w:rFonts w:cs="Times New Roman"/>
          <w:i/>
          <w:iCs/>
          <w:szCs w:val="24"/>
        </w:rPr>
        <w:t>automated refactoring tool</w:t>
      </w:r>
      <w:r w:rsidRPr="005D1BAC">
        <w:rPr>
          <w:rFonts w:cs="Times New Roman"/>
          <w:szCs w:val="24"/>
        </w:rPr>
        <w:t>, dan terminal untuk menuliskan perintah secara manual.</w:t>
      </w:r>
    </w:p>
    <w:p w14:paraId="4A344E15"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Pada pengerjaan proyek ini, IntelliJ IDEA digunakan untuk menyunting komponen Jitsi Videobridge dan Jitsi Conference Focus.</w:t>
      </w:r>
    </w:p>
    <w:p w14:paraId="53A45551" w14:textId="77777777" w:rsidR="00222C2F" w:rsidRPr="005D1BAC" w:rsidRDefault="00222C2F" w:rsidP="00222C2F">
      <w:pPr>
        <w:pStyle w:val="Heading3"/>
      </w:pPr>
      <w:bookmarkStart w:id="108" w:name="_Toc59721044"/>
      <w:bookmarkStart w:id="109" w:name="_Toc60131877"/>
      <w:bookmarkStart w:id="110" w:name="_Toc64571764"/>
      <w:r w:rsidRPr="005D1BAC">
        <w:t>Visual Studio Code</w:t>
      </w:r>
      <w:bookmarkEnd w:id="108"/>
      <w:bookmarkEnd w:id="109"/>
      <w:bookmarkEnd w:id="110"/>
    </w:p>
    <w:p w14:paraId="6269EE86"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Visual Studio Code adalah aplikasi editor </w:t>
      </w:r>
      <w:r w:rsidRPr="005D1BAC">
        <w:rPr>
          <w:rFonts w:cs="Times New Roman"/>
          <w:i/>
          <w:iCs/>
          <w:szCs w:val="24"/>
        </w:rPr>
        <w:t>source code</w:t>
      </w:r>
      <w:r w:rsidRPr="005D1BAC">
        <w:rPr>
          <w:rFonts w:cs="Times New Roman"/>
          <w:szCs w:val="24"/>
        </w:rPr>
        <w:t xml:space="preserve"> yang dikembangkan oleh Microsoft untuk menyunting kode dalam berbagai bahasa pemrograman. Aplikasi memiliki perangkat pendukung </w:t>
      </w:r>
      <w:r w:rsidRPr="005D1BAC">
        <w:rPr>
          <w:rFonts w:cs="Times New Roman"/>
          <w:i/>
          <w:iCs/>
          <w:szCs w:val="24"/>
        </w:rPr>
        <w:t>built-in</w:t>
      </w:r>
      <w:r w:rsidRPr="005D1BAC">
        <w:rPr>
          <w:rFonts w:cs="Times New Roman"/>
          <w:szCs w:val="24"/>
        </w:rPr>
        <w:t xml:space="preserve"> untuk bahasa pemrograman JavaScript, TypeScript, dan Node.js, serta ekstensi untuk berbagai bahasa lain, di antaranya: C ++, C #, Java, Python, dan PHP. Visual Studio Code menyediakan berbagai fitur, </w:t>
      </w:r>
      <w:r w:rsidRPr="005D1BAC">
        <w:rPr>
          <w:rFonts w:cs="Times New Roman"/>
          <w:szCs w:val="24"/>
        </w:rPr>
        <w:lastRenderedPageBreak/>
        <w:t xml:space="preserve">di antaranya: editor </w:t>
      </w:r>
      <w:r w:rsidRPr="005D1BAC">
        <w:rPr>
          <w:rFonts w:cs="Times New Roman"/>
          <w:i/>
          <w:iCs/>
          <w:szCs w:val="24"/>
        </w:rPr>
        <w:t>source code</w:t>
      </w:r>
      <w:r w:rsidRPr="005D1BAC">
        <w:rPr>
          <w:rFonts w:cs="Times New Roman"/>
          <w:szCs w:val="24"/>
        </w:rPr>
        <w:t>,</w:t>
      </w:r>
      <w:r w:rsidRPr="005D1BAC">
        <w:rPr>
          <w:rFonts w:cs="Times New Roman"/>
          <w:i/>
          <w:iCs/>
          <w:szCs w:val="24"/>
        </w:rPr>
        <w:t xml:space="preserve"> debugger</w:t>
      </w:r>
      <w:r w:rsidRPr="005D1BAC">
        <w:rPr>
          <w:rFonts w:cs="Times New Roman"/>
          <w:szCs w:val="24"/>
        </w:rPr>
        <w:t xml:space="preserve">, dan terminal. Selain itu, aplikasi ini didukung di sistem operasi Windows, Mac OS, dan Linux </w:t>
      </w:r>
      <w:r w:rsidRPr="005D1BAC">
        <w:rPr>
          <w:rFonts w:cs="Times New Roman"/>
          <w:szCs w:val="24"/>
        </w:rPr>
        <w:fldChar w:fldCharType="begin" w:fldLock="1"/>
      </w:r>
      <w:r w:rsidRPr="005D1BAC">
        <w:rPr>
          <w:rFonts w:cs="Times New Roman"/>
          <w:szCs w:val="24"/>
        </w:rPr>
        <w:instrText>ADDIN CSL_CITATION {"citationItems":[{"id":"ITEM-1","itemData":{"URL":"https://code.visualstudio.com/docs","abstract":"Visual Studio Code is a lightweight but powerful source code editor which runs on your desktop and is available for Windows, macOS and Linux. It comes with built-in support for JavaScript, TypeScript and Node.js and has a rich ecosystem of extensions for other languages (such as C++, C#, Java, Python, PHP, Go) and runtimes (such as .NET and Unity)","accessed":{"date-parts":[["2020","12","27"]]},"author":[{"dropping-particle":"","family":"Visual Studio Code","given":"","non-dropping-particle":"","parse-names":false,"suffix":""}],"container-title":"Visual Studio Code Documentation","id":"ITEM-1","issued":{"date-parts":[["2015"]]},"title":"Documentation for Visual Studio Code","type":"webpage"},"uris":["http://www.mendeley.com/documents/?uuid=99a424b4-ae2d-333b-894d-21787ee56c5d"]}],"mendeley":{"formattedCitation":"(Visual Studio Code, 2015)","plainTextFormattedCitation":"(Visual Studio Code, 2015)","previouslyFormattedCitation":"(Visual Studio Code, 2015)"},"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Visual Studio Code, 2015)</w:t>
      </w:r>
      <w:r w:rsidRPr="005D1BAC">
        <w:rPr>
          <w:rFonts w:cs="Times New Roman"/>
          <w:szCs w:val="24"/>
        </w:rPr>
        <w:fldChar w:fldCharType="end"/>
      </w:r>
      <w:r w:rsidRPr="005D1BAC">
        <w:rPr>
          <w:rFonts w:cs="Times New Roman"/>
          <w:szCs w:val="24"/>
        </w:rPr>
        <w:t>.</w:t>
      </w:r>
    </w:p>
    <w:p w14:paraId="14F06C50"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Pada pengerjaan proyek ini, Visual Studio Code digunakan untuk menyunting komponen Jitsi Meet.</w:t>
      </w:r>
    </w:p>
    <w:p w14:paraId="66780689" w14:textId="77777777" w:rsidR="00222C2F" w:rsidRPr="005D1BAC" w:rsidRDefault="00222C2F" w:rsidP="00222C2F">
      <w:pPr>
        <w:pStyle w:val="Heading3"/>
      </w:pPr>
      <w:bookmarkStart w:id="111" w:name="_Toc59721045"/>
      <w:bookmarkStart w:id="112" w:name="_Toc60131878"/>
      <w:bookmarkStart w:id="113" w:name="_Toc64571765"/>
      <w:r w:rsidRPr="005D1BAC">
        <w:t>Windows Subsystem Linux</w:t>
      </w:r>
      <w:bookmarkEnd w:id="111"/>
      <w:bookmarkEnd w:id="112"/>
      <w:bookmarkEnd w:id="113"/>
    </w:p>
    <w:p w14:paraId="259FAEEE"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Windows Sub System Linux (WSL) adalah </w:t>
      </w:r>
      <w:r w:rsidRPr="005D1BAC">
        <w:rPr>
          <w:rFonts w:cs="Times New Roman"/>
          <w:i/>
          <w:iCs/>
          <w:szCs w:val="24"/>
        </w:rPr>
        <w:t>platform</w:t>
      </w:r>
      <w:r w:rsidRPr="005D1BAC">
        <w:rPr>
          <w:rFonts w:cs="Times New Roman"/>
          <w:szCs w:val="24"/>
        </w:rPr>
        <w:t xml:space="preserve"> di sistem operasi Windows untuk menjalankan </w:t>
      </w:r>
      <w:r w:rsidRPr="005D1BAC">
        <w:rPr>
          <w:rFonts w:cs="Times New Roman"/>
          <w:i/>
          <w:iCs/>
          <w:szCs w:val="24"/>
        </w:rPr>
        <w:t>environment</w:t>
      </w:r>
      <w:r w:rsidRPr="005D1BAC">
        <w:rPr>
          <w:rFonts w:cs="Times New Roman"/>
          <w:szCs w:val="24"/>
        </w:rPr>
        <w:t xml:space="preserve"> GNU/Linux. Saat ini, terdapat dua versi WSL, yaitu WSL 1 dan WSL 2. WSL 2 dikembangkan untuk menjalankan binary ELF64 Linux </w:t>
      </w:r>
      <w:r w:rsidRPr="005D1BAC">
        <w:rPr>
          <w:rFonts w:cs="Times New Roman"/>
          <w:szCs w:val="24"/>
        </w:rPr>
        <w:fldChar w:fldCharType="begin" w:fldLock="1"/>
      </w:r>
      <w:r w:rsidRPr="005D1BAC">
        <w:rPr>
          <w:rFonts w:cs="Times New Roman"/>
          <w:szCs w:val="24"/>
        </w:rPr>
        <w:instrText>ADDIN CSL_CITATION {"citationItems":[{"id":"ITEM-1","itemData":{"URL":"https://docs.microsoft.com/en-us/windows/wsl/about","accessed":{"date-parts":[["2020","12","27"]]},"author":[{"dropping-particle":"","family":"Microsoft","given":"","non-dropping-particle":"","parse-names":false,"suffix":""}],"id":"ITEM-1","issued":{"date-parts":[["2018"]]},"title":"FAQs about Windows Subsystem for Linux | Microsoft Docs","type":"webpage"},"uris":["http://www.mendeley.com/documents/?uuid=ecba08f7-5754-3d7a-a3f5-3996e2d39565"]}],"mendeley":{"formattedCitation":"(Microsoft, 2018)","plainTextFormattedCitation":"(Microsoft, 2018)","previouslyFormattedCitation":"(Microsoft, 2018)"},"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Microsoft, 2018)</w:t>
      </w:r>
      <w:r w:rsidRPr="005D1BAC">
        <w:rPr>
          <w:rFonts w:cs="Times New Roman"/>
          <w:szCs w:val="24"/>
        </w:rPr>
        <w:fldChar w:fldCharType="end"/>
      </w:r>
      <w:r w:rsidRPr="005D1BAC">
        <w:rPr>
          <w:rFonts w:cs="Times New Roman"/>
          <w:szCs w:val="24"/>
        </w:rPr>
        <w:t>.</w:t>
      </w:r>
    </w:p>
    <w:p w14:paraId="7A06AF48"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 xml:space="preserve">Pada pengerjaan proyek ini, WSL digunakan untuk menjalankan program Jitsi Meet secara lokal dengan menggunakan Node.js. Adapun Jitsi Meet dijalankan dengan menggunakan sistem operasi Linux dengan mengikuti dokumen </w:t>
      </w:r>
      <w:r w:rsidRPr="005D1BAC">
        <w:rPr>
          <w:rFonts w:cs="Times New Roman"/>
          <w:i/>
          <w:iCs/>
          <w:szCs w:val="24"/>
        </w:rPr>
        <w:t>Developer Guide</w:t>
      </w:r>
      <w:r w:rsidRPr="005D1BAC">
        <w:rPr>
          <w:rFonts w:cs="Times New Roman"/>
          <w:szCs w:val="24"/>
        </w:rPr>
        <w:t xml:space="preserve"> (</w:t>
      </w:r>
      <w:r w:rsidRPr="005D1BAC">
        <w:rPr>
          <w:rFonts w:cs="Times New Roman"/>
          <w:i/>
          <w:iCs/>
          <w:szCs w:val="24"/>
        </w:rPr>
        <w:t>Web)</w:t>
      </w:r>
      <w:r w:rsidRPr="005D1BAC">
        <w:rPr>
          <w:rFonts w:cs="Times New Roman"/>
          <w:szCs w:val="24"/>
        </w:rPr>
        <w:t xml:space="preserve"> yang dirilis pada </w:t>
      </w:r>
      <w:r w:rsidRPr="005D1BAC">
        <w:rPr>
          <w:rFonts w:cs="Times New Roman"/>
          <w:i/>
          <w:iCs/>
          <w:szCs w:val="24"/>
        </w:rPr>
        <w:t>website</w:t>
      </w:r>
      <w:r w:rsidRPr="005D1BAC">
        <w:rPr>
          <w:rFonts w:cs="Times New Roman"/>
          <w:szCs w:val="24"/>
        </w:rPr>
        <w:t xml:space="preserve"> Jitsi Meet Handbook </w:t>
      </w:r>
      <w:r w:rsidRPr="005D1BAC">
        <w:rPr>
          <w:rFonts w:cs="Times New Roman"/>
          <w:szCs w:val="24"/>
        </w:rPr>
        <w:fldChar w:fldCharType="begin" w:fldLock="1"/>
      </w:r>
      <w:r w:rsidRPr="005D1BAC">
        <w:rPr>
          <w:rFonts w:cs="Times New Roman"/>
          <w:szCs w:val="24"/>
        </w:rPr>
        <w:instrText>ADDIN CSL_CITATION {"citationItems":[{"id":"ITEM-1","itemData":{"URL":"https://jitsi.github.io/handbook/docs/dev-guide/dev-guide-web","accessed":{"date-parts":[["2020","12","27"]]},"id":"ITEM-1","issued":{"date-parts":[["0"]]},"title":"Developer Guide (Web) · Jitsi Meet Handbook","type":"webpage"},"uris":["http://www.mendeley.com/documents/?uuid=0e98d47d-988c-37c7-9eea-9389272456d8"]}],"mendeley":{"formattedCitation":"(&lt;i&gt;Developer Guide (Web) · Jitsi Meet Handbook&lt;/i&gt;, n.d.)","plainTextFormattedCitation":"(Developer Guide (Web) · Jitsi Meet Handbook, n.d.)","previouslyFormattedCitation":"(&lt;i&gt;Developer Guide (Web) · Jitsi Meet Handbook&lt;/i&gt;, n.d.)"},"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Developer Guide (Web) · Jitsi Meet Handbook</w:t>
      </w:r>
      <w:r w:rsidRPr="005D1BAC">
        <w:rPr>
          <w:rFonts w:cs="Times New Roman"/>
          <w:noProof/>
          <w:szCs w:val="24"/>
        </w:rPr>
        <w:t>, n.d.)</w:t>
      </w:r>
      <w:r w:rsidRPr="005D1BAC">
        <w:rPr>
          <w:rFonts w:cs="Times New Roman"/>
          <w:szCs w:val="24"/>
        </w:rPr>
        <w:fldChar w:fldCharType="end"/>
      </w:r>
      <w:r w:rsidRPr="005D1BAC">
        <w:rPr>
          <w:rFonts w:cs="Times New Roman"/>
          <w:szCs w:val="24"/>
        </w:rPr>
        <w:t>.</w:t>
      </w:r>
    </w:p>
    <w:p w14:paraId="6D7F60A7" w14:textId="77777777" w:rsidR="00222C2F" w:rsidRPr="005D1BAC" w:rsidRDefault="00222C2F" w:rsidP="00222C2F">
      <w:pPr>
        <w:pStyle w:val="Heading3"/>
      </w:pPr>
      <w:bookmarkStart w:id="114" w:name="_Toc59721046"/>
      <w:bookmarkStart w:id="115" w:name="_Toc60131879"/>
      <w:bookmarkStart w:id="116" w:name="_Toc64571766"/>
      <w:r w:rsidRPr="005D1BAC">
        <w:t>Ubuntu</w:t>
      </w:r>
      <w:bookmarkEnd w:id="114"/>
      <w:bookmarkEnd w:id="115"/>
      <w:bookmarkEnd w:id="116"/>
    </w:p>
    <w:p w14:paraId="4AABDE7A"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 xml:space="preserve">Ubuntu adalah sistem operasi berbasis Linux yang dirancang untuk </w:t>
      </w:r>
      <w:r w:rsidRPr="005D1BAC">
        <w:rPr>
          <w:rFonts w:cs="Times New Roman"/>
          <w:i/>
          <w:iCs/>
          <w:szCs w:val="24"/>
        </w:rPr>
        <w:t>platform</w:t>
      </w:r>
      <w:r w:rsidRPr="005D1BAC">
        <w:rPr>
          <w:rFonts w:cs="Times New Roman"/>
          <w:szCs w:val="24"/>
        </w:rPr>
        <w:t xml:space="preserve"> komputer, ponsel pintar, dan server. Ubuntu dikembangkan oleh perusahaan Canonical Ltd. dengan landasan prinsip pengembangan perangkat lunak </w:t>
      </w:r>
      <w:r w:rsidRPr="005D1BAC">
        <w:rPr>
          <w:rFonts w:cs="Times New Roman"/>
          <w:i/>
          <w:iCs/>
          <w:szCs w:val="24"/>
        </w:rPr>
        <w:t xml:space="preserve">open source </w:t>
      </w:r>
      <w:r w:rsidRPr="005D1BAC">
        <w:rPr>
          <w:rFonts w:cs="Times New Roman"/>
          <w:i/>
          <w:iCs/>
          <w:szCs w:val="24"/>
        </w:rPr>
        <w:fldChar w:fldCharType="begin" w:fldLock="1"/>
      </w:r>
      <w:r w:rsidRPr="005D1BAC">
        <w:rPr>
          <w:rFonts w:cs="Times New Roman"/>
          <w:i/>
          <w:iCs/>
          <w:szCs w:val="24"/>
        </w:rPr>
        <w:instrText>ADDIN CSL_CITATION {"citationItems":[{"id":"ITEM-1","itemData":{"URL":"https://www.tutorialspoint.com/ubuntu/ubuntu_overview.htm","accessed":{"date-parts":[["2020","12","27"]]},"author":[{"dropping-particle":"","family":"Point","given":"Tutorials","non-dropping-particle":"","parse-names":false,"suffix":""}],"id":"ITEM-1","issued":{"date-parts":[["0"]]},"title":"Ubuntu - Overview - Tutorialspoint","type":"webpage"},"uris":["http://www.mendeley.com/documents/?uuid=9da19fc2-48f5-3965-b33d-4ba1596ff6cd"]}],"mendeley":{"formattedCitation":"(Point, n.d.)","plainTextFormattedCitation":"(Point, n.d.)","previouslyFormattedCitation":"(Point, n.d.)"},"properties":{"noteIndex":0},"schema":"https://github.com/citation-style-language/schema/raw/master/csl-citation.json"}</w:instrText>
      </w:r>
      <w:r w:rsidRPr="005D1BAC">
        <w:rPr>
          <w:rFonts w:cs="Times New Roman"/>
          <w:i/>
          <w:iCs/>
          <w:szCs w:val="24"/>
        </w:rPr>
        <w:fldChar w:fldCharType="separate"/>
      </w:r>
      <w:r w:rsidRPr="005D1BAC">
        <w:rPr>
          <w:rFonts w:cs="Times New Roman"/>
          <w:iCs/>
          <w:noProof/>
          <w:szCs w:val="24"/>
        </w:rPr>
        <w:t>(Point, n.d.)</w:t>
      </w:r>
      <w:r w:rsidRPr="005D1BAC">
        <w:rPr>
          <w:rFonts w:cs="Times New Roman"/>
          <w:i/>
          <w:iCs/>
          <w:szCs w:val="24"/>
        </w:rPr>
        <w:fldChar w:fldCharType="end"/>
      </w:r>
      <w:r w:rsidRPr="005D1BAC">
        <w:rPr>
          <w:rFonts w:cs="Times New Roman"/>
          <w:szCs w:val="24"/>
        </w:rPr>
        <w:t>.</w:t>
      </w:r>
    </w:p>
    <w:p w14:paraId="3E82D93E" w14:textId="77777777" w:rsidR="00222C2F" w:rsidRPr="005D1BAC" w:rsidRDefault="00222C2F" w:rsidP="00222C2F">
      <w:pPr>
        <w:pStyle w:val="Heading3"/>
      </w:pPr>
      <w:bookmarkStart w:id="117" w:name="_Toc59721047"/>
      <w:bookmarkStart w:id="118" w:name="_Toc60131880"/>
      <w:bookmarkStart w:id="119" w:name="_Toc64571767"/>
      <w:r w:rsidRPr="005D1BAC">
        <w:t>GitLab</w:t>
      </w:r>
      <w:bookmarkEnd w:id="117"/>
      <w:bookmarkEnd w:id="118"/>
      <w:bookmarkEnd w:id="119"/>
    </w:p>
    <w:p w14:paraId="3CD50115"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GitLab adalah repositori Git berbasis </w:t>
      </w:r>
      <w:r w:rsidRPr="005D1BAC">
        <w:rPr>
          <w:rFonts w:cs="Times New Roman"/>
          <w:i/>
          <w:iCs/>
          <w:szCs w:val="24"/>
        </w:rPr>
        <w:t>web</w:t>
      </w:r>
      <w:r w:rsidRPr="005D1BAC">
        <w:rPr>
          <w:rFonts w:cs="Times New Roman"/>
          <w:szCs w:val="24"/>
        </w:rPr>
        <w:t xml:space="preserve"> dan </w:t>
      </w:r>
      <w:r w:rsidRPr="005D1BAC">
        <w:rPr>
          <w:rFonts w:cs="Times New Roman"/>
          <w:i/>
          <w:iCs/>
          <w:szCs w:val="24"/>
        </w:rPr>
        <w:t>platform</w:t>
      </w:r>
      <w:r w:rsidRPr="005D1BAC">
        <w:rPr>
          <w:rFonts w:cs="Times New Roman"/>
          <w:szCs w:val="24"/>
        </w:rPr>
        <w:t xml:space="preserve"> DevOps lengkap yang dikembangkan oleh Dmitriy Zaporozhets dan Valery Sizov untuk membantu tim mengembangkan perangkat lunak. Adapun, GitLab membantu tim dengan mening-katkan produktivitas dan efisiensi kolaborasi tim. GitLab menyediakan layanan </w:t>
      </w:r>
      <w:r w:rsidRPr="005D1BAC">
        <w:rPr>
          <w:rFonts w:cs="Times New Roman"/>
          <w:i/>
          <w:iCs/>
          <w:szCs w:val="24"/>
        </w:rPr>
        <w:t>Continuous Integration/Delivery</w:t>
      </w:r>
      <w:r w:rsidRPr="005D1BAC">
        <w:rPr>
          <w:rFonts w:cs="Times New Roman"/>
          <w:szCs w:val="24"/>
        </w:rPr>
        <w:t xml:space="preserve"> (CI/CD) otomatis, </w:t>
      </w:r>
      <w:r w:rsidRPr="005D1BAC">
        <w:rPr>
          <w:rFonts w:cs="Times New Roman"/>
          <w:i/>
          <w:iCs/>
          <w:szCs w:val="24"/>
        </w:rPr>
        <w:t>built-in</w:t>
      </w:r>
      <w:r w:rsidRPr="005D1BAC">
        <w:rPr>
          <w:rFonts w:cs="Times New Roman"/>
          <w:szCs w:val="24"/>
        </w:rPr>
        <w:t xml:space="preserve"> secara gratis untuk </w:t>
      </w:r>
      <w:r w:rsidRPr="005D1BAC">
        <w:rPr>
          <w:rFonts w:cs="Times New Roman"/>
          <w:szCs w:val="24"/>
        </w:rPr>
        <w:lastRenderedPageBreak/>
        <w:t xml:space="preserve">memudahkan kolaborasi tim. Selain itu, GitLab menyediakan fitur pelacak isu dan </w:t>
      </w:r>
      <w:r w:rsidRPr="005D1BAC">
        <w:rPr>
          <w:rFonts w:cs="Times New Roman"/>
          <w:i/>
          <w:iCs/>
          <w:szCs w:val="24"/>
        </w:rPr>
        <w:t>bug</w:t>
      </w:r>
      <w:r w:rsidRPr="005D1BAC">
        <w:rPr>
          <w:rFonts w:cs="Times New Roman"/>
          <w:szCs w:val="24"/>
        </w:rPr>
        <w:t xml:space="preserve">. GitLab dikembangkan pada tahun 2011 dengan menggunakan bahasa pemro-graman Ruby dan Go </w:t>
      </w:r>
      <w:r w:rsidRPr="005D1BAC">
        <w:rPr>
          <w:rFonts w:cs="Times New Roman"/>
          <w:szCs w:val="24"/>
        </w:rPr>
        <w:fldChar w:fldCharType="begin" w:fldLock="1"/>
      </w:r>
      <w:r w:rsidRPr="005D1BAC">
        <w:rPr>
          <w:rFonts w:cs="Times New Roman"/>
          <w:szCs w:val="24"/>
        </w:rPr>
        <w:instrText>ADDIN CSL_CITATION {"citationItems":[{"id":"ITEM-1","itemData":{"URL":"https://about.gitlab.com/","accessed":{"date-parts":[["2020","12","27"]]},"id":"ITEM-1","issued":{"date-parts":[["0"]]},"title":"DevOps Platform Delivered as a Single Application | GitLab","type":"webpage"},"uris":["http://www.mendeley.com/documents/?uuid=c719dedd-c4b9-3e1d-bff4-4fc1ca26023c"]},{"id":"ITEM-2","itemData":{"URL":"https://usersnap.com/blog/gitlab-github/","accessed":{"date-parts":[["2020","12","27"]]},"author":[{"dropping-particle":"","family":"Peham","given":"Thomas","non-dropping-particle":"","parse-names":false,"suffix":""}],"id":"ITEM-2","issued":{"date-parts":[["2020"]]},"title":"GitLab vs GitHub: What Are The Key Differences?","type":"webpage"},"uris":["http://www.mendeley.com/documents/?uuid=3f6c8008-aed8-3c65-8ce9-291ea5324bc5"]}],"mendeley":{"formattedCitation":"(&lt;i&gt;DevOps Platform Delivered as a Single Application | GitLab&lt;/i&gt;, n.d.; Peham, 2020)","plainTextFormattedCitation":"(DevOps Platform Delivered as a Single Application | GitLab, n.d.; Peham, 2020)","previouslyFormattedCitation":"(&lt;i&gt;DevOps Platform Delivered as a Single Application | GitLab&lt;/i&gt;, n.d.; Peham, 2020)"},"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DevOps Platform Delivered as a Single Application | GitLab</w:t>
      </w:r>
      <w:r w:rsidRPr="005D1BAC">
        <w:rPr>
          <w:rFonts w:cs="Times New Roman"/>
          <w:noProof/>
          <w:szCs w:val="24"/>
        </w:rPr>
        <w:t>, n.d.; Peham, 2020)</w:t>
      </w:r>
      <w:r w:rsidRPr="005D1BAC">
        <w:rPr>
          <w:rFonts w:cs="Times New Roman"/>
          <w:szCs w:val="24"/>
        </w:rPr>
        <w:fldChar w:fldCharType="end"/>
      </w:r>
      <w:r w:rsidRPr="005D1BAC">
        <w:rPr>
          <w:rFonts w:cs="Times New Roman"/>
          <w:szCs w:val="24"/>
        </w:rPr>
        <w:t>.</w:t>
      </w:r>
    </w:p>
    <w:p w14:paraId="52974923"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Pada pengerjaan proyek ini, GitLab digunakan untuk mengelola komponen yang digunakan dan dimodifikasi untuk kebutuhan proyek.</w:t>
      </w:r>
    </w:p>
    <w:p w14:paraId="10DD9AA3" w14:textId="77777777" w:rsidR="00222C2F" w:rsidRPr="005D1BAC" w:rsidRDefault="00222C2F" w:rsidP="00222C2F">
      <w:pPr>
        <w:pStyle w:val="Heading3"/>
      </w:pPr>
      <w:bookmarkStart w:id="120" w:name="_Toc59721048"/>
      <w:bookmarkStart w:id="121" w:name="_Toc60131881"/>
      <w:bookmarkStart w:id="122" w:name="_Toc64571768"/>
      <w:r w:rsidRPr="005D1BAC">
        <w:t>AnyDesk</w:t>
      </w:r>
      <w:bookmarkEnd w:id="120"/>
      <w:bookmarkEnd w:id="121"/>
      <w:bookmarkEnd w:id="122"/>
    </w:p>
    <w:p w14:paraId="2082074E"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AnyDesk adalah aplikasi yang menyediakan layanan akses </w:t>
      </w:r>
      <w:r w:rsidRPr="005D1BAC">
        <w:rPr>
          <w:rFonts w:cs="Times New Roman"/>
          <w:i/>
          <w:iCs/>
          <w:szCs w:val="24"/>
        </w:rPr>
        <w:t>remote</w:t>
      </w:r>
      <w:r w:rsidRPr="005D1BAC">
        <w:rPr>
          <w:rFonts w:cs="Times New Roman"/>
          <w:szCs w:val="24"/>
        </w:rPr>
        <w:t xml:space="preserve"> ke perangkat lain. Beberapa fitur yang disediakan AnyDesk, di antaranya akses dan transfer data antar perangkat, dan VPN. Anydesk didukung di sistem operasi Windows, Mac OS, iOS, Android, Linux, FreeBSD, Raspberry Pi, dan Chrome OS </w:t>
      </w:r>
      <w:r w:rsidRPr="005D1BAC">
        <w:rPr>
          <w:rFonts w:cs="Times New Roman"/>
          <w:szCs w:val="24"/>
        </w:rPr>
        <w:fldChar w:fldCharType="begin" w:fldLock="1"/>
      </w:r>
      <w:r w:rsidRPr="005D1BAC">
        <w:rPr>
          <w:rFonts w:cs="Times New Roman"/>
          <w:szCs w:val="24"/>
        </w:rPr>
        <w:instrText>ADDIN CSL_CITATION {"citationItems":[{"id":"ITEM-1","itemData":{"URL":"https://www.javatpoint.com/anydesk","accessed":{"date-parts":[["2020","12","27"]]},"id":"ITEM-1","issued":{"date-parts":[["0"]]},"title":"AnyDesk | What is AnyDesk - Javatpoint","type":"webpage"},"uris":["http://www.mendeley.com/documents/?uuid=94132393-a2d7-3098-bf1d-735cb42b27f8"]}],"mendeley":{"formattedCitation":"(&lt;i&gt;AnyDesk | What is AnyDesk - Javatpoint&lt;/i&gt;, n.d.)","plainTextFormattedCitation":"(AnyDesk | What is AnyDesk - Javatpoint, n.d.)","previouslyFormattedCitation":"(&lt;i&gt;AnyDesk | What is AnyDesk - Javatpoint&lt;/i&gt;, n.d.)"},"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AnyDesk | What is AnyDesk - Javatpoint</w:t>
      </w:r>
      <w:r w:rsidRPr="005D1BAC">
        <w:rPr>
          <w:rFonts w:cs="Times New Roman"/>
          <w:noProof/>
          <w:szCs w:val="24"/>
        </w:rPr>
        <w:t>, n.d.)</w:t>
      </w:r>
      <w:r w:rsidRPr="005D1BAC">
        <w:rPr>
          <w:rFonts w:cs="Times New Roman"/>
          <w:szCs w:val="24"/>
        </w:rPr>
        <w:fldChar w:fldCharType="end"/>
      </w:r>
      <w:r w:rsidRPr="005D1BAC">
        <w:rPr>
          <w:rFonts w:cs="Times New Roman"/>
          <w:szCs w:val="24"/>
        </w:rPr>
        <w:t>.</w:t>
      </w:r>
    </w:p>
    <w:p w14:paraId="375EF5A2"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 xml:space="preserve">Pada pengerjaan proyek ini, Anydesk digunakan untuk mengakses server kantor secara </w:t>
      </w:r>
      <w:r w:rsidRPr="005D1BAC">
        <w:rPr>
          <w:rFonts w:cs="Times New Roman"/>
          <w:i/>
          <w:iCs/>
          <w:szCs w:val="24"/>
        </w:rPr>
        <w:t>remote</w:t>
      </w:r>
      <w:r w:rsidRPr="005D1BAC">
        <w:rPr>
          <w:rFonts w:cs="Times New Roman"/>
          <w:szCs w:val="24"/>
        </w:rPr>
        <w:t xml:space="preserve">. Kebutuhan untuk mengakses server kantor dalam rangka melakukan simulasi konferensi video, memeriksa </w:t>
      </w:r>
      <w:r w:rsidRPr="005D1BAC">
        <w:rPr>
          <w:rFonts w:cs="Times New Roman"/>
          <w:i/>
          <w:iCs/>
          <w:szCs w:val="24"/>
        </w:rPr>
        <w:t>log</w:t>
      </w:r>
      <w:r w:rsidRPr="005D1BAC">
        <w:rPr>
          <w:rFonts w:cs="Times New Roman"/>
          <w:szCs w:val="24"/>
        </w:rPr>
        <w:t xml:space="preserve">, dll. Selain itu, Anydesk digunakan untuk mengakses komputer rekan tim secara </w:t>
      </w:r>
      <w:r w:rsidRPr="005D1BAC">
        <w:rPr>
          <w:rFonts w:cs="Times New Roman"/>
          <w:i/>
          <w:iCs/>
          <w:szCs w:val="24"/>
        </w:rPr>
        <w:t>remote</w:t>
      </w:r>
      <w:r w:rsidRPr="005D1BAC">
        <w:rPr>
          <w:rFonts w:cs="Times New Roman"/>
          <w:szCs w:val="24"/>
        </w:rPr>
        <w:t>, misalkan untuk membantu rekan mengatasi eror, dll.</w:t>
      </w:r>
    </w:p>
    <w:p w14:paraId="51020777" w14:textId="77777777" w:rsidR="00222C2F" w:rsidRPr="005D1BAC" w:rsidRDefault="00222C2F" w:rsidP="00222C2F">
      <w:pPr>
        <w:pStyle w:val="Heading3"/>
      </w:pPr>
      <w:bookmarkStart w:id="123" w:name="_Toc59721049"/>
      <w:bookmarkStart w:id="124" w:name="_Toc60131882"/>
      <w:bookmarkStart w:id="125" w:name="_Toc64571769"/>
      <w:r w:rsidRPr="005D1BAC">
        <w:t>GlobalProtect</w:t>
      </w:r>
      <w:bookmarkEnd w:id="123"/>
      <w:bookmarkEnd w:id="124"/>
      <w:bookmarkEnd w:id="125"/>
    </w:p>
    <w:p w14:paraId="55E5423C"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GlobalProtect adalah program yang disediakan oleh Palo Alto Networks untuk mengamankan lalu lintas jaringan pengguna dengan menerapkan kemampuan Next-Generation Firewall untuk memeriksa lalu lintas jaringan pengguna, koneksi IPsec/SSL VPN untuk akses data di jaringan tanpa risiko, dan mengeliminasi titik buta di lalu lintas jaringan pengguna dengan visibilitas penuh ke semua lalu lintas jaringan, aplikasi, </w:t>
      </w:r>
      <w:r w:rsidRPr="005D1BAC">
        <w:rPr>
          <w:rFonts w:cs="Times New Roman"/>
          <w:i/>
          <w:iCs/>
          <w:szCs w:val="24"/>
        </w:rPr>
        <w:t>port</w:t>
      </w:r>
      <w:r w:rsidRPr="005D1BAC">
        <w:rPr>
          <w:rFonts w:cs="Times New Roman"/>
          <w:szCs w:val="24"/>
        </w:rPr>
        <w:t xml:space="preserve">, dan protokol </w:t>
      </w:r>
      <w:r w:rsidRPr="005D1BAC">
        <w:rPr>
          <w:rFonts w:cs="Times New Roman"/>
          <w:szCs w:val="24"/>
        </w:rPr>
        <w:fldChar w:fldCharType="begin" w:fldLock="1"/>
      </w:r>
      <w:r w:rsidRPr="005D1BAC">
        <w:rPr>
          <w:rFonts w:cs="Times New Roman"/>
          <w:szCs w:val="24"/>
        </w:rPr>
        <w:instrText>ADDIN CSL_CITATION {"citationItems":[{"id":"ITEM-1","itemData":{"URL":"https://www.paloaltonetworks.com/products/globalprotect","accessed":{"date-parts":[["2020","12","27"]]},"id":"ITEM-1","issued":{"date-parts":[["0"]]},"title":"GlobalProtect - Palo Alto Networks","type":"webpage"},"uris":["http://www.mendeley.com/documents/?uuid=9db6e3c3-5196-39d0-8b70-b75ef8d5df7e"]}],"mendeley":{"formattedCitation":"(&lt;i&gt;GlobalProtect - Palo Alto Networks&lt;/i&gt;, n.d.)","plainTextFormattedCitation":"(GlobalProtect - Palo Alto Networks, n.d.)","previouslyFormattedCitation":"(&lt;i&gt;GlobalProtect - Palo Alto Networks&lt;/i&gt;, n.d.)"},"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GlobalProtect - Palo Alto Networks</w:t>
      </w:r>
      <w:r w:rsidRPr="005D1BAC">
        <w:rPr>
          <w:rFonts w:cs="Times New Roman"/>
          <w:noProof/>
          <w:szCs w:val="24"/>
        </w:rPr>
        <w:t>, n.d.)</w:t>
      </w:r>
      <w:r w:rsidRPr="005D1BAC">
        <w:rPr>
          <w:rFonts w:cs="Times New Roman"/>
          <w:szCs w:val="24"/>
        </w:rPr>
        <w:fldChar w:fldCharType="end"/>
      </w:r>
      <w:r w:rsidRPr="005D1BAC">
        <w:rPr>
          <w:rFonts w:cs="Times New Roman"/>
          <w:szCs w:val="24"/>
        </w:rPr>
        <w:t>.</w:t>
      </w:r>
    </w:p>
    <w:p w14:paraId="572AE81D"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Pada pengerjaan proyek ini, perusahaan klien menggunakan GlobalProtect sebagai VPN yang digunakan tim dari PT. Padepokan Tujuh Sembilan untuk mengakses server klien.</w:t>
      </w:r>
    </w:p>
    <w:p w14:paraId="24178517" w14:textId="77777777" w:rsidR="00222C2F" w:rsidRPr="005D1BAC" w:rsidRDefault="00222C2F" w:rsidP="00222C2F">
      <w:pPr>
        <w:pStyle w:val="Heading3"/>
      </w:pPr>
      <w:bookmarkStart w:id="126" w:name="_Toc59721050"/>
      <w:bookmarkStart w:id="127" w:name="_Toc60131883"/>
      <w:bookmarkStart w:id="128" w:name="_Toc64571770"/>
      <w:r w:rsidRPr="005D1BAC">
        <w:lastRenderedPageBreak/>
        <w:t>Google Chrome</w:t>
      </w:r>
      <w:bookmarkEnd w:id="126"/>
      <w:bookmarkEnd w:id="127"/>
      <w:bookmarkEnd w:id="128"/>
    </w:p>
    <w:p w14:paraId="3559940E"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Google Chrome adalah browser multi-</w:t>
      </w:r>
      <w:r w:rsidRPr="005D1BAC">
        <w:rPr>
          <w:rFonts w:cs="Times New Roman"/>
          <w:i/>
          <w:iCs/>
          <w:szCs w:val="24"/>
        </w:rPr>
        <w:t>platform</w:t>
      </w:r>
      <w:r w:rsidRPr="005D1BAC">
        <w:rPr>
          <w:rFonts w:cs="Times New Roman"/>
          <w:szCs w:val="24"/>
        </w:rPr>
        <w:t xml:space="preserve"> yang dikembangkan oleh Google. Google Chrome menyediakan berbagai fitur, di antaranya: </w:t>
      </w:r>
      <w:r w:rsidRPr="005D1BAC">
        <w:rPr>
          <w:rFonts w:cs="Times New Roman"/>
          <w:i/>
          <w:iCs/>
          <w:szCs w:val="24"/>
        </w:rPr>
        <w:t>address</w:t>
      </w:r>
      <w:r w:rsidRPr="005D1BAC">
        <w:rPr>
          <w:rFonts w:cs="Times New Roman"/>
          <w:szCs w:val="24"/>
        </w:rPr>
        <w:t xml:space="preserve"> </w:t>
      </w:r>
      <w:r w:rsidRPr="005D1BAC">
        <w:rPr>
          <w:rFonts w:cs="Times New Roman"/>
          <w:i/>
          <w:iCs/>
          <w:szCs w:val="24"/>
        </w:rPr>
        <w:t>bar</w:t>
      </w:r>
      <w:r w:rsidRPr="005D1BAC">
        <w:rPr>
          <w:rFonts w:cs="Times New Roman"/>
          <w:szCs w:val="24"/>
        </w:rPr>
        <w:t xml:space="preserve"> multifungsi, penyimpanan kata sandi, dan </w:t>
      </w:r>
      <w:r w:rsidRPr="005D1BAC">
        <w:rPr>
          <w:rFonts w:cs="Times New Roman"/>
          <w:i/>
          <w:iCs/>
          <w:szCs w:val="24"/>
        </w:rPr>
        <w:t>browser</w:t>
      </w:r>
      <w:r w:rsidRPr="005D1BAC">
        <w:rPr>
          <w:rFonts w:cs="Times New Roman"/>
          <w:szCs w:val="24"/>
        </w:rPr>
        <w:t xml:space="preserve"> yang terhubung dengan akun Google </w:t>
      </w:r>
      <w:r w:rsidRPr="005D1BAC">
        <w:rPr>
          <w:rFonts w:cs="Times New Roman"/>
          <w:szCs w:val="24"/>
        </w:rPr>
        <w:fldChar w:fldCharType="begin" w:fldLock="1"/>
      </w:r>
      <w:r w:rsidRPr="005D1BAC">
        <w:rPr>
          <w:rFonts w:cs="Times New Roman"/>
          <w:szCs w:val="24"/>
        </w:rPr>
        <w:instrText>ADDIN CSL_CITATION {"citationItems":[{"id":"ITEM-1","itemData":{"URL":"https://www.google.com/chrome/browser-features/","accessed":{"date-parts":[["2020","12","27"]]},"id":"ITEM-1","issued":{"date-parts":[["0"]]},"title":"Helpful Features For Your Browser - Google Chrome","type":"webpage"},"uris":["http://www.mendeley.com/documents/?uuid=cdf5aae0-eb2a-3c96-9a1a-63e858631fa9"]}],"mendeley":{"formattedCitation":"(&lt;i&gt;Helpful Features For Your Browser - Google Chrome&lt;/i&gt;, n.d.)","plainTextFormattedCitation":"(Helpful Features For Your Browser - Google Chrome, n.d.)","previouslyFormattedCitation":"(&lt;i&gt;Helpful Features For Your Browser - Google Chrome&lt;/i&gt;, n.d.)"},"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Helpful Features For Your Browser - Google Chrome</w:t>
      </w:r>
      <w:r w:rsidRPr="005D1BAC">
        <w:rPr>
          <w:rFonts w:cs="Times New Roman"/>
          <w:noProof/>
          <w:szCs w:val="24"/>
        </w:rPr>
        <w:t>, n.d.)</w:t>
      </w:r>
      <w:r w:rsidRPr="005D1BAC">
        <w:rPr>
          <w:rFonts w:cs="Times New Roman"/>
          <w:szCs w:val="24"/>
        </w:rPr>
        <w:fldChar w:fldCharType="end"/>
      </w:r>
      <w:r w:rsidRPr="005D1BAC">
        <w:rPr>
          <w:rFonts w:cs="Times New Roman"/>
          <w:szCs w:val="24"/>
        </w:rPr>
        <w:t>.</w:t>
      </w:r>
    </w:p>
    <w:p w14:paraId="4891A89D"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Pada pengerjaan proyek ini, Google Chrome digunakan untuk melakukan simulasi konferensi video, melakukan pencarian untuk kebutuhan analisis, dll.</w:t>
      </w:r>
    </w:p>
    <w:p w14:paraId="16FE6C79" w14:textId="77777777" w:rsidR="00222C2F" w:rsidRPr="005D1BAC" w:rsidRDefault="00222C2F" w:rsidP="00222C2F">
      <w:pPr>
        <w:pStyle w:val="Heading3"/>
      </w:pPr>
      <w:bookmarkStart w:id="129" w:name="_Toc59721051"/>
      <w:bookmarkStart w:id="130" w:name="_Toc60131884"/>
      <w:bookmarkStart w:id="131" w:name="_Toc64571771"/>
      <w:r w:rsidRPr="005D1BAC">
        <w:t>Google Docs</w:t>
      </w:r>
      <w:bookmarkEnd w:id="129"/>
      <w:bookmarkEnd w:id="130"/>
      <w:bookmarkEnd w:id="131"/>
    </w:p>
    <w:p w14:paraId="399424D7" w14:textId="77777777" w:rsidR="00222C2F" w:rsidRPr="005D1BAC" w:rsidRDefault="00222C2F" w:rsidP="00222C2F">
      <w:r w:rsidRPr="005D1BAC">
        <w:t xml:space="preserve">Google Docs adalah layanan yang dikembangkan oleh Google untuk membuat dokumen dari berbagai platform. Google Docs terintegrasi penuh dengan layanan Google Drive sehingga pengguna dapat mengakses dan menyunting dokumen lebih mudah. Google Docs menyediakan berbagai fitur, di antaranya: berbagai </w:t>
      </w:r>
      <w:r w:rsidRPr="005D1BAC">
        <w:rPr>
          <w:i/>
          <w:iCs/>
        </w:rPr>
        <w:t>template</w:t>
      </w:r>
      <w:r w:rsidRPr="005D1BAC">
        <w:t xml:space="preserve"> dokumen, akses bersama pengguna lain secara daring, penyimpanan hasil sunting dokumen secara otomatis, dan mendukung dokumen dengan format .docx </w:t>
      </w:r>
      <w:r w:rsidRPr="005D1BAC">
        <w:fldChar w:fldCharType="begin" w:fldLock="1"/>
      </w:r>
      <w:r w:rsidRPr="005D1BAC">
        <w:instrText>ADDIN CSL_CITATION {"citationItems":[{"id":"ITEM-1","itemData":{"URL":"https://www.google.com/docs/about/","accessed":{"date-parts":[["2020","12","27"]]},"author":[{"dropping-particle":"","family":"Google","given":"","non-dropping-particle":"","parse-names":false,"suffix":""}],"id":"ITEM-1","issued":{"date-parts":[["2019"]]},"title":"Google Docs: Free Online Documents for Personal Use","type":"webpage"},"uris":["http://www.mendeley.com/documents/?uuid=222bab32-6a7f-3d39-bd67-ca3253ab2ebb"]}],"mendeley":{"formattedCitation":"(Google, 2019)","plainTextFormattedCitation":"(Google, 2019)","previouslyFormattedCitation":"(Google, 2019)"},"properties":{"noteIndex":0},"schema":"https://github.com/citation-style-language/schema/raw/master/csl-citation.json"}</w:instrText>
      </w:r>
      <w:r w:rsidRPr="005D1BAC">
        <w:fldChar w:fldCharType="separate"/>
      </w:r>
      <w:r w:rsidRPr="005D1BAC">
        <w:rPr>
          <w:noProof/>
        </w:rPr>
        <w:t>(Google, 2019)</w:t>
      </w:r>
      <w:r w:rsidRPr="005D1BAC">
        <w:fldChar w:fldCharType="end"/>
      </w:r>
      <w:r w:rsidRPr="005D1BAC">
        <w:t>.</w:t>
      </w:r>
    </w:p>
    <w:p w14:paraId="03561F81"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Pada pengerjaan proyek ini, Google Docs digunakan untuk membuat dokumentasi yang akan diserahkan kepada klien terkait progres proyek.</w:t>
      </w:r>
    </w:p>
    <w:p w14:paraId="1A0351B6" w14:textId="77777777" w:rsidR="00222C2F" w:rsidRPr="005D1BAC" w:rsidRDefault="00222C2F" w:rsidP="00222C2F">
      <w:pPr>
        <w:pStyle w:val="Heading3"/>
      </w:pPr>
      <w:bookmarkStart w:id="132" w:name="_Toc59721053"/>
      <w:bookmarkStart w:id="133" w:name="_Toc60131885"/>
      <w:bookmarkStart w:id="134" w:name="_Toc64571772"/>
      <w:r w:rsidRPr="005D1BAC">
        <w:t>WhatsApp</w:t>
      </w:r>
      <w:bookmarkEnd w:id="132"/>
      <w:bookmarkEnd w:id="133"/>
      <w:bookmarkEnd w:id="134"/>
    </w:p>
    <w:p w14:paraId="0C626F4A" w14:textId="77777777" w:rsidR="00222C2F" w:rsidRPr="005D1BAC" w:rsidRDefault="00222C2F" w:rsidP="00222C2F">
      <w:pPr>
        <w:autoSpaceDE w:val="0"/>
        <w:autoSpaceDN w:val="0"/>
        <w:adjustRightInd w:val="0"/>
        <w:rPr>
          <w:rFonts w:cs="Times New Roman"/>
          <w:szCs w:val="24"/>
        </w:rPr>
      </w:pPr>
      <w:bookmarkStart w:id="135" w:name="_Toc59721052"/>
      <w:r w:rsidRPr="005D1BAC">
        <w:rPr>
          <w:rFonts w:cs="Times New Roman"/>
          <w:szCs w:val="24"/>
        </w:rPr>
        <w:t>WhatsApp adalah aplikasi perpesanan multi-</w:t>
      </w:r>
      <w:r w:rsidRPr="005D1BAC">
        <w:rPr>
          <w:rFonts w:cs="Times New Roman"/>
          <w:i/>
          <w:iCs/>
          <w:szCs w:val="24"/>
        </w:rPr>
        <w:t>platform</w:t>
      </w:r>
      <w:r w:rsidRPr="005D1BAC">
        <w:rPr>
          <w:rFonts w:cs="Times New Roman"/>
          <w:szCs w:val="24"/>
        </w:rPr>
        <w:t xml:space="preserve"> yang dirintis oleh Jan Koum dan Brian Acton pada tahun 2009 dan diakuisisi oleh Facebook pada tahun 2014 </w:t>
      </w:r>
      <w:r w:rsidRPr="005D1BAC">
        <w:rPr>
          <w:rFonts w:cs="Times New Roman"/>
          <w:szCs w:val="24"/>
        </w:rPr>
        <w:fldChar w:fldCharType="begin" w:fldLock="1"/>
      </w:r>
      <w:r w:rsidRPr="005D1BAC">
        <w:rPr>
          <w:rFonts w:cs="Times New Roman"/>
          <w:szCs w:val="24"/>
        </w:rPr>
        <w:instrText>ADDIN CSL_CITATION {"citationItems":[{"id":"ITEM-1","itemData":{"URL":"https://www.whatsapp.com/about/","accessed":{"date-parts":[["2020","12","27"]]},"author":[{"dropping-particle":"","family":"WhatsApp Inc.","given":"","non-dropping-particle":"","parse-names":false,"suffix":""}],"container-title":"WhatsApp.com","id":"ITEM-1","issued":{"date-parts":[["2018"]]},"title":"About WhatsApp","type":"webpage"},"uris":["http://www.mendeley.com/documents/?uuid=f48b2940-eb67-3462-ba2f-11dcd37948e5"]}],"mendeley":{"formattedCitation":"(WhatsApp Inc., 2018)","plainTextFormattedCitation":"(WhatsApp Inc., 2018)","previouslyFormattedCitation":"(WhatsApp Inc., 2018)"},"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hatsApp Inc., 2018)</w:t>
      </w:r>
      <w:r w:rsidRPr="005D1BAC">
        <w:rPr>
          <w:rFonts w:cs="Times New Roman"/>
          <w:szCs w:val="24"/>
        </w:rPr>
        <w:fldChar w:fldCharType="end"/>
      </w:r>
      <w:r w:rsidRPr="005D1BAC">
        <w:rPr>
          <w:rFonts w:cs="Times New Roman"/>
          <w:szCs w:val="24"/>
        </w:rPr>
        <w:t>. WhatsApp menyediakan berbagai fitur, di antaranya: pesan dalam format teks, suara, gambar, dan video; enkripsi pesan teks, obrolan multi-pihak, dan panggilan suara dan video.</w:t>
      </w:r>
    </w:p>
    <w:p w14:paraId="375417E4"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WhatsApp adalah media komunikasi utama yang digunakan dalam pengerjaan proyek ini. Pelaporan progres dan kendala, diskusi di dalam tim dilakukan dengan menggunakan aplikasi ini.</w:t>
      </w:r>
    </w:p>
    <w:p w14:paraId="30254D89" w14:textId="77777777" w:rsidR="00222C2F" w:rsidRPr="005D1BAC" w:rsidRDefault="00222C2F" w:rsidP="00222C2F">
      <w:pPr>
        <w:pStyle w:val="Heading3"/>
      </w:pPr>
      <w:bookmarkStart w:id="136" w:name="_Toc60131886"/>
      <w:bookmarkStart w:id="137" w:name="_Toc64571773"/>
      <w:r w:rsidRPr="005D1BAC">
        <w:lastRenderedPageBreak/>
        <w:t>Google Meet</w:t>
      </w:r>
      <w:bookmarkEnd w:id="135"/>
      <w:bookmarkEnd w:id="136"/>
      <w:bookmarkEnd w:id="137"/>
    </w:p>
    <w:p w14:paraId="221C5418"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Google Meet adalah aplikasi konferensi video daring yang disediakan oleh Google. Pengguna dapat membuat konferensi video di Google Meet secara gratis dengan syarat pengguna menggunakan akun Google untuk membuat konferensi tersebut. Aplikasi menyediakan berbagai fitur, di antaranya: tampilan audio dan video dan </w:t>
      </w:r>
      <w:r w:rsidRPr="005D1BAC">
        <w:rPr>
          <w:rFonts w:cs="Times New Roman"/>
          <w:i/>
          <w:iCs/>
          <w:szCs w:val="24"/>
        </w:rPr>
        <w:t xml:space="preserve">screen-sharing </w:t>
      </w:r>
      <w:r w:rsidRPr="005D1BAC">
        <w:rPr>
          <w:rFonts w:cs="Times New Roman"/>
          <w:i/>
          <w:iCs/>
          <w:szCs w:val="24"/>
        </w:rPr>
        <w:fldChar w:fldCharType="begin" w:fldLock="1"/>
      </w:r>
      <w:r w:rsidRPr="005D1BAC">
        <w:rPr>
          <w:rFonts w:cs="Times New Roman"/>
          <w:i/>
          <w:iCs/>
          <w:szCs w:val="24"/>
        </w:rPr>
        <w:instrText>ADDIN CSL_CITATION {"citationItems":[{"id":"ITEM-1","itemData":{"URL":"https://apps.google.com/meet/how-it-works/","accessed":{"date-parts":[["2020","12","27"]]},"id":"ITEM-1","issued":{"date-parts":[["0"]]},"title":"How to Use Google Meet Video Conferencing | Google Meet","type":"webpage"},"uris":["http://www.mendeley.com/documents/?uuid=2d98cd41-4625-37c0-a9c3-a56e7e7ea319"]}],"mendeley":{"formattedCitation":"(&lt;i&gt;How to Use Google Meet Video Conferencing | Google Meet&lt;/i&gt;, n.d.)","plainTextFormattedCitation":"(How to Use Google Meet Video Conferencing | Google Meet, n.d.)","previouslyFormattedCitation":"(&lt;i&gt;How to Use Google Meet Video Conferencing | Google Meet&lt;/i&gt;, n.d.)"},"properties":{"noteIndex":0},"schema":"https://github.com/citation-style-language/schema/raw/master/csl-citation.json"}</w:instrText>
      </w:r>
      <w:r w:rsidRPr="005D1BAC">
        <w:rPr>
          <w:rFonts w:cs="Times New Roman"/>
          <w:i/>
          <w:iCs/>
          <w:szCs w:val="24"/>
        </w:rPr>
        <w:fldChar w:fldCharType="separate"/>
      </w:r>
      <w:r w:rsidRPr="005D1BAC">
        <w:rPr>
          <w:rFonts w:cs="Times New Roman"/>
          <w:iCs/>
          <w:noProof/>
          <w:szCs w:val="24"/>
        </w:rPr>
        <w:t>(</w:t>
      </w:r>
      <w:r w:rsidRPr="005D1BAC">
        <w:rPr>
          <w:rFonts w:cs="Times New Roman"/>
          <w:i/>
          <w:iCs/>
          <w:noProof/>
          <w:szCs w:val="24"/>
        </w:rPr>
        <w:t>How to Use Google Meet Video Conferencing | Google Meet</w:t>
      </w:r>
      <w:r w:rsidRPr="005D1BAC">
        <w:rPr>
          <w:rFonts w:cs="Times New Roman"/>
          <w:iCs/>
          <w:noProof/>
          <w:szCs w:val="24"/>
        </w:rPr>
        <w:t>, n.d.)</w:t>
      </w:r>
      <w:r w:rsidRPr="005D1BAC">
        <w:rPr>
          <w:rFonts w:cs="Times New Roman"/>
          <w:i/>
          <w:iCs/>
          <w:szCs w:val="24"/>
        </w:rPr>
        <w:fldChar w:fldCharType="end"/>
      </w:r>
      <w:r w:rsidRPr="005D1BAC">
        <w:rPr>
          <w:rFonts w:cs="Times New Roman"/>
          <w:szCs w:val="24"/>
        </w:rPr>
        <w:t>.</w:t>
      </w:r>
    </w:p>
    <w:p w14:paraId="33D2CF99"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 xml:space="preserve">Google Meet adalah media komunikasi alternatif yang digunakan dalam pengerjaan proyek ini. Aplikasi ini digunakan apabila tim membutuhkan media komunikasi </w:t>
      </w:r>
      <w:r w:rsidRPr="005D1BAC">
        <w:rPr>
          <w:rFonts w:cs="Times New Roman"/>
          <w:i/>
          <w:iCs/>
          <w:szCs w:val="24"/>
        </w:rPr>
        <w:t>real-time</w:t>
      </w:r>
      <w:r w:rsidRPr="005D1BAC">
        <w:rPr>
          <w:rFonts w:cs="Times New Roman"/>
          <w:szCs w:val="24"/>
        </w:rPr>
        <w:t>, misal pada simulasi konferensi video di mana tim harus berkoordinasi dengan cepat dan efisien, dll.</w:t>
      </w:r>
    </w:p>
    <w:p w14:paraId="3972E0DF" w14:textId="0078D630" w:rsidR="00222C2F" w:rsidRPr="005D1BAC" w:rsidRDefault="00222C2F" w:rsidP="00222C2F">
      <w:pPr>
        <w:pStyle w:val="Heading3"/>
      </w:pPr>
      <w:bookmarkStart w:id="138" w:name="_Toc59721054"/>
      <w:bookmarkStart w:id="139" w:name="_Toc60131887"/>
      <w:bookmarkStart w:id="140" w:name="_Toc64571774"/>
      <w:r w:rsidRPr="005D1BAC">
        <w:t>Air</w:t>
      </w:r>
      <w:r w:rsidR="00C57DBA" w:rsidRPr="005D1BAC">
        <w:t>Tabel</w:t>
      </w:r>
      <w:bookmarkEnd w:id="138"/>
      <w:bookmarkEnd w:id="139"/>
      <w:bookmarkEnd w:id="140"/>
    </w:p>
    <w:p w14:paraId="07299F03" w14:textId="4CE2EFC0" w:rsidR="00222C2F" w:rsidRPr="005D1BAC" w:rsidRDefault="00222C2F" w:rsidP="00222C2F">
      <w:pPr>
        <w:rPr>
          <w:rFonts w:cs="Times New Roman"/>
          <w:szCs w:val="24"/>
        </w:rPr>
      </w:pPr>
      <w:bookmarkStart w:id="141" w:name="_Hlk59193228"/>
      <w:r w:rsidRPr="005D1BAC">
        <w:rPr>
          <w:rFonts w:cs="Times New Roman"/>
          <w:szCs w:val="24"/>
        </w:rPr>
        <w:t>Air</w:t>
      </w:r>
      <w:r w:rsidR="00C57DBA" w:rsidRPr="005D1BAC">
        <w:rPr>
          <w:rFonts w:cs="Times New Roman"/>
          <w:szCs w:val="24"/>
        </w:rPr>
        <w:t>Tabel</w:t>
      </w:r>
      <w:r w:rsidRPr="005D1BAC">
        <w:rPr>
          <w:rFonts w:cs="Times New Roman"/>
          <w:szCs w:val="24"/>
        </w:rPr>
        <w:t xml:space="preserve"> adalah platform </w:t>
      </w:r>
      <w:r w:rsidRPr="005D1BAC">
        <w:rPr>
          <w:rFonts w:cs="Times New Roman"/>
          <w:i/>
          <w:iCs/>
          <w:szCs w:val="24"/>
        </w:rPr>
        <w:t>hybrid</w:t>
      </w:r>
      <w:r w:rsidRPr="005D1BAC">
        <w:rPr>
          <w:rFonts w:cs="Times New Roman"/>
          <w:szCs w:val="24"/>
        </w:rPr>
        <w:t xml:space="preserve"> antara </w:t>
      </w:r>
      <w:r w:rsidRPr="005D1BAC">
        <w:rPr>
          <w:rFonts w:cs="Times New Roman"/>
          <w:i/>
          <w:iCs/>
          <w:szCs w:val="24"/>
        </w:rPr>
        <w:t>spreadsheet</w:t>
      </w:r>
      <w:r w:rsidRPr="005D1BAC">
        <w:rPr>
          <w:rFonts w:cs="Times New Roman"/>
          <w:szCs w:val="24"/>
        </w:rPr>
        <w:t xml:space="preserve"> dan database untuk membuat </w:t>
      </w:r>
      <w:r w:rsidRPr="005D1BAC">
        <w:rPr>
          <w:rFonts w:cs="Times New Roman"/>
          <w:i/>
          <w:iCs/>
          <w:szCs w:val="24"/>
        </w:rPr>
        <w:t>workflow.</w:t>
      </w:r>
      <w:r w:rsidRPr="005D1BAC">
        <w:rPr>
          <w:rFonts w:cs="Times New Roman"/>
          <w:szCs w:val="24"/>
        </w:rPr>
        <w:t xml:space="preserve"> Air</w:t>
      </w:r>
      <w:r w:rsidR="00C57DBA" w:rsidRPr="005D1BAC">
        <w:rPr>
          <w:rFonts w:cs="Times New Roman"/>
          <w:szCs w:val="24"/>
        </w:rPr>
        <w:t>Tabel</w:t>
      </w:r>
      <w:r w:rsidRPr="005D1BAC">
        <w:rPr>
          <w:rFonts w:cs="Times New Roman"/>
          <w:szCs w:val="24"/>
        </w:rPr>
        <w:t xml:space="preserve"> dapat digunakan untuk membuat </w:t>
      </w:r>
      <w:r w:rsidRPr="005D1BAC">
        <w:rPr>
          <w:rFonts w:cs="Times New Roman"/>
          <w:i/>
          <w:iCs/>
          <w:szCs w:val="24"/>
        </w:rPr>
        <w:t>workflow</w:t>
      </w:r>
      <w:r w:rsidRPr="005D1BAC">
        <w:rPr>
          <w:rFonts w:cs="Times New Roman"/>
          <w:szCs w:val="24"/>
        </w:rPr>
        <w:t xml:space="preserve"> manajemen proyek, perencanaan acara besar, pengelolaan kalender editorial, dll. Air</w:t>
      </w:r>
      <w:r w:rsidR="00C57DBA" w:rsidRPr="005D1BAC">
        <w:rPr>
          <w:rFonts w:cs="Times New Roman"/>
          <w:szCs w:val="24"/>
        </w:rPr>
        <w:t>Tabel</w:t>
      </w:r>
      <w:r w:rsidRPr="005D1BAC">
        <w:rPr>
          <w:rFonts w:cs="Times New Roman"/>
          <w:szCs w:val="24"/>
        </w:rPr>
        <w:t xml:space="preserve"> dirilis oleh Howie Liu, Andrew Ofstad, dan Emmett Nicholas pada tahun 2013 </w:t>
      </w:r>
      <w:r w:rsidRPr="005D1BAC">
        <w:rPr>
          <w:rFonts w:cs="Times New Roman"/>
          <w:szCs w:val="24"/>
        </w:rPr>
        <w:fldChar w:fldCharType="begin" w:fldLock="1"/>
      </w:r>
      <w:r w:rsidRPr="005D1BAC">
        <w:rPr>
          <w:rFonts w:cs="Times New Roman"/>
          <w:szCs w:val="24"/>
        </w:rPr>
        <w:instrText>ADDIN CSL_CITATION {"citationItems":[{"id":"ITEM-1","itemData":{"URL":"https://www.crunchbase.com/organization/airtable","accessed":{"date-parts":[["2020","12","27"]]},"id":"ITEM-1","issued":{"date-parts":[["0"]]},"title":"Airtable - Crunchbase Company Profile &amp; Funding","type":"webpage"},"uris":["http://www.mendeley.com/documents/?uuid=069995eb-f68f-3c7a-895a-3a89a7a3445c"]}],"mendeley":{"formattedCitation":"(&lt;i&gt;Airtable - Crunchbase Company Profile &amp; Funding&lt;/i&gt;, n.d.)","plainTextFormattedCitation":"(Airtable - Crunchbase Company Profile &amp; Funding, n.d.)","previouslyFormattedCitation":"(&lt;i&gt;Airtable - Crunchbase Company Profile &amp; Funding&lt;/i&gt;, n.d.)"},"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Air</w:t>
      </w:r>
      <w:r w:rsidR="00C57DBA" w:rsidRPr="005D1BAC">
        <w:rPr>
          <w:rFonts w:cs="Times New Roman"/>
          <w:i/>
          <w:noProof/>
          <w:szCs w:val="24"/>
        </w:rPr>
        <w:t>Tabel</w:t>
      </w:r>
      <w:r w:rsidRPr="005D1BAC">
        <w:rPr>
          <w:rFonts w:cs="Times New Roman"/>
          <w:i/>
          <w:noProof/>
          <w:szCs w:val="24"/>
        </w:rPr>
        <w:t xml:space="preserve"> - Crunchbase Company Profile &amp; Funding</w:t>
      </w:r>
      <w:r w:rsidRPr="005D1BAC">
        <w:rPr>
          <w:rFonts w:cs="Times New Roman"/>
          <w:noProof/>
          <w:szCs w:val="24"/>
        </w:rPr>
        <w:t>, n.d.)</w:t>
      </w:r>
      <w:r w:rsidRPr="005D1BAC">
        <w:rPr>
          <w:rFonts w:cs="Times New Roman"/>
          <w:szCs w:val="24"/>
        </w:rPr>
        <w:fldChar w:fldCharType="end"/>
      </w:r>
      <w:r w:rsidRPr="005D1BAC">
        <w:rPr>
          <w:rFonts w:cs="Times New Roman"/>
          <w:szCs w:val="24"/>
        </w:rPr>
        <w:t>.</w:t>
      </w:r>
      <w:bookmarkEnd w:id="141"/>
    </w:p>
    <w:p w14:paraId="62C5DAF4" w14:textId="618270C2" w:rsidR="00222C2F" w:rsidRPr="005D1BAC" w:rsidRDefault="00222C2F" w:rsidP="00222C2F">
      <w:pPr>
        <w:rPr>
          <w:rFonts w:cs="Times New Roman"/>
          <w:szCs w:val="24"/>
        </w:rPr>
        <w:sectPr w:rsidR="00222C2F" w:rsidRPr="005D1BAC" w:rsidSect="00A46772">
          <w:pgSz w:w="11906" w:h="16838" w:code="9"/>
          <w:pgMar w:top="2268" w:right="1701" w:bottom="1701" w:left="2268" w:header="709" w:footer="709" w:gutter="0"/>
          <w:cols w:space="708"/>
          <w:titlePg/>
          <w:docGrid w:linePitch="360"/>
        </w:sectPr>
      </w:pPr>
      <w:r w:rsidRPr="005D1BAC">
        <w:rPr>
          <w:rFonts w:cs="Times New Roman"/>
          <w:szCs w:val="24"/>
        </w:rPr>
        <w:t>Pada pengerjaan proyek ini, Air</w:t>
      </w:r>
      <w:r w:rsidR="00C57DBA" w:rsidRPr="005D1BAC">
        <w:rPr>
          <w:rFonts w:cs="Times New Roman"/>
          <w:szCs w:val="24"/>
        </w:rPr>
        <w:t>Tabel</w:t>
      </w:r>
      <w:r w:rsidRPr="005D1BAC">
        <w:rPr>
          <w:rFonts w:cs="Times New Roman"/>
          <w:szCs w:val="24"/>
        </w:rPr>
        <w:t xml:space="preserve"> adalah media yang digunakan untuk membuat </w:t>
      </w:r>
      <w:r w:rsidRPr="005D1BAC">
        <w:rPr>
          <w:rFonts w:cs="Times New Roman"/>
          <w:i/>
          <w:iCs/>
          <w:szCs w:val="24"/>
        </w:rPr>
        <w:t>workflow</w:t>
      </w:r>
      <w:r w:rsidRPr="005D1BAC">
        <w:rPr>
          <w:rFonts w:cs="Times New Roman"/>
          <w:szCs w:val="24"/>
        </w:rPr>
        <w:t xml:space="preserve"> pengerjaan proyek.</w:t>
      </w:r>
    </w:p>
    <w:p w14:paraId="58EB6DEA" w14:textId="77777777" w:rsidR="002C5A8D" w:rsidRPr="005D1BAC" w:rsidRDefault="002C5A8D" w:rsidP="00FC2902">
      <w:pPr>
        <w:pStyle w:val="Heading1"/>
      </w:pPr>
      <w:r w:rsidRPr="005D1BAC">
        <w:lastRenderedPageBreak/>
        <w:br/>
      </w:r>
      <w:bookmarkStart w:id="142" w:name="_Toc60131888"/>
      <w:bookmarkStart w:id="143" w:name="_Toc64571775"/>
      <w:r w:rsidRPr="005D1BAC">
        <w:t>ANALISIS DAN EVALUASI</w:t>
      </w:r>
      <w:bookmarkEnd w:id="142"/>
      <w:bookmarkEnd w:id="143"/>
    </w:p>
    <w:p w14:paraId="70740BDA" w14:textId="77777777" w:rsidR="00615176" w:rsidRPr="005D1BAC" w:rsidRDefault="00615176" w:rsidP="00615176">
      <w:r w:rsidRPr="005D1BAC">
        <w:t xml:space="preserve">Proyek </w:t>
      </w:r>
      <w:r w:rsidRPr="005D1BAC">
        <w:rPr>
          <w:i/>
          <w:iCs/>
        </w:rPr>
        <w:t>Jitsi Bandwidth Reduction</w:t>
      </w:r>
      <w:r w:rsidRPr="005D1BAC">
        <w:t xml:space="preserve"> adalah proyek yang bertujuan untuk mengurangi penggunaan </w:t>
      </w:r>
      <w:r w:rsidRPr="005D1BAC">
        <w:rPr>
          <w:i/>
          <w:iCs/>
        </w:rPr>
        <w:t xml:space="preserve">bandwidth </w:t>
      </w:r>
      <w:r w:rsidRPr="005D1BAC">
        <w:t xml:space="preserve">pada konferensi video dengan menggunakan aplikasi Jitsi. Hal ini dilakukan untuk menjaga performa konferensi video sehingga komunikasi antar pengguna tidak terhambat. Untuk mencapai tujuan tersebut, klien berupaya untuk mengurangi penggunaan </w:t>
      </w:r>
      <w:r w:rsidRPr="005D1BAC">
        <w:rPr>
          <w:i/>
          <w:iCs/>
        </w:rPr>
        <w:t xml:space="preserve">bandwidth </w:t>
      </w:r>
      <w:r w:rsidRPr="005D1BAC">
        <w:t>dengan membatasi jumlah data (audio dan video) yang dapat diterima pengguna dalam kurun waktu tertentu.</w:t>
      </w:r>
    </w:p>
    <w:p w14:paraId="2EF79917" w14:textId="77777777" w:rsidR="00615176" w:rsidRPr="005D1BAC" w:rsidRDefault="00615176" w:rsidP="00615176">
      <w:r w:rsidRPr="005D1BAC">
        <w:rPr>
          <w:rFonts w:cs="Times New Roman"/>
          <w:szCs w:val="24"/>
        </w:rPr>
        <w:t xml:space="preserve">Bab ini berisi penjabaran proses, hasil, dan evaluasi hasil analisis yang dilakukan selama pengerjaan proyek </w:t>
      </w:r>
      <w:r w:rsidRPr="005D1BAC">
        <w:rPr>
          <w:rFonts w:cs="Times New Roman"/>
          <w:i/>
          <w:iCs/>
          <w:szCs w:val="24"/>
        </w:rPr>
        <w:t>Jitsi Bandwidth Reduction</w:t>
      </w:r>
      <w:r w:rsidRPr="005D1BAC">
        <w:rPr>
          <w:rFonts w:cs="Times New Roman"/>
          <w:szCs w:val="24"/>
        </w:rPr>
        <w:t xml:space="preserve"> untuk </w:t>
      </w:r>
      <w:r w:rsidRPr="005D1BAC">
        <w:t>membatasi jumlah data yang dapat diterima pengguna dalam kurun waktu tertentu pada konferensi video dengan menggunakan aplikasi Jitsi.</w:t>
      </w:r>
    </w:p>
    <w:p w14:paraId="6BB8DA99" w14:textId="77777777" w:rsidR="00615176" w:rsidRPr="005D1BAC" w:rsidRDefault="00615176" w:rsidP="009243E6">
      <w:pPr>
        <w:pStyle w:val="Heading2"/>
      </w:pPr>
      <w:bookmarkStart w:id="144" w:name="_Toc60131889"/>
      <w:bookmarkStart w:id="145" w:name="_Toc64571776"/>
      <w:r w:rsidRPr="005D1BAC">
        <w:rPr>
          <w:rFonts w:cs="Times New Roman"/>
          <w:szCs w:val="24"/>
        </w:rPr>
        <w:t>A</w:t>
      </w:r>
      <w:r w:rsidRPr="005D1BAC">
        <w:t>nalisis</w:t>
      </w:r>
      <w:bookmarkEnd w:id="144"/>
      <w:bookmarkEnd w:id="145"/>
    </w:p>
    <w:p w14:paraId="2DA71838" w14:textId="77777777" w:rsidR="00615176" w:rsidRPr="005D1BAC" w:rsidRDefault="00615176" w:rsidP="00615176">
      <w:pPr>
        <w:rPr>
          <w:rFonts w:cs="Times New Roman"/>
          <w:szCs w:val="24"/>
        </w:rPr>
      </w:pPr>
      <w:r w:rsidRPr="005D1BAC">
        <w:t xml:space="preserve">Pada pengerjaan proyek ini, dilakukan analisis terdahap beberapa pendekatan untuk membatasi jumlah data yang dapat diterima pengguna dalam kurun waktu, yaitu </w:t>
      </w:r>
      <w:r w:rsidRPr="005D1BAC">
        <w:rPr>
          <w:i/>
          <w:iCs/>
        </w:rPr>
        <w:t>Last N</w:t>
      </w:r>
      <w:r w:rsidRPr="005D1BAC">
        <w:t xml:space="preserve"> dan </w:t>
      </w:r>
      <w:r w:rsidRPr="005D1BAC">
        <w:rPr>
          <w:i/>
          <w:iCs/>
        </w:rPr>
        <w:t>pagination</w:t>
      </w:r>
      <w:r w:rsidRPr="005D1BAC">
        <w:t xml:space="preserve">. Skema </w:t>
      </w:r>
      <w:r w:rsidRPr="005D1BAC">
        <w:rPr>
          <w:i/>
          <w:iCs/>
        </w:rPr>
        <w:t>Last N</w:t>
      </w:r>
      <w:r w:rsidRPr="005D1BAC">
        <w:t xml:space="preserve"> sudah diteliti sebelumnya oleh Boris Grozev et al. dan dipaparkan dalam sebuah makalah pada tahun 2015 </w:t>
      </w:r>
      <w:r w:rsidRPr="005D1BAC">
        <w:fldChar w:fldCharType="begin" w:fldLock="1"/>
      </w:r>
      <w:r w:rsidRPr="005D1BAC">
        <w:instrText>ADDIN CSL_CITATION {"citationItems":[{"id":"ITEM-1","itemData":{"DOI":"10.1145/2736084.2736094","ISBN":"9781450333528","abstract":"Multiparty conferencing has traditionally been a relatively expensive application that was only used in enterprise scenarios. Recently, however, the landscape has started to shift in ways that could change this. Ever-increasing bandwidth and processing capabilities make it possible for mobile endpoints and laptop computers to easily handle multiple incoming media streams (both audio and video). The development of Web Real-Time Communications (WebRTC) has also significantly simplified the development of video conferencing applications and made them mainstream. Both of these changes provide a way of replacing expensive video mixers (that produce composited videos) with light-weight video routers (that selectively forward streams). In this paper, we describe a Multipoint Control Unit (MCU) that identifies and selects the last N dominant speakers and forwards their streams to all the conference participants. We evaluate the performance of this Selective Forwarding Unit (SFU) against a simplistic everyone-to-everyone (full-star) MCU. Our results show that the SFU uses 45% less CPU and 63% less bandwidth when forwarding media for 10 of the endpoints in a 30-participant conference.","author":[{"dropping-particle":"","family":"Grozev","given":"Boris","non-dropping-particle":"","parse-names":false,"suffix":""},{"dropping-particle":"","family":"Marinov","given":"Lyubomir","non-dropping-particle":"","parse-names":false,"suffix":""},{"dropping-particle":"","family":"Singh","given":"Varun","non-dropping-particle":"","parse-names":false,"suffix":""},{"dropping-particle":"","family":"Ivov","given":"Emil","non-dropping-particle":"","parse-names":false,"suffix":""}],"container-title":"Proceedings of the 25th ACM Workshop on Network and Operating Systems Support for Digital Audio and Video, NOSSDAV 2015","id":"ITEM-1","issued":{"date-parts":[["2015"]]},"page":"19-24","title":"Last N: Relevance-based selectivity for forwarding video in multimedia conferences","type":"paper-conference"},"uris":["http://www.mendeley.com/documents/?uuid=cabc7943-b360-492a-9b1c-dd69c62f92b4"]}],"mendeley":{"formattedCitation":"(Grozev et al., 2015)","plainTextFormattedCitation":"(Grozev et al., 2015)","previouslyFormattedCitation":"(Grozev et al., 2015)"},"properties":{"noteIndex":0},"schema":"https://github.com/citation-style-language/schema/raw/master/csl-citation.json"}</w:instrText>
      </w:r>
      <w:r w:rsidRPr="005D1BAC">
        <w:fldChar w:fldCharType="separate"/>
      </w:r>
      <w:r w:rsidRPr="005D1BAC">
        <w:rPr>
          <w:noProof/>
        </w:rPr>
        <w:t>(Grozev et al., 2015)</w:t>
      </w:r>
      <w:r w:rsidRPr="005D1BAC">
        <w:fldChar w:fldCharType="end"/>
      </w:r>
      <w:r w:rsidRPr="005D1BAC">
        <w:t xml:space="preserve">, sedangkan metode </w:t>
      </w:r>
      <w:r w:rsidRPr="005D1BAC">
        <w:rPr>
          <w:i/>
          <w:iCs/>
        </w:rPr>
        <w:t>pagination</w:t>
      </w:r>
      <w:r w:rsidRPr="005D1BAC">
        <w:t xml:space="preserve"> adalah pendeketan yang diusulkan oleh klien dalam sebuah pertemuan via daring antara pihak klien dengan tim PT. Padepokan Tujuh Sembilan. Sehubungan dengan hal ini, a</w:t>
      </w:r>
      <w:r w:rsidRPr="005D1BAC">
        <w:rPr>
          <w:rFonts w:cs="Times New Roman"/>
          <w:szCs w:val="24"/>
        </w:rPr>
        <w:t>nalisis dilakukan terhadap tiga komponen penyusun Jitsi, yaitu: Jitsi Meet, Jitsi Videobridge (JVB) dan Jitsi Conference Focus (Jicofo).</w:t>
      </w:r>
    </w:p>
    <w:p w14:paraId="7E58E0E6" w14:textId="77777777" w:rsidR="00615176" w:rsidRPr="005D1BAC" w:rsidRDefault="00615176" w:rsidP="00615176">
      <w:r w:rsidRPr="005D1BAC">
        <w:t xml:space="preserve">Selanjutnya, subbab ini berisi penjabaran </w:t>
      </w:r>
      <w:r w:rsidRPr="005D1BAC">
        <w:rPr>
          <w:i/>
          <w:iCs/>
        </w:rPr>
        <w:t>timeline</w:t>
      </w:r>
      <w:r w:rsidRPr="005D1BAC">
        <w:t xml:space="preserve"> proses, teknik yang digunakan dalam analisis, dan kendala/masalah yang dialami selama melakukan </w:t>
      </w:r>
      <w:r w:rsidRPr="005D1BAC">
        <w:rPr>
          <w:rFonts w:cs="Times New Roman"/>
          <w:szCs w:val="24"/>
        </w:rPr>
        <w:t xml:space="preserve">analisis pada pengerjaan proyek </w:t>
      </w:r>
      <w:r w:rsidRPr="005D1BAC">
        <w:rPr>
          <w:rFonts w:cs="Times New Roman"/>
          <w:i/>
          <w:iCs/>
          <w:szCs w:val="24"/>
        </w:rPr>
        <w:t>Jitsi Bandwidth Reduction</w:t>
      </w:r>
      <w:r w:rsidRPr="005D1BAC">
        <w:rPr>
          <w:rFonts w:cs="Times New Roman"/>
          <w:szCs w:val="24"/>
        </w:rPr>
        <w:t>.</w:t>
      </w:r>
    </w:p>
    <w:p w14:paraId="32B8DF7A" w14:textId="77777777" w:rsidR="00615176" w:rsidRPr="005D1BAC" w:rsidRDefault="00615176" w:rsidP="00615176">
      <w:pPr>
        <w:pStyle w:val="Heading3"/>
      </w:pPr>
      <w:bookmarkStart w:id="146" w:name="_Toc60131890"/>
      <w:bookmarkStart w:id="147" w:name="_Toc64571777"/>
      <w:r w:rsidRPr="005D1BAC">
        <w:lastRenderedPageBreak/>
        <w:t>Timeline Analisis</w:t>
      </w:r>
      <w:bookmarkEnd w:id="146"/>
      <w:bookmarkEnd w:id="147"/>
    </w:p>
    <w:p w14:paraId="796211F9" w14:textId="77777777" w:rsidR="00615176" w:rsidRPr="005D1BAC" w:rsidRDefault="00615176" w:rsidP="00615176">
      <w:pPr>
        <w:rPr>
          <w:rFonts w:cs="Times New Roman"/>
          <w:szCs w:val="24"/>
        </w:rPr>
      </w:pPr>
      <w:r w:rsidRPr="005D1BAC">
        <w:t xml:space="preserve">Pada pengerjaan proyek </w:t>
      </w:r>
      <w:r w:rsidRPr="005D1BAC">
        <w:rPr>
          <w:i/>
          <w:iCs/>
        </w:rPr>
        <w:t>Jitsi Bandiwdth Reduction</w:t>
      </w:r>
      <w:r w:rsidRPr="005D1BAC">
        <w:t xml:space="preserve">, proses analisis yang dilakukan dibagi menjadi beberapa tahap sebelum didapatkan sebuah fungsi yang mumpuni untuk membatasi jumlah data yang diterima pengguna dalam kurun waktu tertentu. </w:t>
      </w:r>
      <w:r w:rsidRPr="005D1BAC">
        <w:rPr>
          <w:rFonts w:cs="Times New Roman"/>
          <w:i/>
          <w:iCs/>
          <w:szCs w:val="24"/>
        </w:rPr>
        <w:t>Timeline</w:t>
      </w:r>
      <w:r w:rsidRPr="005D1BAC">
        <w:rPr>
          <w:rFonts w:cs="Times New Roman"/>
          <w:szCs w:val="24"/>
        </w:rPr>
        <w:t xml:space="preserve"> proses analisis dipaparkan pada Tabel IV.1.</w:t>
      </w:r>
    </w:p>
    <w:p w14:paraId="28346A05" w14:textId="04272219" w:rsidR="00BF3EF3" w:rsidRPr="005D1BAC" w:rsidRDefault="00615176" w:rsidP="00BF3EF3">
      <w:pPr>
        <w:pStyle w:val="CaptionTabel"/>
        <w:rPr>
          <w:lang w:val="id-ID"/>
        </w:rPr>
      </w:pPr>
      <w:r w:rsidRPr="005D1BAC">
        <w:rPr>
          <w:lang w:val="id-ID"/>
        </w:rPr>
        <w:t xml:space="preserve"> </w:t>
      </w:r>
      <w:bookmarkStart w:id="148" w:name="_Toc60222172"/>
      <w:r w:rsidR="00BF3EF3"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w:t>
      </w:r>
      <w:r w:rsidR="00607FE6" w:rsidRPr="005D1BAC">
        <w:rPr>
          <w:lang w:val="id-ID"/>
        </w:rPr>
        <w:fldChar w:fldCharType="end"/>
      </w:r>
      <w:r w:rsidR="00BF3EF3" w:rsidRPr="005D1BAC">
        <w:rPr>
          <w:lang w:val="id-ID"/>
        </w:rPr>
        <w:t xml:space="preserve">. </w:t>
      </w:r>
      <w:r w:rsidR="00BF3EF3" w:rsidRPr="005D1BAC">
        <w:rPr>
          <w:i/>
          <w:lang w:val="id-ID"/>
        </w:rPr>
        <w:t>Timeline</w:t>
      </w:r>
      <w:r w:rsidR="00BF3EF3" w:rsidRPr="005D1BAC">
        <w:rPr>
          <w:lang w:val="id-ID"/>
        </w:rPr>
        <w:t xml:space="preserve"> Proses Analisis</w:t>
      </w:r>
      <w:bookmarkEnd w:id="148"/>
    </w:p>
    <w:tbl>
      <w:tblPr>
        <w:tblStyle w:val="TableGrid"/>
        <w:tblW w:w="7937" w:type="dxa"/>
        <w:tblLook w:val="04A0" w:firstRow="1" w:lastRow="0" w:firstColumn="1" w:lastColumn="0" w:noHBand="0" w:noVBand="1"/>
      </w:tblPr>
      <w:tblGrid>
        <w:gridCol w:w="512"/>
        <w:gridCol w:w="2665"/>
        <w:gridCol w:w="791"/>
        <w:gridCol w:w="3969"/>
      </w:tblGrid>
      <w:tr w:rsidR="00615176" w:rsidRPr="005D1BAC" w14:paraId="37688073" w14:textId="77777777" w:rsidTr="00A46772">
        <w:tc>
          <w:tcPr>
            <w:tcW w:w="512" w:type="dxa"/>
            <w:vAlign w:val="center"/>
          </w:tcPr>
          <w:p w14:paraId="59801B34" w14:textId="77777777" w:rsidR="00615176" w:rsidRPr="005D1BAC" w:rsidRDefault="00615176" w:rsidP="00A46772">
            <w:pPr>
              <w:spacing w:after="0" w:line="240" w:lineRule="auto"/>
              <w:jc w:val="center"/>
              <w:rPr>
                <w:sz w:val="20"/>
                <w:szCs w:val="18"/>
                <w:lang w:val="id-ID"/>
              </w:rPr>
            </w:pPr>
            <w:r w:rsidRPr="005D1BAC">
              <w:rPr>
                <w:sz w:val="20"/>
                <w:szCs w:val="18"/>
                <w:lang w:val="id-ID"/>
              </w:rPr>
              <w:t>No.</w:t>
            </w:r>
          </w:p>
        </w:tc>
        <w:tc>
          <w:tcPr>
            <w:tcW w:w="2665" w:type="dxa"/>
            <w:vAlign w:val="center"/>
          </w:tcPr>
          <w:p w14:paraId="22A0893C" w14:textId="77777777" w:rsidR="00615176" w:rsidRPr="005D1BAC" w:rsidRDefault="00615176" w:rsidP="00A46772">
            <w:pPr>
              <w:spacing w:after="0" w:line="240" w:lineRule="auto"/>
              <w:jc w:val="center"/>
              <w:rPr>
                <w:sz w:val="20"/>
                <w:szCs w:val="18"/>
                <w:lang w:val="id-ID"/>
              </w:rPr>
            </w:pPr>
            <w:r w:rsidRPr="005D1BAC">
              <w:rPr>
                <w:sz w:val="20"/>
                <w:szCs w:val="18"/>
                <w:lang w:val="id-ID"/>
              </w:rPr>
              <w:t>Fokus Analisis</w:t>
            </w:r>
          </w:p>
        </w:tc>
        <w:tc>
          <w:tcPr>
            <w:tcW w:w="791" w:type="dxa"/>
            <w:vAlign w:val="center"/>
          </w:tcPr>
          <w:p w14:paraId="03BD997E" w14:textId="77777777" w:rsidR="00615176" w:rsidRPr="005D1BAC" w:rsidRDefault="00615176" w:rsidP="00A46772">
            <w:pPr>
              <w:spacing w:after="0" w:line="240" w:lineRule="auto"/>
              <w:jc w:val="center"/>
              <w:rPr>
                <w:sz w:val="20"/>
                <w:szCs w:val="18"/>
                <w:lang w:val="id-ID"/>
              </w:rPr>
            </w:pPr>
            <w:r w:rsidRPr="005D1BAC">
              <w:rPr>
                <w:sz w:val="20"/>
                <w:szCs w:val="18"/>
                <w:lang w:val="id-ID"/>
              </w:rPr>
              <w:t>Durasi (hari)</w:t>
            </w:r>
          </w:p>
        </w:tc>
        <w:tc>
          <w:tcPr>
            <w:tcW w:w="3969" w:type="dxa"/>
            <w:vAlign w:val="center"/>
          </w:tcPr>
          <w:p w14:paraId="1BB63052" w14:textId="77777777" w:rsidR="00615176" w:rsidRPr="005D1BAC" w:rsidRDefault="00615176" w:rsidP="00A46772">
            <w:pPr>
              <w:spacing w:after="0" w:line="240" w:lineRule="auto"/>
              <w:jc w:val="center"/>
              <w:rPr>
                <w:sz w:val="20"/>
                <w:szCs w:val="18"/>
                <w:lang w:val="id-ID"/>
              </w:rPr>
            </w:pPr>
            <w:r w:rsidRPr="005D1BAC">
              <w:rPr>
                <w:sz w:val="20"/>
                <w:szCs w:val="18"/>
                <w:lang w:val="id-ID"/>
              </w:rPr>
              <w:t>Keterangan</w:t>
            </w:r>
          </w:p>
        </w:tc>
      </w:tr>
      <w:tr w:rsidR="00615176" w:rsidRPr="005D1BAC" w14:paraId="47C1F502" w14:textId="77777777" w:rsidTr="00A46772">
        <w:tc>
          <w:tcPr>
            <w:tcW w:w="512" w:type="dxa"/>
            <w:vAlign w:val="center"/>
          </w:tcPr>
          <w:p w14:paraId="3F147A45" w14:textId="77777777" w:rsidR="00615176" w:rsidRPr="005D1BAC" w:rsidRDefault="00615176" w:rsidP="00A46772">
            <w:pPr>
              <w:spacing w:after="0" w:line="240" w:lineRule="auto"/>
              <w:jc w:val="center"/>
              <w:rPr>
                <w:sz w:val="20"/>
                <w:szCs w:val="18"/>
                <w:lang w:val="id-ID"/>
              </w:rPr>
            </w:pPr>
            <w:r w:rsidRPr="005D1BAC">
              <w:rPr>
                <w:sz w:val="20"/>
                <w:szCs w:val="18"/>
                <w:lang w:val="id-ID"/>
              </w:rPr>
              <w:t>1</w:t>
            </w:r>
          </w:p>
        </w:tc>
        <w:tc>
          <w:tcPr>
            <w:tcW w:w="2665" w:type="dxa"/>
            <w:vAlign w:val="center"/>
          </w:tcPr>
          <w:p w14:paraId="0FA36F47" w14:textId="77777777" w:rsidR="00615176" w:rsidRPr="005D1BAC" w:rsidRDefault="00615176" w:rsidP="00A46772">
            <w:pPr>
              <w:spacing w:after="0" w:line="240" w:lineRule="auto"/>
              <w:jc w:val="left"/>
              <w:rPr>
                <w:sz w:val="20"/>
                <w:szCs w:val="18"/>
                <w:lang w:val="id-ID"/>
              </w:rPr>
            </w:pPr>
            <w:r w:rsidRPr="005D1BAC">
              <w:rPr>
                <w:sz w:val="20"/>
                <w:szCs w:val="18"/>
                <w:lang w:val="id-ID"/>
              </w:rPr>
              <w:t xml:space="preserve">Elemen </w:t>
            </w:r>
            <w:r w:rsidRPr="005D1BAC">
              <w:rPr>
                <w:i/>
                <w:iCs/>
                <w:sz w:val="20"/>
                <w:szCs w:val="18"/>
                <w:lang w:val="id-ID"/>
              </w:rPr>
              <w:t>log</w:t>
            </w:r>
            <w:r w:rsidRPr="005D1BAC">
              <w:rPr>
                <w:sz w:val="20"/>
                <w:szCs w:val="18"/>
                <w:lang w:val="id-ID"/>
              </w:rPr>
              <w:t xml:space="preserve"> Prosody</w:t>
            </w:r>
          </w:p>
        </w:tc>
        <w:tc>
          <w:tcPr>
            <w:tcW w:w="791" w:type="dxa"/>
            <w:vAlign w:val="center"/>
          </w:tcPr>
          <w:p w14:paraId="0BF0B1D7" w14:textId="77777777" w:rsidR="00615176" w:rsidRPr="005D1BAC" w:rsidRDefault="00615176" w:rsidP="00A46772">
            <w:pPr>
              <w:spacing w:after="0" w:line="240" w:lineRule="auto"/>
              <w:jc w:val="center"/>
              <w:rPr>
                <w:sz w:val="20"/>
                <w:szCs w:val="18"/>
                <w:lang w:val="id-ID"/>
              </w:rPr>
            </w:pPr>
            <w:r w:rsidRPr="005D1BAC">
              <w:rPr>
                <w:sz w:val="20"/>
                <w:szCs w:val="18"/>
                <w:lang w:val="id-ID"/>
              </w:rPr>
              <w:t>2</w:t>
            </w:r>
          </w:p>
        </w:tc>
        <w:tc>
          <w:tcPr>
            <w:tcW w:w="3969" w:type="dxa"/>
            <w:vAlign w:val="center"/>
          </w:tcPr>
          <w:p w14:paraId="2BE33DAE" w14:textId="77777777" w:rsidR="00615176" w:rsidRPr="005D1BAC" w:rsidRDefault="00615176" w:rsidP="00A46772">
            <w:pPr>
              <w:spacing w:after="0" w:line="240" w:lineRule="auto"/>
              <w:rPr>
                <w:sz w:val="20"/>
                <w:szCs w:val="18"/>
                <w:lang w:val="id-ID"/>
              </w:rPr>
            </w:pPr>
            <w:r w:rsidRPr="005D1BAC">
              <w:rPr>
                <w:sz w:val="20"/>
                <w:szCs w:val="18"/>
                <w:lang w:val="id-ID"/>
              </w:rPr>
              <w:t xml:space="preserve">Analisis ini dilakukan untuk mempelajari unsur elemen atribut stanza pada </w:t>
            </w:r>
            <w:r w:rsidRPr="005D1BAC">
              <w:rPr>
                <w:i/>
                <w:iCs/>
                <w:sz w:val="20"/>
                <w:szCs w:val="18"/>
                <w:lang w:val="id-ID"/>
              </w:rPr>
              <w:t>log</w:t>
            </w:r>
            <w:r w:rsidRPr="005D1BAC">
              <w:rPr>
                <w:sz w:val="20"/>
                <w:szCs w:val="18"/>
                <w:lang w:val="id-ID"/>
              </w:rPr>
              <w:t xml:space="preserve"> Prosody dan alur proses konferensi video dengan menggunakan aplikasi Jitsi.</w:t>
            </w:r>
          </w:p>
        </w:tc>
      </w:tr>
      <w:tr w:rsidR="00615176" w:rsidRPr="005D1BAC" w14:paraId="65E8A973" w14:textId="77777777" w:rsidTr="00A46772">
        <w:tc>
          <w:tcPr>
            <w:tcW w:w="512" w:type="dxa"/>
            <w:vAlign w:val="center"/>
          </w:tcPr>
          <w:p w14:paraId="76E11B6D" w14:textId="77777777" w:rsidR="00615176" w:rsidRPr="005D1BAC" w:rsidRDefault="00615176" w:rsidP="00A46772">
            <w:pPr>
              <w:spacing w:after="0" w:line="240" w:lineRule="auto"/>
              <w:jc w:val="center"/>
              <w:rPr>
                <w:sz w:val="20"/>
                <w:szCs w:val="18"/>
                <w:lang w:val="id-ID"/>
              </w:rPr>
            </w:pPr>
            <w:r w:rsidRPr="005D1BAC">
              <w:rPr>
                <w:sz w:val="20"/>
                <w:szCs w:val="18"/>
                <w:lang w:val="id-ID"/>
              </w:rPr>
              <w:t>2</w:t>
            </w:r>
          </w:p>
        </w:tc>
        <w:tc>
          <w:tcPr>
            <w:tcW w:w="2665" w:type="dxa"/>
            <w:vAlign w:val="center"/>
          </w:tcPr>
          <w:p w14:paraId="34E60C4D" w14:textId="77777777" w:rsidR="00615176" w:rsidRPr="005D1BAC" w:rsidRDefault="00615176" w:rsidP="00A46772">
            <w:pPr>
              <w:spacing w:after="0" w:line="240" w:lineRule="auto"/>
              <w:rPr>
                <w:sz w:val="20"/>
                <w:szCs w:val="18"/>
                <w:lang w:val="id-ID"/>
              </w:rPr>
            </w:pPr>
            <w:r w:rsidRPr="005D1BAC">
              <w:rPr>
                <w:i/>
                <w:iCs/>
                <w:sz w:val="20"/>
                <w:szCs w:val="18"/>
                <w:lang w:val="id-ID"/>
              </w:rPr>
              <w:t>Last N</w:t>
            </w:r>
          </w:p>
        </w:tc>
        <w:tc>
          <w:tcPr>
            <w:tcW w:w="791" w:type="dxa"/>
            <w:vAlign w:val="center"/>
          </w:tcPr>
          <w:p w14:paraId="7872A86E" w14:textId="77777777" w:rsidR="00615176" w:rsidRPr="005D1BAC" w:rsidRDefault="00615176" w:rsidP="00A46772">
            <w:pPr>
              <w:spacing w:after="0" w:line="240" w:lineRule="auto"/>
              <w:jc w:val="center"/>
              <w:rPr>
                <w:sz w:val="20"/>
                <w:szCs w:val="18"/>
                <w:lang w:val="id-ID"/>
              </w:rPr>
            </w:pPr>
            <w:r w:rsidRPr="005D1BAC">
              <w:rPr>
                <w:sz w:val="20"/>
                <w:szCs w:val="18"/>
                <w:lang w:val="id-ID"/>
              </w:rPr>
              <w:t>2</w:t>
            </w:r>
          </w:p>
        </w:tc>
        <w:tc>
          <w:tcPr>
            <w:tcW w:w="3969" w:type="dxa"/>
            <w:vAlign w:val="center"/>
          </w:tcPr>
          <w:p w14:paraId="61B48895" w14:textId="77777777" w:rsidR="00615176" w:rsidRPr="005D1BAC" w:rsidRDefault="00615176" w:rsidP="00A46772">
            <w:pPr>
              <w:spacing w:after="0" w:line="240" w:lineRule="auto"/>
              <w:rPr>
                <w:sz w:val="20"/>
                <w:szCs w:val="18"/>
                <w:lang w:val="id-ID"/>
              </w:rPr>
            </w:pPr>
            <w:r w:rsidRPr="005D1BAC">
              <w:rPr>
                <w:sz w:val="20"/>
                <w:szCs w:val="18"/>
                <w:lang w:val="id-ID"/>
              </w:rPr>
              <w:t xml:space="preserve">Penulis tidak banyak terlibat dalam analisis ini karena proses analisis dihentikan empat hari setelah penulis bergabung ke dalam tim proyek </w:t>
            </w:r>
            <w:r w:rsidRPr="005D1BAC">
              <w:rPr>
                <w:i/>
                <w:iCs/>
                <w:sz w:val="20"/>
                <w:szCs w:val="18"/>
                <w:lang w:val="id-ID"/>
              </w:rPr>
              <w:t>Jitsi Bandwidth Reduction</w:t>
            </w:r>
            <w:r w:rsidRPr="005D1BAC">
              <w:rPr>
                <w:sz w:val="20"/>
                <w:szCs w:val="18"/>
                <w:lang w:val="id-ID"/>
              </w:rPr>
              <w:t>. Selain itu, penulis pun ditugaskan untuk fokus mempelajari mate-ri lain.</w:t>
            </w:r>
          </w:p>
        </w:tc>
      </w:tr>
      <w:tr w:rsidR="00615176" w:rsidRPr="005D1BAC" w14:paraId="723CDF45" w14:textId="77777777" w:rsidTr="00A46772">
        <w:tc>
          <w:tcPr>
            <w:tcW w:w="512" w:type="dxa"/>
            <w:vAlign w:val="center"/>
          </w:tcPr>
          <w:p w14:paraId="29B97B24" w14:textId="77777777" w:rsidR="00615176" w:rsidRPr="005D1BAC" w:rsidRDefault="00615176" w:rsidP="00A46772">
            <w:pPr>
              <w:spacing w:after="0" w:line="240" w:lineRule="auto"/>
              <w:jc w:val="center"/>
              <w:rPr>
                <w:sz w:val="20"/>
                <w:szCs w:val="18"/>
                <w:lang w:val="id-ID"/>
              </w:rPr>
            </w:pPr>
            <w:r w:rsidRPr="005D1BAC">
              <w:rPr>
                <w:sz w:val="20"/>
                <w:szCs w:val="18"/>
                <w:lang w:val="id-ID"/>
              </w:rPr>
              <w:t>3</w:t>
            </w:r>
          </w:p>
        </w:tc>
        <w:tc>
          <w:tcPr>
            <w:tcW w:w="2665" w:type="dxa"/>
            <w:vAlign w:val="center"/>
          </w:tcPr>
          <w:p w14:paraId="4BB5F02A" w14:textId="77777777" w:rsidR="00615176" w:rsidRPr="005D1BAC" w:rsidRDefault="00615176" w:rsidP="00A46772">
            <w:pPr>
              <w:spacing w:after="0" w:line="240" w:lineRule="auto"/>
              <w:rPr>
                <w:sz w:val="20"/>
                <w:szCs w:val="18"/>
                <w:lang w:val="id-ID"/>
              </w:rPr>
            </w:pPr>
            <w:r w:rsidRPr="005D1BAC">
              <w:rPr>
                <w:sz w:val="20"/>
                <w:szCs w:val="18"/>
                <w:lang w:val="id-ID"/>
              </w:rPr>
              <w:t>Alur pengiriman paket di Jitsi Videobridge (JVB)</w:t>
            </w:r>
          </w:p>
        </w:tc>
        <w:tc>
          <w:tcPr>
            <w:tcW w:w="791" w:type="dxa"/>
            <w:vAlign w:val="center"/>
          </w:tcPr>
          <w:p w14:paraId="1DCB5E2A" w14:textId="77777777" w:rsidR="00615176" w:rsidRPr="005D1BAC" w:rsidRDefault="00615176" w:rsidP="00A46772">
            <w:pPr>
              <w:spacing w:after="0" w:line="240" w:lineRule="auto"/>
              <w:jc w:val="center"/>
              <w:rPr>
                <w:sz w:val="20"/>
                <w:szCs w:val="18"/>
                <w:lang w:val="id-ID"/>
              </w:rPr>
            </w:pPr>
            <w:r w:rsidRPr="005D1BAC">
              <w:rPr>
                <w:sz w:val="20"/>
                <w:szCs w:val="18"/>
                <w:lang w:val="id-ID"/>
              </w:rPr>
              <w:t>3</w:t>
            </w:r>
          </w:p>
        </w:tc>
        <w:tc>
          <w:tcPr>
            <w:tcW w:w="3969" w:type="dxa"/>
            <w:vAlign w:val="center"/>
          </w:tcPr>
          <w:p w14:paraId="1DE8421C" w14:textId="77777777" w:rsidR="00615176" w:rsidRPr="005D1BAC" w:rsidRDefault="00615176" w:rsidP="00A46772">
            <w:pPr>
              <w:spacing w:after="0" w:line="240" w:lineRule="auto"/>
              <w:rPr>
                <w:sz w:val="20"/>
                <w:szCs w:val="18"/>
                <w:lang w:val="id-ID"/>
              </w:rPr>
            </w:pPr>
            <w:r w:rsidRPr="005D1BAC">
              <w:rPr>
                <w:sz w:val="20"/>
                <w:szCs w:val="18"/>
                <w:lang w:val="id-ID"/>
              </w:rPr>
              <w:t>Analisis bertujuan untuk menghentikan pengi-riman paket (audio dan video) di JVB. Analisis dilakukan dengan bimbingan intensif dari manajer proyek dan komisaris PT. Padepokan Tujuh Sembilan, sekaligus pembimbing JTK Polban, Bapak Joe Lian Min.</w:t>
            </w:r>
          </w:p>
        </w:tc>
      </w:tr>
      <w:tr w:rsidR="00615176" w:rsidRPr="005D1BAC" w14:paraId="1615EB5C" w14:textId="77777777" w:rsidTr="00F00AD8">
        <w:tc>
          <w:tcPr>
            <w:tcW w:w="512" w:type="dxa"/>
            <w:shd w:val="clear" w:color="auto" w:fill="auto"/>
            <w:vAlign w:val="center"/>
          </w:tcPr>
          <w:p w14:paraId="244E55A0" w14:textId="77777777" w:rsidR="00615176" w:rsidRPr="005D1BAC" w:rsidRDefault="00615176" w:rsidP="00A46772">
            <w:pPr>
              <w:spacing w:after="0" w:line="240" w:lineRule="auto"/>
              <w:jc w:val="center"/>
              <w:rPr>
                <w:sz w:val="20"/>
                <w:szCs w:val="18"/>
                <w:lang w:val="id-ID"/>
              </w:rPr>
            </w:pPr>
            <w:r w:rsidRPr="005D1BAC">
              <w:rPr>
                <w:sz w:val="20"/>
                <w:szCs w:val="18"/>
                <w:lang w:val="id-ID"/>
              </w:rPr>
              <w:t>4</w:t>
            </w:r>
          </w:p>
        </w:tc>
        <w:tc>
          <w:tcPr>
            <w:tcW w:w="2665" w:type="dxa"/>
            <w:shd w:val="clear" w:color="auto" w:fill="auto"/>
            <w:vAlign w:val="center"/>
          </w:tcPr>
          <w:p w14:paraId="6C37A2D4" w14:textId="53187DE6" w:rsidR="00615176" w:rsidRPr="005D1BAC" w:rsidRDefault="00615176" w:rsidP="00A46772">
            <w:pPr>
              <w:spacing w:after="0" w:line="240" w:lineRule="auto"/>
              <w:rPr>
                <w:sz w:val="20"/>
                <w:szCs w:val="18"/>
                <w:lang w:val="id-ID"/>
              </w:rPr>
            </w:pPr>
            <w:r w:rsidRPr="005D1BAC">
              <w:rPr>
                <w:sz w:val="20"/>
                <w:szCs w:val="18"/>
                <w:lang w:val="id-ID"/>
              </w:rPr>
              <w:t xml:space="preserve">Metode komunikasi pada Jitsi dengan menggunakan media berbasis XMPP (IQ stanza) </w:t>
            </w:r>
            <w:r w:rsidR="00AA2B18" w:rsidRPr="005D1BAC">
              <w:rPr>
                <w:sz w:val="20"/>
                <w:szCs w:val="18"/>
                <w:lang w:val="id-ID"/>
              </w:rPr>
              <w:t xml:space="preserve">dengan </w:t>
            </w:r>
            <w:r w:rsidRPr="005D1BAC">
              <w:rPr>
                <w:sz w:val="20"/>
                <w:szCs w:val="18"/>
                <w:lang w:val="id-ID"/>
              </w:rPr>
              <w:t>kostumisasi.</w:t>
            </w:r>
          </w:p>
        </w:tc>
        <w:tc>
          <w:tcPr>
            <w:tcW w:w="791" w:type="dxa"/>
            <w:shd w:val="clear" w:color="auto" w:fill="auto"/>
            <w:vAlign w:val="center"/>
          </w:tcPr>
          <w:p w14:paraId="2D6E98B3" w14:textId="77777777" w:rsidR="00615176" w:rsidRPr="005D1BAC" w:rsidRDefault="00615176" w:rsidP="00A46772">
            <w:pPr>
              <w:spacing w:after="0" w:line="240" w:lineRule="auto"/>
              <w:rPr>
                <w:sz w:val="20"/>
                <w:szCs w:val="18"/>
                <w:lang w:val="id-ID"/>
              </w:rPr>
            </w:pPr>
          </w:p>
        </w:tc>
        <w:tc>
          <w:tcPr>
            <w:tcW w:w="3969" w:type="dxa"/>
            <w:shd w:val="clear" w:color="auto" w:fill="auto"/>
            <w:vAlign w:val="center"/>
          </w:tcPr>
          <w:p w14:paraId="06E4E445" w14:textId="77777777" w:rsidR="00615176" w:rsidRPr="005D1BAC" w:rsidRDefault="00615176" w:rsidP="00A46772">
            <w:pPr>
              <w:spacing w:after="0" w:line="240" w:lineRule="auto"/>
              <w:rPr>
                <w:sz w:val="20"/>
                <w:szCs w:val="18"/>
                <w:lang w:val="id-ID"/>
              </w:rPr>
            </w:pPr>
            <w:r w:rsidRPr="005D1BAC">
              <w:rPr>
                <w:sz w:val="20"/>
                <w:szCs w:val="18"/>
                <w:lang w:val="id-ID"/>
              </w:rPr>
              <w:t xml:space="preserve">Analisis ini bertujuan untuk mengakses fungsi </w:t>
            </w:r>
            <w:r w:rsidRPr="005D1BAC">
              <w:rPr>
                <w:i/>
                <w:iCs/>
                <w:sz w:val="20"/>
                <w:szCs w:val="18"/>
                <w:lang w:val="id-ID"/>
              </w:rPr>
              <w:t>paging</w:t>
            </w:r>
            <w:r w:rsidRPr="005D1BAC">
              <w:rPr>
                <w:sz w:val="20"/>
                <w:szCs w:val="18"/>
                <w:lang w:val="id-ID"/>
              </w:rPr>
              <w:t xml:space="preserve"> di JVB dari </w:t>
            </w:r>
            <w:r w:rsidRPr="005D1BAC">
              <w:rPr>
                <w:i/>
                <w:iCs/>
                <w:sz w:val="20"/>
                <w:szCs w:val="18"/>
                <w:lang w:val="id-ID"/>
              </w:rPr>
              <w:t>web frontend</w:t>
            </w:r>
            <w:r w:rsidRPr="005D1BAC">
              <w:rPr>
                <w:sz w:val="20"/>
                <w:szCs w:val="18"/>
                <w:lang w:val="id-ID"/>
              </w:rPr>
              <w:t xml:space="preserve"> Jitsi Meet dengan menggunakan media komunikasi basis XMPP (IQ stanza) dengan penambahan atribut kostum berisi data yang akan dikirimkan untuk proses </w:t>
            </w:r>
            <w:r w:rsidRPr="005D1BAC">
              <w:rPr>
                <w:i/>
                <w:iCs/>
                <w:sz w:val="20"/>
                <w:szCs w:val="18"/>
                <w:lang w:val="id-ID"/>
              </w:rPr>
              <w:t>pagination</w:t>
            </w:r>
            <w:r w:rsidRPr="005D1BAC">
              <w:rPr>
                <w:sz w:val="20"/>
                <w:szCs w:val="18"/>
                <w:lang w:val="id-ID"/>
              </w:rPr>
              <w:t xml:space="preserve"> di JVB.</w:t>
            </w:r>
          </w:p>
        </w:tc>
      </w:tr>
      <w:tr w:rsidR="00615176" w:rsidRPr="005D1BAC" w14:paraId="48D1C0D7" w14:textId="77777777" w:rsidTr="00F00AD8">
        <w:tc>
          <w:tcPr>
            <w:tcW w:w="512" w:type="dxa"/>
            <w:shd w:val="clear" w:color="auto" w:fill="auto"/>
            <w:vAlign w:val="center"/>
          </w:tcPr>
          <w:p w14:paraId="61F2D60D" w14:textId="77777777" w:rsidR="00615176" w:rsidRPr="005D1BAC" w:rsidRDefault="00615176" w:rsidP="00A46772">
            <w:pPr>
              <w:spacing w:after="0" w:line="240" w:lineRule="auto"/>
              <w:jc w:val="center"/>
              <w:rPr>
                <w:sz w:val="20"/>
                <w:szCs w:val="18"/>
                <w:lang w:val="id-ID"/>
              </w:rPr>
            </w:pPr>
            <w:r w:rsidRPr="005D1BAC">
              <w:rPr>
                <w:sz w:val="20"/>
                <w:szCs w:val="18"/>
                <w:lang w:val="id-ID"/>
              </w:rPr>
              <w:t>4.1</w:t>
            </w:r>
          </w:p>
        </w:tc>
        <w:tc>
          <w:tcPr>
            <w:tcW w:w="2665" w:type="dxa"/>
            <w:shd w:val="clear" w:color="auto" w:fill="auto"/>
            <w:vAlign w:val="center"/>
          </w:tcPr>
          <w:p w14:paraId="3C0AA251" w14:textId="77777777" w:rsidR="00615176" w:rsidRPr="005D1BAC" w:rsidRDefault="00615176" w:rsidP="00A46772">
            <w:pPr>
              <w:spacing w:after="0" w:line="240" w:lineRule="auto"/>
              <w:rPr>
                <w:sz w:val="20"/>
                <w:szCs w:val="18"/>
                <w:lang w:val="id-ID"/>
              </w:rPr>
            </w:pPr>
            <w:r w:rsidRPr="005D1BAC">
              <w:rPr>
                <w:sz w:val="20"/>
                <w:szCs w:val="18"/>
                <w:lang w:val="id-ID"/>
              </w:rPr>
              <w:t>Analisis Jitsi Meet</w:t>
            </w:r>
          </w:p>
        </w:tc>
        <w:tc>
          <w:tcPr>
            <w:tcW w:w="791" w:type="dxa"/>
            <w:shd w:val="clear" w:color="auto" w:fill="auto"/>
            <w:vAlign w:val="center"/>
          </w:tcPr>
          <w:p w14:paraId="7F01BEFC" w14:textId="77777777" w:rsidR="00615176" w:rsidRPr="005D1BAC" w:rsidRDefault="00615176" w:rsidP="00A46772">
            <w:pPr>
              <w:spacing w:after="0" w:line="240" w:lineRule="auto"/>
              <w:jc w:val="center"/>
              <w:rPr>
                <w:sz w:val="20"/>
                <w:szCs w:val="18"/>
                <w:lang w:val="id-ID"/>
              </w:rPr>
            </w:pPr>
            <w:r w:rsidRPr="005D1BAC">
              <w:rPr>
                <w:sz w:val="20"/>
                <w:szCs w:val="18"/>
                <w:lang w:val="id-ID"/>
              </w:rPr>
              <w:t>7</w:t>
            </w:r>
          </w:p>
        </w:tc>
        <w:tc>
          <w:tcPr>
            <w:tcW w:w="3969" w:type="dxa"/>
            <w:shd w:val="clear" w:color="auto" w:fill="auto"/>
            <w:vAlign w:val="center"/>
          </w:tcPr>
          <w:p w14:paraId="0108C748" w14:textId="77777777" w:rsidR="00615176" w:rsidRPr="005D1BAC" w:rsidRDefault="00615176" w:rsidP="00A46772">
            <w:pPr>
              <w:spacing w:after="0" w:line="240" w:lineRule="auto"/>
              <w:rPr>
                <w:sz w:val="20"/>
                <w:szCs w:val="18"/>
                <w:lang w:val="id-ID"/>
              </w:rPr>
            </w:pPr>
            <w:r w:rsidRPr="005D1BAC">
              <w:rPr>
                <w:sz w:val="20"/>
                <w:szCs w:val="18"/>
                <w:lang w:val="id-ID"/>
              </w:rPr>
              <w:t>Analisis modul Prosody pada komponen Jitsi Meet untuk metode pembuatan dan pengiriman IQ stanza kostum.</w:t>
            </w:r>
          </w:p>
        </w:tc>
      </w:tr>
      <w:tr w:rsidR="00615176" w:rsidRPr="005D1BAC" w14:paraId="73765159" w14:textId="77777777" w:rsidTr="00F00AD8">
        <w:tc>
          <w:tcPr>
            <w:tcW w:w="512" w:type="dxa"/>
            <w:shd w:val="clear" w:color="auto" w:fill="auto"/>
            <w:vAlign w:val="center"/>
          </w:tcPr>
          <w:p w14:paraId="31DFCDFA" w14:textId="77777777" w:rsidR="00615176" w:rsidRPr="005D1BAC" w:rsidRDefault="00615176" w:rsidP="00A46772">
            <w:pPr>
              <w:spacing w:after="0" w:line="240" w:lineRule="auto"/>
              <w:jc w:val="center"/>
              <w:rPr>
                <w:sz w:val="20"/>
                <w:szCs w:val="18"/>
                <w:lang w:val="id-ID"/>
              </w:rPr>
            </w:pPr>
            <w:r w:rsidRPr="005D1BAC">
              <w:rPr>
                <w:sz w:val="20"/>
                <w:szCs w:val="18"/>
                <w:lang w:val="id-ID"/>
              </w:rPr>
              <w:t>4.2</w:t>
            </w:r>
          </w:p>
        </w:tc>
        <w:tc>
          <w:tcPr>
            <w:tcW w:w="2665" w:type="dxa"/>
            <w:shd w:val="clear" w:color="auto" w:fill="auto"/>
            <w:vAlign w:val="center"/>
          </w:tcPr>
          <w:p w14:paraId="71EDB4E7" w14:textId="77777777" w:rsidR="00615176" w:rsidRPr="005D1BAC" w:rsidRDefault="00615176" w:rsidP="00A46772">
            <w:pPr>
              <w:spacing w:after="0" w:line="240" w:lineRule="auto"/>
              <w:rPr>
                <w:sz w:val="20"/>
                <w:szCs w:val="18"/>
                <w:lang w:val="id-ID"/>
              </w:rPr>
            </w:pPr>
            <w:r w:rsidRPr="005D1BAC">
              <w:rPr>
                <w:sz w:val="20"/>
                <w:szCs w:val="18"/>
                <w:lang w:val="id-ID"/>
              </w:rPr>
              <w:t xml:space="preserve">Analisis </w:t>
            </w:r>
            <w:r w:rsidRPr="005D1BAC">
              <w:rPr>
                <w:i/>
                <w:iCs/>
                <w:sz w:val="20"/>
                <w:szCs w:val="18"/>
                <w:lang w:val="id-ID"/>
              </w:rPr>
              <w:t>library</w:t>
            </w:r>
            <w:r w:rsidRPr="005D1BAC">
              <w:rPr>
                <w:sz w:val="20"/>
                <w:szCs w:val="18"/>
                <w:lang w:val="id-ID"/>
              </w:rPr>
              <w:t xml:space="preserve"> API Jitsi Meet (lib-jitsi-meet)</w:t>
            </w:r>
          </w:p>
        </w:tc>
        <w:tc>
          <w:tcPr>
            <w:tcW w:w="791" w:type="dxa"/>
            <w:shd w:val="clear" w:color="auto" w:fill="auto"/>
            <w:vAlign w:val="center"/>
          </w:tcPr>
          <w:p w14:paraId="4741EDE4" w14:textId="77777777" w:rsidR="00615176" w:rsidRPr="005D1BAC" w:rsidRDefault="00615176" w:rsidP="00A46772">
            <w:pPr>
              <w:spacing w:after="0" w:line="240" w:lineRule="auto"/>
              <w:jc w:val="center"/>
              <w:rPr>
                <w:sz w:val="20"/>
                <w:szCs w:val="18"/>
                <w:lang w:val="id-ID"/>
              </w:rPr>
            </w:pPr>
            <w:r w:rsidRPr="005D1BAC">
              <w:rPr>
                <w:sz w:val="20"/>
                <w:szCs w:val="18"/>
                <w:lang w:val="id-ID"/>
              </w:rPr>
              <w:t>5</w:t>
            </w:r>
          </w:p>
        </w:tc>
        <w:tc>
          <w:tcPr>
            <w:tcW w:w="3969" w:type="dxa"/>
            <w:shd w:val="clear" w:color="auto" w:fill="auto"/>
            <w:vAlign w:val="center"/>
          </w:tcPr>
          <w:p w14:paraId="475013ED" w14:textId="77777777" w:rsidR="00615176" w:rsidRPr="005D1BAC" w:rsidRDefault="00615176" w:rsidP="00A46772">
            <w:pPr>
              <w:spacing w:after="0" w:line="240" w:lineRule="auto"/>
              <w:rPr>
                <w:sz w:val="20"/>
                <w:szCs w:val="18"/>
                <w:lang w:val="id-ID"/>
              </w:rPr>
            </w:pPr>
            <w:r w:rsidRPr="005D1BAC">
              <w:rPr>
                <w:sz w:val="20"/>
                <w:szCs w:val="18"/>
                <w:lang w:val="id-ID"/>
              </w:rPr>
              <w:t xml:space="preserve">Analisis metode pembuatan dan pengiriman IQ stanza kostum </w:t>
            </w:r>
            <w:r w:rsidRPr="005D1BAC">
              <w:rPr>
                <w:i/>
                <w:iCs/>
                <w:sz w:val="20"/>
                <w:szCs w:val="18"/>
                <w:lang w:val="id-ID"/>
              </w:rPr>
              <w:t xml:space="preserve">library </w:t>
            </w:r>
            <w:r w:rsidRPr="005D1BAC">
              <w:rPr>
                <w:sz w:val="20"/>
                <w:szCs w:val="18"/>
                <w:lang w:val="id-ID"/>
              </w:rPr>
              <w:t>API Jitsi Meet (lib-jitsi-meet).</w:t>
            </w:r>
          </w:p>
          <w:p w14:paraId="66194B9A" w14:textId="77777777" w:rsidR="00615176" w:rsidRPr="005D1BAC" w:rsidRDefault="00615176" w:rsidP="00A46772">
            <w:pPr>
              <w:spacing w:after="0" w:line="240" w:lineRule="auto"/>
              <w:rPr>
                <w:sz w:val="20"/>
                <w:szCs w:val="18"/>
                <w:lang w:val="id-ID"/>
              </w:rPr>
            </w:pPr>
            <w:r w:rsidRPr="005D1BAC">
              <w:rPr>
                <w:rFonts w:cs="Times New Roman"/>
                <w:i/>
                <w:iCs/>
                <w:sz w:val="20"/>
                <w:szCs w:val="20"/>
                <w:lang w:val="id-ID"/>
              </w:rPr>
              <w:t>Library</w:t>
            </w:r>
            <w:r w:rsidRPr="005D1BAC">
              <w:rPr>
                <w:rFonts w:cs="Times New Roman"/>
                <w:sz w:val="20"/>
                <w:szCs w:val="20"/>
                <w:lang w:val="id-ID"/>
              </w:rPr>
              <w:t xml:space="preserve"> ini diperuntukkan bagi pengembang Jitsi untuk membangun </w:t>
            </w:r>
            <w:r w:rsidRPr="005D1BAC">
              <w:rPr>
                <w:rFonts w:cs="Times New Roman"/>
                <w:i/>
                <w:iCs/>
                <w:sz w:val="20"/>
                <w:szCs w:val="20"/>
                <w:lang w:val="id-ID"/>
              </w:rPr>
              <w:t xml:space="preserve">web frontend </w:t>
            </w:r>
            <w:r w:rsidRPr="005D1BAC">
              <w:rPr>
                <w:rFonts w:cs="Times New Roman"/>
                <w:sz w:val="20"/>
                <w:szCs w:val="20"/>
                <w:lang w:val="id-ID"/>
              </w:rPr>
              <w:t>Jitsi Meet dengan modifikasi GUI dalam skala besar.</w:t>
            </w:r>
          </w:p>
        </w:tc>
      </w:tr>
      <w:tr w:rsidR="00615176" w:rsidRPr="005D1BAC" w14:paraId="13FDB1FE" w14:textId="77777777" w:rsidTr="00F00AD8">
        <w:tc>
          <w:tcPr>
            <w:tcW w:w="512" w:type="dxa"/>
            <w:shd w:val="clear" w:color="auto" w:fill="auto"/>
            <w:vAlign w:val="center"/>
          </w:tcPr>
          <w:p w14:paraId="1D1BAD95" w14:textId="77777777" w:rsidR="00615176" w:rsidRPr="005D1BAC" w:rsidRDefault="00615176" w:rsidP="00A46772">
            <w:pPr>
              <w:spacing w:after="0" w:line="240" w:lineRule="auto"/>
              <w:jc w:val="center"/>
              <w:rPr>
                <w:sz w:val="20"/>
                <w:szCs w:val="18"/>
                <w:lang w:val="id-ID"/>
              </w:rPr>
            </w:pPr>
            <w:r w:rsidRPr="005D1BAC">
              <w:rPr>
                <w:sz w:val="20"/>
                <w:szCs w:val="18"/>
                <w:lang w:val="id-ID"/>
              </w:rPr>
              <w:t>5</w:t>
            </w:r>
          </w:p>
        </w:tc>
        <w:tc>
          <w:tcPr>
            <w:tcW w:w="2665" w:type="dxa"/>
            <w:shd w:val="clear" w:color="auto" w:fill="auto"/>
            <w:vAlign w:val="center"/>
          </w:tcPr>
          <w:p w14:paraId="49DEF67C" w14:textId="77777777" w:rsidR="00615176" w:rsidRPr="005D1BAC" w:rsidRDefault="00615176" w:rsidP="00A46772">
            <w:pPr>
              <w:spacing w:after="0" w:line="240" w:lineRule="auto"/>
              <w:rPr>
                <w:sz w:val="20"/>
                <w:szCs w:val="18"/>
                <w:lang w:val="id-ID"/>
              </w:rPr>
            </w:pPr>
            <w:r w:rsidRPr="005D1BAC">
              <w:rPr>
                <w:sz w:val="20"/>
                <w:szCs w:val="18"/>
                <w:lang w:val="id-ID"/>
              </w:rPr>
              <w:t>Metode pemanggilan API dari Jitsi Meet</w:t>
            </w:r>
          </w:p>
        </w:tc>
        <w:tc>
          <w:tcPr>
            <w:tcW w:w="791" w:type="dxa"/>
            <w:shd w:val="clear" w:color="auto" w:fill="auto"/>
            <w:vAlign w:val="center"/>
          </w:tcPr>
          <w:p w14:paraId="09A2C639" w14:textId="77777777" w:rsidR="00615176" w:rsidRPr="005D1BAC" w:rsidRDefault="00615176" w:rsidP="00A46772">
            <w:pPr>
              <w:spacing w:after="0" w:line="240" w:lineRule="auto"/>
              <w:jc w:val="center"/>
              <w:rPr>
                <w:sz w:val="20"/>
                <w:szCs w:val="18"/>
                <w:lang w:val="id-ID"/>
              </w:rPr>
            </w:pPr>
          </w:p>
        </w:tc>
        <w:tc>
          <w:tcPr>
            <w:tcW w:w="3969" w:type="dxa"/>
            <w:shd w:val="clear" w:color="auto" w:fill="auto"/>
            <w:vAlign w:val="center"/>
          </w:tcPr>
          <w:p w14:paraId="449B1DA6" w14:textId="77777777" w:rsidR="00615176" w:rsidRPr="005D1BAC" w:rsidRDefault="00615176" w:rsidP="00A46772">
            <w:pPr>
              <w:spacing w:after="0" w:line="240" w:lineRule="auto"/>
              <w:rPr>
                <w:sz w:val="20"/>
                <w:szCs w:val="18"/>
                <w:lang w:val="id-ID"/>
              </w:rPr>
            </w:pPr>
            <w:r w:rsidRPr="005D1BAC">
              <w:rPr>
                <w:sz w:val="20"/>
                <w:szCs w:val="18"/>
                <w:lang w:val="id-ID"/>
              </w:rPr>
              <w:t xml:space="preserve">Analisis metode pemanggilan API untuk meng akses fungsi </w:t>
            </w:r>
            <w:r w:rsidRPr="005D1BAC">
              <w:rPr>
                <w:i/>
                <w:iCs/>
                <w:sz w:val="20"/>
                <w:szCs w:val="18"/>
                <w:lang w:val="id-ID"/>
              </w:rPr>
              <w:t>paging</w:t>
            </w:r>
            <w:r w:rsidRPr="005D1BAC">
              <w:rPr>
                <w:sz w:val="20"/>
                <w:szCs w:val="18"/>
                <w:lang w:val="id-ID"/>
              </w:rPr>
              <w:t xml:space="preserve"> di JVB dari </w:t>
            </w:r>
            <w:r w:rsidRPr="005D1BAC">
              <w:rPr>
                <w:i/>
                <w:iCs/>
                <w:sz w:val="20"/>
                <w:szCs w:val="18"/>
                <w:lang w:val="id-ID"/>
              </w:rPr>
              <w:t>web frontend</w:t>
            </w:r>
            <w:r w:rsidRPr="005D1BAC">
              <w:rPr>
                <w:sz w:val="20"/>
                <w:szCs w:val="18"/>
                <w:lang w:val="id-ID"/>
              </w:rPr>
              <w:t xml:space="preserve"> Jitsi Meet.</w:t>
            </w:r>
          </w:p>
          <w:p w14:paraId="0DCD31D7" w14:textId="77777777" w:rsidR="00615176" w:rsidRPr="005D1BAC" w:rsidRDefault="00615176" w:rsidP="00A46772">
            <w:pPr>
              <w:spacing w:after="0" w:line="240" w:lineRule="auto"/>
              <w:rPr>
                <w:sz w:val="20"/>
                <w:szCs w:val="18"/>
                <w:lang w:val="id-ID"/>
              </w:rPr>
            </w:pPr>
            <w:r w:rsidRPr="005D1BAC">
              <w:rPr>
                <w:sz w:val="20"/>
                <w:szCs w:val="18"/>
                <w:lang w:val="id-ID"/>
              </w:rPr>
              <w:t>Analisis dibagi menjadi dua sesi, yaitu analisis IFrame API dan analisis metode pengambilan data untuk kebutuhan fungsi AJAX di Jitsi Meet.</w:t>
            </w:r>
          </w:p>
        </w:tc>
      </w:tr>
      <w:tr w:rsidR="00615176" w:rsidRPr="005D1BAC" w14:paraId="17DCF114" w14:textId="77777777" w:rsidTr="00F00AD8">
        <w:tc>
          <w:tcPr>
            <w:tcW w:w="512" w:type="dxa"/>
            <w:shd w:val="clear" w:color="auto" w:fill="auto"/>
            <w:vAlign w:val="center"/>
          </w:tcPr>
          <w:p w14:paraId="06A2092F" w14:textId="1C5069C6" w:rsidR="00615176" w:rsidRPr="005D1BAC" w:rsidRDefault="00615176" w:rsidP="00A46772">
            <w:pPr>
              <w:spacing w:after="0" w:line="240" w:lineRule="auto"/>
              <w:jc w:val="center"/>
              <w:rPr>
                <w:sz w:val="20"/>
                <w:szCs w:val="18"/>
                <w:lang w:val="id-ID"/>
              </w:rPr>
            </w:pPr>
            <w:r w:rsidRPr="005D1BAC">
              <w:rPr>
                <w:sz w:val="20"/>
                <w:szCs w:val="18"/>
                <w:lang w:val="id-ID"/>
              </w:rPr>
              <w:t>5.1</w:t>
            </w:r>
          </w:p>
        </w:tc>
        <w:tc>
          <w:tcPr>
            <w:tcW w:w="2665" w:type="dxa"/>
            <w:shd w:val="clear" w:color="auto" w:fill="auto"/>
            <w:vAlign w:val="center"/>
          </w:tcPr>
          <w:p w14:paraId="1147147D" w14:textId="77777777" w:rsidR="00615176" w:rsidRPr="005D1BAC" w:rsidRDefault="00615176" w:rsidP="00A46772">
            <w:pPr>
              <w:spacing w:after="0" w:line="240" w:lineRule="auto"/>
              <w:rPr>
                <w:sz w:val="20"/>
                <w:szCs w:val="18"/>
                <w:lang w:val="id-ID"/>
              </w:rPr>
            </w:pPr>
            <w:r w:rsidRPr="005D1BAC">
              <w:rPr>
                <w:sz w:val="20"/>
                <w:szCs w:val="18"/>
                <w:lang w:val="id-ID"/>
              </w:rPr>
              <w:t>Analisis IFrame API</w:t>
            </w:r>
          </w:p>
        </w:tc>
        <w:tc>
          <w:tcPr>
            <w:tcW w:w="791" w:type="dxa"/>
            <w:shd w:val="clear" w:color="auto" w:fill="auto"/>
            <w:vAlign w:val="center"/>
          </w:tcPr>
          <w:p w14:paraId="6EE9ACAA" w14:textId="77777777" w:rsidR="00615176" w:rsidRPr="005D1BAC" w:rsidRDefault="00615176" w:rsidP="00A46772">
            <w:pPr>
              <w:spacing w:after="0" w:line="240" w:lineRule="auto"/>
              <w:jc w:val="center"/>
              <w:rPr>
                <w:sz w:val="20"/>
                <w:szCs w:val="18"/>
                <w:lang w:val="id-ID"/>
              </w:rPr>
            </w:pPr>
            <w:r w:rsidRPr="005D1BAC">
              <w:rPr>
                <w:sz w:val="20"/>
                <w:szCs w:val="18"/>
                <w:lang w:val="id-ID"/>
              </w:rPr>
              <w:t>5</w:t>
            </w:r>
          </w:p>
        </w:tc>
        <w:tc>
          <w:tcPr>
            <w:tcW w:w="3969" w:type="dxa"/>
            <w:shd w:val="clear" w:color="auto" w:fill="auto"/>
            <w:vAlign w:val="center"/>
          </w:tcPr>
          <w:p w14:paraId="1591EAE0" w14:textId="77777777" w:rsidR="00615176" w:rsidRPr="005D1BAC" w:rsidRDefault="00615176" w:rsidP="00A46772">
            <w:pPr>
              <w:spacing w:after="0" w:line="240" w:lineRule="auto"/>
              <w:rPr>
                <w:sz w:val="16"/>
                <w:szCs w:val="14"/>
                <w:lang w:val="id-ID"/>
              </w:rPr>
            </w:pPr>
            <w:r w:rsidRPr="005D1BAC">
              <w:rPr>
                <w:sz w:val="20"/>
                <w:szCs w:val="18"/>
                <w:lang w:val="id-ID"/>
              </w:rPr>
              <w:t>Analisis ini bertujuan untuk mencari metode pemanggilan API di IFrame API.</w:t>
            </w:r>
          </w:p>
          <w:p w14:paraId="19EC4342" w14:textId="77777777" w:rsidR="00615176" w:rsidRPr="005D1BAC" w:rsidRDefault="00615176" w:rsidP="00A46772">
            <w:pPr>
              <w:spacing w:after="0" w:line="240" w:lineRule="auto"/>
              <w:rPr>
                <w:sz w:val="20"/>
                <w:szCs w:val="18"/>
                <w:lang w:val="id-ID"/>
              </w:rPr>
            </w:pPr>
            <w:r w:rsidRPr="005D1BAC">
              <w:rPr>
                <w:rFonts w:cs="Times New Roman"/>
                <w:i/>
                <w:iCs/>
                <w:sz w:val="20"/>
                <w:szCs w:val="20"/>
                <w:lang w:val="id-ID"/>
              </w:rPr>
              <w:lastRenderedPageBreak/>
              <w:t>Library</w:t>
            </w:r>
            <w:r w:rsidRPr="005D1BAC">
              <w:rPr>
                <w:rFonts w:cs="Times New Roman"/>
                <w:sz w:val="20"/>
                <w:szCs w:val="20"/>
                <w:lang w:val="id-ID"/>
              </w:rPr>
              <w:t xml:space="preserve"> ini diperuntukkan bagi pengembang Jitsi untuk membangun </w:t>
            </w:r>
            <w:r w:rsidRPr="005D1BAC">
              <w:rPr>
                <w:rFonts w:cs="Times New Roman"/>
                <w:i/>
                <w:iCs/>
                <w:sz w:val="20"/>
                <w:szCs w:val="20"/>
                <w:lang w:val="id-ID"/>
              </w:rPr>
              <w:t xml:space="preserve">web frontend </w:t>
            </w:r>
            <w:r w:rsidRPr="005D1BAC">
              <w:rPr>
                <w:rFonts w:cs="Times New Roman"/>
                <w:sz w:val="20"/>
                <w:szCs w:val="20"/>
                <w:lang w:val="id-ID"/>
              </w:rPr>
              <w:t>Jitsi Meet dengan modifikasi GUI dalam skala kecil.</w:t>
            </w:r>
          </w:p>
        </w:tc>
      </w:tr>
      <w:tr w:rsidR="00615176" w:rsidRPr="005D1BAC" w14:paraId="20D7EBFE" w14:textId="77777777" w:rsidTr="00F00AD8">
        <w:tc>
          <w:tcPr>
            <w:tcW w:w="512" w:type="dxa"/>
            <w:shd w:val="clear" w:color="auto" w:fill="auto"/>
            <w:vAlign w:val="center"/>
          </w:tcPr>
          <w:p w14:paraId="1219454A" w14:textId="77777777" w:rsidR="00615176" w:rsidRPr="005D1BAC" w:rsidRDefault="00615176" w:rsidP="00A46772">
            <w:pPr>
              <w:spacing w:after="0" w:line="240" w:lineRule="auto"/>
              <w:jc w:val="center"/>
              <w:rPr>
                <w:sz w:val="20"/>
                <w:szCs w:val="18"/>
                <w:lang w:val="id-ID"/>
              </w:rPr>
            </w:pPr>
            <w:r w:rsidRPr="005D1BAC">
              <w:rPr>
                <w:sz w:val="20"/>
                <w:szCs w:val="18"/>
                <w:lang w:val="id-ID"/>
              </w:rPr>
              <w:lastRenderedPageBreak/>
              <w:t>5.2</w:t>
            </w:r>
          </w:p>
        </w:tc>
        <w:tc>
          <w:tcPr>
            <w:tcW w:w="2665" w:type="dxa"/>
            <w:shd w:val="clear" w:color="auto" w:fill="auto"/>
            <w:vAlign w:val="center"/>
          </w:tcPr>
          <w:p w14:paraId="6E83E41F" w14:textId="77777777" w:rsidR="00615176" w:rsidRPr="005D1BAC" w:rsidRDefault="00615176" w:rsidP="00A46772">
            <w:pPr>
              <w:spacing w:after="0" w:line="240" w:lineRule="auto"/>
              <w:rPr>
                <w:sz w:val="20"/>
                <w:szCs w:val="18"/>
                <w:lang w:val="id-ID"/>
              </w:rPr>
            </w:pPr>
            <w:r w:rsidRPr="005D1BAC">
              <w:rPr>
                <w:sz w:val="20"/>
                <w:szCs w:val="18"/>
                <w:lang w:val="id-ID"/>
              </w:rPr>
              <w:t>Analisis metode pengambilan data untuk kebutuhan fungsi AJAX di Jitsi Meet</w:t>
            </w:r>
          </w:p>
        </w:tc>
        <w:tc>
          <w:tcPr>
            <w:tcW w:w="791" w:type="dxa"/>
            <w:shd w:val="clear" w:color="auto" w:fill="auto"/>
            <w:vAlign w:val="center"/>
          </w:tcPr>
          <w:p w14:paraId="54D37AF6" w14:textId="77777777" w:rsidR="00615176" w:rsidRPr="005D1BAC" w:rsidRDefault="00615176" w:rsidP="00A46772">
            <w:pPr>
              <w:spacing w:after="0" w:line="240" w:lineRule="auto"/>
              <w:jc w:val="center"/>
              <w:rPr>
                <w:sz w:val="20"/>
                <w:szCs w:val="18"/>
                <w:lang w:val="id-ID"/>
              </w:rPr>
            </w:pPr>
            <w:r w:rsidRPr="005D1BAC">
              <w:rPr>
                <w:sz w:val="20"/>
                <w:szCs w:val="18"/>
                <w:lang w:val="id-ID"/>
              </w:rPr>
              <w:t>6</w:t>
            </w:r>
          </w:p>
        </w:tc>
        <w:tc>
          <w:tcPr>
            <w:tcW w:w="3969" w:type="dxa"/>
            <w:shd w:val="clear" w:color="auto" w:fill="auto"/>
            <w:vAlign w:val="center"/>
          </w:tcPr>
          <w:p w14:paraId="50211964" w14:textId="77777777" w:rsidR="00615176" w:rsidRPr="005D1BAC" w:rsidRDefault="00615176" w:rsidP="00A46772">
            <w:pPr>
              <w:spacing w:after="0" w:line="240" w:lineRule="auto"/>
              <w:rPr>
                <w:sz w:val="20"/>
                <w:szCs w:val="18"/>
                <w:lang w:val="id-ID"/>
              </w:rPr>
            </w:pPr>
            <w:r w:rsidRPr="005D1BAC">
              <w:rPr>
                <w:sz w:val="20"/>
                <w:szCs w:val="18"/>
                <w:lang w:val="id-ID"/>
              </w:rPr>
              <w:t>Analisis Jitsi Meet untuk mengambil data yang dibutuhkan dalam pembuatan fungsi AJAX (di Jitsi Meet). Proses analisis ini berjalan secara beriringan dengan impelementasi fungsi AJAX di Jitsi Meet.</w:t>
            </w:r>
          </w:p>
        </w:tc>
      </w:tr>
      <w:tr w:rsidR="00615176" w:rsidRPr="005D1BAC" w14:paraId="34931FC9" w14:textId="77777777" w:rsidTr="00F00AD8">
        <w:tc>
          <w:tcPr>
            <w:tcW w:w="512" w:type="dxa"/>
            <w:shd w:val="clear" w:color="auto" w:fill="auto"/>
            <w:vAlign w:val="center"/>
          </w:tcPr>
          <w:p w14:paraId="168540E0" w14:textId="77777777" w:rsidR="00615176" w:rsidRPr="005D1BAC" w:rsidRDefault="00615176" w:rsidP="00A46772">
            <w:pPr>
              <w:spacing w:after="0" w:line="240" w:lineRule="auto"/>
              <w:jc w:val="center"/>
              <w:rPr>
                <w:sz w:val="20"/>
                <w:szCs w:val="18"/>
                <w:lang w:val="id-ID"/>
              </w:rPr>
            </w:pPr>
            <w:r w:rsidRPr="005D1BAC">
              <w:rPr>
                <w:sz w:val="20"/>
                <w:szCs w:val="18"/>
                <w:lang w:val="id-ID"/>
              </w:rPr>
              <w:t>6</w:t>
            </w:r>
          </w:p>
        </w:tc>
        <w:tc>
          <w:tcPr>
            <w:tcW w:w="2665" w:type="dxa"/>
            <w:shd w:val="clear" w:color="auto" w:fill="auto"/>
            <w:vAlign w:val="center"/>
          </w:tcPr>
          <w:p w14:paraId="11167D70" w14:textId="77777777" w:rsidR="00615176" w:rsidRPr="005D1BAC" w:rsidRDefault="00615176" w:rsidP="00A46772">
            <w:pPr>
              <w:spacing w:after="0" w:line="240" w:lineRule="auto"/>
              <w:rPr>
                <w:sz w:val="20"/>
                <w:szCs w:val="18"/>
                <w:lang w:val="id-ID"/>
              </w:rPr>
            </w:pPr>
            <w:r w:rsidRPr="005D1BAC">
              <w:rPr>
                <w:sz w:val="20"/>
                <w:szCs w:val="18"/>
                <w:lang w:val="id-ID"/>
              </w:rPr>
              <w:t>Alur pengiriman paket di Jitsi Conference Focus (Jicofo)</w:t>
            </w:r>
          </w:p>
        </w:tc>
        <w:tc>
          <w:tcPr>
            <w:tcW w:w="791" w:type="dxa"/>
            <w:shd w:val="clear" w:color="auto" w:fill="auto"/>
            <w:vAlign w:val="center"/>
          </w:tcPr>
          <w:p w14:paraId="26D6DDAC" w14:textId="77777777" w:rsidR="00615176" w:rsidRPr="005D1BAC" w:rsidRDefault="00615176" w:rsidP="00A46772">
            <w:pPr>
              <w:spacing w:after="0" w:line="240" w:lineRule="auto"/>
              <w:jc w:val="center"/>
              <w:rPr>
                <w:sz w:val="20"/>
                <w:szCs w:val="18"/>
                <w:lang w:val="id-ID"/>
              </w:rPr>
            </w:pPr>
          </w:p>
        </w:tc>
        <w:tc>
          <w:tcPr>
            <w:tcW w:w="3969" w:type="dxa"/>
            <w:shd w:val="clear" w:color="auto" w:fill="auto"/>
            <w:vAlign w:val="center"/>
          </w:tcPr>
          <w:p w14:paraId="1C02DADD" w14:textId="77777777" w:rsidR="00615176" w:rsidRPr="005D1BAC" w:rsidRDefault="00615176" w:rsidP="00A46772">
            <w:pPr>
              <w:spacing w:after="0" w:line="240" w:lineRule="auto"/>
              <w:rPr>
                <w:sz w:val="20"/>
                <w:szCs w:val="18"/>
                <w:lang w:val="id-ID"/>
              </w:rPr>
            </w:pPr>
            <w:r w:rsidRPr="005D1BAC">
              <w:rPr>
                <w:sz w:val="20"/>
                <w:szCs w:val="18"/>
                <w:lang w:val="id-ID"/>
              </w:rPr>
              <w:t xml:space="preserve">Analisis dilakukan karena proses </w:t>
            </w:r>
            <w:r w:rsidRPr="005D1BAC">
              <w:rPr>
                <w:i/>
                <w:iCs/>
                <w:sz w:val="20"/>
                <w:szCs w:val="18"/>
                <w:lang w:val="id-ID"/>
              </w:rPr>
              <w:t>pagination</w:t>
            </w:r>
            <w:r w:rsidRPr="005D1BAC">
              <w:rPr>
                <w:sz w:val="20"/>
                <w:szCs w:val="18"/>
                <w:lang w:val="id-ID"/>
              </w:rPr>
              <w:t xml:space="preserve"> di JVB tidak mendukung untuk jenis partisipan octo. Dengan analisis ini, diharapkan metode </w:t>
            </w:r>
            <w:r w:rsidRPr="005D1BAC">
              <w:rPr>
                <w:i/>
                <w:iCs/>
                <w:sz w:val="20"/>
                <w:szCs w:val="18"/>
                <w:lang w:val="id-ID"/>
              </w:rPr>
              <w:t>pagination</w:t>
            </w:r>
            <w:r w:rsidRPr="005D1BAC">
              <w:rPr>
                <w:sz w:val="20"/>
                <w:szCs w:val="18"/>
                <w:lang w:val="id-ID"/>
              </w:rPr>
              <w:t xml:space="preserve"> dapat dipindahkan ke Jicofo.</w:t>
            </w:r>
          </w:p>
        </w:tc>
      </w:tr>
      <w:tr w:rsidR="00615176" w:rsidRPr="005D1BAC" w14:paraId="4D8F4AA4" w14:textId="77777777" w:rsidTr="00F00AD8">
        <w:tc>
          <w:tcPr>
            <w:tcW w:w="512" w:type="dxa"/>
            <w:shd w:val="clear" w:color="auto" w:fill="auto"/>
            <w:vAlign w:val="center"/>
          </w:tcPr>
          <w:p w14:paraId="0B373126" w14:textId="77777777" w:rsidR="00615176" w:rsidRPr="005D1BAC" w:rsidRDefault="00615176" w:rsidP="00A46772">
            <w:pPr>
              <w:spacing w:after="0" w:line="240" w:lineRule="auto"/>
              <w:jc w:val="center"/>
              <w:rPr>
                <w:sz w:val="20"/>
                <w:szCs w:val="18"/>
                <w:lang w:val="id-ID"/>
              </w:rPr>
            </w:pPr>
            <w:r w:rsidRPr="005D1BAC">
              <w:rPr>
                <w:sz w:val="20"/>
                <w:szCs w:val="18"/>
                <w:lang w:val="id-ID"/>
              </w:rPr>
              <w:t>6.1</w:t>
            </w:r>
          </w:p>
        </w:tc>
        <w:tc>
          <w:tcPr>
            <w:tcW w:w="2665" w:type="dxa"/>
            <w:shd w:val="clear" w:color="auto" w:fill="auto"/>
            <w:vAlign w:val="center"/>
          </w:tcPr>
          <w:p w14:paraId="5F652B16" w14:textId="77777777" w:rsidR="00615176" w:rsidRPr="005D1BAC" w:rsidRDefault="00615176" w:rsidP="00A46772">
            <w:pPr>
              <w:spacing w:after="0" w:line="240" w:lineRule="auto"/>
              <w:rPr>
                <w:sz w:val="20"/>
                <w:szCs w:val="18"/>
                <w:lang w:val="id-ID"/>
              </w:rPr>
            </w:pPr>
            <w:r w:rsidRPr="005D1BAC">
              <w:rPr>
                <w:sz w:val="20"/>
                <w:szCs w:val="18"/>
                <w:lang w:val="id-ID"/>
              </w:rPr>
              <w:t>Analisis metode pengambilan data untuk kebutuhan fungsi RESTful API di Jicofo</w:t>
            </w:r>
          </w:p>
        </w:tc>
        <w:tc>
          <w:tcPr>
            <w:tcW w:w="791" w:type="dxa"/>
            <w:shd w:val="clear" w:color="auto" w:fill="auto"/>
            <w:vAlign w:val="center"/>
          </w:tcPr>
          <w:p w14:paraId="4732D23E" w14:textId="77777777" w:rsidR="00615176" w:rsidRPr="005D1BAC" w:rsidRDefault="00615176" w:rsidP="00A46772">
            <w:pPr>
              <w:spacing w:after="0" w:line="240" w:lineRule="auto"/>
              <w:jc w:val="center"/>
              <w:rPr>
                <w:sz w:val="20"/>
                <w:szCs w:val="18"/>
                <w:lang w:val="id-ID"/>
              </w:rPr>
            </w:pPr>
            <w:r w:rsidRPr="005D1BAC">
              <w:rPr>
                <w:sz w:val="20"/>
                <w:szCs w:val="18"/>
                <w:lang w:val="id-ID"/>
              </w:rPr>
              <w:t>2</w:t>
            </w:r>
          </w:p>
        </w:tc>
        <w:tc>
          <w:tcPr>
            <w:tcW w:w="3969" w:type="dxa"/>
            <w:shd w:val="clear" w:color="auto" w:fill="auto"/>
            <w:vAlign w:val="center"/>
          </w:tcPr>
          <w:p w14:paraId="03B879E8" w14:textId="77777777" w:rsidR="00615176" w:rsidRPr="005D1BAC" w:rsidRDefault="00615176" w:rsidP="00A46772">
            <w:pPr>
              <w:spacing w:after="0" w:line="240" w:lineRule="auto"/>
              <w:rPr>
                <w:sz w:val="20"/>
                <w:szCs w:val="18"/>
                <w:lang w:val="id-ID"/>
              </w:rPr>
            </w:pPr>
            <w:r w:rsidRPr="005D1BAC">
              <w:rPr>
                <w:sz w:val="20"/>
                <w:szCs w:val="18"/>
                <w:lang w:val="id-ID"/>
              </w:rPr>
              <w:t>Analisis Jicofo untuk mengambil data yang dibutuhkan dalam pembuatan dua buah fungsi RESTful API, yaitu:</w:t>
            </w:r>
          </w:p>
          <w:p w14:paraId="5729638A" w14:textId="77777777" w:rsidR="00615176" w:rsidRPr="005D1BAC" w:rsidRDefault="00615176" w:rsidP="00021A26">
            <w:pPr>
              <w:pStyle w:val="ListParagraph"/>
              <w:numPr>
                <w:ilvl w:val="0"/>
                <w:numId w:val="11"/>
              </w:numPr>
              <w:spacing w:after="0" w:line="240" w:lineRule="auto"/>
              <w:rPr>
                <w:sz w:val="20"/>
                <w:szCs w:val="18"/>
                <w:lang w:val="id-ID"/>
              </w:rPr>
            </w:pPr>
            <w:r w:rsidRPr="005D1BAC">
              <w:rPr>
                <w:sz w:val="20"/>
                <w:szCs w:val="18"/>
                <w:lang w:val="id-ID"/>
              </w:rPr>
              <w:t>fungsi untuk mendapatkan semua konfe-rensi video yang sedang berlangsung di Jitsi;</w:t>
            </w:r>
          </w:p>
          <w:p w14:paraId="50019EAF" w14:textId="77777777" w:rsidR="00615176" w:rsidRPr="005D1BAC" w:rsidRDefault="00615176" w:rsidP="00021A26">
            <w:pPr>
              <w:pStyle w:val="ListParagraph"/>
              <w:numPr>
                <w:ilvl w:val="0"/>
                <w:numId w:val="11"/>
              </w:numPr>
              <w:spacing w:after="0" w:line="240" w:lineRule="auto"/>
              <w:rPr>
                <w:sz w:val="20"/>
                <w:szCs w:val="18"/>
                <w:lang w:val="id-ID"/>
              </w:rPr>
            </w:pPr>
            <w:r w:rsidRPr="005D1BAC">
              <w:rPr>
                <w:rFonts w:cs="Times New Roman"/>
                <w:sz w:val="20"/>
                <w:szCs w:val="20"/>
                <w:lang w:val="id-ID"/>
              </w:rPr>
              <w:t>fungsi untuk mendapatkan semua partisi-pan non-octo dan octo di ruang konferensi video.</w:t>
            </w:r>
          </w:p>
          <w:p w14:paraId="69DC900E" w14:textId="6818227F" w:rsidR="00BA67F9" w:rsidRPr="005D1BAC" w:rsidRDefault="00BA67F9" w:rsidP="00BA67F9">
            <w:pPr>
              <w:spacing w:after="0" w:line="240" w:lineRule="auto"/>
              <w:rPr>
                <w:sz w:val="20"/>
                <w:szCs w:val="18"/>
                <w:lang w:val="id-ID"/>
              </w:rPr>
            </w:pPr>
            <w:r w:rsidRPr="005D1BAC">
              <w:rPr>
                <w:sz w:val="20"/>
                <w:szCs w:val="18"/>
                <w:lang w:val="id-ID"/>
              </w:rPr>
              <w:t>Analisis untuk hal ini dilakukan secara berem-buk oleh seluruh anggota tim.</w:t>
            </w:r>
          </w:p>
        </w:tc>
      </w:tr>
      <w:tr w:rsidR="00615176" w:rsidRPr="005D1BAC" w14:paraId="2B60C1A7" w14:textId="77777777" w:rsidTr="00F00AD8">
        <w:tc>
          <w:tcPr>
            <w:tcW w:w="512" w:type="dxa"/>
            <w:shd w:val="clear" w:color="auto" w:fill="auto"/>
            <w:vAlign w:val="center"/>
          </w:tcPr>
          <w:p w14:paraId="0D2F6274" w14:textId="77777777" w:rsidR="00615176" w:rsidRPr="005D1BAC" w:rsidRDefault="00615176" w:rsidP="00A46772">
            <w:pPr>
              <w:spacing w:after="0" w:line="240" w:lineRule="auto"/>
              <w:jc w:val="center"/>
              <w:rPr>
                <w:sz w:val="20"/>
                <w:szCs w:val="18"/>
                <w:lang w:val="id-ID"/>
              </w:rPr>
            </w:pPr>
            <w:r w:rsidRPr="005D1BAC">
              <w:rPr>
                <w:sz w:val="20"/>
                <w:szCs w:val="18"/>
                <w:lang w:val="id-ID"/>
              </w:rPr>
              <w:t>6.2</w:t>
            </w:r>
          </w:p>
        </w:tc>
        <w:tc>
          <w:tcPr>
            <w:tcW w:w="2665" w:type="dxa"/>
            <w:shd w:val="clear" w:color="auto" w:fill="auto"/>
            <w:vAlign w:val="center"/>
          </w:tcPr>
          <w:p w14:paraId="6DE0ACB1" w14:textId="77777777" w:rsidR="00615176" w:rsidRPr="005D1BAC" w:rsidRDefault="00615176" w:rsidP="00A46772">
            <w:pPr>
              <w:spacing w:after="0" w:line="240" w:lineRule="auto"/>
              <w:rPr>
                <w:sz w:val="20"/>
                <w:szCs w:val="18"/>
                <w:lang w:val="id-ID"/>
              </w:rPr>
            </w:pPr>
            <w:r w:rsidRPr="005D1BAC">
              <w:rPr>
                <w:sz w:val="20"/>
                <w:szCs w:val="18"/>
                <w:lang w:val="id-ID"/>
              </w:rPr>
              <w:t>Analisis untuk menghentikan pengiriman paket di Jicofo</w:t>
            </w:r>
          </w:p>
        </w:tc>
        <w:tc>
          <w:tcPr>
            <w:tcW w:w="791" w:type="dxa"/>
            <w:shd w:val="clear" w:color="auto" w:fill="auto"/>
            <w:vAlign w:val="center"/>
          </w:tcPr>
          <w:p w14:paraId="5F4DF71D" w14:textId="77777777" w:rsidR="00615176" w:rsidRPr="005D1BAC" w:rsidRDefault="00615176" w:rsidP="00A46772">
            <w:pPr>
              <w:spacing w:after="0" w:line="240" w:lineRule="auto"/>
              <w:jc w:val="center"/>
              <w:rPr>
                <w:sz w:val="20"/>
                <w:szCs w:val="18"/>
                <w:lang w:val="id-ID"/>
              </w:rPr>
            </w:pPr>
            <w:r w:rsidRPr="005D1BAC">
              <w:rPr>
                <w:sz w:val="20"/>
                <w:szCs w:val="18"/>
                <w:lang w:val="id-ID"/>
              </w:rPr>
              <w:t>5</w:t>
            </w:r>
          </w:p>
        </w:tc>
        <w:tc>
          <w:tcPr>
            <w:tcW w:w="3969" w:type="dxa"/>
            <w:shd w:val="clear" w:color="auto" w:fill="auto"/>
            <w:vAlign w:val="center"/>
          </w:tcPr>
          <w:p w14:paraId="4D0DF444" w14:textId="77777777" w:rsidR="00615176" w:rsidRPr="005D1BAC" w:rsidRDefault="00615176" w:rsidP="00A46772">
            <w:pPr>
              <w:spacing w:after="0" w:line="240" w:lineRule="auto"/>
              <w:rPr>
                <w:sz w:val="20"/>
                <w:szCs w:val="18"/>
                <w:lang w:val="id-ID"/>
              </w:rPr>
            </w:pPr>
            <w:r w:rsidRPr="005D1BAC">
              <w:rPr>
                <w:sz w:val="20"/>
                <w:szCs w:val="18"/>
                <w:lang w:val="id-ID"/>
              </w:rPr>
              <w:t xml:space="preserve">Analisis bertujuan untuk menghentikan pengi-riman paket (audio dan video) di Jicofo agar proses </w:t>
            </w:r>
            <w:r w:rsidRPr="005D1BAC">
              <w:rPr>
                <w:i/>
                <w:iCs/>
                <w:sz w:val="20"/>
                <w:szCs w:val="18"/>
                <w:lang w:val="id-ID"/>
              </w:rPr>
              <w:t>pagination</w:t>
            </w:r>
            <w:r w:rsidRPr="005D1BAC">
              <w:rPr>
                <w:sz w:val="20"/>
                <w:szCs w:val="18"/>
                <w:lang w:val="id-ID"/>
              </w:rPr>
              <w:t xml:space="preserve"> dapat dipindahkan ke Jicofo.</w:t>
            </w:r>
          </w:p>
        </w:tc>
      </w:tr>
      <w:tr w:rsidR="00615176" w:rsidRPr="005D1BAC" w14:paraId="116244D5" w14:textId="77777777" w:rsidTr="00F00AD8">
        <w:tc>
          <w:tcPr>
            <w:tcW w:w="512" w:type="dxa"/>
            <w:shd w:val="clear" w:color="auto" w:fill="auto"/>
            <w:vAlign w:val="center"/>
          </w:tcPr>
          <w:p w14:paraId="39F1DB31" w14:textId="77777777" w:rsidR="00615176" w:rsidRPr="005D1BAC" w:rsidRDefault="00615176" w:rsidP="00A46772">
            <w:pPr>
              <w:spacing w:after="0" w:line="240" w:lineRule="auto"/>
              <w:jc w:val="center"/>
              <w:rPr>
                <w:sz w:val="20"/>
                <w:szCs w:val="18"/>
                <w:lang w:val="id-ID"/>
              </w:rPr>
            </w:pPr>
            <w:r w:rsidRPr="005D1BAC">
              <w:rPr>
                <w:sz w:val="20"/>
                <w:szCs w:val="18"/>
                <w:lang w:val="id-ID"/>
              </w:rPr>
              <w:t>6.3</w:t>
            </w:r>
          </w:p>
        </w:tc>
        <w:tc>
          <w:tcPr>
            <w:tcW w:w="2665" w:type="dxa"/>
            <w:shd w:val="clear" w:color="auto" w:fill="auto"/>
            <w:vAlign w:val="center"/>
          </w:tcPr>
          <w:p w14:paraId="0E72B122" w14:textId="77777777" w:rsidR="00615176" w:rsidRPr="005D1BAC" w:rsidRDefault="00615176" w:rsidP="00A46772">
            <w:pPr>
              <w:spacing w:after="0" w:line="240" w:lineRule="auto"/>
              <w:rPr>
                <w:sz w:val="20"/>
                <w:szCs w:val="18"/>
                <w:lang w:val="id-ID"/>
              </w:rPr>
            </w:pPr>
            <w:r w:rsidRPr="005D1BAC">
              <w:rPr>
                <w:sz w:val="20"/>
                <w:szCs w:val="18"/>
                <w:lang w:val="id-ID"/>
              </w:rPr>
              <w:t>Analisis partisipan octo</w:t>
            </w:r>
          </w:p>
        </w:tc>
        <w:tc>
          <w:tcPr>
            <w:tcW w:w="791" w:type="dxa"/>
            <w:shd w:val="clear" w:color="auto" w:fill="auto"/>
            <w:vAlign w:val="center"/>
          </w:tcPr>
          <w:p w14:paraId="61022005" w14:textId="77777777" w:rsidR="00615176" w:rsidRPr="005D1BAC" w:rsidRDefault="00615176" w:rsidP="00A46772">
            <w:pPr>
              <w:spacing w:after="0" w:line="240" w:lineRule="auto"/>
              <w:jc w:val="center"/>
              <w:rPr>
                <w:sz w:val="20"/>
                <w:szCs w:val="18"/>
                <w:lang w:val="id-ID"/>
              </w:rPr>
            </w:pPr>
            <w:r w:rsidRPr="005D1BAC">
              <w:rPr>
                <w:sz w:val="20"/>
                <w:szCs w:val="18"/>
                <w:lang w:val="id-ID"/>
              </w:rPr>
              <w:t>~7</w:t>
            </w:r>
          </w:p>
        </w:tc>
        <w:tc>
          <w:tcPr>
            <w:tcW w:w="3969" w:type="dxa"/>
            <w:shd w:val="clear" w:color="auto" w:fill="auto"/>
            <w:vAlign w:val="center"/>
          </w:tcPr>
          <w:p w14:paraId="29934246" w14:textId="77777777" w:rsidR="00615176" w:rsidRPr="005D1BAC" w:rsidRDefault="00615176" w:rsidP="00A46772">
            <w:pPr>
              <w:spacing w:after="0" w:line="240" w:lineRule="auto"/>
              <w:rPr>
                <w:sz w:val="20"/>
                <w:szCs w:val="18"/>
                <w:lang w:val="id-ID"/>
              </w:rPr>
            </w:pPr>
            <w:r w:rsidRPr="005D1BAC">
              <w:rPr>
                <w:sz w:val="20"/>
                <w:szCs w:val="18"/>
                <w:lang w:val="id-ID"/>
              </w:rPr>
              <w:t>Analisis ini bertujuan untuk mendapatkan ID partisipan octo. Analisis ini dilakukan di antara proses analisis lain dan berlanjut sampai pada analisis Jitsi Meet untuk penerapan</w:t>
            </w:r>
            <w:r w:rsidRPr="005D1BAC">
              <w:rPr>
                <w:i/>
                <w:iCs/>
                <w:sz w:val="20"/>
                <w:szCs w:val="18"/>
                <w:lang w:val="id-ID"/>
              </w:rPr>
              <w:t xml:space="preserve"> pagination</w:t>
            </w:r>
            <w:r w:rsidRPr="005D1BAC">
              <w:rPr>
                <w:sz w:val="20"/>
                <w:szCs w:val="18"/>
                <w:lang w:val="id-ID"/>
              </w:rPr>
              <w:t xml:space="preserve"> di </w:t>
            </w:r>
            <w:r w:rsidRPr="005D1BAC">
              <w:rPr>
                <w:i/>
                <w:iCs/>
                <w:sz w:val="20"/>
                <w:szCs w:val="18"/>
                <w:lang w:val="id-ID"/>
              </w:rPr>
              <w:t>web frontend</w:t>
            </w:r>
            <w:r w:rsidRPr="005D1BAC">
              <w:rPr>
                <w:sz w:val="20"/>
                <w:szCs w:val="18"/>
                <w:lang w:val="id-ID"/>
              </w:rPr>
              <w:t xml:space="preserve"> berdasarkan urutan waktu </w:t>
            </w:r>
            <w:r w:rsidRPr="005D1BAC">
              <w:rPr>
                <w:i/>
                <w:iCs/>
                <w:sz w:val="20"/>
                <w:szCs w:val="18"/>
                <w:lang w:val="id-ID"/>
              </w:rPr>
              <w:t>join</w:t>
            </w:r>
            <w:r w:rsidRPr="005D1BAC">
              <w:rPr>
                <w:sz w:val="20"/>
                <w:szCs w:val="18"/>
                <w:lang w:val="id-ID"/>
              </w:rPr>
              <w:t xml:space="preserve"> partisipan (6.2).</w:t>
            </w:r>
          </w:p>
        </w:tc>
      </w:tr>
      <w:tr w:rsidR="00615176" w:rsidRPr="005D1BAC" w14:paraId="7C1897BC" w14:textId="77777777" w:rsidTr="00F00AD8">
        <w:tc>
          <w:tcPr>
            <w:tcW w:w="512" w:type="dxa"/>
            <w:shd w:val="clear" w:color="auto" w:fill="auto"/>
            <w:vAlign w:val="center"/>
          </w:tcPr>
          <w:p w14:paraId="01F76B36" w14:textId="77777777" w:rsidR="00615176" w:rsidRPr="005D1BAC" w:rsidRDefault="00615176" w:rsidP="00A46772">
            <w:pPr>
              <w:spacing w:after="0" w:line="240" w:lineRule="auto"/>
              <w:jc w:val="center"/>
              <w:rPr>
                <w:sz w:val="20"/>
                <w:szCs w:val="18"/>
                <w:lang w:val="id-ID"/>
              </w:rPr>
            </w:pPr>
            <w:r w:rsidRPr="005D1BAC">
              <w:rPr>
                <w:sz w:val="20"/>
                <w:szCs w:val="18"/>
                <w:lang w:val="id-ID"/>
              </w:rPr>
              <w:t>6.4</w:t>
            </w:r>
          </w:p>
        </w:tc>
        <w:tc>
          <w:tcPr>
            <w:tcW w:w="2665" w:type="dxa"/>
            <w:shd w:val="clear" w:color="auto" w:fill="auto"/>
            <w:vAlign w:val="center"/>
          </w:tcPr>
          <w:p w14:paraId="0BD8A334" w14:textId="77777777" w:rsidR="00615176" w:rsidRPr="005D1BAC" w:rsidRDefault="00615176" w:rsidP="00A46772">
            <w:pPr>
              <w:spacing w:after="0" w:line="240" w:lineRule="auto"/>
              <w:rPr>
                <w:i/>
                <w:iCs/>
                <w:sz w:val="20"/>
                <w:szCs w:val="18"/>
                <w:lang w:val="id-ID"/>
              </w:rPr>
            </w:pPr>
            <w:r w:rsidRPr="005D1BAC">
              <w:rPr>
                <w:sz w:val="20"/>
                <w:szCs w:val="18"/>
                <w:lang w:val="id-ID"/>
              </w:rPr>
              <w:t xml:space="preserve">Analisis </w:t>
            </w:r>
            <w:r w:rsidRPr="005D1BAC">
              <w:rPr>
                <w:i/>
                <w:iCs/>
                <w:sz w:val="20"/>
                <w:szCs w:val="18"/>
                <w:lang w:val="id-ID"/>
              </w:rPr>
              <w:t>source</w:t>
            </w:r>
            <w:r w:rsidRPr="005D1BAC">
              <w:rPr>
                <w:sz w:val="20"/>
                <w:szCs w:val="18"/>
                <w:lang w:val="id-ID"/>
              </w:rPr>
              <w:t xml:space="preserve"> </w:t>
            </w:r>
            <w:r w:rsidRPr="005D1BAC">
              <w:rPr>
                <w:i/>
                <w:iCs/>
                <w:sz w:val="20"/>
                <w:szCs w:val="18"/>
                <w:lang w:val="id-ID"/>
              </w:rPr>
              <w:t>media</w:t>
            </w:r>
          </w:p>
        </w:tc>
        <w:tc>
          <w:tcPr>
            <w:tcW w:w="791" w:type="dxa"/>
            <w:shd w:val="clear" w:color="auto" w:fill="auto"/>
            <w:vAlign w:val="center"/>
          </w:tcPr>
          <w:p w14:paraId="10F9B84B" w14:textId="77777777" w:rsidR="00615176" w:rsidRPr="005D1BAC" w:rsidRDefault="00615176" w:rsidP="00A46772">
            <w:pPr>
              <w:spacing w:after="0" w:line="240" w:lineRule="auto"/>
              <w:jc w:val="center"/>
              <w:rPr>
                <w:sz w:val="20"/>
                <w:szCs w:val="18"/>
                <w:lang w:val="id-ID"/>
              </w:rPr>
            </w:pPr>
            <w:r w:rsidRPr="005D1BAC">
              <w:rPr>
                <w:sz w:val="20"/>
                <w:szCs w:val="18"/>
                <w:lang w:val="id-ID"/>
              </w:rPr>
              <w:t>3</w:t>
            </w:r>
          </w:p>
        </w:tc>
        <w:tc>
          <w:tcPr>
            <w:tcW w:w="3969" w:type="dxa"/>
            <w:shd w:val="clear" w:color="auto" w:fill="auto"/>
            <w:vAlign w:val="center"/>
          </w:tcPr>
          <w:p w14:paraId="571FDAC5" w14:textId="587B0BDE" w:rsidR="00615176" w:rsidRPr="005D1BAC" w:rsidRDefault="00615176" w:rsidP="00A46772">
            <w:pPr>
              <w:spacing w:after="0" w:line="240" w:lineRule="auto"/>
              <w:rPr>
                <w:sz w:val="20"/>
                <w:szCs w:val="18"/>
                <w:lang w:val="id-ID"/>
              </w:rPr>
            </w:pPr>
            <w:r w:rsidRPr="005D1BAC">
              <w:rPr>
                <w:sz w:val="20"/>
                <w:szCs w:val="18"/>
                <w:lang w:val="id-ID"/>
              </w:rPr>
              <w:t xml:space="preserve">Analisis ini bertujuan untuk mencari metode </w:t>
            </w:r>
            <w:r w:rsidR="00312CE5" w:rsidRPr="005D1BAC">
              <w:rPr>
                <w:sz w:val="20"/>
                <w:szCs w:val="18"/>
                <w:lang w:val="id-ID"/>
              </w:rPr>
              <w:t xml:space="preserve">untuk </w:t>
            </w:r>
            <w:r w:rsidR="00947A1D" w:rsidRPr="005D1BAC">
              <w:rPr>
                <w:sz w:val="20"/>
                <w:szCs w:val="18"/>
                <w:lang w:val="id-ID"/>
              </w:rPr>
              <w:t>me</w:t>
            </w:r>
            <w:r w:rsidRPr="005D1BAC">
              <w:rPr>
                <w:sz w:val="20"/>
                <w:szCs w:val="18"/>
                <w:lang w:val="id-ID"/>
              </w:rPr>
              <w:t>modifikasi isi konten paket (</w:t>
            </w:r>
            <w:r w:rsidRPr="005D1BAC">
              <w:rPr>
                <w:i/>
                <w:iCs/>
                <w:sz w:val="20"/>
                <w:szCs w:val="18"/>
                <w:lang w:val="id-ID"/>
              </w:rPr>
              <w:t>source media</w:t>
            </w:r>
            <w:r w:rsidRPr="005D1BAC">
              <w:rPr>
                <w:sz w:val="20"/>
                <w:szCs w:val="18"/>
                <w:lang w:val="id-ID"/>
              </w:rPr>
              <w:t>)</w:t>
            </w:r>
            <w:r w:rsidR="00312CE5" w:rsidRPr="005D1BAC">
              <w:rPr>
                <w:sz w:val="20"/>
                <w:szCs w:val="18"/>
                <w:lang w:val="id-ID"/>
              </w:rPr>
              <w:t xml:space="preserve"> pada</w:t>
            </w:r>
            <w:r w:rsidRPr="005D1BAC">
              <w:rPr>
                <w:sz w:val="20"/>
                <w:szCs w:val="18"/>
                <w:lang w:val="id-ID"/>
              </w:rPr>
              <w:t xml:space="preserve"> Jicofo. Analisis dilakukan dengan </w:t>
            </w:r>
            <w:r w:rsidR="00045909" w:rsidRPr="005D1BAC">
              <w:rPr>
                <w:sz w:val="20"/>
                <w:szCs w:val="18"/>
                <w:lang w:val="id-ID"/>
              </w:rPr>
              <w:t xml:space="preserve">arahan </w:t>
            </w:r>
            <w:r w:rsidRPr="005D1BAC">
              <w:rPr>
                <w:sz w:val="20"/>
                <w:szCs w:val="18"/>
                <w:lang w:val="id-ID"/>
              </w:rPr>
              <w:t>dari manajer proyek.</w:t>
            </w:r>
          </w:p>
        </w:tc>
      </w:tr>
      <w:tr w:rsidR="00615176" w:rsidRPr="005D1BAC" w14:paraId="278C0701" w14:textId="77777777" w:rsidTr="00F00AD8">
        <w:tc>
          <w:tcPr>
            <w:tcW w:w="512" w:type="dxa"/>
            <w:shd w:val="clear" w:color="auto" w:fill="auto"/>
            <w:vAlign w:val="center"/>
          </w:tcPr>
          <w:p w14:paraId="5681F97D" w14:textId="77777777" w:rsidR="00615176" w:rsidRPr="005D1BAC" w:rsidRDefault="00615176" w:rsidP="00A46772">
            <w:pPr>
              <w:spacing w:after="0" w:line="240" w:lineRule="auto"/>
              <w:jc w:val="center"/>
              <w:rPr>
                <w:sz w:val="20"/>
                <w:szCs w:val="18"/>
                <w:lang w:val="id-ID"/>
              </w:rPr>
            </w:pPr>
            <w:r w:rsidRPr="005D1BAC">
              <w:rPr>
                <w:sz w:val="20"/>
                <w:szCs w:val="18"/>
                <w:lang w:val="id-ID"/>
              </w:rPr>
              <w:t>7</w:t>
            </w:r>
          </w:p>
        </w:tc>
        <w:tc>
          <w:tcPr>
            <w:tcW w:w="2665" w:type="dxa"/>
            <w:shd w:val="clear" w:color="auto" w:fill="auto"/>
            <w:vAlign w:val="center"/>
          </w:tcPr>
          <w:p w14:paraId="534D035B" w14:textId="77777777" w:rsidR="00615176" w:rsidRPr="005D1BAC" w:rsidRDefault="00615176" w:rsidP="00A46772">
            <w:pPr>
              <w:spacing w:after="0" w:line="240" w:lineRule="auto"/>
              <w:rPr>
                <w:sz w:val="20"/>
                <w:szCs w:val="18"/>
                <w:lang w:val="id-ID"/>
              </w:rPr>
            </w:pPr>
            <w:r w:rsidRPr="005D1BAC">
              <w:rPr>
                <w:sz w:val="20"/>
                <w:szCs w:val="18"/>
                <w:lang w:val="id-ID"/>
              </w:rPr>
              <w:t>Penerapan</w:t>
            </w:r>
            <w:r w:rsidRPr="005D1BAC">
              <w:rPr>
                <w:i/>
                <w:iCs/>
                <w:sz w:val="20"/>
                <w:szCs w:val="18"/>
                <w:lang w:val="id-ID"/>
              </w:rPr>
              <w:t xml:space="preserve"> pagination</w:t>
            </w:r>
            <w:r w:rsidRPr="005D1BAC">
              <w:rPr>
                <w:sz w:val="20"/>
                <w:szCs w:val="18"/>
                <w:lang w:val="id-ID"/>
              </w:rPr>
              <w:t xml:space="preserve"> di </w:t>
            </w:r>
            <w:r w:rsidRPr="005D1BAC">
              <w:rPr>
                <w:i/>
                <w:iCs/>
                <w:sz w:val="20"/>
                <w:szCs w:val="18"/>
                <w:lang w:val="id-ID"/>
              </w:rPr>
              <w:t>web frontend</w:t>
            </w:r>
            <w:r w:rsidRPr="005D1BAC">
              <w:rPr>
                <w:sz w:val="20"/>
                <w:szCs w:val="18"/>
                <w:lang w:val="id-ID"/>
              </w:rPr>
              <w:t xml:space="preserve"> berdasarkan urutan partisipan berdasarkan waktu </w:t>
            </w:r>
            <w:r w:rsidRPr="005D1BAC">
              <w:rPr>
                <w:i/>
                <w:iCs/>
                <w:sz w:val="20"/>
                <w:szCs w:val="18"/>
                <w:lang w:val="id-ID"/>
              </w:rPr>
              <w:t>join</w:t>
            </w:r>
            <w:r w:rsidRPr="005D1BAC">
              <w:rPr>
                <w:sz w:val="20"/>
                <w:szCs w:val="18"/>
                <w:lang w:val="id-ID"/>
              </w:rPr>
              <w:t xml:space="preserve"> konferensi video.</w:t>
            </w:r>
          </w:p>
        </w:tc>
        <w:tc>
          <w:tcPr>
            <w:tcW w:w="791" w:type="dxa"/>
            <w:shd w:val="clear" w:color="auto" w:fill="auto"/>
            <w:vAlign w:val="center"/>
          </w:tcPr>
          <w:p w14:paraId="4C8696D2" w14:textId="77777777" w:rsidR="00615176" w:rsidRPr="005D1BAC" w:rsidRDefault="00615176" w:rsidP="00A46772">
            <w:pPr>
              <w:spacing w:after="0" w:line="240" w:lineRule="auto"/>
              <w:jc w:val="center"/>
              <w:rPr>
                <w:sz w:val="20"/>
                <w:szCs w:val="18"/>
                <w:lang w:val="id-ID"/>
              </w:rPr>
            </w:pPr>
          </w:p>
        </w:tc>
        <w:tc>
          <w:tcPr>
            <w:tcW w:w="3969" w:type="dxa"/>
            <w:shd w:val="clear" w:color="auto" w:fill="auto"/>
            <w:vAlign w:val="center"/>
          </w:tcPr>
          <w:p w14:paraId="6254CB2E" w14:textId="77777777" w:rsidR="00615176" w:rsidRPr="005D1BAC" w:rsidRDefault="00615176" w:rsidP="00A46772">
            <w:pPr>
              <w:spacing w:after="0" w:line="240" w:lineRule="auto"/>
              <w:rPr>
                <w:sz w:val="20"/>
                <w:szCs w:val="18"/>
                <w:lang w:val="id-ID"/>
              </w:rPr>
            </w:pPr>
            <w:r w:rsidRPr="005D1BAC">
              <w:rPr>
                <w:sz w:val="20"/>
                <w:szCs w:val="18"/>
                <w:lang w:val="id-ID"/>
              </w:rPr>
              <w:t>Analisis bertujuan untuk meyakinkan urutan partisipan yang di-</w:t>
            </w:r>
            <w:r w:rsidRPr="005D1BAC">
              <w:rPr>
                <w:i/>
                <w:iCs/>
                <w:sz w:val="20"/>
                <w:szCs w:val="18"/>
                <w:lang w:val="id-ID"/>
              </w:rPr>
              <w:t>mute</w:t>
            </w:r>
            <w:r w:rsidRPr="005D1BAC">
              <w:rPr>
                <w:sz w:val="20"/>
                <w:szCs w:val="18"/>
                <w:lang w:val="id-ID"/>
              </w:rPr>
              <w:t xml:space="preserve"> di JVB sesuai dengan urutan tampilan video pada </w:t>
            </w:r>
            <w:r w:rsidRPr="005D1BAC">
              <w:rPr>
                <w:i/>
                <w:iCs/>
                <w:sz w:val="20"/>
                <w:szCs w:val="18"/>
                <w:lang w:val="id-ID"/>
              </w:rPr>
              <w:t>web frontend</w:t>
            </w:r>
            <w:r w:rsidRPr="005D1BAC">
              <w:rPr>
                <w:sz w:val="20"/>
                <w:szCs w:val="18"/>
                <w:lang w:val="id-ID"/>
              </w:rPr>
              <w:t xml:space="preserve"> Jitsi Meet.</w:t>
            </w:r>
          </w:p>
          <w:p w14:paraId="6A039C32" w14:textId="77777777" w:rsidR="00615176" w:rsidRPr="005D1BAC" w:rsidRDefault="00615176" w:rsidP="00A46772">
            <w:pPr>
              <w:spacing w:after="0" w:line="240" w:lineRule="auto"/>
              <w:rPr>
                <w:sz w:val="20"/>
                <w:szCs w:val="18"/>
                <w:lang w:val="id-ID"/>
              </w:rPr>
            </w:pPr>
            <w:r w:rsidRPr="005D1BAC">
              <w:rPr>
                <w:sz w:val="20"/>
                <w:szCs w:val="18"/>
                <w:lang w:val="id-ID"/>
              </w:rPr>
              <w:t xml:space="preserve">Analisis dibagi menjadi dua sesi, yaitu analisis di JVB dan analisis di Jitsi Meet untuk menda-patkan urutan partisipan waktu </w:t>
            </w:r>
            <w:r w:rsidRPr="005D1BAC">
              <w:rPr>
                <w:i/>
                <w:iCs/>
                <w:sz w:val="20"/>
                <w:szCs w:val="18"/>
                <w:lang w:val="id-ID"/>
              </w:rPr>
              <w:t>join</w:t>
            </w:r>
            <w:r w:rsidRPr="005D1BAC">
              <w:rPr>
                <w:sz w:val="20"/>
                <w:szCs w:val="18"/>
                <w:lang w:val="id-ID"/>
              </w:rPr>
              <w:t xml:space="preserve"> konferensi.</w:t>
            </w:r>
          </w:p>
        </w:tc>
      </w:tr>
      <w:tr w:rsidR="00615176" w:rsidRPr="005D1BAC" w14:paraId="1694DA31" w14:textId="77777777" w:rsidTr="00F00AD8">
        <w:tc>
          <w:tcPr>
            <w:tcW w:w="512" w:type="dxa"/>
            <w:shd w:val="clear" w:color="auto" w:fill="auto"/>
            <w:vAlign w:val="center"/>
          </w:tcPr>
          <w:p w14:paraId="41F566DD" w14:textId="77777777" w:rsidR="00615176" w:rsidRPr="005D1BAC" w:rsidRDefault="00615176" w:rsidP="00A46772">
            <w:pPr>
              <w:spacing w:after="0" w:line="240" w:lineRule="auto"/>
              <w:jc w:val="center"/>
              <w:rPr>
                <w:sz w:val="20"/>
                <w:szCs w:val="18"/>
                <w:lang w:val="id-ID"/>
              </w:rPr>
            </w:pPr>
            <w:r w:rsidRPr="005D1BAC">
              <w:rPr>
                <w:sz w:val="20"/>
                <w:szCs w:val="18"/>
                <w:lang w:val="id-ID"/>
              </w:rPr>
              <w:t>7.1</w:t>
            </w:r>
          </w:p>
        </w:tc>
        <w:tc>
          <w:tcPr>
            <w:tcW w:w="2665" w:type="dxa"/>
            <w:shd w:val="clear" w:color="auto" w:fill="auto"/>
            <w:vAlign w:val="center"/>
          </w:tcPr>
          <w:p w14:paraId="7E77FA48" w14:textId="77777777" w:rsidR="00615176" w:rsidRPr="005D1BAC" w:rsidRDefault="00615176" w:rsidP="00A46772">
            <w:pPr>
              <w:spacing w:after="0" w:line="240" w:lineRule="auto"/>
              <w:rPr>
                <w:sz w:val="20"/>
                <w:szCs w:val="18"/>
                <w:lang w:val="id-ID"/>
              </w:rPr>
            </w:pPr>
            <w:r w:rsidRPr="005D1BAC">
              <w:rPr>
                <w:sz w:val="20"/>
                <w:szCs w:val="18"/>
                <w:lang w:val="id-ID"/>
              </w:rPr>
              <w:t>Analisis di JVB</w:t>
            </w:r>
          </w:p>
        </w:tc>
        <w:tc>
          <w:tcPr>
            <w:tcW w:w="791" w:type="dxa"/>
            <w:shd w:val="clear" w:color="auto" w:fill="auto"/>
            <w:vAlign w:val="center"/>
          </w:tcPr>
          <w:p w14:paraId="5BC99FBB" w14:textId="77777777" w:rsidR="00615176" w:rsidRPr="005D1BAC" w:rsidRDefault="00615176" w:rsidP="00A46772">
            <w:pPr>
              <w:spacing w:after="0" w:line="240" w:lineRule="auto"/>
              <w:jc w:val="center"/>
              <w:rPr>
                <w:sz w:val="20"/>
                <w:szCs w:val="18"/>
                <w:lang w:val="id-ID"/>
              </w:rPr>
            </w:pPr>
            <w:r w:rsidRPr="005D1BAC">
              <w:rPr>
                <w:sz w:val="20"/>
                <w:szCs w:val="18"/>
                <w:lang w:val="id-ID"/>
              </w:rPr>
              <w:t>4</w:t>
            </w:r>
          </w:p>
        </w:tc>
        <w:tc>
          <w:tcPr>
            <w:tcW w:w="3969" w:type="dxa"/>
            <w:shd w:val="clear" w:color="auto" w:fill="auto"/>
            <w:vAlign w:val="center"/>
          </w:tcPr>
          <w:p w14:paraId="6101A146" w14:textId="77777777" w:rsidR="00615176" w:rsidRPr="005D1BAC" w:rsidRDefault="00615176" w:rsidP="00A46772">
            <w:pPr>
              <w:spacing w:after="0" w:line="240" w:lineRule="auto"/>
              <w:rPr>
                <w:sz w:val="20"/>
                <w:szCs w:val="18"/>
                <w:lang w:val="id-ID"/>
              </w:rPr>
            </w:pPr>
            <w:r w:rsidRPr="005D1BAC">
              <w:rPr>
                <w:sz w:val="20"/>
                <w:szCs w:val="18"/>
                <w:lang w:val="id-ID"/>
              </w:rPr>
              <w:t xml:space="preserve">Analisis bertujuan untuk mendapatkan metode pengambilan data waktu </w:t>
            </w:r>
            <w:r w:rsidRPr="005D1BAC">
              <w:rPr>
                <w:i/>
                <w:iCs/>
                <w:sz w:val="20"/>
                <w:szCs w:val="18"/>
                <w:lang w:val="id-ID"/>
              </w:rPr>
              <w:t>join</w:t>
            </w:r>
            <w:r w:rsidRPr="005D1BAC">
              <w:rPr>
                <w:sz w:val="20"/>
                <w:szCs w:val="18"/>
                <w:lang w:val="id-ID"/>
              </w:rPr>
              <w:t xml:space="preserve"> partisipan di JVB. Analisis ini diselingi beberapa kegiatan untuk analisis partisipan octo sehingga waktu analisis yang dicantumkan lebih lama daripada waktu eksekusi sebenarnya.</w:t>
            </w:r>
          </w:p>
        </w:tc>
      </w:tr>
      <w:tr w:rsidR="00615176" w:rsidRPr="005D1BAC" w14:paraId="347BCA7E" w14:textId="77777777" w:rsidTr="00F00AD8">
        <w:tc>
          <w:tcPr>
            <w:tcW w:w="512" w:type="dxa"/>
            <w:shd w:val="clear" w:color="auto" w:fill="auto"/>
            <w:vAlign w:val="center"/>
          </w:tcPr>
          <w:p w14:paraId="67834285" w14:textId="77777777" w:rsidR="00615176" w:rsidRPr="005D1BAC" w:rsidRDefault="00615176" w:rsidP="00A46772">
            <w:pPr>
              <w:spacing w:after="0" w:line="240" w:lineRule="auto"/>
              <w:jc w:val="center"/>
              <w:rPr>
                <w:sz w:val="20"/>
                <w:szCs w:val="18"/>
                <w:lang w:val="id-ID"/>
              </w:rPr>
            </w:pPr>
            <w:r w:rsidRPr="005D1BAC">
              <w:rPr>
                <w:sz w:val="20"/>
                <w:szCs w:val="18"/>
                <w:lang w:val="id-ID"/>
              </w:rPr>
              <w:t>7.2</w:t>
            </w:r>
          </w:p>
        </w:tc>
        <w:tc>
          <w:tcPr>
            <w:tcW w:w="2665" w:type="dxa"/>
            <w:shd w:val="clear" w:color="auto" w:fill="auto"/>
            <w:vAlign w:val="center"/>
          </w:tcPr>
          <w:p w14:paraId="319BD56A" w14:textId="77777777" w:rsidR="00615176" w:rsidRPr="005D1BAC" w:rsidRDefault="00615176" w:rsidP="00A46772">
            <w:pPr>
              <w:spacing w:after="0" w:line="240" w:lineRule="auto"/>
              <w:rPr>
                <w:sz w:val="20"/>
                <w:szCs w:val="18"/>
                <w:lang w:val="id-ID"/>
              </w:rPr>
            </w:pPr>
            <w:r w:rsidRPr="005D1BAC">
              <w:rPr>
                <w:sz w:val="20"/>
                <w:szCs w:val="18"/>
                <w:lang w:val="id-ID"/>
              </w:rPr>
              <w:t>Analisis di Jitsi Meet</w:t>
            </w:r>
          </w:p>
        </w:tc>
        <w:tc>
          <w:tcPr>
            <w:tcW w:w="791" w:type="dxa"/>
            <w:shd w:val="clear" w:color="auto" w:fill="auto"/>
            <w:vAlign w:val="center"/>
          </w:tcPr>
          <w:p w14:paraId="425708F7" w14:textId="77777777" w:rsidR="00615176" w:rsidRPr="005D1BAC" w:rsidRDefault="00615176" w:rsidP="00A46772">
            <w:pPr>
              <w:spacing w:after="0" w:line="240" w:lineRule="auto"/>
              <w:jc w:val="center"/>
              <w:rPr>
                <w:sz w:val="20"/>
                <w:szCs w:val="18"/>
                <w:lang w:val="id-ID"/>
              </w:rPr>
            </w:pPr>
            <w:r w:rsidRPr="005D1BAC">
              <w:rPr>
                <w:sz w:val="20"/>
                <w:szCs w:val="18"/>
                <w:lang w:val="id-ID"/>
              </w:rPr>
              <w:t>2</w:t>
            </w:r>
          </w:p>
        </w:tc>
        <w:tc>
          <w:tcPr>
            <w:tcW w:w="3969" w:type="dxa"/>
            <w:shd w:val="clear" w:color="auto" w:fill="auto"/>
            <w:vAlign w:val="center"/>
          </w:tcPr>
          <w:p w14:paraId="1FFFD42F" w14:textId="77777777" w:rsidR="00615176" w:rsidRPr="005D1BAC" w:rsidRDefault="00615176" w:rsidP="00A46772">
            <w:pPr>
              <w:spacing w:after="0" w:line="240" w:lineRule="auto"/>
              <w:rPr>
                <w:sz w:val="20"/>
                <w:szCs w:val="18"/>
                <w:lang w:val="id-ID"/>
              </w:rPr>
            </w:pPr>
            <w:r w:rsidRPr="005D1BAC">
              <w:rPr>
                <w:sz w:val="20"/>
                <w:szCs w:val="18"/>
                <w:lang w:val="id-ID"/>
              </w:rPr>
              <w:t xml:space="preserve">Analisis bertujuan untuk mendapatkan metode pengambilan data waktu </w:t>
            </w:r>
            <w:r w:rsidRPr="005D1BAC">
              <w:rPr>
                <w:i/>
                <w:iCs/>
                <w:sz w:val="20"/>
                <w:szCs w:val="18"/>
                <w:lang w:val="id-ID"/>
              </w:rPr>
              <w:t>join</w:t>
            </w:r>
            <w:r w:rsidRPr="005D1BAC">
              <w:rPr>
                <w:sz w:val="20"/>
                <w:szCs w:val="18"/>
                <w:lang w:val="id-ID"/>
              </w:rPr>
              <w:t xml:space="preserve"> partisipan di Jitsi Meet.</w:t>
            </w:r>
          </w:p>
        </w:tc>
      </w:tr>
    </w:tbl>
    <w:p w14:paraId="0C141F30" w14:textId="77777777" w:rsidR="00615176" w:rsidRPr="005D1BAC" w:rsidRDefault="00615176" w:rsidP="00615176">
      <w:pPr>
        <w:pStyle w:val="Heading3"/>
      </w:pPr>
      <w:bookmarkStart w:id="149" w:name="_Toc60131891"/>
      <w:bookmarkStart w:id="150" w:name="_Toc64571778"/>
      <w:r w:rsidRPr="005D1BAC">
        <w:lastRenderedPageBreak/>
        <w:t>Teknik Analisis</w:t>
      </w:r>
      <w:bookmarkEnd w:id="149"/>
      <w:bookmarkEnd w:id="150"/>
    </w:p>
    <w:p w14:paraId="7AFD3EFD" w14:textId="77777777" w:rsidR="00615176" w:rsidRPr="005D1BAC" w:rsidRDefault="00615176" w:rsidP="00615176">
      <w:r w:rsidRPr="005D1BAC">
        <w:t xml:space="preserve">Beberapa teknik yang digunakan dalam proses analisis pada pengerjaan proyek </w:t>
      </w:r>
      <w:r w:rsidRPr="005D1BAC">
        <w:rPr>
          <w:i/>
          <w:iCs/>
        </w:rPr>
        <w:t>Jitsi Bandiwdth Reduction</w:t>
      </w:r>
      <w:r w:rsidRPr="005D1BAC">
        <w:t xml:space="preserve"> adalah sebagai berikut.</w:t>
      </w:r>
    </w:p>
    <w:p w14:paraId="606665D8" w14:textId="77777777" w:rsidR="00615176" w:rsidRPr="005D1BAC" w:rsidRDefault="00615176" w:rsidP="00021A26">
      <w:pPr>
        <w:pStyle w:val="ListParagraph"/>
        <w:numPr>
          <w:ilvl w:val="0"/>
          <w:numId w:val="8"/>
        </w:numPr>
        <w:spacing w:after="0"/>
      </w:pPr>
      <w:r w:rsidRPr="005D1BAC">
        <w:rPr>
          <w:rFonts w:cs="Times New Roman"/>
          <w:szCs w:val="24"/>
        </w:rPr>
        <w:t xml:space="preserve">Melakukan penelusuran kode pada komponen yang menyusun Jitsi untuk mencari fungsi atau memahami alur suatu metode yang dibutuhkan dalam pengerjaan proyek. Untuk memperkecil ruang lingkup analisis pada suatu komponen, dilakukan pencarian kata kunci yang berkaitan dengan fokus analisis. Misalkan, pada analisis </w:t>
      </w:r>
      <w:r w:rsidRPr="005D1BAC">
        <w:rPr>
          <w:szCs w:val="24"/>
        </w:rPr>
        <w:t>metode komunikasi pada Jitsi dengan menggunakan media berbasis XMPP (IQ stanza) yang dikostumisasi, dilakukan pencarian beberapa kata kunci, di antaranya: IQ, stanza, XMPP, dan Prosody</w:t>
      </w:r>
      <w:r w:rsidRPr="005D1BAC">
        <w:rPr>
          <w:rFonts w:cs="Times New Roman"/>
          <w:szCs w:val="24"/>
        </w:rPr>
        <w:t xml:space="preserve"> untuk mencari unsur yang berkaitan dengan IQ stanza pada komponen Jitsi Meet.</w:t>
      </w:r>
    </w:p>
    <w:p w14:paraId="75C3A7E6" w14:textId="77777777" w:rsidR="00E50F85" w:rsidRPr="005D1BAC" w:rsidRDefault="00615176" w:rsidP="00021A26">
      <w:pPr>
        <w:pStyle w:val="ListParagraph"/>
        <w:numPr>
          <w:ilvl w:val="0"/>
          <w:numId w:val="8"/>
        </w:numPr>
        <w:spacing w:after="0"/>
      </w:pPr>
      <w:r w:rsidRPr="005D1BAC">
        <w:t>Mencari sumber referensi dari internet untuk menunjang proses analisis dalam pengerjaan proyek. R</w:t>
      </w:r>
      <w:r w:rsidRPr="005D1BAC">
        <w:rPr>
          <w:rFonts w:cs="Times New Roman"/>
          <w:szCs w:val="24"/>
        </w:rPr>
        <w:t xml:space="preserve">eferensi yang dipelajari adalah sumber yang kredibel, misalkan dokumen dari </w:t>
      </w:r>
      <w:r w:rsidRPr="005D1BAC">
        <w:rPr>
          <w:rFonts w:cs="Times New Roman"/>
          <w:i/>
          <w:iCs/>
          <w:szCs w:val="24"/>
        </w:rPr>
        <w:t>website</w:t>
      </w:r>
      <w:r w:rsidRPr="005D1BAC">
        <w:rPr>
          <w:rFonts w:cs="Times New Roman"/>
          <w:szCs w:val="24"/>
        </w:rPr>
        <w:t xml:space="preserve"> resmi suatu teknologi/organisasi dan pendapat/gagasan dari </w:t>
      </w:r>
      <w:r w:rsidRPr="005D1BAC">
        <w:rPr>
          <w:rFonts w:cs="Times New Roman"/>
          <w:i/>
          <w:iCs/>
          <w:szCs w:val="24"/>
        </w:rPr>
        <w:t>platform</w:t>
      </w:r>
      <w:r w:rsidRPr="005D1BAC">
        <w:rPr>
          <w:rFonts w:cs="Times New Roman"/>
          <w:szCs w:val="24"/>
        </w:rPr>
        <w:t xml:space="preserve"> tanya-jawab umum yang menyerta-kan bukti pendukung atau dicetuskan oleh narasumber dengan kredibilitas tinggi, misalnya: </w:t>
      </w:r>
      <w:r w:rsidRPr="005D1BAC">
        <w:rPr>
          <w:color w:val="000000"/>
          <w:szCs w:val="24"/>
        </w:rPr>
        <w:t>Damian Minkov (Damencho), salah satu pengembang aplikasi Jitsi.</w:t>
      </w:r>
    </w:p>
    <w:p w14:paraId="06B8CC1B" w14:textId="7692B8AC" w:rsidR="00E50F85" w:rsidRPr="005D1BAC" w:rsidRDefault="00615176" w:rsidP="00021A26">
      <w:pPr>
        <w:pStyle w:val="ListParagraph"/>
        <w:numPr>
          <w:ilvl w:val="0"/>
          <w:numId w:val="8"/>
        </w:numPr>
        <w:spacing w:after="0"/>
      </w:pPr>
      <w:r w:rsidRPr="005D1BAC">
        <w:t>Melakukan simulasi konferensi video di server kantor atau server klien (sesuai kebutuhan simulasi). Simulasi konferensi video dapat dilakukan untuk berbagai tujuan, di antaranya:</w:t>
      </w:r>
      <w:r w:rsidR="00E50F85" w:rsidRPr="005D1BAC">
        <w:t xml:space="preserve"> memeriksa </w:t>
      </w:r>
      <w:r w:rsidR="00E50F85" w:rsidRPr="005D1BAC">
        <w:rPr>
          <w:i/>
          <w:iCs/>
        </w:rPr>
        <w:t>log</w:t>
      </w:r>
      <w:r w:rsidR="00E50F85" w:rsidRPr="005D1BAC">
        <w:t>, dilakukan pada analisis m</w:t>
      </w:r>
      <w:r w:rsidR="00E50F85" w:rsidRPr="005D1BAC">
        <w:rPr>
          <w:szCs w:val="24"/>
        </w:rPr>
        <w:t>etode komunikasi pada Jitsi dengan menggunakan media berbasis XMPP (IQ stanza) yang dikostumisasi untuk mengecek kemunculan IQ stanza dari modul Prosody pada Jitsi Meet, atau pada analisis partisipan octo untuk mencari ID partisipan octo.</w:t>
      </w:r>
    </w:p>
    <w:p w14:paraId="16CAE8D9" w14:textId="18CEE524" w:rsidR="00E50F85" w:rsidRPr="005D1BAC" w:rsidRDefault="00E50F85" w:rsidP="00021A26">
      <w:pPr>
        <w:pStyle w:val="ListParagraph"/>
        <w:numPr>
          <w:ilvl w:val="1"/>
          <w:numId w:val="9"/>
        </w:numPr>
        <w:spacing w:after="0"/>
      </w:pPr>
      <w:r w:rsidRPr="005D1BAC">
        <w:t xml:space="preserve">mengecek tampilan </w:t>
      </w:r>
      <w:r w:rsidRPr="005D1BAC">
        <w:rPr>
          <w:i/>
          <w:iCs/>
        </w:rPr>
        <w:t>user interface</w:t>
      </w:r>
      <w:r w:rsidRPr="005D1BAC">
        <w:t xml:space="preserve">, dilakukan pada proses analisis </w:t>
      </w:r>
      <w:r w:rsidRPr="005D1BAC">
        <w:rPr>
          <w:szCs w:val="24"/>
        </w:rPr>
        <w:t>penerapan</w:t>
      </w:r>
      <w:r w:rsidRPr="005D1BAC">
        <w:rPr>
          <w:i/>
          <w:iCs/>
          <w:szCs w:val="24"/>
        </w:rPr>
        <w:t xml:space="preserve"> pagination</w:t>
      </w:r>
      <w:r w:rsidRPr="005D1BAC">
        <w:rPr>
          <w:szCs w:val="24"/>
        </w:rPr>
        <w:t xml:space="preserve"> di </w:t>
      </w:r>
      <w:r w:rsidRPr="005D1BAC">
        <w:rPr>
          <w:i/>
          <w:iCs/>
          <w:szCs w:val="24"/>
        </w:rPr>
        <w:t>web frontend</w:t>
      </w:r>
      <w:r w:rsidRPr="005D1BAC">
        <w:rPr>
          <w:szCs w:val="24"/>
        </w:rPr>
        <w:t xml:space="preserve"> berdasarkan urutan partisi-pan berdasarkan waktu </w:t>
      </w:r>
      <w:r w:rsidRPr="005D1BAC">
        <w:rPr>
          <w:i/>
          <w:iCs/>
          <w:szCs w:val="24"/>
        </w:rPr>
        <w:t>join</w:t>
      </w:r>
      <w:r w:rsidRPr="005D1BAC">
        <w:rPr>
          <w:szCs w:val="24"/>
        </w:rPr>
        <w:t xml:space="preserve"> konferensi video untuk mendapatkan urutan tampilan video partisipan pada perangkat partisipan lokal </w:t>
      </w:r>
      <w:r w:rsidRPr="005D1BAC">
        <w:rPr>
          <w:szCs w:val="24"/>
        </w:rPr>
        <w:lastRenderedPageBreak/>
        <w:t>dan menentukan hal-hal yang memengaruhi urutan tampilan video partisipan.</w:t>
      </w:r>
    </w:p>
    <w:p w14:paraId="39A19408" w14:textId="77777777" w:rsidR="00E50F85" w:rsidRPr="005D1BAC" w:rsidRDefault="00615176" w:rsidP="00021A26">
      <w:pPr>
        <w:pStyle w:val="ListParagraph"/>
        <w:numPr>
          <w:ilvl w:val="0"/>
          <w:numId w:val="8"/>
        </w:numPr>
        <w:spacing w:after="0"/>
      </w:pPr>
      <w:r w:rsidRPr="005D1BAC">
        <w:t xml:space="preserve">Diskusi dengan rekan tim untuk mengonfirmasi hasil suatu analisis atau meminta </w:t>
      </w:r>
      <w:r w:rsidRPr="005D1BAC">
        <w:rPr>
          <w:i/>
          <w:iCs/>
        </w:rPr>
        <w:t>insight</w:t>
      </w:r>
      <w:r w:rsidRPr="005D1BAC">
        <w:t xml:space="preserve"> atau pendapat rekan tim ketika menghadapi kebingungan dalam proses analisis.</w:t>
      </w:r>
    </w:p>
    <w:p w14:paraId="5EAE3BBA" w14:textId="25D6B9C5" w:rsidR="00615176" w:rsidRPr="005D1BAC" w:rsidRDefault="00615176" w:rsidP="00021A26">
      <w:pPr>
        <w:pStyle w:val="ListParagraph"/>
        <w:numPr>
          <w:ilvl w:val="0"/>
          <w:numId w:val="8"/>
        </w:numPr>
        <w:spacing w:after="0"/>
      </w:pPr>
      <w:r w:rsidRPr="005D1BAC">
        <w:t>Meminta bantuan manajer proyek ketika menghadapi kendala/masalah dalam proses analisis yang tidak dapat diselesaikan sendiri.</w:t>
      </w:r>
    </w:p>
    <w:p w14:paraId="5D3648A1" w14:textId="77777777" w:rsidR="00615176" w:rsidRPr="005D1BAC" w:rsidRDefault="00615176" w:rsidP="00615176">
      <w:pPr>
        <w:pStyle w:val="Heading3"/>
      </w:pPr>
      <w:bookmarkStart w:id="151" w:name="_Toc60131892"/>
      <w:bookmarkStart w:id="152" w:name="_Toc64571779"/>
      <w:r w:rsidRPr="005D1BAC">
        <w:t>Kendala Analisis</w:t>
      </w:r>
      <w:bookmarkEnd w:id="151"/>
      <w:bookmarkEnd w:id="152"/>
    </w:p>
    <w:p w14:paraId="068D1E36" w14:textId="77777777" w:rsidR="00615176" w:rsidRPr="005D1BAC" w:rsidRDefault="00615176" w:rsidP="00615176">
      <w:r w:rsidRPr="005D1BAC">
        <w:rPr>
          <w:rFonts w:cs="Times New Roman"/>
          <w:szCs w:val="24"/>
        </w:rPr>
        <w:t>Pada proses analisis yang dilakukan selama pengerjaan proyek, dihadapi beberapa kendala/masalah yang – utamanya – disebabkan oleh r</w:t>
      </w:r>
      <w:r w:rsidRPr="005D1BAC">
        <w:t>uang lingkup analisis yang luas. Adapun, hal ini karena aplikasi Jitsi dibangun oleh beberapa komponen yang – masing-masing – relatif cukup besar dan kompleks. Beberapa kendala/masalah yang ditimbulkan oleh perkara lingkup analisis yang luas, di antaranya:</w:t>
      </w:r>
    </w:p>
    <w:p w14:paraId="6ECCA94C" w14:textId="77777777" w:rsidR="00615176" w:rsidRPr="005D1BAC" w:rsidRDefault="00615176" w:rsidP="00021A26">
      <w:pPr>
        <w:pStyle w:val="ListParagraph"/>
        <w:numPr>
          <w:ilvl w:val="0"/>
          <w:numId w:val="10"/>
        </w:numPr>
      </w:pPr>
      <w:r w:rsidRPr="005D1BAC">
        <w:t>analisis untuk setiap topik/fokus masalah memakan waktu lama walaupun sudah diusahakan untuk memperkecil ruang lingkup analisis.</w:t>
      </w:r>
    </w:p>
    <w:p w14:paraId="3C87C4D7" w14:textId="77777777" w:rsidR="00615176" w:rsidRPr="005D1BAC" w:rsidRDefault="00615176" w:rsidP="00021A26">
      <w:pPr>
        <w:pStyle w:val="ListParagraph"/>
        <w:numPr>
          <w:ilvl w:val="0"/>
          <w:numId w:val="10"/>
        </w:numPr>
      </w:pPr>
      <w:r w:rsidRPr="005D1BAC">
        <w:t>keraguan dalam mengakhiri dan menyimpulkan analisis suatu topik/fokus karena tidak yakin apakah analisis sudah dilakukan terhadap semua unsur yang berkaitan dengan fokus analisis.</w:t>
      </w:r>
    </w:p>
    <w:p w14:paraId="3F974C3D" w14:textId="2E69F053" w:rsidR="00615176" w:rsidRPr="005D1BAC" w:rsidRDefault="00615176" w:rsidP="009243E6">
      <w:pPr>
        <w:pStyle w:val="Heading2"/>
      </w:pPr>
      <w:bookmarkStart w:id="153" w:name="_Toc60131893"/>
      <w:bookmarkStart w:id="154" w:name="_Toc64571780"/>
      <w:r w:rsidRPr="005D1BAC">
        <w:t>Hasil Analisis</w:t>
      </w:r>
      <w:bookmarkEnd w:id="153"/>
      <w:bookmarkEnd w:id="154"/>
    </w:p>
    <w:p w14:paraId="6BC0F501" w14:textId="77777777" w:rsidR="00A61AEA" w:rsidRPr="005D1BAC" w:rsidRDefault="00A61AEA" w:rsidP="00A61AEA">
      <w:r w:rsidRPr="005D1BAC">
        <w:t xml:space="preserve">Subbab ini berisi penjabaran hasil analisis yang telah dilakukan pada pengerjaan proyek </w:t>
      </w:r>
      <w:r w:rsidRPr="005D1BAC">
        <w:rPr>
          <w:i/>
          <w:iCs/>
        </w:rPr>
        <w:t>Jitsi Bandwidth Reduction</w:t>
      </w:r>
      <w:r w:rsidRPr="005D1BAC">
        <w:t>. Adapun, beberapa hasil analisis yang dijabarkan pada bagian ini adalah hasil analisis yang dilakukan rekan tim yang berdampak pada keputusan/kesimpulan analisis.</w:t>
      </w:r>
    </w:p>
    <w:p w14:paraId="64840FA9" w14:textId="77777777" w:rsidR="00A61AEA" w:rsidRPr="005D1BAC" w:rsidRDefault="00A61AEA" w:rsidP="00A61AEA">
      <w:pPr>
        <w:pStyle w:val="Heading3"/>
      </w:pPr>
      <w:bookmarkStart w:id="155" w:name="_Toc60131894"/>
      <w:bookmarkStart w:id="156" w:name="_Toc64571781"/>
      <w:r w:rsidRPr="005D1BAC">
        <w:t>Log Prosody</w:t>
      </w:r>
      <w:bookmarkEnd w:id="155"/>
      <w:bookmarkEnd w:id="156"/>
    </w:p>
    <w:p w14:paraId="3959C09A" w14:textId="77777777" w:rsidR="00A61AEA" w:rsidRPr="005D1BAC" w:rsidRDefault="00A61AEA" w:rsidP="00A61AEA">
      <w:r w:rsidRPr="005D1BAC">
        <w:t xml:space="preserve">Analisis </w:t>
      </w:r>
      <w:r w:rsidRPr="005D1BAC">
        <w:rPr>
          <w:i/>
          <w:iCs/>
        </w:rPr>
        <w:t>log</w:t>
      </w:r>
      <w:r w:rsidRPr="005D1BAC">
        <w:t xml:space="preserve"> Prosody dilakukan pada awal pengerjaan proyek untuk mempelajari alur proses konferensi video dengan menggunakan aplikasi Jitsi. Proses analisis ini dimulai dengan mempelajari </w:t>
      </w:r>
      <w:r w:rsidRPr="005D1BAC">
        <w:rPr>
          <w:rFonts w:cs="Times New Roman"/>
          <w:szCs w:val="24"/>
        </w:rPr>
        <w:t xml:space="preserve">penggunaan protokol XMPP dalam komunikasi pada </w:t>
      </w:r>
      <w:r w:rsidRPr="005D1BAC">
        <w:rPr>
          <w:rFonts w:cs="Times New Roman"/>
          <w:szCs w:val="24"/>
        </w:rPr>
        <w:lastRenderedPageBreak/>
        <w:t xml:space="preserve">aplikasi </w:t>
      </w:r>
      <w:r w:rsidRPr="005D1BAC">
        <w:rPr>
          <w:rFonts w:cs="Times New Roman"/>
          <w:i/>
          <w:iCs/>
          <w:szCs w:val="24"/>
        </w:rPr>
        <w:t>Multi-User Chat</w:t>
      </w:r>
      <w:r w:rsidRPr="005D1BAC">
        <w:rPr>
          <w:rFonts w:cs="Times New Roman"/>
          <w:szCs w:val="24"/>
        </w:rPr>
        <w:t xml:space="preserve"> (MUC). Kemudian, dilakukan analisis atribut dua ekstensi protokol XMPP yang digunakan pada konferensi video di Jitsi, yaitu </w:t>
      </w:r>
      <w:r w:rsidRPr="005D1BAC">
        <w:rPr>
          <w:rFonts w:cs="Times New Roman"/>
          <w:i/>
          <w:iCs/>
          <w:szCs w:val="24"/>
        </w:rPr>
        <w:t>COnferences with LIghtweight BRIdging</w:t>
      </w:r>
      <w:r w:rsidRPr="005D1BAC">
        <w:rPr>
          <w:rFonts w:cs="Times New Roman"/>
          <w:szCs w:val="24"/>
        </w:rPr>
        <w:t xml:space="preserve"> (COLIBRI) dan Jingle. Pada Gambar IV.1 ditampilkan potongan informasi </w:t>
      </w:r>
      <w:r w:rsidRPr="005D1BAC">
        <w:rPr>
          <w:rFonts w:cs="Times New Roman"/>
          <w:i/>
          <w:iCs/>
          <w:szCs w:val="24"/>
        </w:rPr>
        <w:t>log</w:t>
      </w:r>
      <w:r w:rsidRPr="005D1BAC">
        <w:rPr>
          <w:rFonts w:cs="Times New Roman"/>
          <w:szCs w:val="24"/>
        </w:rPr>
        <w:t xml:space="preserve"> Prosody yang didapatkan dari sebuah sesi konferensi video dengan menggunakan aplikasi Jitsi.</w:t>
      </w:r>
    </w:p>
    <w:p w14:paraId="433EB79A" w14:textId="77777777" w:rsidR="00A61AEA" w:rsidRPr="005D1BAC" w:rsidRDefault="00A61AEA" w:rsidP="00A61AEA">
      <w:pPr>
        <w:keepNext/>
        <w:spacing w:after="0"/>
      </w:pPr>
      <w:r w:rsidRPr="005D1BAC">
        <w:rPr>
          <w:noProof/>
        </w:rPr>
        <w:drawing>
          <wp:inline distT="0" distB="0" distL="0" distR="0" wp14:anchorId="3FC4FC6A" wp14:editId="03144D72">
            <wp:extent cx="5039995" cy="240474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2404745"/>
                    </a:xfrm>
                    <a:prstGeom prst="rect">
                      <a:avLst/>
                    </a:prstGeom>
                  </pic:spPr>
                </pic:pic>
              </a:graphicData>
            </a:graphic>
          </wp:inline>
        </w:drawing>
      </w:r>
    </w:p>
    <w:p w14:paraId="581658C0" w14:textId="06366F0E" w:rsidR="00A61AEA" w:rsidRPr="005D1BAC" w:rsidRDefault="00A61AEA" w:rsidP="0089415D">
      <w:pPr>
        <w:pStyle w:val="CaptionGambar"/>
      </w:pPr>
      <w:bookmarkStart w:id="157" w:name="_Toc60222309"/>
      <w:r w:rsidRPr="005D1BAC">
        <w:t xml:space="preserve">Gambar </w:t>
      </w:r>
      <w:r w:rsidR="003A3B0E">
        <w:fldChar w:fldCharType="begin"/>
      </w:r>
      <w:r w:rsidR="003A3B0E">
        <w:instrText xml:space="preserve"> STYLEREF 1 \s </w:instrText>
      </w:r>
      <w:r w:rsidR="003A3B0E">
        <w:fldChar w:fldCharType="separate"/>
      </w:r>
      <w:r w:rsidR="00516D6D">
        <w:rPr>
          <w:noProof/>
        </w:rPr>
        <w:t>IV</w:t>
      </w:r>
      <w:r w:rsidR="003A3B0E">
        <w:rPr>
          <w:noProof/>
        </w:rPr>
        <w:fldChar w:fldCharType="end"/>
      </w:r>
      <w:r w:rsidRPr="005D1BAC">
        <w:t>.</w:t>
      </w:r>
      <w:r w:rsidR="003A3B0E">
        <w:fldChar w:fldCharType="begin"/>
      </w:r>
      <w:r w:rsidR="003A3B0E">
        <w:instrText xml:space="preserve"> SEQ Gambar \* ARABIC \s 1 </w:instrText>
      </w:r>
      <w:r w:rsidR="003A3B0E">
        <w:fldChar w:fldCharType="separate"/>
      </w:r>
      <w:r w:rsidR="00516D6D">
        <w:rPr>
          <w:noProof/>
        </w:rPr>
        <w:t>1</w:t>
      </w:r>
      <w:r w:rsidR="003A3B0E">
        <w:rPr>
          <w:noProof/>
        </w:rPr>
        <w:fldChar w:fldCharType="end"/>
      </w:r>
      <w:r w:rsidRPr="005D1BAC">
        <w:t xml:space="preserve">. Potongan </w:t>
      </w:r>
      <w:r w:rsidRPr="005D1BAC">
        <w:rPr>
          <w:i/>
        </w:rPr>
        <w:t>Log</w:t>
      </w:r>
      <w:r w:rsidRPr="005D1BAC">
        <w:t xml:space="preserve"> Prosody</w:t>
      </w:r>
      <w:bookmarkEnd w:id="157"/>
    </w:p>
    <w:p w14:paraId="6C57945D" w14:textId="77777777" w:rsidR="00A61AEA" w:rsidRPr="005D1BAC" w:rsidRDefault="00A61AEA" w:rsidP="00A61AEA">
      <w:pPr>
        <w:pStyle w:val="Heading3"/>
      </w:pPr>
      <w:bookmarkStart w:id="158" w:name="_Toc60131895"/>
      <w:bookmarkStart w:id="159" w:name="_Toc64571782"/>
      <w:r w:rsidRPr="005D1BAC">
        <w:t>Last N</w:t>
      </w:r>
      <w:bookmarkEnd w:id="158"/>
      <w:bookmarkEnd w:id="159"/>
    </w:p>
    <w:p w14:paraId="76E3B316" w14:textId="77777777" w:rsidR="00A61AEA" w:rsidRPr="005D1BAC" w:rsidRDefault="00A61AEA" w:rsidP="00A61AEA">
      <w:pPr>
        <w:autoSpaceDE w:val="0"/>
        <w:autoSpaceDN w:val="0"/>
        <w:adjustRightInd w:val="0"/>
      </w:pPr>
      <w:r w:rsidRPr="005D1BAC">
        <w:t xml:space="preserve">Pada subbab sebelumnya, disebutkan bahwa penulis tidak banyak terlibat dalam analisis ini karena proses analisis dihentikan empat hari setelah penulis bergabung ke dalam tim proyek </w:t>
      </w:r>
      <w:r w:rsidRPr="005D1BAC">
        <w:rPr>
          <w:i/>
          <w:iCs/>
        </w:rPr>
        <w:t>Jitsi Bandwidth Reduction</w:t>
      </w:r>
      <w:r w:rsidRPr="005D1BAC">
        <w:t xml:space="preserve">. Dan, dalam selang waktu tersebut, penulis ditugaskan untuk fokus mempelajari materi lain yang berhubungan dengan proyek. Adapun, analisis </w:t>
      </w:r>
      <w:r w:rsidRPr="005D1BAC">
        <w:rPr>
          <w:i/>
          <w:iCs/>
        </w:rPr>
        <w:t>Last N</w:t>
      </w:r>
      <w:r w:rsidRPr="005D1BAC">
        <w:t xml:space="preserve"> dihentikan karena metode pendekatan ini tidak sesuai dengan kebutuhan klien karena metode pengiriman paket video yang berdasarkan pada aktivitas audio partisipan.</w:t>
      </w:r>
    </w:p>
    <w:p w14:paraId="185A4436" w14:textId="6080BE80" w:rsidR="00A61AEA" w:rsidRPr="005D1BAC" w:rsidRDefault="00A61AEA" w:rsidP="00A61AEA">
      <w:pPr>
        <w:autoSpaceDE w:val="0"/>
        <w:autoSpaceDN w:val="0"/>
        <w:adjustRightInd w:val="0"/>
        <w:spacing w:after="0"/>
        <w:rPr>
          <w:rFonts w:cs="Times New Roman"/>
          <w:szCs w:val="24"/>
        </w:rPr>
      </w:pPr>
      <w:r w:rsidRPr="005D1BAC">
        <w:rPr>
          <w:rFonts w:cs="Times New Roman"/>
          <w:szCs w:val="24"/>
        </w:rPr>
        <w:t xml:space="preserve">Berdasarkan hasil penelitian yang telah dilakukan Boris Grozev et al. (2015), aliran data partisipan diubah sedemikian rupa sehingga mengalir secara dinamis sesuai dengan aktivitas audio partisipan. Dengan kata lain, partisipan lokal hanya dapat menerima data video dari partisipan </w:t>
      </w:r>
      <w:r w:rsidRPr="005D1BAC">
        <w:rPr>
          <w:rFonts w:cs="Times New Roman"/>
          <w:i/>
          <w:iCs/>
          <w:szCs w:val="24"/>
        </w:rPr>
        <w:t>remote</w:t>
      </w:r>
      <w:r w:rsidRPr="005D1BAC">
        <w:rPr>
          <w:rFonts w:cs="Times New Roman"/>
          <w:szCs w:val="24"/>
        </w:rPr>
        <w:t xml:space="preserve"> dengan audio aktif (partisipan </w:t>
      </w:r>
      <w:r w:rsidRPr="005D1BAC">
        <w:rPr>
          <w:rFonts w:cs="Times New Roman"/>
          <w:i/>
          <w:iCs/>
          <w:szCs w:val="24"/>
        </w:rPr>
        <w:t>speaker</w:t>
      </w:r>
      <w:r w:rsidRPr="005D1BAC">
        <w:rPr>
          <w:rFonts w:cs="Times New Roman"/>
          <w:szCs w:val="24"/>
        </w:rPr>
        <w:t xml:space="preserve">). Namun, dari hasil penelitian pun disebutkan bahwa partisipan lokal dapat memilih </w:t>
      </w:r>
      <w:r w:rsidRPr="005D1BAC">
        <w:rPr>
          <w:rFonts w:cs="Times New Roman"/>
          <w:szCs w:val="24"/>
        </w:rPr>
        <w:lastRenderedPageBreak/>
        <w:t xml:space="preserve">untuk tetap menerima data video dari partisipan </w:t>
      </w:r>
      <w:r w:rsidRPr="005D1BAC">
        <w:rPr>
          <w:rFonts w:cs="Times New Roman"/>
          <w:i/>
          <w:iCs/>
          <w:szCs w:val="24"/>
        </w:rPr>
        <w:t>remote</w:t>
      </w:r>
      <w:r w:rsidRPr="005D1BAC">
        <w:rPr>
          <w:rFonts w:cs="Times New Roman"/>
          <w:szCs w:val="24"/>
        </w:rPr>
        <w:t xml:space="preserve"> dengan aktivitas audio nihil </w:t>
      </w:r>
      <w:r w:rsidRPr="005D1BAC">
        <w:rPr>
          <w:rFonts w:cs="Times New Roman"/>
          <w:szCs w:val="24"/>
        </w:rPr>
        <w:fldChar w:fldCharType="begin" w:fldLock="1"/>
      </w:r>
      <w:r w:rsidRPr="005D1BAC">
        <w:rPr>
          <w:rFonts w:cs="Times New Roman"/>
          <w:szCs w:val="24"/>
        </w:rPr>
        <w:instrText>ADDIN CSL_CITATION {"citationItems":[{"id":"ITEM-1","itemData":{"DOI":"10.1145/2736084.2736094","ISBN":"9781450333528","abstract":"Multiparty conferencing has traditionally been a relatively expensive application that was only used in enterprise scenarios. Recently, however, the landscape has started to shift in ways that could change this. Ever-increasing bandwidth and processing capabilities make it possible for mobile endpoints and laptop computers to easily handle multiple incoming media streams (both audio and video). The development of Web Real-Time Communications (WebRTC) has also significantly simplified the development of video conferencing applications and made them mainstream. Both of these changes provide a way of replacing expensive video mixers (that produce composited videos) with light-weight video routers (that selectively forward streams). In this paper, we describe a Multipoint Control Unit (MCU) that identifies and selects the last N dominant speakers and forwards their streams to all the conference participants. We evaluate the performance of this Selective Forwarding Unit (SFU) against a simplistic everyone-to-everyone (full-star) MCU. Our results show that the SFU uses 45% less CPU and 63% less bandwidth when forwarding media for 10 of the endpoints in a 30-participant conference.","author":[{"dropping-particle":"","family":"Grozev","given":"Boris","non-dropping-particle":"","parse-names":false,"suffix":""},{"dropping-particle":"","family":"Marinov","given":"Lyubomir","non-dropping-particle":"","parse-names":false,"suffix":""},{"dropping-particle":"","family":"Singh","given":"Varun","non-dropping-particle":"","parse-names":false,"suffix":""},{"dropping-particle":"","family":"Ivov","given":"Emil","non-dropping-particle":"","parse-names":false,"suffix":""}],"container-title":"Proceedings of the 25th ACM Workshop on Network and Operating Systems Support for Digital Audio and Video, NOSSDAV 2015","id":"ITEM-1","issued":{"date-parts":[["2015"]]},"page":"19-24","title":"Last N: Relevance-based selectivity for forwarding video in multimedia conferences","type":"paper-conference"},"uris":["http://www.mendeley.com/documents/?uuid=cabc7943-b360-492a-9b1c-dd69c62f92b4"]}],"mendeley":{"formattedCitation":"(Grozev et al., 2015)","plainTextFormattedCitation":"(Grozev et al., 2015)","previouslyFormattedCitation":"(Grozev et al., 2015)"},"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Grozev et al., 2015)</w:t>
      </w:r>
      <w:r w:rsidRPr="005D1BAC">
        <w:rPr>
          <w:rFonts w:cs="Times New Roman"/>
          <w:szCs w:val="24"/>
        </w:rPr>
        <w:fldChar w:fldCharType="end"/>
      </w:r>
      <w:r w:rsidRPr="005D1BAC">
        <w:rPr>
          <w:rFonts w:cs="Times New Roman"/>
          <w:szCs w:val="24"/>
        </w:rPr>
        <w:t xml:space="preserve">. Sehubungan dengan hal ini, penulis tidak mengetahui analisis yang telah dilakukan dalam upaya untuk </w:t>
      </w:r>
      <w:r w:rsidR="003A2349" w:rsidRPr="005D1BAC">
        <w:rPr>
          <w:rFonts w:cs="Times New Roman"/>
          <w:szCs w:val="24"/>
        </w:rPr>
        <w:t>me</w:t>
      </w:r>
      <w:r w:rsidRPr="005D1BAC">
        <w:rPr>
          <w:rFonts w:cs="Times New Roman"/>
          <w:szCs w:val="24"/>
        </w:rPr>
        <w:t xml:space="preserve">modifikasi alur skema </w:t>
      </w:r>
      <w:r w:rsidRPr="005D1BAC">
        <w:rPr>
          <w:rFonts w:cs="Times New Roman"/>
          <w:i/>
          <w:iCs/>
          <w:szCs w:val="24"/>
        </w:rPr>
        <w:t>Last N</w:t>
      </w:r>
      <w:r w:rsidRPr="005D1BAC">
        <w:rPr>
          <w:rFonts w:cs="Times New Roman"/>
          <w:szCs w:val="24"/>
        </w:rPr>
        <w:t xml:space="preserve"> agar sesuai dengan kebutuhan proyek ini.</w:t>
      </w:r>
    </w:p>
    <w:p w14:paraId="59F790C6" w14:textId="77777777" w:rsidR="00A61AEA" w:rsidRPr="005D1BAC" w:rsidRDefault="00A61AEA" w:rsidP="00A61AEA">
      <w:pPr>
        <w:pStyle w:val="Heading3"/>
      </w:pPr>
      <w:bookmarkStart w:id="160" w:name="_Toc60131896"/>
      <w:bookmarkStart w:id="161" w:name="_Toc64571783"/>
      <w:r w:rsidRPr="005D1BAC">
        <w:t>Alur Pengiriman Paket di Jitsi Videobridge (JVB)</w:t>
      </w:r>
      <w:bookmarkEnd w:id="160"/>
      <w:bookmarkEnd w:id="161"/>
    </w:p>
    <w:p w14:paraId="4C0B10F0" w14:textId="4735E0BD" w:rsidR="00E50F85" w:rsidRPr="005D1BAC" w:rsidRDefault="00A61AEA" w:rsidP="00A61AEA">
      <w:pPr>
        <w:rPr>
          <w:rFonts w:cs="Times New Roman"/>
          <w:szCs w:val="24"/>
        </w:rPr>
      </w:pPr>
      <w:r w:rsidRPr="005D1BAC">
        <w:rPr>
          <w:rFonts w:cs="Times New Roman"/>
          <w:szCs w:val="24"/>
        </w:rPr>
        <w:t xml:space="preserve">Pada analisis alur </w:t>
      </w:r>
      <w:r w:rsidRPr="005D1BAC">
        <w:t xml:space="preserve">pengiriman paket di JVB, ruang </w:t>
      </w:r>
      <w:r w:rsidRPr="005D1BAC">
        <w:rPr>
          <w:rFonts w:cs="Times New Roman"/>
          <w:szCs w:val="24"/>
        </w:rPr>
        <w:t xml:space="preserve">lingkup analisis difokuskan pada dua buah </w:t>
      </w:r>
      <w:r w:rsidRPr="005D1BAC">
        <w:rPr>
          <w:rFonts w:cs="Times New Roman"/>
          <w:i/>
          <w:iCs/>
          <w:szCs w:val="24"/>
        </w:rPr>
        <w:t>method</w:t>
      </w:r>
      <w:r w:rsidRPr="005D1BAC">
        <w:rPr>
          <w:rFonts w:cs="Times New Roman"/>
          <w:szCs w:val="24"/>
        </w:rPr>
        <w:t>, yaitu:</w:t>
      </w:r>
    </w:p>
    <w:p w14:paraId="25CDACEA" w14:textId="69000DC9" w:rsidR="00A61AEA" w:rsidRPr="005D1BAC" w:rsidRDefault="00A61AEA" w:rsidP="00021A26">
      <w:pPr>
        <w:pStyle w:val="ListParagraph"/>
        <w:numPr>
          <w:ilvl w:val="0"/>
          <w:numId w:val="12"/>
        </w:numPr>
      </w:pPr>
      <w:r w:rsidRPr="005D1BAC">
        <w:rPr>
          <w:rStyle w:val="SourceCodeChar"/>
          <w:rFonts w:eastAsia="SimSun"/>
          <w:lang w:val="id-ID"/>
        </w:rPr>
        <w:t>sendOut()</w:t>
      </w:r>
      <w:r w:rsidR="00464D97" w:rsidRPr="005D1BAC">
        <w:t>,</w:t>
      </w:r>
      <w:r w:rsidRPr="005D1BAC">
        <w:t xml:space="preserve"> prosedur untuk mendistribusikan paket ke setiap partisipan</w:t>
      </w:r>
      <w:r w:rsidRPr="005D1BAC">
        <w:br/>
        <w:t>yang menginginkan paket tersebut,</w:t>
      </w:r>
    </w:p>
    <w:p w14:paraId="5E6F66EC" w14:textId="0DFA1B26" w:rsidR="00A61AEA" w:rsidRPr="005D1BAC" w:rsidRDefault="00A61AEA" w:rsidP="00021A26">
      <w:pPr>
        <w:pStyle w:val="ListParagraph"/>
        <w:numPr>
          <w:ilvl w:val="0"/>
          <w:numId w:val="12"/>
        </w:numPr>
      </w:pPr>
      <w:r w:rsidRPr="005D1BAC">
        <w:rPr>
          <w:rStyle w:val="SourceCodeChar"/>
          <w:rFonts w:eastAsia="SimSun"/>
          <w:lang w:val="id-ID"/>
        </w:rPr>
        <w:t>wants()</w:t>
      </w:r>
      <w:r w:rsidR="00464D97" w:rsidRPr="005D1BAC">
        <w:t>,</w:t>
      </w:r>
      <w:r w:rsidRPr="005D1BAC">
        <w:t xml:space="preserve"> fungsi untuk mengecek kesediaan/keinginan partisipan dalam menerima paket.</w:t>
      </w:r>
    </w:p>
    <w:p w14:paraId="72CC445F" w14:textId="77777777" w:rsidR="00A61AEA" w:rsidRPr="005D1BAC" w:rsidRDefault="00A61AEA" w:rsidP="00A61AEA">
      <w:pPr>
        <w:rPr>
          <w:rFonts w:cs="Times New Roman"/>
          <w:szCs w:val="24"/>
        </w:rPr>
      </w:pPr>
      <w:r w:rsidRPr="005D1BAC">
        <w:rPr>
          <w:rFonts w:cs="Times New Roman"/>
          <w:szCs w:val="24"/>
        </w:rPr>
        <w:t xml:space="preserve">Pada </w:t>
      </w:r>
      <w:r w:rsidRPr="005D1BAC">
        <w:rPr>
          <w:rFonts w:cs="Times New Roman"/>
          <w:i/>
          <w:iCs/>
          <w:szCs w:val="24"/>
        </w:rPr>
        <w:t>method</w:t>
      </w:r>
      <w:r w:rsidRPr="005D1BAC">
        <w:rPr>
          <w:rFonts w:cs="Times New Roman"/>
          <w:szCs w:val="24"/>
        </w:rPr>
        <w:t xml:space="preserve"> </w:t>
      </w:r>
      <w:r w:rsidRPr="005D1BAC">
        <w:rPr>
          <w:rStyle w:val="SourceCodeChar"/>
          <w:rFonts w:eastAsia="SimSun"/>
          <w:lang w:val="id-ID"/>
        </w:rPr>
        <w:t>sendOut()</w:t>
      </w:r>
      <w:r w:rsidRPr="005D1BAC">
        <w:rPr>
          <w:rStyle w:val="SourceCodeChar"/>
          <w:rFonts w:ascii="Times New Roman" w:eastAsia="SimSun" w:hAnsi="Times New Roman" w:cs="Times New Roman"/>
          <w:sz w:val="24"/>
          <w:szCs w:val="24"/>
          <w:lang w:val="id-ID"/>
        </w:rPr>
        <w:t>,</w:t>
      </w:r>
      <w:r w:rsidRPr="005D1BAC">
        <w:rPr>
          <w:rFonts w:cs="Times New Roman"/>
          <w:szCs w:val="24"/>
        </w:rPr>
        <w:t xml:space="preserve"> fungsi </w:t>
      </w:r>
      <w:r w:rsidRPr="005D1BAC">
        <w:rPr>
          <w:rStyle w:val="SourceCodeChar"/>
          <w:rFonts w:eastAsia="SimSun"/>
          <w:lang w:val="id-ID"/>
        </w:rPr>
        <w:t>wants()</w:t>
      </w:r>
      <w:r w:rsidRPr="005D1BAC">
        <w:rPr>
          <w:rFonts w:cs="Times New Roman"/>
          <w:szCs w:val="24"/>
        </w:rPr>
        <w:t xml:space="preserve"> dipanggil untuk mengecek kesediaan/ke-inginan partisipan dalam menerima paket. Apabila partisipan bersedia untuk mene-rima (menginginkan) suatu paket, JVB akan mengirimkan paket tersebut kepada partisipan. Begitu pula sebaliknya, jika partisipan tidak menginginkan (menolak) paket, JVB tidak akan mengirimkan paket tersebut.</w:t>
      </w:r>
    </w:p>
    <w:p w14:paraId="2167EC25" w14:textId="4E7ECEEB" w:rsidR="00A61AEA" w:rsidRPr="005D1BAC" w:rsidRDefault="00A61AEA" w:rsidP="001D69FD">
      <w:pPr>
        <w:pStyle w:val="CaptionTabel"/>
        <w:rPr>
          <w:lang w:val="id-ID"/>
        </w:rPr>
      </w:pPr>
      <w:bookmarkStart w:id="162" w:name="_Toc60222173"/>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2</w:t>
      </w:r>
      <w:r w:rsidR="00607FE6" w:rsidRPr="005D1BAC">
        <w:rPr>
          <w:lang w:val="id-ID"/>
        </w:rPr>
        <w:fldChar w:fldCharType="end"/>
      </w:r>
      <w:r w:rsidRPr="005D1BAC">
        <w:rPr>
          <w:lang w:val="id-ID"/>
        </w:rPr>
        <w:t xml:space="preserve">. </w:t>
      </w:r>
      <w:r w:rsidRPr="005D1BAC">
        <w:rPr>
          <w:i/>
          <w:lang w:val="id-ID"/>
        </w:rPr>
        <w:t>Method</w:t>
      </w:r>
      <w:r w:rsidRPr="005D1BAC">
        <w:rPr>
          <w:lang w:val="id-ID"/>
        </w:rPr>
        <w:t xml:space="preserve"> </w:t>
      </w:r>
      <w:r w:rsidRPr="005D1BAC">
        <w:rPr>
          <w:rStyle w:val="SourceCodeChar"/>
          <w:rFonts w:eastAsia="SimSun"/>
          <w:lang w:val="id-ID"/>
        </w:rPr>
        <w:t>sendOut()</w:t>
      </w:r>
      <w:bookmarkEnd w:id="162"/>
    </w:p>
    <w:tbl>
      <w:tblPr>
        <w:tblStyle w:val="TableGrid"/>
        <w:tblW w:w="7937" w:type="dxa"/>
        <w:tblLook w:val="04A0" w:firstRow="1" w:lastRow="0" w:firstColumn="1" w:lastColumn="0" w:noHBand="0" w:noVBand="1"/>
      </w:tblPr>
      <w:tblGrid>
        <w:gridCol w:w="1134"/>
        <w:gridCol w:w="6803"/>
      </w:tblGrid>
      <w:tr w:rsidR="00A61AEA" w:rsidRPr="005D1BAC" w14:paraId="3F769E96" w14:textId="77777777" w:rsidTr="00A46772">
        <w:tc>
          <w:tcPr>
            <w:tcW w:w="1134" w:type="dxa"/>
          </w:tcPr>
          <w:p w14:paraId="2ADB1631" w14:textId="77777777" w:rsidR="00A61AEA" w:rsidRPr="005D1BAC" w:rsidRDefault="00A61AEA"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31EF2BF8" w14:textId="77777777" w:rsidR="00A61AEA" w:rsidRPr="005D1BAC" w:rsidRDefault="00A61AEA" w:rsidP="00A46772">
            <w:pPr>
              <w:spacing w:after="0" w:line="240" w:lineRule="auto"/>
              <w:rPr>
                <w:rFonts w:cs="Times New Roman"/>
                <w:sz w:val="20"/>
                <w:szCs w:val="20"/>
                <w:lang w:val="id-ID"/>
              </w:rPr>
            </w:pPr>
            <w:r w:rsidRPr="005D1BAC">
              <w:rPr>
                <w:rFonts w:cs="Times New Roman"/>
                <w:sz w:val="20"/>
                <w:szCs w:val="20"/>
                <w:lang w:val="id-ID"/>
              </w:rPr>
              <w:t>jvb/src/main/java/org/jitsi/videobridge/Conference.java</w:t>
            </w:r>
          </w:p>
        </w:tc>
      </w:tr>
      <w:tr w:rsidR="00A61AEA" w:rsidRPr="005D1BAC" w14:paraId="333C5AE5" w14:textId="77777777" w:rsidTr="00A46772">
        <w:tc>
          <w:tcPr>
            <w:tcW w:w="1134" w:type="dxa"/>
          </w:tcPr>
          <w:p w14:paraId="44AEC3FF" w14:textId="77777777" w:rsidR="00A61AEA" w:rsidRPr="005D1BAC" w:rsidRDefault="00A61AEA"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7FA1EFDD" w14:textId="77777777" w:rsidR="00A61AEA" w:rsidRPr="005D1BAC" w:rsidRDefault="00A61AEA" w:rsidP="00A46772">
            <w:pPr>
              <w:pStyle w:val="SourceCode"/>
              <w:rPr>
                <w:bCs w:val="0"/>
                <w:lang w:val="id-ID"/>
              </w:rPr>
            </w:pPr>
            <w:r w:rsidRPr="005D1BAC">
              <w:rPr>
                <w:bCs w:val="0"/>
                <w:lang w:val="id-ID"/>
              </w:rPr>
              <w:t>private void sendOut(PacketInfo packetInfo)</w:t>
            </w:r>
          </w:p>
          <w:p w14:paraId="027BF683" w14:textId="77777777" w:rsidR="00A61AEA" w:rsidRPr="005D1BAC" w:rsidRDefault="00A61AEA" w:rsidP="00A46772">
            <w:pPr>
              <w:pStyle w:val="SourceCode"/>
              <w:rPr>
                <w:bCs w:val="0"/>
                <w:lang w:val="id-ID"/>
              </w:rPr>
            </w:pPr>
            <w:r w:rsidRPr="005D1BAC">
              <w:rPr>
                <w:bCs w:val="0"/>
                <w:lang w:val="id-ID"/>
              </w:rPr>
              <w:t>{</w:t>
            </w:r>
          </w:p>
          <w:p w14:paraId="68ACB191" w14:textId="77777777" w:rsidR="00A61AEA" w:rsidRPr="005D1BAC" w:rsidRDefault="00A61AEA" w:rsidP="00A46772">
            <w:pPr>
              <w:pStyle w:val="SourceCode"/>
              <w:rPr>
                <w:bCs w:val="0"/>
                <w:lang w:val="id-ID"/>
              </w:rPr>
            </w:pPr>
            <w:r w:rsidRPr="005D1BAC">
              <w:rPr>
                <w:bCs w:val="0"/>
                <w:lang w:val="id-ID"/>
              </w:rPr>
              <w:t xml:space="preserve">    String sourceEndpointId = packetInfo.</w:t>
            </w:r>
          </w:p>
          <w:p w14:paraId="4424E770" w14:textId="3532A765" w:rsidR="00A61AEA" w:rsidRPr="005D1BAC" w:rsidRDefault="00887335" w:rsidP="00A46772">
            <w:pPr>
              <w:pStyle w:val="SourceCode"/>
              <w:rPr>
                <w:bCs w:val="0"/>
                <w:lang w:val="id-ID"/>
              </w:rPr>
            </w:pPr>
            <w:r w:rsidRPr="005D1BAC">
              <w:rPr>
                <w:bCs w:val="0"/>
                <w:lang w:val="id-ID"/>
              </w:rPr>
              <w:t xml:space="preserve">    </w:t>
            </w:r>
            <w:r w:rsidR="00A61AEA" w:rsidRPr="005D1BAC">
              <w:rPr>
                <w:bCs w:val="0"/>
                <w:lang w:val="id-ID"/>
              </w:rPr>
              <w:t>getEndpointId();</w:t>
            </w:r>
          </w:p>
          <w:p w14:paraId="56CF8369" w14:textId="77777777" w:rsidR="00A61AEA" w:rsidRPr="005D1BAC" w:rsidRDefault="00A61AEA" w:rsidP="00A46772">
            <w:pPr>
              <w:pStyle w:val="SourceCode"/>
              <w:rPr>
                <w:bCs w:val="0"/>
                <w:lang w:val="id-ID"/>
              </w:rPr>
            </w:pPr>
            <w:r w:rsidRPr="005D1BAC">
              <w:rPr>
                <w:bCs w:val="0"/>
                <w:lang w:val="id-ID"/>
              </w:rPr>
              <w:t xml:space="preserve">    </w:t>
            </w:r>
          </w:p>
          <w:p w14:paraId="71F1372C" w14:textId="77777777" w:rsidR="00A61AEA" w:rsidRPr="005D1BAC" w:rsidRDefault="00A61AEA" w:rsidP="00A46772">
            <w:pPr>
              <w:pStyle w:val="SourceCode"/>
              <w:rPr>
                <w:bCs w:val="0"/>
                <w:lang w:val="id-ID"/>
              </w:rPr>
            </w:pPr>
            <w:r w:rsidRPr="005D1BAC">
              <w:rPr>
                <w:bCs w:val="0"/>
                <w:lang w:val="id-ID"/>
              </w:rPr>
              <w:t xml:space="preserve">    PotentialPacketHandler prevHandler = null;</w:t>
            </w:r>
          </w:p>
          <w:p w14:paraId="4DDE7FA1" w14:textId="77777777" w:rsidR="00A61AEA" w:rsidRPr="005D1BAC" w:rsidRDefault="00A61AEA" w:rsidP="00A46772">
            <w:pPr>
              <w:pStyle w:val="SourceCode"/>
              <w:rPr>
                <w:bCs w:val="0"/>
                <w:lang w:val="id-ID"/>
              </w:rPr>
            </w:pPr>
            <w:r w:rsidRPr="005D1BAC">
              <w:rPr>
                <w:bCs w:val="0"/>
                <w:lang w:val="id-ID"/>
              </w:rPr>
              <w:t xml:space="preserve">    for (Endpoint endpoint : endpointsCache)</w:t>
            </w:r>
          </w:p>
          <w:p w14:paraId="6BD32C03" w14:textId="77777777" w:rsidR="00A61AEA" w:rsidRPr="005D1BAC" w:rsidRDefault="00A61AEA" w:rsidP="00A46772">
            <w:pPr>
              <w:pStyle w:val="SourceCode"/>
              <w:rPr>
                <w:bCs w:val="0"/>
                <w:lang w:val="id-ID"/>
              </w:rPr>
            </w:pPr>
            <w:r w:rsidRPr="005D1BAC">
              <w:rPr>
                <w:bCs w:val="0"/>
                <w:lang w:val="id-ID"/>
              </w:rPr>
              <w:t xml:space="preserve">    {</w:t>
            </w:r>
          </w:p>
          <w:p w14:paraId="1F4C57D8" w14:textId="77777777" w:rsidR="00A61AEA" w:rsidRPr="005D1BAC" w:rsidRDefault="00A61AEA" w:rsidP="00A46772">
            <w:pPr>
              <w:pStyle w:val="SourceCode"/>
              <w:rPr>
                <w:bCs w:val="0"/>
                <w:lang w:val="id-ID"/>
              </w:rPr>
            </w:pPr>
            <w:r w:rsidRPr="005D1BAC">
              <w:rPr>
                <w:bCs w:val="0"/>
                <w:lang w:val="id-ID"/>
              </w:rPr>
              <w:t xml:space="preserve">        if (endpoint.getID().equals(sourceEndpointId))</w:t>
            </w:r>
          </w:p>
          <w:p w14:paraId="4ED2AA8C" w14:textId="77777777" w:rsidR="00A61AEA" w:rsidRPr="005D1BAC" w:rsidRDefault="00A61AEA" w:rsidP="00A46772">
            <w:pPr>
              <w:pStyle w:val="SourceCode"/>
              <w:rPr>
                <w:bCs w:val="0"/>
                <w:lang w:val="id-ID"/>
              </w:rPr>
            </w:pPr>
            <w:r w:rsidRPr="005D1BAC">
              <w:rPr>
                <w:bCs w:val="0"/>
                <w:lang w:val="id-ID"/>
              </w:rPr>
              <w:t xml:space="preserve">        {</w:t>
            </w:r>
          </w:p>
          <w:p w14:paraId="02E595BA" w14:textId="77777777" w:rsidR="00A61AEA" w:rsidRPr="005D1BAC" w:rsidRDefault="00A61AEA" w:rsidP="00A46772">
            <w:pPr>
              <w:pStyle w:val="SourceCode"/>
              <w:rPr>
                <w:bCs w:val="0"/>
                <w:lang w:val="id-ID"/>
              </w:rPr>
            </w:pPr>
            <w:r w:rsidRPr="005D1BAC">
              <w:rPr>
                <w:bCs w:val="0"/>
                <w:lang w:val="id-ID"/>
              </w:rPr>
              <w:t xml:space="preserve">            continue;</w:t>
            </w:r>
          </w:p>
          <w:p w14:paraId="3CADC462" w14:textId="77777777" w:rsidR="00A61AEA" w:rsidRPr="005D1BAC" w:rsidRDefault="00A61AEA" w:rsidP="00A46772">
            <w:pPr>
              <w:pStyle w:val="SourceCode"/>
              <w:rPr>
                <w:bCs w:val="0"/>
                <w:lang w:val="id-ID"/>
              </w:rPr>
            </w:pPr>
            <w:r w:rsidRPr="005D1BAC">
              <w:rPr>
                <w:bCs w:val="0"/>
                <w:lang w:val="id-ID"/>
              </w:rPr>
              <w:t xml:space="preserve">        }</w:t>
            </w:r>
          </w:p>
          <w:p w14:paraId="7153A5D6" w14:textId="77777777" w:rsidR="00A61AEA" w:rsidRPr="005D1BAC" w:rsidRDefault="00A61AEA" w:rsidP="00A46772">
            <w:pPr>
              <w:pStyle w:val="SourceCode"/>
              <w:rPr>
                <w:bCs w:val="0"/>
                <w:lang w:val="id-ID"/>
              </w:rPr>
            </w:pPr>
          </w:p>
          <w:p w14:paraId="310E0977" w14:textId="77777777" w:rsidR="00A61AEA" w:rsidRPr="005D1BAC" w:rsidRDefault="00A61AEA" w:rsidP="00A46772">
            <w:pPr>
              <w:pStyle w:val="SourceCode"/>
              <w:rPr>
                <w:b/>
                <w:color w:val="002060"/>
                <w:lang w:val="id-ID"/>
              </w:rPr>
            </w:pPr>
            <w:r w:rsidRPr="005D1BAC">
              <w:rPr>
                <w:bCs w:val="0"/>
                <w:lang w:val="id-ID"/>
              </w:rPr>
              <w:t xml:space="preserve">        </w:t>
            </w:r>
            <w:r w:rsidRPr="005D1BAC">
              <w:rPr>
                <w:b/>
                <w:highlight w:val="yellow"/>
                <w:lang w:val="id-ID"/>
              </w:rPr>
              <w:t>// pemanggilan fungsi wants() untuk pengiriman</w:t>
            </w:r>
          </w:p>
          <w:p w14:paraId="028DE47D" w14:textId="77777777" w:rsidR="00A61AEA" w:rsidRPr="005D1BAC" w:rsidRDefault="00A61AEA" w:rsidP="00A46772">
            <w:pPr>
              <w:pStyle w:val="SourceCode"/>
              <w:rPr>
                <w:b/>
                <w:lang w:val="id-ID"/>
              </w:rPr>
            </w:pPr>
            <w:r w:rsidRPr="005D1BAC">
              <w:rPr>
                <w:bCs w:val="0"/>
                <w:lang w:val="id-ID"/>
              </w:rPr>
              <w:t xml:space="preserve">        </w:t>
            </w:r>
            <w:r w:rsidRPr="005D1BAC">
              <w:rPr>
                <w:b/>
                <w:highlight w:val="yellow"/>
                <w:lang w:val="id-ID"/>
              </w:rPr>
              <w:t>// kepada partisipan non-octo</w:t>
            </w:r>
          </w:p>
          <w:p w14:paraId="1883431D" w14:textId="77777777" w:rsidR="00A61AEA" w:rsidRPr="005D1BAC" w:rsidRDefault="00A61AEA" w:rsidP="00A46772">
            <w:pPr>
              <w:pStyle w:val="SourceCode"/>
              <w:rPr>
                <w:bCs w:val="0"/>
                <w:lang w:val="id-ID"/>
              </w:rPr>
            </w:pPr>
            <w:r w:rsidRPr="005D1BAC">
              <w:rPr>
                <w:bCs w:val="0"/>
                <w:lang w:val="id-ID"/>
              </w:rPr>
              <w:t xml:space="preserve">        if (endpoint.wants(packetInfo))</w:t>
            </w:r>
          </w:p>
          <w:p w14:paraId="7EB26FBF" w14:textId="77777777" w:rsidR="00A61AEA" w:rsidRPr="005D1BAC" w:rsidRDefault="00A61AEA" w:rsidP="00A46772">
            <w:pPr>
              <w:pStyle w:val="SourceCode"/>
              <w:rPr>
                <w:bCs w:val="0"/>
                <w:lang w:val="id-ID"/>
              </w:rPr>
            </w:pPr>
            <w:r w:rsidRPr="005D1BAC">
              <w:rPr>
                <w:bCs w:val="0"/>
                <w:lang w:val="id-ID"/>
              </w:rPr>
              <w:t xml:space="preserve">        {</w:t>
            </w:r>
          </w:p>
          <w:p w14:paraId="1E75FCC8" w14:textId="77777777" w:rsidR="00A61AEA" w:rsidRPr="005D1BAC" w:rsidRDefault="00A61AEA" w:rsidP="00A46772">
            <w:pPr>
              <w:pStyle w:val="SourceCode"/>
              <w:rPr>
                <w:bCs w:val="0"/>
                <w:lang w:val="id-ID"/>
              </w:rPr>
            </w:pPr>
            <w:r w:rsidRPr="005D1BAC">
              <w:rPr>
                <w:bCs w:val="0"/>
                <w:lang w:val="id-ID"/>
              </w:rPr>
              <w:t xml:space="preserve">            if (prevHandler != null)</w:t>
            </w:r>
          </w:p>
          <w:p w14:paraId="2F6F4B04" w14:textId="77777777" w:rsidR="00A61AEA" w:rsidRPr="005D1BAC" w:rsidRDefault="00A61AEA" w:rsidP="00A46772">
            <w:pPr>
              <w:pStyle w:val="SourceCode"/>
              <w:rPr>
                <w:bCs w:val="0"/>
                <w:lang w:val="id-ID"/>
              </w:rPr>
            </w:pPr>
            <w:r w:rsidRPr="005D1BAC">
              <w:rPr>
                <w:bCs w:val="0"/>
                <w:lang w:val="id-ID"/>
              </w:rPr>
              <w:lastRenderedPageBreak/>
              <w:t xml:space="preserve">            {</w:t>
            </w:r>
          </w:p>
          <w:p w14:paraId="5B9DA16F" w14:textId="77777777" w:rsidR="00A61AEA" w:rsidRPr="005D1BAC" w:rsidRDefault="00A61AEA" w:rsidP="00A46772">
            <w:pPr>
              <w:pStyle w:val="SourceCode"/>
              <w:rPr>
                <w:bCs w:val="0"/>
                <w:lang w:val="id-ID"/>
              </w:rPr>
            </w:pPr>
            <w:r w:rsidRPr="005D1BAC">
              <w:rPr>
                <w:bCs w:val="0"/>
                <w:lang w:val="id-ID"/>
              </w:rPr>
              <w:t xml:space="preserve">                prevHandler.send(packetInfo.clone());</w:t>
            </w:r>
          </w:p>
          <w:p w14:paraId="4946F604" w14:textId="77777777" w:rsidR="00A61AEA" w:rsidRPr="005D1BAC" w:rsidRDefault="00A61AEA" w:rsidP="00A46772">
            <w:pPr>
              <w:pStyle w:val="SourceCode"/>
              <w:rPr>
                <w:bCs w:val="0"/>
                <w:lang w:val="id-ID"/>
              </w:rPr>
            </w:pPr>
            <w:r w:rsidRPr="005D1BAC">
              <w:rPr>
                <w:bCs w:val="0"/>
                <w:lang w:val="id-ID"/>
              </w:rPr>
              <w:t xml:space="preserve">            }</w:t>
            </w:r>
          </w:p>
          <w:p w14:paraId="4258D75D" w14:textId="77777777" w:rsidR="00A61AEA" w:rsidRPr="005D1BAC" w:rsidRDefault="00A61AEA" w:rsidP="00A46772">
            <w:pPr>
              <w:pStyle w:val="SourceCode"/>
              <w:rPr>
                <w:bCs w:val="0"/>
                <w:lang w:val="id-ID"/>
              </w:rPr>
            </w:pPr>
            <w:r w:rsidRPr="005D1BAC">
              <w:rPr>
                <w:bCs w:val="0"/>
                <w:lang w:val="id-ID"/>
              </w:rPr>
              <w:t xml:space="preserve">            prevHandler = endpoint;</w:t>
            </w:r>
          </w:p>
          <w:p w14:paraId="654AD171" w14:textId="77777777" w:rsidR="00A61AEA" w:rsidRPr="005D1BAC" w:rsidRDefault="00A61AEA" w:rsidP="00A46772">
            <w:pPr>
              <w:pStyle w:val="SourceCode"/>
              <w:rPr>
                <w:bCs w:val="0"/>
                <w:lang w:val="id-ID"/>
              </w:rPr>
            </w:pPr>
            <w:r w:rsidRPr="005D1BAC">
              <w:rPr>
                <w:bCs w:val="0"/>
                <w:lang w:val="id-ID"/>
              </w:rPr>
              <w:t xml:space="preserve">        }</w:t>
            </w:r>
          </w:p>
          <w:p w14:paraId="0251C0E9" w14:textId="77777777" w:rsidR="00A61AEA" w:rsidRPr="005D1BAC" w:rsidRDefault="00A61AEA" w:rsidP="00A46772">
            <w:pPr>
              <w:pStyle w:val="SourceCode"/>
              <w:rPr>
                <w:bCs w:val="0"/>
                <w:lang w:val="id-ID"/>
              </w:rPr>
            </w:pPr>
            <w:r w:rsidRPr="005D1BAC">
              <w:rPr>
                <w:bCs w:val="0"/>
                <w:lang w:val="id-ID"/>
              </w:rPr>
              <w:t xml:space="preserve">    }</w:t>
            </w:r>
          </w:p>
          <w:p w14:paraId="15624A7E" w14:textId="77777777" w:rsidR="00A61AEA" w:rsidRPr="005D1BAC" w:rsidRDefault="00A61AEA" w:rsidP="00A46772">
            <w:pPr>
              <w:pStyle w:val="SourceCode"/>
              <w:rPr>
                <w:color w:val="2F5496" w:themeColor="accent1" w:themeShade="BF"/>
                <w:highlight w:val="yellow"/>
                <w:lang w:val="id-ID"/>
              </w:rPr>
            </w:pPr>
            <w:r w:rsidRPr="005D1BAC">
              <w:rPr>
                <w:bCs w:val="0"/>
                <w:lang w:val="id-ID"/>
              </w:rPr>
              <w:t xml:space="preserve">    </w:t>
            </w:r>
            <w:r w:rsidRPr="005D1BAC">
              <w:rPr>
                <w:highlight w:val="yellow"/>
                <w:lang w:val="id-ID"/>
              </w:rPr>
              <w:t>// pemanggilan fungsi wants() untuk pengiriman</w:t>
            </w:r>
          </w:p>
          <w:p w14:paraId="76D07ED1" w14:textId="77777777" w:rsidR="00A61AEA" w:rsidRPr="005D1BAC" w:rsidRDefault="00A61AEA" w:rsidP="00A46772">
            <w:pPr>
              <w:pStyle w:val="SourceCode"/>
              <w:rPr>
                <w:lang w:val="id-ID"/>
              </w:rPr>
            </w:pPr>
            <w:r w:rsidRPr="005D1BAC">
              <w:rPr>
                <w:bCs w:val="0"/>
                <w:lang w:val="id-ID"/>
              </w:rPr>
              <w:t xml:space="preserve">    </w:t>
            </w:r>
            <w:r w:rsidRPr="005D1BAC">
              <w:rPr>
                <w:highlight w:val="yellow"/>
                <w:lang w:val="id-ID"/>
              </w:rPr>
              <w:t>// kepada partisipan octo</w:t>
            </w:r>
          </w:p>
          <w:p w14:paraId="379E0DDD" w14:textId="77777777" w:rsidR="00A61AEA" w:rsidRPr="005D1BAC" w:rsidRDefault="00A61AEA" w:rsidP="00A46772">
            <w:pPr>
              <w:pStyle w:val="SourceCode"/>
              <w:rPr>
                <w:bCs w:val="0"/>
                <w:lang w:val="id-ID"/>
              </w:rPr>
            </w:pPr>
            <w:r w:rsidRPr="005D1BAC">
              <w:rPr>
                <w:bCs w:val="0"/>
                <w:lang w:val="id-ID"/>
              </w:rPr>
              <w:t xml:space="preserve">    if (tentacle != null &amp;&amp; tentacle.wants(packetInfo))</w:t>
            </w:r>
          </w:p>
          <w:p w14:paraId="4586AD87" w14:textId="77777777" w:rsidR="00A61AEA" w:rsidRPr="005D1BAC" w:rsidRDefault="00A61AEA" w:rsidP="00A46772">
            <w:pPr>
              <w:pStyle w:val="SourceCode"/>
              <w:rPr>
                <w:bCs w:val="0"/>
                <w:lang w:val="id-ID"/>
              </w:rPr>
            </w:pPr>
            <w:r w:rsidRPr="005D1BAC">
              <w:rPr>
                <w:bCs w:val="0"/>
                <w:lang w:val="id-ID"/>
              </w:rPr>
              <w:t xml:space="preserve">    {</w:t>
            </w:r>
          </w:p>
          <w:p w14:paraId="5ABBF081" w14:textId="77777777" w:rsidR="00A61AEA" w:rsidRPr="005D1BAC" w:rsidRDefault="00A61AEA" w:rsidP="00A46772">
            <w:pPr>
              <w:pStyle w:val="SourceCode"/>
              <w:rPr>
                <w:bCs w:val="0"/>
                <w:lang w:val="id-ID"/>
              </w:rPr>
            </w:pPr>
            <w:r w:rsidRPr="005D1BAC">
              <w:rPr>
                <w:bCs w:val="0"/>
                <w:lang w:val="id-ID"/>
              </w:rPr>
              <w:t xml:space="preserve">        if (prevHandler != null)</w:t>
            </w:r>
          </w:p>
          <w:p w14:paraId="7706643E" w14:textId="77777777" w:rsidR="00A61AEA" w:rsidRPr="005D1BAC" w:rsidRDefault="00A61AEA" w:rsidP="00A46772">
            <w:pPr>
              <w:pStyle w:val="SourceCode"/>
              <w:rPr>
                <w:bCs w:val="0"/>
                <w:lang w:val="id-ID"/>
              </w:rPr>
            </w:pPr>
            <w:r w:rsidRPr="005D1BAC">
              <w:rPr>
                <w:bCs w:val="0"/>
                <w:lang w:val="id-ID"/>
              </w:rPr>
              <w:t xml:space="preserve">        {</w:t>
            </w:r>
          </w:p>
          <w:p w14:paraId="4B40A77E" w14:textId="77777777" w:rsidR="00A61AEA" w:rsidRPr="005D1BAC" w:rsidRDefault="00A61AEA" w:rsidP="00A46772">
            <w:pPr>
              <w:pStyle w:val="SourceCode"/>
              <w:rPr>
                <w:bCs w:val="0"/>
                <w:lang w:val="id-ID"/>
              </w:rPr>
            </w:pPr>
            <w:r w:rsidRPr="005D1BAC">
              <w:rPr>
                <w:bCs w:val="0"/>
                <w:lang w:val="id-ID"/>
              </w:rPr>
              <w:t xml:space="preserve">            prevHandler.send(packetInfo.clone());</w:t>
            </w:r>
          </w:p>
          <w:p w14:paraId="0A66681D" w14:textId="77777777" w:rsidR="00A61AEA" w:rsidRPr="005D1BAC" w:rsidRDefault="00A61AEA" w:rsidP="00A46772">
            <w:pPr>
              <w:pStyle w:val="SourceCode"/>
              <w:rPr>
                <w:bCs w:val="0"/>
                <w:lang w:val="id-ID"/>
              </w:rPr>
            </w:pPr>
            <w:r w:rsidRPr="005D1BAC">
              <w:rPr>
                <w:bCs w:val="0"/>
                <w:lang w:val="id-ID"/>
              </w:rPr>
              <w:t xml:space="preserve">        }</w:t>
            </w:r>
          </w:p>
          <w:p w14:paraId="15B4E420" w14:textId="77777777" w:rsidR="00A61AEA" w:rsidRPr="005D1BAC" w:rsidRDefault="00A61AEA" w:rsidP="00A46772">
            <w:pPr>
              <w:pStyle w:val="SourceCode"/>
              <w:rPr>
                <w:bCs w:val="0"/>
                <w:lang w:val="id-ID"/>
              </w:rPr>
            </w:pPr>
            <w:r w:rsidRPr="005D1BAC">
              <w:rPr>
                <w:bCs w:val="0"/>
                <w:lang w:val="id-ID"/>
              </w:rPr>
              <w:t xml:space="preserve">        prevHandler = tentacle;</w:t>
            </w:r>
          </w:p>
          <w:p w14:paraId="57A04CF5" w14:textId="77777777" w:rsidR="00A61AEA" w:rsidRPr="005D1BAC" w:rsidRDefault="00A61AEA" w:rsidP="00A46772">
            <w:pPr>
              <w:pStyle w:val="SourceCode"/>
              <w:rPr>
                <w:bCs w:val="0"/>
                <w:lang w:val="id-ID"/>
              </w:rPr>
            </w:pPr>
            <w:r w:rsidRPr="005D1BAC">
              <w:rPr>
                <w:bCs w:val="0"/>
                <w:lang w:val="id-ID"/>
              </w:rPr>
              <w:t xml:space="preserve">    }</w:t>
            </w:r>
          </w:p>
          <w:p w14:paraId="3BB528B9" w14:textId="77777777" w:rsidR="00A61AEA" w:rsidRPr="005D1BAC" w:rsidRDefault="00A61AEA" w:rsidP="00A46772">
            <w:pPr>
              <w:pStyle w:val="SourceCode"/>
              <w:rPr>
                <w:bCs w:val="0"/>
                <w:lang w:val="id-ID"/>
              </w:rPr>
            </w:pPr>
            <w:r w:rsidRPr="005D1BAC">
              <w:rPr>
                <w:bCs w:val="0"/>
                <w:lang w:val="id-ID"/>
              </w:rPr>
              <w:t xml:space="preserve">    if (prevHandler != null)</w:t>
            </w:r>
          </w:p>
          <w:p w14:paraId="2FE81341" w14:textId="77777777" w:rsidR="00A61AEA" w:rsidRPr="005D1BAC" w:rsidRDefault="00A61AEA" w:rsidP="00A46772">
            <w:pPr>
              <w:pStyle w:val="SourceCode"/>
              <w:rPr>
                <w:bCs w:val="0"/>
                <w:lang w:val="id-ID"/>
              </w:rPr>
            </w:pPr>
            <w:r w:rsidRPr="005D1BAC">
              <w:rPr>
                <w:bCs w:val="0"/>
                <w:lang w:val="id-ID"/>
              </w:rPr>
              <w:t xml:space="preserve">    {</w:t>
            </w:r>
          </w:p>
          <w:p w14:paraId="75377A7A" w14:textId="77777777" w:rsidR="00A61AEA" w:rsidRPr="005D1BAC" w:rsidRDefault="00A61AEA" w:rsidP="00A46772">
            <w:pPr>
              <w:pStyle w:val="SourceCode"/>
              <w:rPr>
                <w:bCs w:val="0"/>
                <w:lang w:val="id-ID"/>
              </w:rPr>
            </w:pPr>
            <w:r w:rsidRPr="005D1BAC">
              <w:rPr>
                <w:bCs w:val="0"/>
                <w:lang w:val="id-ID"/>
              </w:rPr>
              <w:t xml:space="preserve">        prevHandler.send(packetInfo);</w:t>
            </w:r>
          </w:p>
          <w:p w14:paraId="6C62A0AA" w14:textId="77777777" w:rsidR="00A61AEA" w:rsidRPr="005D1BAC" w:rsidRDefault="00A61AEA" w:rsidP="00A46772">
            <w:pPr>
              <w:pStyle w:val="SourceCode"/>
              <w:rPr>
                <w:bCs w:val="0"/>
                <w:lang w:val="id-ID"/>
              </w:rPr>
            </w:pPr>
            <w:r w:rsidRPr="005D1BAC">
              <w:rPr>
                <w:bCs w:val="0"/>
                <w:lang w:val="id-ID"/>
              </w:rPr>
              <w:t xml:space="preserve">    }</w:t>
            </w:r>
          </w:p>
          <w:p w14:paraId="1EBA8DD3" w14:textId="77777777" w:rsidR="00A61AEA" w:rsidRPr="005D1BAC" w:rsidRDefault="00A61AEA" w:rsidP="00A46772">
            <w:pPr>
              <w:pStyle w:val="SourceCode"/>
              <w:rPr>
                <w:bCs w:val="0"/>
                <w:lang w:val="id-ID"/>
              </w:rPr>
            </w:pPr>
            <w:r w:rsidRPr="005D1BAC">
              <w:rPr>
                <w:bCs w:val="0"/>
                <w:lang w:val="id-ID"/>
              </w:rPr>
              <w:t xml:space="preserve">    else</w:t>
            </w:r>
          </w:p>
          <w:p w14:paraId="75DF9910" w14:textId="77777777" w:rsidR="00A61AEA" w:rsidRPr="005D1BAC" w:rsidRDefault="00A61AEA" w:rsidP="00A46772">
            <w:pPr>
              <w:pStyle w:val="SourceCode"/>
              <w:rPr>
                <w:bCs w:val="0"/>
                <w:lang w:val="id-ID"/>
              </w:rPr>
            </w:pPr>
            <w:r w:rsidRPr="005D1BAC">
              <w:rPr>
                <w:bCs w:val="0"/>
                <w:lang w:val="id-ID"/>
              </w:rPr>
              <w:t xml:space="preserve">    } </w:t>
            </w:r>
          </w:p>
          <w:p w14:paraId="1DFFEA9C" w14:textId="77777777" w:rsidR="00A61AEA" w:rsidRPr="005D1BAC" w:rsidRDefault="00A61AEA" w:rsidP="00A46772">
            <w:pPr>
              <w:pStyle w:val="SourceCode"/>
              <w:rPr>
                <w:bCs w:val="0"/>
                <w:lang w:val="id-ID"/>
              </w:rPr>
            </w:pPr>
            <w:r w:rsidRPr="005D1BAC">
              <w:rPr>
                <w:bCs w:val="0"/>
                <w:lang w:val="id-ID"/>
              </w:rPr>
              <w:t xml:space="preserve">        ByteBufferPool.returnBuffer(packetInfo.</w:t>
            </w:r>
          </w:p>
          <w:p w14:paraId="7DD81672" w14:textId="2993C124" w:rsidR="00A61AEA" w:rsidRPr="005D1BAC" w:rsidRDefault="00887335" w:rsidP="00A46772">
            <w:pPr>
              <w:pStyle w:val="SourceCode"/>
              <w:rPr>
                <w:bCs w:val="0"/>
                <w:lang w:val="id-ID"/>
              </w:rPr>
            </w:pPr>
            <w:r w:rsidRPr="005D1BAC">
              <w:rPr>
                <w:bCs w:val="0"/>
                <w:lang w:val="id-ID"/>
              </w:rPr>
              <w:t xml:space="preserve">        </w:t>
            </w:r>
            <w:r w:rsidR="00A61AEA" w:rsidRPr="005D1BAC">
              <w:rPr>
                <w:bCs w:val="0"/>
                <w:lang w:val="id-ID"/>
              </w:rPr>
              <w:t>getPacket().getBuffer());</w:t>
            </w:r>
          </w:p>
          <w:p w14:paraId="65E200F5" w14:textId="77777777" w:rsidR="00A61AEA" w:rsidRPr="005D1BAC" w:rsidRDefault="00A61AEA" w:rsidP="00A46772">
            <w:pPr>
              <w:pStyle w:val="SourceCode"/>
              <w:rPr>
                <w:bCs w:val="0"/>
                <w:lang w:val="id-ID"/>
              </w:rPr>
            </w:pPr>
            <w:r w:rsidRPr="005D1BAC">
              <w:rPr>
                <w:bCs w:val="0"/>
                <w:lang w:val="id-ID"/>
              </w:rPr>
              <w:t xml:space="preserve">    }</w:t>
            </w:r>
          </w:p>
          <w:p w14:paraId="2A4BA66D" w14:textId="77777777" w:rsidR="00A61AEA" w:rsidRPr="005D1BAC" w:rsidRDefault="00A61AEA" w:rsidP="00A46772">
            <w:pPr>
              <w:pStyle w:val="SourceCode"/>
              <w:rPr>
                <w:rFonts w:cs="Times New Roman"/>
                <w:bCs w:val="0"/>
                <w:lang w:val="id-ID"/>
              </w:rPr>
            </w:pPr>
            <w:r w:rsidRPr="005D1BAC">
              <w:rPr>
                <w:bCs w:val="0"/>
                <w:lang w:val="id-ID"/>
              </w:rPr>
              <w:t>}</w:t>
            </w:r>
          </w:p>
        </w:tc>
      </w:tr>
    </w:tbl>
    <w:p w14:paraId="2D77DEFB" w14:textId="45B948A9" w:rsidR="00A61AEA" w:rsidRPr="005D1BAC" w:rsidRDefault="00A61AEA" w:rsidP="00A61AEA">
      <w:pPr>
        <w:spacing w:before="480" w:after="0"/>
        <w:rPr>
          <w:rFonts w:cs="Times New Roman"/>
          <w:szCs w:val="24"/>
        </w:rPr>
      </w:pPr>
      <w:r w:rsidRPr="005D1BAC">
        <w:rPr>
          <w:rFonts w:cs="Times New Roman"/>
          <w:szCs w:val="24"/>
        </w:rPr>
        <w:lastRenderedPageBreak/>
        <w:t xml:space="preserve">Dalam hal ini, yang dimaksud dengan partisipan “menginginkan” paket bukan partisipan dapat memilih untuk menerima/menolak pengiriman paket, melainkan partisipan dapat menerima jenis paket yang didistribusikan (paket RTP atau RTCP) dan JVB dapat terhubung dengan jalur transportasi paket milik partisipan tersebut. Singkat kata, fungsi </w:t>
      </w:r>
      <w:r w:rsidRPr="005D1BAC">
        <w:rPr>
          <w:rStyle w:val="SourceCodeChar"/>
          <w:rFonts w:eastAsia="SimSun"/>
          <w:lang w:val="id-ID"/>
        </w:rPr>
        <w:t>wants()</w:t>
      </w:r>
      <w:r w:rsidRPr="005D1BAC">
        <w:rPr>
          <w:rFonts w:cs="Times New Roman"/>
          <w:szCs w:val="24"/>
        </w:rPr>
        <w:t xml:space="preserve"> </w:t>
      </w:r>
      <w:r w:rsidR="000E147E" w:rsidRPr="005D1BAC">
        <w:rPr>
          <w:rFonts w:cs="Times New Roman"/>
          <w:szCs w:val="24"/>
        </w:rPr>
        <w:t>bukan bertujuan</w:t>
      </w:r>
      <w:r w:rsidRPr="005D1BAC">
        <w:rPr>
          <w:rFonts w:cs="Times New Roman"/>
          <w:szCs w:val="24"/>
        </w:rPr>
        <w:t xml:space="preserve"> </w:t>
      </w:r>
      <w:r w:rsidR="000E147E" w:rsidRPr="005D1BAC">
        <w:rPr>
          <w:rFonts w:cs="Times New Roman"/>
          <w:szCs w:val="24"/>
        </w:rPr>
        <w:t xml:space="preserve">untuk digunakan oleh </w:t>
      </w:r>
      <w:r w:rsidRPr="005D1BAC">
        <w:rPr>
          <w:rFonts w:cs="Times New Roman"/>
          <w:szCs w:val="24"/>
        </w:rPr>
        <w:t xml:space="preserve">partisipan untuk memilih menerima/menolak paket dari JVB. </w:t>
      </w:r>
      <w:r w:rsidR="005607AE" w:rsidRPr="005D1BAC">
        <w:rPr>
          <w:rFonts w:cs="Times New Roman"/>
          <w:szCs w:val="24"/>
        </w:rPr>
        <w:t>Pada JVB</w:t>
      </w:r>
      <w:r w:rsidR="000E147E" w:rsidRPr="005D1BAC">
        <w:rPr>
          <w:rFonts w:cs="Times New Roman"/>
          <w:szCs w:val="24"/>
        </w:rPr>
        <w:t>,</w:t>
      </w:r>
      <w:r w:rsidR="005607AE" w:rsidRPr="005D1BAC">
        <w:rPr>
          <w:rFonts w:cs="Times New Roman"/>
          <w:szCs w:val="24"/>
        </w:rPr>
        <w:t xml:space="preserve"> tidak terdapat fungsi untuk tujuan tersebut</w:t>
      </w:r>
      <w:r w:rsidR="000E147E" w:rsidRPr="005D1BAC">
        <w:rPr>
          <w:rFonts w:cs="Times New Roman"/>
          <w:szCs w:val="24"/>
        </w:rPr>
        <w:t>.</w:t>
      </w:r>
      <w:r w:rsidR="005607AE" w:rsidRPr="005D1BAC">
        <w:rPr>
          <w:rFonts w:cs="Times New Roman"/>
          <w:szCs w:val="24"/>
        </w:rPr>
        <w:t xml:space="preserve"> </w:t>
      </w:r>
      <w:r w:rsidRPr="005D1BAC">
        <w:rPr>
          <w:rFonts w:cs="Times New Roman"/>
          <w:szCs w:val="24"/>
        </w:rPr>
        <w:t xml:space="preserve">Bilapun ada, </w:t>
      </w:r>
      <w:r w:rsidR="004A6F94" w:rsidRPr="005D1BAC">
        <w:rPr>
          <w:rFonts w:cs="Times New Roman"/>
          <w:szCs w:val="24"/>
        </w:rPr>
        <w:t xml:space="preserve">fungsi tersebut </w:t>
      </w:r>
      <w:r w:rsidRPr="005D1BAC">
        <w:rPr>
          <w:rFonts w:cs="Times New Roman"/>
          <w:szCs w:val="24"/>
        </w:rPr>
        <w:t>tidak ditemukan</w:t>
      </w:r>
      <w:r w:rsidR="004A6F94" w:rsidRPr="005D1BAC">
        <w:rPr>
          <w:rFonts w:cs="Times New Roman"/>
          <w:szCs w:val="24"/>
        </w:rPr>
        <w:t xml:space="preserve"> pada proses analisis ini</w:t>
      </w:r>
      <w:r w:rsidRPr="005D1BAC">
        <w:rPr>
          <w:rFonts w:cs="Times New Roman"/>
          <w:szCs w:val="24"/>
        </w:rPr>
        <w:t>.</w:t>
      </w:r>
      <w:r w:rsidRPr="005D1BAC">
        <w:rPr>
          <w:rFonts w:cs="Times New Roman"/>
          <w:szCs w:val="24"/>
        </w:rPr>
        <w:br w:type="page"/>
      </w:r>
    </w:p>
    <w:p w14:paraId="6AB20A37" w14:textId="51FB644B" w:rsidR="00A61AEA" w:rsidRPr="005D1BAC" w:rsidRDefault="00A61AEA" w:rsidP="001D69FD">
      <w:pPr>
        <w:pStyle w:val="CaptionTabel"/>
        <w:rPr>
          <w:lang w:val="id-ID"/>
        </w:rPr>
      </w:pPr>
      <w:bookmarkStart w:id="163" w:name="_Toc60222174"/>
      <w:r w:rsidRPr="005D1BAC">
        <w:rPr>
          <w:lang w:val="id-ID"/>
        </w:rPr>
        <w:lastRenderedPageBreak/>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3</w:t>
      </w:r>
      <w:r w:rsidR="00607FE6" w:rsidRPr="005D1BAC">
        <w:rPr>
          <w:lang w:val="id-ID"/>
        </w:rPr>
        <w:fldChar w:fldCharType="end"/>
      </w:r>
      <w:r w:rsidRPr="005D1BAC">
        <w:rPr>
          <w:lang w:val="id-ID"/>
        </w:rPr>
        <w:t xml:space="preserve">. </w:t>
      </w:r>
      <w:r w:rsidRPr="005D1BAC">
        <w:rPr>
          <w:i/>
          <w:lang w:val="id-ID"/>
        </w:rPr>
        <w:t>Method</w:t>
      </w:r>
      <w:r w:rsidRPr="005D1BAC">
        <w:rPr>
          <w:lang w:val="id-ID"/>
        </w:rPr>
        <w:t xml:space="preserve"> </w:t>
      </w:r>
      <w:r w:rsidRPr="005D1BAC">
        <w:rPr>
          <w:rStyle w:val="SourceCodeChar"/>
          <w:rFonts w:eastAsia="SimSun"/>
          <w:lang w:val="id-ID"/>
        </w:rPr>
        <w:t>wants()</w:t>
      </w:r>
      <w:bookmarkEnd w:id="163"/>
    </w:p>
    <w:tbl>
      <w:tblPr>
        <w:tblStyle w:val="TableGrid"/>
        <w:tblW w:w="7937" w:type="dxa"/>
        <w:tblLook w:val="04A0" w:firstRow="1" w:lastRow="0" w:firstColumn="1" w:lastColumn="0" w:noHBand="0" w:noVBand="1"/>
      </w:tblPr>
      <w:tblGrid>
        <w:gridCol w:w="1134"/>
        <w:gridCol w:w="6803"/>
      </w:tblGrid>
      <w:tr w:rsidR="00A61AEA" w:rsidRPr="005D1BAC" w14:paraId="0A73D9D4" w14:textId="77777777" w:rsidTr="00A46772">
        <w:tc>
          <w:tcPr>
            <w:tcW w:w="1134" w:type="dxa"/>
          </w:tcPr>
          <w:p w14:paraId="4B3EC150" w14:textId="77777777" w:rsidR="00A61AEA" w:rsidRPr="005D1BAC" w:rsidRDefault="00A61AEA"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418AF207" w14:textId="77777777" w:rsidR="00A61AEA" w:rsidRPr="005D1BAC" w:rsidRDefault="00A61AEA" w:rsidP="00A46772">
            <w:pPr>
              <w:spacing w:after="0" w:line="240" w:lineRule="auto"/>
              <w:rPr>
                <w:rFonts w:cs="Times New Roman"/>
                <w:sz w:val="20"/>
                <w:szCs w:val="20"/>
                <w:lang w:val="id-ID"/>
              </w:rPr>
            </w:pPr>
            <w:r w:rsidRPr="005D1BAC">
              <w:rPr>
                <w:rFonts w:cs="Times New Roman"/>
                <w:sz w:val="20"/>
                <w:szCs w:val="20"/>
                <w:lang w:val="id-ID"/>
              </w:rPr>
              <w:t>jvb/src/main/java/org/jitsi/videobridge/Endpoint.java</w:t>
            </w:r>
          </w:p>
        </w:tc>
      </w:tr>
      <w:tr w:rsidR="00A61AEA" w:rsidRPr="005D1BAC" w14:paraId="7BD1BEA9" w14:textId="77777777" w:rsidTr="00A46772">
        <w:tc>
          <w:tcPr>
            <w:tcW w:w="1134" w:type="dxa"/>
          </w:tcPr>
          <w:p w14:paraId="197840FB" w14:textId="77777777" w:rsidR="00A61AEA" w:rsidRPr="005D1BAC" w:rsidRDefault="00A61AEA"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3561A20B" w14:textId="77777777" w:rsidR="00A61AEA" w:rsidRPr="005D1BAC" w:rsidRDefault="00A61AEA" w:rsidP="00A46772">
            <w:pPr>
              <w:pStyle w:val="SourceCode"/>
              <w:rPr>
                <w:lang w:val="id-ID"/>
              </w:rPr>
            </w:pPr>
            <w:r w:rsidRPr="005D1BAC">
              <w:rPr>
                <w:lang w:val="id-ID"/>
              </w:rPr>
              <w:t>public boolean wants(PacketInfo packetInfo)</w:t>
            </w:r>
          </w:p>
          <w:p w14:paraId="7D92570F" w14:textId="77777777" w:rsidR="00A61AEA" w:rsidRPr="005D1BAC" w:rsidRDefault="00A61AEA" w:rsidP="00A46772">
            <w:pPr>
              <w:pStyle w:val="SourceCode"/>
              <w:rPr>
                <w:lang w:val="id-ID"/>
              </w:rPr>
            </w:pPr>
            <w:r w:rsidRPr="005D1BAC">
              <w:rPr>
                <w:lang w:val="id-ID"/>
              </w:rPr>
              <w:t>{</w:t>
            </w:r>
          </w:p>
          <w:p w14:paraId="7222DD32" w14:textId="77777777" w:rsidR="00A61AEA" w:rsidRPr="005D1BAC" w:rsidRDefault="00A61AEA" w:rsidP="00A46772">
            <w:pPr>
              <w:pStyle w:val="SourceCode"/>
              <w:rPr>
                <w:b/>
                <w:lang w:val="id-ID"/>
              </w:rPr>
            </w:pPr>
            <w:r w:rsidRPr="005D1BAC">
              <w:rPr>
                <w:lang w:val="id-ID"/>
              </w:rPr>
              <w:t xml:space="preserve">    </w:t>
            </w:r>
            <w:r w:rsidRPr="005D1BAC">
              <w:rPr>
                <w:b/>
                <w:highlight w:val="yellow"/>
                <w:lang w:val="id-ID"/>
              </w:rPr>
              <w:t>// mengecek apakah JVB dapat terhubung dengan jalur</w:t>
            </w:r>
          </w:p>
          <w:p w14:paraId="3E8CC605" w14:textId="77777777" w:rsidR="00A61AEA" w:rsidRPr="005D1BAC" w:rsidRDefault="00A61AEA" w:rsidP="00A46772">
            <w:pPr>
              <w:pStyle w:val="SourceCode"/>
              <w:rPr>
                <w:b/>
                <w:bCs w:val="0"/>
                <w:lang w:val="id-ID"/>
              </w:rPr>
            </w:pPr>
            <w:r w:rsidRPr="005D1BAC">
              <w:rPr>
                <w:lang w:val="id-ID"/>
              </w:rPr>
              <w:t xml:space="preserve">    </w:t>
            </w:r>
            <w:r w:rsidRPr="005D1BAC">
              <w:rPr>
                <w:b/>
                <w:bCs w:val="0"/>
                <w:highlight w:val="yellow"/>
                <w:lang w:val="id-ID"/>
              </w:rPr>
              <w:t>// transportasi paket partisipan</w:t>
            </w:r>
          </w:p>
          <w:p w14:paraId="39957539" w14:textId="77777777" w:rsidR="00A61AEA" w:rsidRPr="005D1BAC" w:rsidRDefault="00A61AEA" w:rsidP="00A46772">
            <w:pPr>
              <w:pStyle w:val="SourceCode"/>
              <w:rPr>
                <w:lang w:val="id-ID"/>
              </w:rPr>
            </w:pPr>
            <w:r w:rsidRPr="005D1BAC">
              <w:rPr>
                <w:lang w:val="id-ID"/>
              </w:rPr>
              <w:t xml:space="preserve">    if (!isTransportConnected())</w:t>
            </w:r>
          </w:p>
          <w:p w14:paraId="35BEE985" w14:textId="77777777" w:rsidR="00A61AEA" w:rsidRPr="005D1BAC" w:rsidRDefault="00A61AEA" w:rsidP="00A46772">
            <w:pPr>
              <w:pStyle w:val="SourceCode"/>
              <w:rPr>
                <w:lang w:val="id-ID"/>
              </w:rPr>
            </w:pPr>
            <w:r w:rsidRPr="005D1BAC">
              <w:rPr>
                <w:lang w:val="id-ID"/>
              </w:rPr>
              <w:t xml:space="preserve">    {</w:t>
            </w:r>
          </w:p>
          <w:p w14:paraId="781156AD" w14:textId="77777777" w:rsidR="00A61AEA" w:rsidRPr="005D1BAC" w:rsidRDefault="00A61AEA" w:rsidP="00A46772">
            <w:pPr>
              <w:pStyle w:val="SourceCode"/>
              <w:rPr>
                <w:lang w:val="id-ID"/>
              </w:rPr>
            </w:pPr>
            <w:r w:rsidRPr="005D1BAC">
              <w:rPr>
                <w:lang w:val="id-ID"/>
              </w:rPr>
              <w:t xml:space="preserve">        return false;</w:t>
            </w:r>
          </w:p>
          <w:p w14:paraId="4C371000" w14:textId="77777777" w:rsidR="00A61AEA" w:rsidRPr="005D1BAC" w:rsidRDefault="00A61AEA" w:rsidP="00A46772">
            <w:pPr>
              <w:pStyle w:val="SourceCode"/>
              <w:rPr>
                <w:lang w:val="id-ID"/>
              </w:rPr>
            </w:pPr>
            <w:r w:rsidRPr="005D1BAC">
              <w:rPr>
                <w:lang w:val="id-ID"/>
              </w:rPr>
              <w:t xml:space="preserve">    }</w:t>
            </w:r>
          </w:p>
          <w:p w14:paraId="776DB23A" w14:textId="77777777" w:rsidR="00A61AEA" w:rsidRPr="005D1BAC" w:rsidRDefault="00A61AEA" w:rsidP="00A46772">
            <w:pPr>
              <w:pStyle w:val="SourceCode"/>
              <w:rPr>
                <w:lang w:val="id-ID"/>
              </w:rPr>
            </w:pPr>
          </w:p>
          <w:p w14:paraId="465B604B" w14:textId="77777777" w:rsidR="00A61AEA" w:rsidRPr="005D1BAC" w:rsidRDefault="00A61AEA" w:rsidP="00A46772">
            <w:pPr>
              <w:pStyle w:val="SourceCode"/>
              <w:rPr>
                <w:lang w:val="id-ID"/>
              </w:rPr>
            </w:pPr>
            <w:r w:rsidRPr="005D1BAC">
              <w:rPr>
                <w:lang w:val="id-ID"/>
              </w:rPr>
              <w:t xml:space="preserve">    Packet packet = Objects.requireNonNull(packetInfo.</w:t>
            </w:r>
          </w:p>
          <w:p w14:paraId="3A89F596" w14:textId="640A3C7A" w:rsidR="00A61AEA" w:rsidRPr="005D1BAC" w:rsidRDefault="00A61AEA" w:rsidP="00A46772">
            <w:pPr>
              <w:pStyle w:val="SourceCode"/>
              <w:rPr>
                <w:lang w:val="id-ID"/>
              </w:rPr>
            </w:pPr>
            <w:r w:rsidRPr="005D1BAC">
              <w:rPr>
                <w:lang w:val="id-ID"/>
              </w:rPr>
              <w:t xml:space="preserve">    getPacket(), "packet");</w:t>
            </w:r>
          </w:p>
          <w:p w14:paraId="599F5B40" w14:textId="77777777" w:rsidR="00A61AEA" w:rsidRPr="005D1BAC" w:rsidRDefault="00A61AEA" w:rsidP="00A46772">
            <w:pPr>
              <w:pStyle w:val="SourceCode"/>
              <w:rPr>
                <w:lang w:val="id-ID"/>
              </w:rPr>
            </w:pPr>
          </w:p>
          <w:p w14:paraId="517C8555" w14:textId="77777777" w:rsidR="00A61AEA" w:rsidRPr="005D1BAC" w:rsidRDefault="00A61AEA" w:rsidP="00A46772">
            <w:pPr>
              <w:pStyle w:val="SourceCode"/>
              <w:rPr>
                <w:b/>
                <w:lang w:val="id-ID"/>
              </w:rPr>
            </w:pPr>
            <w:r w:rsidRPr="005D1BAC">
              <w:rPr>
                <w:lang w:val="id-ID"/>
              </w:rPr>
              <w:t xml:space="preserve">    </w:t>
            </w:r>
            <w:r w:rsidRPr="005D1BAC">
              <w:rPr>
                <w:b/>
                <w:highlight w:val="yellow"/>
                <w:lang w:val="id-ID"/>
              </w:rPr>
              <w:t>// mengecek apakah paket yang didistribusi adalah</w:t>
            </w:r>
          </w:p>
          <w:p w14:paraId="3113FAFA" w14:textId="77777777" w:rsidR="00A61AEA" w:rsidRPr="005D1BAC" w:rsidRDefault="00A61AEA" w:rsidP="00A46772">
            <w:pPr>
              <w:pStyle w:val="SourceCode"/>
              <w:rPr>
                <w:rFonts w:cs="Times New Roman"/>
                <w:b/>
                <w:szCs w:val="24"/>
                <w:lang w:val="id-ID"/>
              </w:rPr>
            </w:pPr>
            <w:r w:rsidRPr="005D1BAC">
              <w:rPr>
                <w:lang w:val="id-ID"/>
              </w:rPr>
              <w:t xml:space="preserve">    </w:t>
            </w:r>
            <w:r w:rsidRPr="005D1BAC">
              <w:rPr>
                <w:b/>
                <w:highlight w:val="yellow"/>
                <w:lang w:val="id-ID"/>
              </w:rPr>
              <w:t>// paket RTP</w:t>
            </w:r>
          </w:p>
          <w:p w14:paraId="66900E47" w14:textId="77777777" w:rsidR="00A61AEA" w:rsidRPr="005D1BAC" w:rsidRDefault="00A61AEA" w:rsidP="00A46772">
            <w:pPr>
              <w:pStyle w:val="SourceCode"/>
              <w:rPr>
                <w:lang w:val="id-ID"/>
              </w:rPr>
            </w:pPr>
            <w:r w:rsidRPr="005D1BAC">
              <w:rPr>
                <w:lang w:val="id-ID"/>
              </w:rPr>
              <w:t xml:space="preserve">    if (packet instanceof RtpPacket)</w:t>
            </w:r>
          </w:p>
          <w:p w14:paraId="3F80A23E" w14:textId="77777777" w:rsidR="00A61AEA" w:rsidRPr="005D1BAC" w:rsidRDefault="00A61AEA" w:rsidP="00A46772">
            <w:pPr>
              <w:pStyle w:val="SourceCode"/>
              <w:rPr>
                <w:lang w:val="id-ID"/>
              </w:rPr>
            </w:pPr>
            <w:r w:rsidRPr="005D1BAC">
              <w:rPr>
                <w:lang w:val="id-ID"/>
              </w:rPr>
              <w:t xml:space="preserve">    {</w:t>
            </w:r>
          </w:p>
          <w:p w14:paraId="44DD064E" w14:textId="77777777" w:rsidR="00A61AEA" w:rsidRPr="005D1BAC" w:rsidRDefault="00A61AEA" w:rsidP="00A46772">
            <w:pPr>
              <w:pStyle w:val="SourceCode"/>
              <w:rPr>
                <w:lang w:val="id-ID"/>
              </w:rPr>
            </w:pPr>
            <w:r w:rsidRPr="005D1BAC">
              <w:rPr>
                <w:lang w:val="id-ID"/>
              </w:rPr>
              <w:t xml:space="preserve">        if (packet instanceof VideoRtpPacket)</w:t>
            </w:r>
          </w:p>
          <w:p w14:paraId="6E47B9BF" w14:textId="77777777" w:rsidR="00A61AEA" w:rsidRPr="005D1BAC" w:rsidRDefault="00A61AEA" w:rsidP="00A46772">
            <w:pPr>
              <w:pStyle w:val="SourceCode"/>
              <w:rPr>
                <w:lang w:val="id-ID"/>
              </w:rPr>
            </w:pPr>
            <w:r w:rsidRPr="005D1BAC">
              <w:rPr>
                <w:lang w:val="id-ID"/>
              </w:rPr>
              <w:t xml:space="preserve">        {</w:t>
            </w:r>
          </w:p>
          <w:p w14:paraId="616E10FE" w14:textId="77777777" w:rsidR="007A09E6" w:rsidRPr="005D1BAC" w:rsidRDefault="00A61AEA" w:rsidP="00A46772">
            <w:pPr>
              <w:pStyle w:val="SourceCode"/>
              <w:rPr>
                <w:lang w:val="id-ID"/>
              </w:rPr>
            </w:pPr>
            <w:r w:rsidRPr="005D1BAC">
              <w:rPr>
                <w:lang w:val="id-ID"/>
              </w:rPr>
              <w:t xml:space="preserve">            return acceptVideo &amp;&amp; bitrateController.</w:t>
            </w:r>
          </w:p>
          <w:p w14:paraId="50ADC54E" w14:textId="77BF029D" w:rsidR="00A61AEA" w:rsidRPr="005D1BAC" w:rsidRDefault="007A09E6" w:rsidP="00A46772">
            <w:pPr>
              <w:pStyle w:val="SourceCode"/>
              <w:rPr>
                <w:lang w:val="id-ID"/>
              </w:rPr>
            </w:pPr>
            <w:r w:rsidRPr="005D1BAC">
              <w:rPr>
                <w:bCs w:val="0"/>
                <w:lang w:val="id-ID"/>
              </w:rPr>
              <w:t xml:space="preserve">            </w:t>
            </w:r>
            <w:r w:rsidR="00A61AEA" w:rsidRPr="005D1BAC">
              <w:rPr>
                <w:lang w:val="id-ID"/>
              </w:rPr>
              <w:t>accept(packetInfo);</w:t>
            </w:r>
          </w:p>
          <w:p w14:paraId="357710FC" w14:textId="77777777" w:rsidR="00A61AEA" w:rsidRPr="005D1BAC" w:rsidRDefault="00A61AEA" w:rsidP="00A46772">
            <w:pPr>
              <w:pStyle w:val="SourceCode"/>
              <w:rPr>
                <w:lang w:val="id-ID"/>
              </w:rPr>
            </w:pPr>
            <w:r w:rsidRPr="005D1BAC">
              <w:rPr>
                <w:lang w:val="id-ID"/>
              </w:rPr>
              <w:t xml:space="preserve">        }</w:t>
            </w:r>
          </w:p>
          <w:p w14:paraId="33D3709C" w14:textId="77777777" w:rsidR="00A61AEA" w:rsidRPr="005D1BAC" w:rsidRDefault="00A61AEA" w:rsidP="00A46772">
            <w:pPr>
              <w:pStyle w:val="SourceCode"/>
              <w:rPr>
                <w:lang w:val="id-ID"/>
              </w:rPr>
            </w:pPr>
            <w:r w:rsidRPr="005D1BAC">
              <w:rPr>
                <w:lang w:val="id-ID"/>
              </w:rPr>
              <w:t xml:space="preserve">        if (packet instanceof AudioRtpPacket)</w:t>
            </w:r>
          </w:p>
          <w:p w14:paraId="5193DB13" w14:textId="77777777" w:rsidR="00A61AEA" w:rsidRPr="005D1BAC" w:rsidRDefault="00A61AEA" w:rsidP="00A46772">
            <w:pPr>
              <w:pStyle w:val="SourceCode"/>
              <w:rPr>
                <w:lang w:val="id-ID"/>
              </w:rPr>
            </w:pPr>
            <w:r w:rsidRPr="005D1BAC">
              <w:rPr>
                <w:lang w:val="id-ID"/>
              </w:rPr>
              <w:t xml:space="preserve">        {</w:t>
            </w:r>
          </w:p>
          <w:p w14:paraId="30484FE7" w14:textId="77777777" w:rsidR="00A61AEA" w:rsidRPr="005D1BAC" w:rsidRDefault="00A61AEA" w:rsidP="00A46772">
            <w:pPr>
              <w:pStyle w:val="SourceCode"/>
              <w:rPr>
                <w:lang w:val="id-ID"/>
              </w:rPr>
            </w:pPr>
            <w:r w:rsidRPr="005D1BAC">
              <w:rPr>
                <w:lang w:val="id-ID"/>
              </w:rPr>
              <w:t xml:space="preserve">            return acceptAudio;</w:t>
            </w:r>
          </w:p>
          <w:p w14:paraId="612E2F40" w14:textId="77777777" w:rsidR="00A61AEA" w:rsidRPr="005D1BAC" w:rsidRDefault="00A61AEA" w:rsidP="00A46772">
            <w:pPr>
              <w:pStyle w:val="SourceCode"/>
              <w:rPr>
                <w:lang w:val="id-ID"/>
              </w:rPr>
            </w:pPr>
            <w:r w:rsidRPr="005D1BAC">
              <w:rPr>
                <w:lang w:val="id-ID"/>
              </w:rPr>
              <w:t xml:space="preserve">        }</w:t>
            </w:r>
          </w:p>
          <w:p w14:paraId="43D79E64" w14:textId="77777777" w:rsidR="00A61AEA" w:rsidRPr="005D1BAC" w:rsidRDefault="00A61AEA" w:rsidP="00A46772">
            <w:pPr>
              <w:pStyle w:val="SourceCode"/>
              <w:rPr>
                <w:lang w:val="id-ID"/>
              </w:rPr>
            </w:pPr>
            <w:r w:rsidRPr="005D1BAC">
              <w:rPr>
                <w:lang w:val="id-ID"/>
              </w:rPr>
              <w:t xml:space="preserve">    }</w:t>
            </w:r>
          </w:p>
          <w:p w14:paraId="41E42AA2" w14:textId="77777777" w:rsidR="00A61AEA" w:rsidRPr="005D1BAC" w:rsidRDefault="00A61AEA" w:rsidP="00A46772">
            <w:pPr>
              <w:pStyle w:val="SourceCode"/>
              <w:rPr>
                <w:b/>
                <w:lang w:val="id-ID"/>
              </w:rPr>
            </w:pPr>
            <w:r w:rsidRPr="005D1BAC">
              <w:rPr>
                <w:lang w:val="id-ID"/>
              </w:rPr>
              <w:t xml:space="preserve">    </w:t>
            </w:r>
            <w:r w:rsidRPr="005D1BAC">
              <w:rPr>
                <w:b/>
                <w:highlight w:val="yellow"/>
                <w:lang w:val="id-ID"/>
              </w:rPr>
              <w:t>// mengecek apakah paket yang didistribusi adalah</w:t>
            </w:r>
          </w:p>
          <w:p w14:paraId="69446D8E" w14:textId="77777777" w:rsidR="00A61AEA" w:rsidRPr="005D1BAC" w:rsidRDefault="00A61AEA" w:rsidP="00A46772">
            <w:pPr>
              <w:pStyle w:val="SourceCode"/>
              <w:rPr>
                <w:rFonts w:cs="Times New Roman"/>
                <w:b/>
                <w:szCs w:val="24"/>
                <w:lang w:val="id-ID"/>
              </w:rPr>
            </w:pPr>
            <w:r w:rsidRPr="005D1BAC">
              <w:rPr>
                <w:lang w:val="id-ID"/>
              </w:rPr>
              <w:t xml:space="preserve">    </w:t>
            </w:r>
            <w:r w:rsidRPr="005D1BAC">
              <w:rPr>
                <w:b/>
                <w:highlight w:val="yellow"/>
                <w:lang w:val="id-ID"/>
              </w:rPr>
              <w:t>// paket RTCP</w:t>
            </w:r>
          </w:p>
          <w:p w14:paraId="012BBF39" w14:textId="77777777" w:rsidR="00A61AEA" w:rsidRPr="005D1BAC" w:rsidRDefault="00A61AEA" w:rsidP="00A46772">
            <w:pPr>
              <w:pStyle w:val="SourceCode"/>
              <w:rPr>
                <w:lang w:val="id-ID"/>
              </w:rPr>
            </w:pPr>
            <w:r w:rsidRPr="005D1BAC">
              <w:rPr>
                <w:lang w:val="id-ID"/>
              </w:rPr>
              <w:t xml:space="preserve">    else if (packet instanceof RtcpPacket)</w:t>
            </w:r>
          </w:p>
          <w:p w14:paraId="0653B0FF" w14:textId="77777777" w:rsidR="00A61AEA" w:rsidRPr="005D1BAC" w:rsidRDefault="00A61AEA" w:rsidP="00A46772">
            <w:pPr>
              <w:pStyle w:val="SourceCode"/>
              <w:rPr>
                <w:lang w:val="id-ID"/>
              </w:rPr>
            </w:pPr>
            <w:r w:rsidRPr="005D1BAC">
              <w:rPr>
                <w:lang w:val="id-ID"/>
              </w:rPr>
              <w:t xml:space="preserve">    {</w:t>
            </w:r>
          </w:p>
          <w:p w14:paraId="53B9DE75" w14:textId="77777777" w:rsidR="00A61AEA" w:rsidRPr="005D1BAC" w:rsidRDefault="00A61AEA" w:rsidP="00A46772">
            <w:pPr>
              <w:pStyle w:val="SourceCode"/>
              <w:rPr>
                <w:lang w:val="id-ID"/>
              </w:rPr>
            </w:pPr>
            <w:r w:rsidRPr="005D1BAC">
              <w:rPr>
                <w:lang w:val="id-ID"/>
              </w:rPr>
              <w:t xml:space="preserve">        if (packet instanceof RtcpSrPacket)</w:t>
            </w:r>
          </w:p>
          <w:p w14:paraId="1C982035" w14:textId="77777777" w:rsidR="00A61AEA" w:rsidRPr="005D1BAC" w:rsidRDefault="00A61AEA" w:rsidP="00A46772">
            <w:pPr>
              <w:pStyle w:val="SourceCode"/>
              <w:rPr>
                <w:lang w:val="id-ID"/>
              </w:rPr>
            </w:pPr>
            <w:r w:rsidRPr="005D1BAC">
              <w:rPr>
                <w:lang w:val="id-ID"/>
              </w:rPr>
              <w:t xml:space="preserve">        {</w:t>
            </w:r>
          </w:p>
          <w:p w14:paraId="1318427C" w14:textId="77777777" w:rsidR="00A61AEA" w:rsidRPr="005D1BAC" w:rsidRDefault="00A61AEA" w:rsidP="00A46772">
            <w:pPr>
              <w:pStyle w:val="SourceCode"/>
              <w:rPr>
                <w:lang w:val="id-ID"/>
              </w:rPr>
            </w:pPr>
            <w:r w:rsidRPr="005D1BAC">
              <w:rPr>
                <w:lang w:val="id-ID"/>
              </w:rPr>
              <w:t xml:space="preserve">            return bitrateController.accept(</w:t>
            </w:r>
          </w:p>
          <w:p w14:paraId="24BB4F7D" w14:textId="132751B4" w:rsidR="00A61AEA" w:rsidRPr="005D1BAC" w:rsidRDefault="007A09E6" w:rsidP="00A46772">
            <w:pPr>
              <w:pStyle w:val="SourceCode"/>
              <w:rPr>
                <w:lang w:val="id-ID"/>
              </w:rPr>
            </w:pPr>
            <w:r w:rsidRPr="005D1BAC">
              <w:rPr>
                <w:bCs w:val="0"/>
                <w:lang w:val="id-ID"/>
              </w:rPr>
              <w:t xml:space="preserve">    </w:t>
            </w:r>
            <w:r w:rsidR="00A61AEA" w:rsidRPr="005D1BAC">
              <w:rPr>
                <w:lang w:val="id-ID"/>
              </w:rPr>
              <w:t xml:space="preserve">       </w:t>
            </w:r>
            <w:r w:rsidR="00561B7E" w:rsidRPr="005D1BAC">
              <w:rPr>
                <w:lang w:val="id-ID"/>
              </w:rPr>
              <w:t xml:space="preserve"> </w:t>
            </w:r>
            <w:r w:rsidR="00A61AEA" w:rsidRPr="005D1BAC">
              <w:rPr>
                <w:lang w:val="id-ID"/>
              </w:rPr>
              <w:t>(RtcpSrPacket) packet);</w:t>
            </w:r>
          </w:p>
          <w:p w14:paraId="40E529FA" w14:textId="77777777" w:rsidR="00A61AEA" w:rsidRPr="005D1BAC" w:rsidRDefault="00A61AEA" w:rsidP="00A46772">
            <w:pPr>
              <w:pStyle w:val="SourceCode"/>
              <w:rPr>
                <w:lang w:val="id-ID"/>
              </w:rPr>
            </w:pPr>
            <w:r w:rsidRPr="005D1BAC">
              <w:rPr>
                <w:lang w:val="id-ID"/>
              </w:rPr>
              <w:t xml:space="preserve">        }</w:t>
            </w:r>
          </w:p>
          <w:p w14:paraId="3288452C" w14:textId="77777777" w:rsidR="00A61AEA" w:rsidRPr="005D1BAC" w:rsidRDefault="00A61AEA" w:rsidP="00A46772">
            <w:pPr>
              <w:pStyle w:val="SourceCode"/>
              <w:rPr>
                <w:lang w:val="id-ID"/>
              </w:rPr>
            </w:pPr>
            <w:r w:rsidRPr="005D1BAC">
              <w:rPr>
                <w:lang w:val="id-ID"/>
              </w:rPr>
              <w:t xml:space="preserve">        else if (packet instanceof RtcpFbPliPacket ||</w:t>
            </w:r>
          </w:p>
          <w:p w14:paraId="30D26B4C" w14:textId="559AAA91" w:rsidR="00A61AEA" w:rsidRPr="005D1BAC" w:rsidRDefault="00A61AEA" w:rsidP="00A46772">
            <w:pPr>
              <w:pStyle w:val="SourceCode"/>
              <w:rPr>
                <w:lang w:val="id-ID"/>
              </w:rPr>
            </w:pPr>
            <w:r w:rsidRPr="005D1BAC">
              <w:rPr>
                <w:lang w:val="id-ID"/>
              </w:rPr>
              <w:t xml:space="preserve">    </w:t>
            </w:r>
            <w:r w:rsidR="007A09E6" w:rsidRPr="005D1BAC">
              <w:rPr>
                <w:bCs w:val="0"/>
                <w:lang w:val="id-ID"/>
              </w:rPr>
              <w:t xml:space="preserve">    </w:t>
            </w:r>
            <w:r w:rsidRPr="005D1BAC">
              <w:rPr>
                <w:lang w:val="id-ID"/>
              </w:rPr>
              <w:t xml:space="preserve">    packet instanceof RtcpFbFirPacket)</w:t>
            </w:r>
          </w:p>
          <w:p w14:paraId="136B12F0" w14:textId="77777777" w:rsidR="00A61AEA" w:rsidRPr="005D1BAC" w:rsidRDefault="00A61AEA" w:rsidP="00A46772">
            <w:pPr>
              <w:pStyle w:val="SourceCode"/>
              <w:rPr>
                <w:lang w:val="id-ID"/>
              </w:rPr>
            </w:pPr>
            <w:r w:rsidRPr="005D1BAC">
              <w:rPr>
                <w:lang w:val="id-ID"/>
              </w:rPr>
              <w:t xml:space="preserve">        {</w:t>
            </w:r>
          </w:p>
          <w:p w14:paraId="0DC229E1" w14:textId="77777777" w:rsidR="00A61AEA" w:rsidRPr="005D1BAC" w:rsidRDefault="00A61AEA" w:rsidP="00A46772">
            <w:pPr>
              <w:pStyle w:val="SourceCode"/>
              <w:rPr>
                <w:lang w:val="id-ID"/>
              </w:rPr>
            </w:pPr>
            <w:r w:rsidRPr="005D1BAC">
              <w:rPr>
                <w:lang w:val="id-ID"/>
              </w:rPr>
              <w:t xml:space="preserve">            return true;</w:t>
            </w:r>
          </w:p>
          <w:p w14:paraId="6CCD420D" w14:textId="77777777" w:rsidR="00A61AEA" w:rsidRPr="005D1BAC" w:rsidRDefault="00A61AEA" w:rsidP="00A46772">
            <w:pPr>
              <w:pStyle w:val="SourceCode"/>
              <w:rPr>
                <w:lang w:val="id-ID"/>
              </w:rPr>
            </w:pPr>
            <w:r w:rsidRPr="005D1BAC">
              <w:rPr>
                <w:lang w:val="id-ID"/>
              </w:rPr>
              <w:t xml:space="preserve">        }</w:t>
            </w:r>
          </w:p>
          <w:p w14:paraId="196BD819" w14:textId="77777777" w:rsidR="00A61AEA" w:rsidRPr="005D1BAC" w:rsidRDefault="00A61AEA" w:rsidP="00A46772">
            <w:pPr>
              <w:pStyle w:val="SourceCode"/>
              <w:rPr>
                <w:lang w:val="id-ID"/>
              </w:rPr>
            </w:pPr>
            <w:r w:rsidRPr="005D1BAC">
              <w:rPr>
                <w:lang w:val="id-ID"/>
              </w:rPr>
              <w:t xml:space="preserve">        else</w:t>
            </w:r>
          </w:p>
          <w:p w14:paraId="594DF5CC" w14:textId="77777777" w:rsidR="00A61AEA" w:rsidRPr="005D1BAC" w:rsidRDefault="00A61AEA" w:rsidP="00A46772">
            <w:pPr>
              <w:pStyle w:val="SourceCode"/>
              <w:rPr>
                <w:lang w:val="id-ID"/>
              </w:rPr>
            </w:pPr>
            <w:r w:rsidRPr="005D1BAC">
              <w:rPr>
                <w:lang w:val="id-ID"/>
              </w:rPr>
              <w:t xml:space="preserve">        {</w:t>
            </w:r>
          </w:p>
          <w:p w14:paraId="1EDB6E39" w14:textId="57DE3614" w:rsidR="00A61AEA" w:rsidRPr="005D1BAC" w:rsidRDefault="00A61AEA" w:rsidP="00A46772">
            <w:pPr>
              <w:pStyle w:val="SourceCode"/>
              <w:rPr>
                <w:lang w:val="id-ID"/>
              </w:rPr>
            </w:pPr>
            <w:r w:rsidRPr="005D1BAC">
              <w:rPr>
                <w:lang w:val="id-ID"/>
              </w:rPr>
              <w:t xml:space="preserve">            logger.warn("Ignoring a rtcp packet of</w:t>
            </w:r>
          </w:p>
          <w:p w14:paraId="632055C0" w14:textId="77777777" w:rsidR="00A61AEA" w:rsidRPr="005D1BAC" w:rsidRDefault="00A61AEA" w:rsidP="00A46772">
            <w:pPr>
              <w:pStyle w:val="SourceCode"/>
              <w:rPr>
                <w:lang w:val="id-ID"/>
              </w:rPr>
            </w:pPr>
            <w:r w:rsidRPr="005D1BAC">
              <w:rPr>
                <w:lang w:val="id-ID"/>
              </w:rPr>
              <w:t xml:space="preserve">            type" + packet.getClass().getSimpleName());</w:t>
            </w:r>
          </w:p>
          <w:p w14:paraId="6A8686CE" w14:textId="77777777" w:rsidR="00A61AEA" w:rsidRPr="005D1BAC" w:rsidRDefault="00A61AEA" w:rsidP="00A46772">
            <w:pPr>
              <w:pStyle w:val="SourceCode"/>
              <w:rPr>
                <w:lang w:val="id-ID"/>
              </w:rPr>
            </w:pPr>
            <w:r w:rsidRPr="005D1BAC">
              <w:rPr>
                <w:lang w:val="id-ID"/>
              </w:rPr>
              <w:t xml:space="preserve">            return false;</w:t>
            </w:r>
          </w:p>
          <w:p w14:paraId="45EE87CB" w14:textId="77777777" w:rsidR="00A61AEA" w:rsidRPr="005D1BAC" w:rsidRDefault="00A61AEA" w:rsidP="00A46772">
            <w:pPr>
              <w:pStyle w:val="SourceCode"/>
              <w:rPr>
                <w:lang w:val="id-ID"/>
              </w:rPr>
            </w:pPr>
            <w:r w:rsidRPr="005D1BAC">
              <w:rPr>
                <w:lang w:val="id-ID"/>
              </w:rPr>
              <w:t xml:space="preserve">        }</w:t>
            </w:r>
          </w:p>
          <w:p w14:paraId="2176B762" w14:textId="466A9747" w:rsidR="00A61AEA" w:rsidRPr="005D1BAC" w:rsidRDefault="00A61AEA" w:rsidP="00A46772">
            <w:pPr>
              <w:pStyle w:val="SourceCode"/>
              <w:rPr>
                <w:lang w:val="id-ID"/>
              </w:rPr>
            </w:pPr>
            <w:r w:rsidRPr="005D1BAC">
              <w:rPr>
                <w:lang w:val="id-ID"/>
              </w:rPr>
              <w:t xml:space="preserve">    }</w:t>
            </w:r>
          </w:p>
          <w:p w14:paraId="6265DEAD" w14:textId="77777777" w:rsidR="00A61AEA" w:rsidRPr="005D1BAC" w:rsidRDefault="00A61AEA" w:rsidP="00A46772">
            <w:pPr>
              <w:pStyle w:val="SourceCode"/>
              <w:rPr>
                <w:lang w:val="id-ID"/>
              </w:rPr>
            </w:pPr>
            <w:r w:rsidRPr="005D1BAC">
              <w:rPr>
                <w:lang w:val="id-ID"/>
              </w:rPr>
              <w:t xml:space="preserve">    logger.warn("Ignoring an unknown packet type:" +</w:t>
            </w:r>
          </w:p>
          <w:p w14:paraId="791C75E6" w14:textId="77777777" w:rsidR="00A61AEA" w:rsidRPr="005D1BAC" w:rsidRDefault="00A61AEA" w:rsidP="00A46772">
            <w:pPr>
              <w:pStyle w:val="SourceCode"/>
              <w:rPr>
                <w:lang w:val="id-ID"/>
              </w:rPr>
            </w:pPr>
            <w:r w:rsidRPr="005D1BAC">
              <w:rPr>
                <w:lang w:val="id-ID"/>
              </w:rPr>
              <w:t xml:space="preserve">    packet.getClass().getSimpleName());</w:t>
            </w:r>
          </w:p>
          <w:p w14:paraId="53E3FDB4" w14:textId="77777777" w:rsidR="00A61AEA" w:rsidRPr="005D1BAC" w:rsidRDefault="00A61AEA" w:rsidP="00A46772">
            <w:pPr>
              <w:pStyle w:val="SourceCode"/>
              <w:rPr>
                <w:lang w:val="id-ID"/>
              </w:rPr>
            </w:pPr>
            <w:r w:rsidRPr="005D1BAC">
              <w:rPr>
                <w:lang w:val="id-ID"/>
              </w:rPr>
              <w:t xml:space="preserve">    </w:t>
            </w:r>
          </w:p>
          <w:p w14:paraId="6C88B3AF" w14:textId="77777777" w:rsidR="00A61AEA" w:rsidRPr="005D1BAC" w:rsidRDefault="00A61AEA" w:rsidP="00A46772">
            <w:pPr>
              <w:pStyle w:val="SourceCode"/>
              <w:rPr>
                <w:lang w:val="id-ID"/>
              </w:rPr>
            </w:pPr>
            <w:r w:rsidRPr="005D1BAC">
              <w:rPr>
                <w:lang w:val="id-ID"/>
              </w:rPr>
              <w:t xml:space="preserve">    return false;</w:t>
            </w:r>
          </w:p>
          <w:p w14:paraId="536243D9" w14:textId="77777777" w:rsidR="00A61AEA" w:rsidRPr="005D1BAC" w:rsidRDefault="00A61AEA" w:rsidP="00A46772">
            <w:pPr>
              <w:pStyle w:val="SourceCode"/>
              <w:rPr>
                <w:rFonts w:cs="Times New Roman"/>
                <w:lang w:val="id-ID"/>
              </w:rPr>
            </w:pPr>
            <w:r w:rsidRPr="005D1BAC">
              <w:rPr>
                <w:lang w:val="id-ID"/>
              </w:rPr>
              <w:t>}</w:t>
            </w:r>
          </w:p>
        </w:tc>
      </w:tr>
    </w:tbl>
    <w:p w14:paraId="388C49A3" w14:textId="77777777" w:rsidR="00A61AEA" w:rsidRPr="005D1BAC" w:rsidRDefault="00A61AEA" w:rsidP="00A61AEA">
      <w:pPr>
        <w:pStyle w:val="Heading3"/>
      </w:pPr>
      <w:bookmarkStart w:id="164" w:name="_Toc60131897"/>
      <w:bookmarkStart w:id="165" w:name="_Toc64571784"/>
      <w:r w:rsidRPr="005D1BAC">
        <w:lastRenderedPageBreak/>
        <w:t>Media Komunikasi Berbasis XMPP dengan Kostumisasi</w:t>
      </w:r>
      <w:bookmarkEnd w:id="164"/>
      <w:bookmarkEnd w:id="165"/>
    </w:p>
    <w:p w14:paraId="78F1CFF2" w14:textId="77777777" w:rsidR="00A61AEA" w:rsidRPr="005D1BAC" w:rsidRDefault="00A61AEA" w:rsidP="00A61AEA">
      <w:r w:rsidRPr="005D1BAC">
        <w:t xml:space="preserve">Analisis metode komunikasi pada Jitsi dengan menggunakan media berbasis XMPP (IQ stanza) yang dikostumisasi dibagi menjadi dua sesi, yaitu analisis Jitsi Meet dan analisis </w:t>
      </w:r>
      <w:r w:rsidRPr="005D1BAC">
        <w:rPr>
          <w:i/>
          <w:iCs/>
        </w:rPr>
        <w:t>library</w:t>
      </w:r>
      <w:r w:rsidRPr="005D1BAC">
        <w:t xml:space="preserve"> API Jitsi Meet (lib-jitsi-meet).</w:t>
      </w:r>
    </w:p>
    <w:p w14:paraId="6FC38008" w14:textId="77777777" w:rsidR="00A61AEA" w:rsidRPr="005D1BAC" w:rsidRDefault="00A61AEA" w:rsidP="001D69FD">
      <w:pPr>
        <w:rPr>
          <w:sz w:val="32"/>
          <w:szCs w:val="28"/>
        </w:rPr>
      </w:pPr>
      <w:r w:rsidRPr="005D1BAC">
        <w:t xml:space="preserve">Pada komponen Jitsi Meet, dilakukan analisis terhadap </w:t>
      </w:r>
      <w:r w:rsidRPr="005D1BAC">
        <w:rPr>
          <w:rFonts w:cs="Times New Roman"/>
          <w:szCs w:val="24"/>
        </w:rPr>
        <w:t>modul Prosody, yaitu media komunikasi untuk Jitsi Meet yang dibuat dalam bahasa pemrograman Lua. Dari hasil penelusuran yang dilakukan, ditemukan sebuah fungsi yang bertujuan untuk pembuatan IQ stanza pada modul Prosody. Fungsi tersebut diuraikan pada Tabel IV.4.</w:t>
      </w:r>
    </w:p>
    <w:p w14:paraId="3A139C55" w14:textId="4B76566D" w:rsidR="00A61AEA" w:rsidRPr="005D1BAC" w:rsidRDefault="00A61AEA" w:rsidP="001D69FD">
      <w:pPr>
        <w:pStyle w:val="CaptionTabel"/>
        <w:rPr>
          <w:lang w:val="id-ID"/>
        </w:rPr>
      </w:pPr>
      <w:bookmarkStart w:id="166" w:name="_Toc60222175"/>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4</w:t>
      </w:r>
      <w:r w:rsidR="00607FE6" w:rsidRPr="005D1BAC">
        <w:rPr>
          <w:lang w:val="id-ID"/>
        </w:rPr>
        <w:fldChar w:fldCharType="end"/>
      </w:r>
      <w:r w:rsidRPr="005D1BAC">
        <w:rPr>
          <w:lang w:val="id-ID"/>
        </w:rPr>
        <w:t xml:space="preserve">. Fungsi </w:t>
      </w:r>
      <w:r w:rsidRPr="005D1BAC">
        <w:rPr>
          <w:rStyle w:val="SourceCodeChar"/>
          <w:rFonts w:eastAsia="SimSun"/>
          <w:lang w:val="id-ID"/>
        </w:rPr>
        <w:t>sendIq()</w:t>
      </w:r>
      <w:bookmarkEnd w:id="166"/>
    </w:p>
    <w:tbl>
      <w:tblPr>
        <w:tblStyle w:val="TableGrid"/>
        <w:tblW w:w="7937" w:type="dxa"/>
        <w:tblLook w:val="04A0" w:firstRow="1" w:lastRow="0" w:firstColumn="1" w:lastColumn="0" w:noHBand="0" w:noVBand="1"/>
      </w:tblPr>
      <w:tblGrid>
        <w:gridCol w:w="1134"/>
        <w:gridCol w:w="6803"/>
      </w:tblGrid>
      <w:tr w:rsidR="00A61AEA" w:rsidRPr="005D1BAC" w14:paraId="5038C765" w14:textId="77777777" w:rsidTr="00A46772">
        <w:tc>
          <w:tcPr>
            <w:tcW w:w="1134" w:type="dxa"/>
          </w:tcPr>
          <w:p w14:paraId="1D61323C" w14:textId="77777777" w:rsidR="00A61AEA" w:rsidRPr="005D1BAC" w:rsidRDefault="00A61AEA"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34D0FAF8" w14:textId="77777777" w:rsidR="00A61AEA" w:rsidRPr="005D1BAC" w:rsidRDefault="00A61AEA" w:rsidP="00A46772">
            <w:pPr>
              <w:spacing w:after="0" w:line="240" w:lineRule="auto"/>
              <w:rPr>
                <w:lang w:val="id-ID"/>
              </w:rPr>
            </w:pPr>
            <w:r w:rsidRPr="005D1BAC">
              <w:rPr>
                <w:sz w:val="20"/>
                <w:szCs w:val="18"/>
                <w:lang w:val="id-ID"/>
              </w:rPr>
              <w:t>resources/prosody-plugins/mod_jibri_queue_component.lua</w:t>
            </w:r>
          </w:p>
        </w:tc>
      </w:tr>
      <w:tr w:rsidR="00A61AEA" w:rsidRPr="005D1BAC" w14:paraId="0131FF45" w14:textId="77777777" w:rsidTr="00A46772">
        <w:tc>
          <w:tcPr>
            <w:tcW w:w="1134" w:type="dxa"/>
          </w:tcPr>
          <w:p w14:paraId="2D465C96" w14:textId="77777777" w:rsidR="00A61AEA" w:rsidRPr="005D1BAC" w:rsidRDefault="00A61AEA"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7F5AB9BC" w14:textId="77777777" w:rsidR="00A61AEA" w:rsidRPr="005D1BAC" w:rsidRDefault="00A61AEA" w:rsidP="00A46772">
            <w:pPr>
              <w:pStyle w:val="SourceCode"/>
              <w:rPr>
                <w:lang w:val="id-ID"/>
              </w:rPr>
            </w:pPr>
            <w:r w:rsidRPr="005D1BAC">
              <w:rPr>
                <w:lang w:val="id-ID"/>
              </w:rPr>
              <w:t>local function sendIq(participant,action,requestId,time,position,token)</w:t>
            </w:r>
          </w:p>
          <w:p w14:paraId="569459EE" w14:textId="77777777" w:rsidR="00A61AEA" w:rsidRPr="005D1BAC" w:rsidRDefault="00A61AEA" w:rsidP="00A46772">
            <w:pPr>
              <w:pStyle w:val="SourceCode"/>
              <w:rPr>
                <w:lang w:val="id-ID"/>
              </w:rPr>
            </w:pPr>
            <w:r w:rsidRPr="005D1BAC">
              <w:rPr>
                <w:lang w:val="id-ID"/>
              </w:rPr>
              <w:t xml:space="preserve">    local iqId = uuid_gen();</w:t>
            </w:r>
          </w:p>
          <w:p w14:paraId="144AEA63" w14:textId="77777777" w:rsidR="00A61AEA" w:rsidRPr="005D1BAC" w:rsidRDefault="00A61AEA" w:rsidP="00A46772">
            <w:pPr>
              <w:pStyle w:val="SourceCode"/>
              <w:rPr>
                <w:lang w:val="id-ID"/>
              </w:rPr>
            </w:pPr>
            <w:r w:rsidRPr="005D1BAC">
              <w:rPr>
                <w:lang w:val="id-ID"/>
              </w:rPr>
              <w:t xml:space="preserve">    local from = module:get_host();</w:t>
            </w:r>
          </w:p>
          <w:p w14:paraId="1E8A620E" w14:textId="77777777" w:rsidR="00561B7E" w:rsidRPr="005D1BAC" w:rsidRDefault="00A61AEA" w:rsidP="00A46772">
            <w:pPr>
              <w:pStyle w:val="SourceCode"/>
              <w:rPr>
                <w:lang w:val="id-ID"/>
              </w:rPr>
            </w:pPr>
            <w:r w:rsidRPr="005D1BAC">
              <w:rPr>
                <w:lang w:val="id-ID"/>
              </w:rPr>
              <w:t xml:space="preserve">    local outStanza = st.iq({type = 'set', from = from,</w:t>
            </w:r>
          </w:p>
          <w:p w14:paraId="190E9329" w14:textId="646F8F20" w:rsidR="00A61AEA" w:rsidRPr="005D1BAC" w:rsidRDefault="00561B7E" w:rsidP="00A46772">
            <w:pPr>
              <w:pStyle w:val="SourceCode"/>
              <w:rPr>
                <w:lang w:val="id-ID"/>
              </w:rPr>
            </w:pPr>
            <w:r w:rsidRPr="005D1BAC">
              <w:rPr>
                <w:bCs w:val="0"/>
                <w:lang w:val="id-ID"/>
              </w:rPr>
              <w:t xml:space="preserve">    </w:t>
            </w:r>
            <w:r w:rsidR="00A61AEA" w:rsidRPr="005D1BAC">
              <w:rPr>
                <w:lang w:val="id-ID"/>
              </w:rPr>
              <w:t xml:space="preserve">to = participant, id = iqId}):tag("jibri-queue", </w:t>
            </w:r>
          </w:p>
          <w:p w14:paraId="5F305267" w14:textId="42F21FC3" w:rsidR="00A61AEA" w:rsidRPr="005D1BAC" w:rsidRDefault="00561B7E" w:rsidP="00A46772">
            <w:pPr>
              <w:pStyle w:val="SourceCode"/>
              <w:rPr>
                <w:lang w:val="id-ID"/>
              </w:rPr>
            </w:pPr>
            <w:r w:rsidRPr="005D1BAC">
              <w:rPr>
                <w:bCs w:val="0"/>
                <w:lang w:val="id-ID"/>
              </w:rPr>
              <w:t xml:space="preserve">    </w:t>
            </w:r>
            <w:r w:rsidR="00A61AEA" w:rsidRPr="005D1BAC">
              <w:rPr>
                <w:lang w:val="id-ID"/>
              </w:rPr>
              <w:t>{ xmlns = 'http://jitsi.org/protocol/jibri-</w:t>
            </w:r>
          </w:p>
          <w:p w14:paraId="5BD61055" w14:textId="31E76306" w:rsidR="00A61AEA" w:rsidRPr="005D1BAC" w:rsidRDefault="00A61AEA" w:rsidP="00A46772">
            <w:pPr>
              <w:pStyle w:val="SourceCode"/>
              <w:rPr>
                <w:lang w:val="id-ID"/>
              </w:rPr>
            </w:pPr>
            <w:r w:rsidRPr="005D1BAC">
              <w:rPr>
                <w:lang w:val="id-ID"/>
              </w:rPr>
              <w:t xml:space="preserve">    queue', requestId = requestId, action = action});</w:t>
            </w:r>
          </w:p>
          <w:p w14:paraId="3E3D81B1" w14:textId="77777777" w:rsidR="00A61AEA" w:rsidRPr="005D1BAC" w:rsidRDefault="00A61AEA" w:rsidP="00A46772">
            <w:pPr>
              <w:pStyle w:val="SourceCode"/>
              <w:rPr>
                <w:lang w:val="id-ID"/>
              </w:rPr>
            </w:pPr>
          </w:p>
          <w:p w14:paraId="58A543F5" w14:textId="77777777" w:rsidR="00A61AEA" w:rsidRPr="005D1BAC" w:rsidRDefault="00A61AEA" w:rsidP="00A46772">
            <w:pPr>
              <w:pStyle w:val="SourceCode"/>
              <w:rPr>
                <w:lang w:val="id-ID"/>
              </w:rPr>
            </w:pPr>
            <w:r w:rsidRPr="005D1BAC">
              <w:rPr>
                <w:lang w:val="id-ID"/>
              </w:rPr>
              <w:t xml:space="preserve">    if token then</w:t>
            </w:r>
          </w:p>
          <w:p w14:paraId="572CF3FB" w14:textId="77777777" w:rsidR="00A61AEA" w:rsidRPr="005D1BAC" w:rsidRDefault="00A61AEA" w:rsidP="00A46772">
            <w:pPr>
              <w:pStyle w:val="SourceCode"/>
              <w:rPr>
                <w:lang w:val="id-ID"/>
              </w:rPr>
            </w:pPr>
            <w:r w:rsidRPr="005D1BAC">
              <w:rPr>
                <w:lang w:val="id-ID"/>
              </w:rPr>
              <w:t xml:space="preserve">        outStanza:tag("token"):text(token):up()</w:t>
            </w:r>
          </w:p>
          <w:p w14:paraId="7298C630" w14:textId="77777777" w:rsidR="00A61AEA" w:rsidRPr="005D1BAC" w:rsidRDefault="00A61AEA" w:rsidP="00A46772">
            <w:pPr>
              <w:pStyle w:val="SourceCode"/>
              <w:rPr>
                <w:lang w:val="id-ID"/>
              </w:rPr>
            </w:pPr>
            <w:r w:rsidRPr="005D1BAC">
              <w:rPr>
                <w:lang w:val="id-ID"/>
              </w:rPr>
              <w:t xml:space="preserve">    end</w:t>
            </w:r>
          </w:p>
          <w:p w14:paraId="69F80FC1" w14:textId="77777777" w:rsidR="00A61AEA" w:rsidRPr="005D1BAC" w:rsidRDefault="00A61AEA" w:rsidP="00A46772">
            <w:pPr>
              <w:pStyle w:val="SourceCode"/>
              <w:rPr>
                <w:lang w:val="id-ID"/>
              </w:rPr>
            </w:pPr>
            <w:r w:rsidRPr="005D1BAC">
              <w:rPr>
                <w:lang w:val="id-ID"/>
              </w:rPr>
              <w:t xml:space="preserve">    if time then</w:t>
            </w:r>
          </w:p>
          <w:p w14:paraId="6C8143BD" w14:textId="77777777" w:rsidR="00A61AEA" w:rsidRPr="005D1BAC" w:rsidRDefault="00A61AEA" w:rsidP="00BF3EF3">
            <w:pPr>
              <w:pStyle w:val="SourceCode"/>
              <w:rPr>
                <w:lang w:val="id-ID"/>
              </w:rPr>
            </w:pPr>
            <w:r w:rsidRPr="005D1BAC">
              <w:rPr>
                <w:lang w:val="id-ID"/>
              </w:rPr>
              <w:t xml:space="preserve">        outStanza:tag("time"):text(tostring(time)):</w:t>
            </w:r>
          </w:p>
          <w:p w14:paraId="3610A7B1" w14:textId="77777777" w:rsidR="00A61AEA" w:rsidRPr="005D1BAC" w:rsidRDefault="00A61AEA" w:rsidP="00A46772">
            <w:pPr>
              <w:pStyle w:val="SourceCode"/>
              <w:rPr>
                <w:lang w:val="id-ID"/>
              </w:rPr>
            </w:pPr>
            <w:r w:rsidRPr="005D1BAC">
              <w:rPr>
                <w:lang w:val="id-ID"/>
              </w:rPr>
              <w:t xml:space="preserve">        up()</w:t>
            </w:r>
          </w:p>
          <w:p w14:paraId="37FDF8DC" w14:textId="77777777" w:rsidR="00A61AEA" w:rsidRPr="005D1BAC" w:rsidRDefault="00A61AEA" w:rsidP="00A46772">
            <w:pPr>
              <w:pStyle w:val="SourceCode"/>
              <w:rPr>
                <w:lang w:val="id-ID"/>
              </w:rPr>
            </w:pPr>
            <w:r w:rsidRPr="005D1BAC">
              <w:rPr>
                <w:lang w:val="id-ID"/>
              </w:rPr>
              <w:t xml:space="preserve">    end</w:t>
            </w:r>
          </w:p>
          <w:p w14:paraId="2540D54F" w14:textId="77777777" w:rsidR="00A61AEA" w:rsidRPr="005D1BAC" w:rsidRDefault="00A61AEA" w:rsidP="00A46772">
            <w:pPr>
              <w:pStyle w:val="SourceCode"/>
              <w:rPr>
                <w:lang w:val="id-ID"/>
              </w:rPr>
            </w:pPr>
            <w:r w:rsidRPr="005D1BAC">
              <w:rPr>
                <w:lang w:val="id-ID"/>
              </w:rPr>
              <w:t xml:space="preserve">    if position then</w:t>
            </w:r>
          </w:p>
          <w:p w14:paraId="4343F2D1" w14:textId="77777777" w:rsidR="00A61AEA" w:rsidRPr="005D1BAC" w:rsidRDefault="00A61AEA" w:rsidP="00A46772">
            <w:pPr>
              <w:pStyle w:val="SourceCode"/>
              <w:rPr>
                <w:lang w:val="id-ID"/>
              </w:rPr>
            </w:pPr>
            <w:r w:rsidRPr="005D1BAC">
              <w:rPr>
                <w:lang w:val="id-ID"/>
              </w:rPr>
              <w:t xml:space="preserve">        outStanza:tag("position"):text(tostring(</w:t>
            </w:r>
          </w:p>
          <w:p w14:paraId="20C721D5" w14:textId="77777777" w:rsidR="00A61AEA" w:rsidRPr="005D1BAC" w:rsidRDefault="00A61AEA" w:rsidP="00A46772">
            <w:pPr>
              <w:pStyle w:val="SourceCode"/>
              <w:rPr>
                <w:lang w:val="id-ID"/>
              </w:rPr>
            </w:pPr>
            <w:r w:rsidRPr="005D1BAC">
              <w:rPr>
                <w:lang w:val="id-ID"/>
              </w:rPr>
              <w:t xml:space="preserve">        position)):up()</w:t>
            </w:r>
          </w:p>
          <w:p w14:paraId="12699D0E" w14:textId="77777777" w:rsidR="00A61AEA" w:rsidRPr="005D1BAC" w:rsidRDefault="00A61AEA" w:rsidP="00A46772">
            <w:pPr>
              <w:pStyle w:val="SourceCode"/>
              <w:rPr>
                <w:lang w:val="id-ID"/>
              </w:rPr>
            </w:pPr>
            <w:r w:rsidRPr="005D1BAC">
              <w:rPr>
                <w:lang w:val="id-ID"/>
              </w:rPr>
              <w:t xml:space="preserve">    end</w:t>
            </w:r>
          </w:p>
          <w:p w14:paraId="78BAF028" w14:textId="77777777" w:rsidR="00A61AEA" w:rsidRPr="005D1BAC" w:rsidRDefault="00A61AEA" w:rsidP="00A46772">
            <w:pPr>
              <w:pStyle w:val="SourceCode"/>
              <w:rPr>
                <w:lang w:val="id-ID"/>
              </w:rPr>
            </w:pPr>
          </w:p>
          <w:p w14:paraId="369C3913" w14:textId="77777777" w:rsidR="00A61AEA" w:rsidRPr="005D1BAC" w:rsidRDefault="00A61AEA" w:rsidP="00A46772">
            <w:pPr>
              <w:pStyle w:val="SourceCode"/>
              <w:rPr>
                <w:lang w:val="id-ID"/>
              </w:rPr>
            </w:pPr>
            <w:r w:rsidRPr="005D1BAC">
              <w:rPr>
                <w:lang w:val="id-ID"/>
              </w:rPr>
              <w:t xml:space="preserve">    module:send(outStanza);</w:t>
            </w:r>
          </w:p>
          <w:p w14:paraId="22466233" w14:textId="77777777" w:rsidR="00A61AEA" w:rsidRPr="005D1BAC" w:rsidRDefault="00A61AEA" w:rsidP="00A46772">
            <w:pPr>
              <w:pStyle w:val="SourceCode"/>
              <w:rPr>
                <w:rFonts w:cs="Times New Roman"/>
                <w:lang w:val="id-ID"/>
              </w:rPr>
            </w:pPr>
            <w:r w:rsidRPr="005D1BAC">
              <w:rPr>
                <w:lang w:val="id-ID"/>
              </w:rPr>
              <w:t>end</w:t>
            </w:r>
          </w:p>
        </w:tc>
      </w:tr>
    </w:tbl>
    <w:p w14:paraId="761AAB24" w14:textId="77777777" w:rsidR="00A61AEA" w:rsidRPr="005D1BAC" w:rsidRDefault="00A61AEA" w:rsidP="00A61AEA">
      <w:pPr>
        <w:spacing w:before="480"/>
      </w:pPr>
      <w:r w:rsidRPr="005D1BAC">
        <w:rPr>
          <w:rFonts w:cs="Times New Roman"/>
          <w:szCs w:val="24"/>
        </w:rPr>
        <w:t xml:space="preserve">Fungsi pembuatan IQ stanza pada awalnya akan dibuat dengan mencontoh pada fungsi </w:t>
      </w:r>
      <w:r w:rsidRPr="005D1BAC">
        <w:rPr>
          <w:rStyle w:val="SourceCodeChar"/>
          <w:rFonts w:eastAsia="SimSun"/>
          <w:lang w:val="id-ID"/>
        </w:rPr>
        <w:t>sendIq()</w:t>
      </w:r>
      <w:r w:rsidRPr="005D1BAC">
        <w:rPr>
          <w:rFonts w:cs="Times New Roman"/>
          <w:szCs w:val="24"/>
        </w:rPr>
        <w:t>, namun, a</w:t>
      </w:r>
      <w:r w:rsidRPr="005D1BAC">
        <w:t>nalisis</w:t>
      </w:r>
      <w:r w:rsidRPr="005D1BAC">
        <w:rPr>
          <w:rFonts w:cs="Times New Roman"/>
          <w:szCs w:val="24"/>
        </w:rPr>
        <w:t xml:space="preserve"> lebih lanjut modul Prosody menunjukkan bahwa modul Prosody pada Jitsi Meet tidak sesuai dengan kebutuhan tim </w:t>
      </w:r>
      <w:r w:rsidRPr="005D1BAC">
        <w:t xml:space="preserve">untuk mengakses fungsi </w:t>
      </w:r>
      <w:r w:rsidRPr="005D1BAC">
        <w:rPr>
          <w:i/>
          <w:iCs/>
        </w:rPr>
        <w:t>paging</w:t>
      </w:r>
      <w:r w:rsidRPr="005D1BAC">
        <w:t xml:space="preserve"> di JVB dari </w:t>
      </w:r>
      <w:r w:rsidRPr="005D1BAC">
        <w:rPr>
          <w:i/>
          <w:iCs/>
        </w:rPr>
        <w:t>web frontend</w:t>
      </w:r>
      <w:r w:rsidRPr="005D1BAC">
        <w:t xml:space="preserve"> Jitsi Meet.</w:t>
      </w:r>
    </w:p>
    <w:p w14:paraId="7824834E" w14:textId="77777777" w:rsidR="00A61AEA" w:rsidRPr="005D1BAC" w:rsidRDefault="00A61AEA" w:rsidP="00A61AEA">
      <w:pPr>
        <w:spacing w:before="480"/>
        <w:rPr>
          <w:rFonts w:cs="Times New Roman"/>
          <w:szCs w:val="24"/>
        </w:rPr>
      </w:pPr>
      <w:r w:rsidRPr="005D1BAC">
        <w:lastRenderedPageBreak/>
        <w:t xml:space="preserve">Ditemukan petunjuk yang mengarah pada </w:t>
      </w:r>
      <w:r w:rsidRPr="005D1BAC">
        <w:rPr>
          <w:rFonts w:cs="Times New Roman"/>
          <w:i/>
          <w:iCs/>
          <w:szCs w:val="24"/>
        </w:rPr>
        <w:t>library</w:t>
      </w:r>
      <w:r w:rsidRPr="005D1BAC">
        <w:rPr>
          <w:rFonts w:cs="Times New Roman"/>
          <w:szCs w:val="24"/>
        </w:rPr>
        <w:t xml:space="preserve"> API Jitsi Meet (lib-jitsi-meet) sehingga proses analisis dialihkan ke </w:t>
      </w:r>
      <w:r w:rsidRPr="005D1BAC">
        <w:rPr>
          <w:rFonts w:cs="Times New Roman"/>
          <w:i/>
          <w:iCs/>
          <w:szCs w:val="24"/>
        </w:rPr>
        <w:t>library</w:t>
      </w:r>
      <w:r w:rsidRPr="005D1BAC">
        <w:rPr>
          <w:rFonts w:cs="Times New Roman"/>
          <w:szCs w:val="24"/>
        </w:rPr>
        <w:t xml:space="preserve"> tersebut.</w:t>
      </w:r>
    </w:p>
    <w:p w14:paraId="2BCE3D0D" w14:textId="77777777" w:rsidR="00A61AEA" w:rsidRPr="005D1BAC" w:rsidRDefault="00A61AEA" w:rsidP="00A61AEA">
      <w:pPr>
        <w:spacing w:after="0"/>
        <w:rPr>
          <w:rFonts w:cs="Times New Roman"/>
          <w:szCs w:val="24"/>
        </w:rPr>
      </w:pPr>
      <w:r w:rsidRPr="005D1BAC">
        <w:rPr>
          <w:rFonts w:cs="Times New Roman"/>
          <w:szCs w:val="24"/>
        </w:rPr>
        <w:t xml:space="preserve">Hasil penelusuran di lib-jitsi-meet mengarahkan pada beberapa fungsi pembuatan dan pengiriman IQ stanza. Pembuatan IQ stanza di </w:t>
      </w:r>
      <w:r w:rsidRPr="005D1BAC">
        <w:rPr>
          <w:rFonts w:cs="Times New Roman"/>
          <w:i/>
          <w:iCs/>
          <w:szCs w:val="24"/>
        </w:rPr>
        <w:t>library</w:t>
      </w:r>
      <w:r w:rsidRPr="005D1BAC">
        <w:rPr>
          <w:rFonts w:cs="Times New Roman"/>
          <w:szCs w:val="24"/>
        </w:rPr>
        <w:t xml:space="preserve"> ini dengan menggunakan Strophe.js, </w:t>
      </w:r>
      <w:r w:rsidRPr="005D1BAC">
        <w:rPr>
          <w:rFonts w:cs="Times New Roman"/>
          <w:i/>
          <w:iCs/>
          <w:szCs w:val="24"/>
        </w:rPr>
        <w:t xml:space="preserve">library </w:t>
      </w:r>
      <w:r w:rsidRPr="005D1BAC">
        <w:rPr>
          <w:rFonts w:cs="Times New Roman"/>
          <w:szCs w:val="24"/>
        </w:rPr>
        <w:t xml:space="preserve">XMPP untuk JavaScript. Adapun, konsep fungsi pembuatan IQ stanza yang sebelumnya akan dibuat mencontoh pada fungsi </w:t>
      </w:r>
      <w:r w:rsidRPr="005D1BAC">
        <w:t>yang diuraikan pada Tabel IV.5.</w:t>
      </w:r>
    </w:p>
    <w:p w14:paraId="2208DCFD" w14:textId="601BA867" w:rsidR="00A61AEA" w:rsidRPr="005D1BAC" w:rsidRDefault="00A61AEA" w:rsidP="001D69FD">
      <w:pPr>
        <w:pStyle w:val="CaptionTabel"/>
        <w:rPr>
          <w:lang w:val="id-ID"/>
        </w:rPr>
      </w:pPr>
      <w:bookmarkStart w:id="167" w:name="_Toc60222176"/>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5</w:t>
      </w:r>
      <w:r w:rsidR="00607FE6" w:rsidRPr="005D1BAC">
        <w:rPr>
          <w:lang w:val="id-ID"/>
        </w:rPr>
        <w:fldChar w:fldCharType="end"/>
      </w:r>
      <w:r w:rsidRPr="005D1BAC">
        <w:rPr>
          <w:lang w:val="id-ID"/>
        </w:rPr>
        <w:t xml:space="preserve">. Fungsi </w:t>
      </w:r>
      <w:r w:rsidRPr="005D1BAC">
        <w:rPr>
          <w:rStyle w:val="SourceCodeChar"/>
          <w:rFonts w:eastAsia="SimSun"/>
          <w:lang w:val="id-ID"/>
        </w:rPr>
        <w:t>createNonAnonymousRoom()</w:t>
      </w:r>
      <w:bookmarkEnd w:id="167"/>
    </w:p>
    <w:tbl>
      <w:tblPr>
        <w:tblStyle w:val="TableGrid"/>
        <w:tblW w:w="7937" w:type="dxa"/>
        <w:tblLook w:val="04A0" w:firstRow="1" w:lastRow="0" w:firstColumn="1" w:lastColumn="0" w:noHBand="0" w:noVBand="1"/>
      </w:tblPr>
      <w:tblGrid>
        <w:gridCol w:w="1134"/>
        <w:gridCol w:w="6803"/>
      </w:tblGrid>
      <w:tr w:rsidR="00A61AEA" w:rsidRPr="005D1BAC" w14:paraId="6C1BC4E7" w14:textId="77777777" w:rsidTr="00A46772">
        <w:tc>
          <w:tcPr>
            <w:tcW w:w="1134" w:type="dxa"/>
          </w:tcPr>
          <w:p w14:paraId="49129167" w14:textId="77777777" w:rsidR="00A61AEA" w:rsidRPr="005D1BAC" w:rsidRDefault="00A61AEA"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6860FECC" w14:textId="77777777" w:rsidR="00A61AEA" w:rsidRPr="005D1BAC" w:rsidRDefault="00A61AEA" w:rsidP="00A46772">
            <w:pPr>
              <w:spacing w:after="0" w:line="240" w:lineRule="auto"/>
              <w:rPr>
                <w:lang w:val="id-ID"/>
              </w:rPr>
            </w:pPr>
            <w:r w:rsidRPr="005D1BAC">
              <w:rPr>
                <w:sz w:val="20"/>
                <w:szCs w:val="18"/>
                <w:lang w:val="id-ID"/>
              </w:rPr>
              <w:t>modules/xmpp/ChatRoom.js</w:t>
            </w:r>
          </w:p>
        </w:tc>
      </w:tr>
      <w:tr w:rsidR="00A61AEA" w:rsidRPr="005D1BAC" w14:paraId="12342A39" w14:textId="77777777" w:rsidTr="00A46772">
        <w:tc>
          <w:tcPr>
            <w:tcW w:w="1134" w:type="dxa"/>
          </w:tcPr>
          <w:p w14:paraId="005DC83C" w14:textId="77777777" w:rsidR="00A61AEA" w:rsidRPr="005D1BAC" w:rsidRDefault="00A61AEA"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28D75215" w14:textId="77777777" w:rsidR="00A61AEA" w:rsidRPr="005D1BAC" w:rsidRDefault="00A61AEA" w:rsidP="00A46772">
            <w:pPr>
              <w:pStyle w:val="SourceCode"/>
              <w:rPr>
                <w:lang w:val="id-ID"/>
              </w:rPr>
            </w:pPr>
            <w:r w:rsidRPr="005D1BAC">
              <w:rPr>
                <w:lang w:val="id-ID"/>
              </w:rPr>
              <w:t>createNonAnonymousRoom() {</w:t>
            </w:r>
          </w:p>
          <w:p w14:paraId="6774B084" w14:textId="77777777" w:rsidR="00A61AEA" w:rsidRPr="005D1BAC" w:rsidRDefault="00A61AEA" w:rsidP="00A46772">
            <w:pPr>
              <w:pStyle w:val="SourceCode"/>
              <w:rPr>
                <w:lang w:val="id-ID"/>
              </w:rPr>
            </w:pPr>
            <w:r w:rsidRPr="005D1BAC">
              <w:rPr>
                <w:lang w:val="id-ID"/>
              </w:rPr>
              <w:t xml:space="preserve">    if (this.options.disableDiscoInfo) {</w:t>
            </w:r>
          </w:p>
          <w:p w14:paraId="02A4ABB9" w14:textId="77777777" w:rsidR="00A61AEA" w:rsidRPr="005D1BAC" w:rsidRDefault="00A61AEA" w:rsidP="00A46772">
            <w:pPr>
              <w:pStyle w:val="SourceCode"/>
              <w:rPr>
                <w:lang w:val="id-ID"/>
              </w:rPr>
            </w:pPr>
            <w:r w:rsidRPr="005D1BAC">
              <w:rPr>
                <w:lang w:val="id-ID"/>
              </w:rPr>
              <w:t xml:space="preserve">        return;</w:t>
            </w:r>
          </w:p>
          <w:p w14:paraId="025C7DAD" w14:textId="77777777" w:rsidR="00A61AEA" w:rsidRPr="005D1BAC" w:rsidRDefault="00A61AEA" w:rsidP="00A46772">
            <w:pPr>
              <w:pStyle w:val="SourceCode"/>
              <w:rPr>
                <w:lang w:val="id-ID"/>
              </w:rPr>
            </w:pPr>
            <w:r w:rsidRPr="005D1BAC">
              <w:rPr>
                <w:lang w:val="id-ID"/>
              </w:rPr>
              <w:t xml:space="preserve">    }</w:t>
            </w:r>
          </w:p>
          <w:p w14:paraId="314E026F" w14:textId="77777777" w:rsidR="00A61AEA" w:rsidRPr="005D1BAC" w:rsidRDefault="00A61AEA" w:rsidP="00A46772">
            <w:pPr>
              <w:pStyle w:val="SourceCode"/>
              <w:rPr>
                <w:lang w:val="id-ID"/>
              </w:rPr>
            </w:pPr>
          </w:p>
          <w:p w14:paraId="18C029B9" w14:textId="77777777" w:rsidR="00A61AEA" w:rsidRPr="005D1BAC" w:rsidRDefault="00A61AEA" w:rsidP="00A46772">
            <w:pPr>
              <w:pStyle w:val="SourceCode"/>
              <w:rPr>
                <w:lang w:val="id-ID"/>
              </w:rPr>
            </w:pPr>
            <w:r w:rsidRPr="005D1BAC">
              <w:rPr>
                <w:lang w:val="id-ID"/>
              </w:rPr>
              <w:t xml:space="preserve">    const getForm = $iq({ type: 'get',to:this.roomjid})</w:t>
            </w:r>
          </w:p>
          <w:p w14:paraId="52279AD9" w14:textId="77777777" w:rsidR="00561B7E" w:rsidRPr="005D1BAC" w:rsidRDefault="00A61AEA" w:rsidP="00A46772">
            <w:pPr>
              <w:pStyle w:val="SourceCode"/>
              <w:rPr>
                <w:lang w:val="id-ID"/>
              </w:rPr>
            </w:pPr>
            <w:r w:rsidRPr="005D1BAC">
              <w:rPr>
                <w:lang w:val="id-ID"/>
              </w:rPr>
              <w:t xml:space="preserve">    .c('query', { xmlns: 'http://jabber.org/protocol/      </w:t>
            </w:r>
          </w:p>
          <w:p w14:paraId="1F0D6265" w14:textId="6164FE4B" w:rsidR="00A61AEA" w:rsidRPr="005D1BAC" w:rsidRDefault="00561B7E" w:rsidP="00A46772">
            <w:pPr>
              <w:pStyle w:val="SourceCode"/>
              <w:rPr>
                <w:lang w:val="id-ID"/>
              </w:rPr>
            </w:pPr>
            <w:r w:rsidRPr="005D1BAC">
              <w:rPr>
                <w:bCs w:val="0"/>
                <w:lang w:val="id-ID"/>
              </w:rPr>
              <w:t xml:space="preserve">        </w:t>
            </w:r>
            <w:r w:rsidR="00A61AEA" w:rsidRPr="005D1BAC">
              <w:rPr>
                <w:lang w:val="id-ID"/>
              </w:rPr>
              <w:t>muc#owner' })</w:t>
            </w:r>
          </w:p>
          <w:p w14:paraId="5F847B68" w14:textId="77777777" w:rsidR="00A61AEA" w:rsidRPr="005D1BAC" w:rsidRDefault="00A61AEA" w:rsidP="00A46772">
            <w:pPr>
              <w:pStyle w:val="SourceCode"/>
              <w:rPr>
                <w:lang w:val="id-ID"/>
              </w:rPr>
            </w:pPr>
            <w:r w:rsidRPr="005D1BAC">
              <w:rPr>
                <w:lang w:val="id-ID"/>
              </w:rPr>
              <w:t xml:space="preserve">    .c('x', { xmlns: 'jabber:x:data',type: 'submit' });</w:t>
            </w:r>
          </w:p>
          <w:p w14:paraId="787F1FE4" w14:textId="77777777" w:rsidR="00A61AEA" w:rsidRPr="005D1BAC" w:rsidRDefault="00A61AEA" w:rsidP="00A46772">
            <w:pPr>
              <w:pStyle w:val="SourceCode"/>
              <w:rPr>
                <w:lang w:val="id-ID"/>
              </w:rPr>
            </w:pPr>
          </w:p>
          <w:p w14:paraId="3FF7693C" w14:textId="77777777" w:rsidR="00A61AEA" w:rsidRPr="005D1BAC" w:rsidRDefault="00A61AEA" w:rsidP="00A46772">
            <w:pPr>
              <w:pStyle w:val="SourceCode"/>
              <w:rPr>
                <w:lang w:val="id-ID"/>
              </w:rPr>
            </w:pPr>
            <w:r w:rsidRPr="005D1BAC">
              <w:rPr>
                <w:lang w:val="id-ID"/>
              </w:rPr>
              <w:t xml:space="preserve">    this.connection.sendIQ(getForm, form =&gt; {</w:t>
            </w:r>
          </w:p>
          <w:p w14:paraId="118D02EF" w14:textId="77777777" w:rsidR="00A61AEA" w:rsidRPr="005D1BAC" w:rsidRDefault="00A61AEA" w:rsidP="00A46772">
            <w:pPr>
              <w:pStyle w:val="SourceCode"/>
              <w:rPr>
                <w:lang w:val="id-ID"/>
              </w:rPr>
            </w:pPr>
            <w:r w:rsidRPr="005D1BAC">
              <w:rPr>
                <w:lang w:val="id-ID"/>
              </w:rPr>
              <w:t xml:space="preserve">        if (!$(form).find(</w:t>
            </w:r>
          </w:p>
          <w:p w14:paraId="69B64005" w14:textId="77777777" w:rsidR="00A61AEA" w:rsidRPr="005D1BAC" w:rsidRDefault="00A61AEA" w:rsidP="00A46772">
            <w:pPr>
              <w:pStyle w:val="SourceCode"/>
              <w:rPr>
                <w:lang w:val="id-ID"/>
              </w:rPr>
            </w:pPr>
            <w:r w:rsidRPr="005D1BAC">
              <w:rPr>
                <w:lang w:val="id-ID"/>
              </w:rPr>
              <w:t xml:space="preserve">            '&gt;query&gt;x[xmlns="jabber:x:data"]' + </w:t>
            </w:r>
          </w:p>
          <w:p w14:paraId="0FC2FEAC" w14:textId="77777777" w:rsidR="00A61AEA" w:rsidRPr="005D1BAC" w:rsidRDefault="00A61AEA" w:rsidP="00A46772">
            <w:pPr>
              <w:pStyle w:val="SourceCode"/>
              <w:rPr>
                <w:lang w:val="id-ID"/>
              </w:rPr>
            </w:pPr>
            <w:r w:rsidRPr="005D1BAC">
              <w:rPr>
                <w:lang w:val="id-ID"/>
              </w:rPr>
              <w:t xml:space="preserve">            '&gt;field[var="muc#roomconfig_whois"]').</w:t>
            </w:r>
          </w:p>
          <w:p w14:paraId="46B0D3D1" w14:textId="77777777" w:rsidR="00A61AEA" w:rsidRPr="005D1BAC" w:rsidRDefault="00A61AEA" w:rsidP="00A46772">
            <w:pPr>
              <w:pStyle w:val="SourceCode"/>
              <w:rPr>
                <w:lang w:val="id-ID"/>
              </w:rPr>
            </w:pPr>
            <w:r w:rsidRPr="005D1BAC">
              <w:rPr>
                <w:lang w:val="id-ID"/>
              </w:rPr>
              <w:t xml:space="preserve">            length) {</w:t>
            </w:r>
          </w:p>
          <w:p w14:paraId="6FCDAC81" w14:textId="77777777" w:rsidR="00561B7E" w:rsidRPr="005D1BAC" w:rsidRDefault="00A61AEA" w:rsidP="00A46772">
            <w:pPr>
              <w:pStyle w:val="SourceCode"/>
              <w:rPr>
                <w:lang w:val="id-ID"/>
              </w:rPr>
            </w:pPr>
            <w:r w:rsidRPr="005D1BAC">
              <w:rPr>
                <w:lang w:val="id-ID"/>
              </w:rPr>
              <w:t xml:space="preserve">                const errmsg = 'non-anonymous rooms not                 </w:t>
            </w:r>
          </w:p>
          <w:p w14:paraId="08BACFC5" w14:textId="560673F5" w:rsidR="00A61AEA" w:rsidRPr="005D1BAC" w:rsidRDefault="00561B7E" w:rsidP="00A46772">
            <w:pPr>
              <w:pStyle w:val="SourceCode"/>
              <w:rPr>
                <w:lang w:val="id-ID"/>
              </w:rPr>
            </w:pPr>
            <w:r w:rsidRPr="005D1BAC">
              <w:rPr>
                <w:bCs w:val="0"/>
                <w:lang w:val="id-ID"/>
              </w:rPr>
              <w:t xml:space="preserve">                </w:t>
            </w:r>
            <w:r w:rsidR="00A61AEA" w:rsidRPr="005D1BAC">
              <w:rPr>
                <w:lang w:val="id-ID"/>
              </w:rPr>
              <w:t>supported';</w:t>
            </w:r>
          </w:p>
          <w:p w14:paraId="01C1800D" w14:textId="77777777" w:rsidR="00A61AEA" w:rsidRPr="005D1BAC" w:rsidRDefault="00A61AEA" w:rsidP="00A46772">
            <w:pPr>
              <w:pStyle w:val="SourceCode"/>
              <w:rPr>
                <w:lang w:val="id-ID"/>
              </w:rPr>
            </w:pPr>
          </w:p>
          <w:p w14:paraId="078044C0" w14:textId="77777777" w:rsidR="00561B7E" w:rsidRPr="005D1BAC" w:rsidRDefault="00A61AEA" w:rsidP="00A46772">
            <w:pPr>
              <w:pStyle w:val="SourceCode"/>
              <w:rPr>
                <w:lang w:val="id-ID"/>
              </w:rPr>
            </w:pPr>
            <w:r w:rsidRPr="005D1BAC">
              <w:rPr>
                <w:lang w:val="id-ID"/>
              </w:rPr>
              <w:t xml:space="preserve">                GlobalOnErrorHandler.callErrorHandler(                </w:t>
            </w:r>
          </w:p>
          <w:p w14:paraId="775A3123" w14:textId="4BF2696F" w:rsidR="00A61AEA" w:rsidRPr="005D1BAC" w:rsidRDefault="00561B7E" w:rsidP="00A46772">
            <w:pPr>
              <w:pStyle w:val="SourceCode"/>
              <w:rPr>
                <w:lang w:val="id-ID"/>
              </w:rPr>
            </w:pPr>
            <w:r w:rsidRPr="005D1BAC">
              <w:rPr>
                <w:bCs w:val="0"/>
                <w:lang w:val="id-ID"/>
              </w:rPr>
              <w:t xml:space="preserve">                    </w:t>
            </w:r>
            <w:r w:rsidR="00A61AEA" w:rsidRPr="005D1BAC">
              <w:rPr>
                <w:lang w:val="id-ID"/>
              </w:rPr>
              <w:t>new Error(errmsg));</w:t>
            </w:r>
          </w:p>
          <w:p w14:paraId="5A1BF152" w14:textId="77777777" w:rsidR="00A61AEA" w:rsidRPr="005D1BAC" w:rsidRDefault="00A61AEA" w:rsidP="00A46772">
            <w:pPr>
              <w:pStyle w:val="SourceCode"/>
              <w:rPr>
                <w:lang w:val="id-ID"/>
              </w:rPr>
            </w:pPr>
            <w:r w:rsidRPr="005D1BAC">
              <w:rPr>
                <w:lang w:val="id-ID"/>
              </w:rPr>
              <w:t xml:space="preserve">                logger.error(errmsg);</w:t>
            </w:r>
          </w:p>
          <w:p w14:paraId="7D05AD07" w14:textId="77777777" w:rsidR="00A61AEA" w:rsidRPr="005D1BAC" w:rsidRDefault="00A61AEA" w:rsidP="00A46772">
            <w:pPr>
              <w:pStyle w:val="SourceCode"/>
              <w:rPr>
                <w:lang w:val="id-ID"/>
              </w:rPr>
            </w:pPr>
          </w:p>
          <w:p w14:paraId="5DCBE85E" w14:textId="77777777" w:rsidR="00A61AEA" w:rsidRPr="005D1BAC" w:rsidRDefault="00A61AEA" w:rsidP="00A46772">
            <w:pPr>
              <w:pStyle w:val="SourceCode"/>
              <w:rPr>
                <w:lang w:val="id-ID"/>
              </w:rPr>
            </w:pPr>
            <w:r w:rsidRPr="005D1BAC">
              <w:rPr>
                <w:lang w:val="id-ID"/>
              </w:rPr>
              <w:t xml:space="preserve">                return;</w:t>
            </w:r>
          </w:p>
          <w:p w14:paraId="729E3DAE" w14:textId="77777777" w:rsidR="00A61AEA" w:rsidRPr="005D1BAC" w:rsidRDefault="00A61AEA" w:rsidP="00A46772">
            <w:pPr>
              <w:pStyle w:val="SourceCode"/>
              <w:rPr>
                <w:lang w:val="id-ID"/>
              </w:rPr>
            </w:pPr>
            <w:r w:rsidRPr="005D1BAC">
              <w:rPr>
                <w:lang w:val="id-ID"/>
              </w:rPr>
              <w:t xml:space="preserve">            }</w:t>
            </w:r>
          </w:p>
          <w:p w14:paraId="3BB12CC1" w14:textId="77777777" w:rsidR="00A61AEA" w:rsidRPr="005D1BAC" w:rsidRDefault="00A61AEA" w:rsidP="00A46772">
            <w:pPr>
              <w:pStyle w:val="SourceCode"/>
              <w:rPr>
                <w:lang w:val="id-ID"/>
              </w:rPr>
            </w:pPr>
          </w:p>
          <w:p w14:paraId="170EBB5D" w14:textId="77777777" w:rsidR="00A61AEA" w:rsidRPr="005D1BAC" w:rsidRDefault="00A61AEA" w:rsidP="00A46772">
            <w:pPr>
              <w:pStyle w:val="SourceCode"/>
              <w:rPr>
                <w:lang w:val="id-ID"/>
              </w:rPr>
            </w:pPr>
            <w:r w:rsidRPr="005D1BAC">
              <w:rPr>
                <w:lang w:val="id-ID"/>
              </w:rPr>
              <w:t xml:space="preserve">        const formSubmit = $iq({ to: this.roomjid, </w:t>
            </w:r>
          </w:p>
          <w:p w14:paraId="2B368AB2" w14:textId="77777777" w:rsidR="00A61AEA" w:rsidRPr="005D1BAC" w:rsidRDefault="00A61AEA" w:rsidP="00A46772">
            <w:pPr>
              <w:pStyle w:val="SourceCode"/>
              <w:rPr>
                <w:lang w:val="id-ID"/>
              </w:rPr>
            </w:pPr>
            <w:r w:rsidRPr="005D1BAC">
              <w:rPr>
                <w:lang w:val="id-ID"/>
              </w:rPr>
              <w:t xml:space="preserve">        type: 'set' })</w:t>
            </w:r>
          </w:p>
          <w:p w14:paraId="2DD9F92A" w14:textId="77777777" w:rsidR="00561B7E" w:rsidRPr="005D1BAC" w:rsidRDefault="00561B7E" w:rsidP="00A46772">
            <w:pPr>
              <w:pStyle w:val="SourceCode"/>
              <w:rPr>
                <w:lang w:val="id-ID"/>
              </w:rPr>
            </w:pPr>
            <w:r w:rsidRPr="005D1BAC">
              <w:rPr>
                <w:bCs w:val="0"/>
                <w:lang w:val="id-ID"/>
              </w:rPr>
              <w:t xml:space="preserve">        </w:t>
            </w:r>
            <w:r w:rsidR="00A61AEA" w:rsidRPr="005D1BAC">
              <w:rPr>
                <w:lang w:val="id-ID"/>
              </w:rPr>
              <w:t>.c('query',{xmlns:</w:t>
            </w:r>
            <w:r w:rsidRPr="005D1BAC">
              <w:rPr>
                <w:lang w:val="id-ID"/>
              </w:rPr>
              <w:t xml:space="preserve"> </w:t>
            </w:r>
            <w:r w:rsidR="00A61AEA" w:rsidRPr="005D1BAC">
              <w:rPr>
                <w:lang w:val="id-ID"/>
              </w:rPr>
              <w:t>'http://jabber.org/protocol/</w:t>
            </w:r>
          </w:p>
          <w:p w14:paraId="66739312" w14:textId="3494122F" w:rsidR="00A61AEA" w:rsidRPr="005D1BAC" w:rsidRDefault="00561B7E" w:rsidP="00A46772">
            <w:pPr>
              <w:pStyle w:val="SourceCode"/>
              <w:rPr>
                <w:lang w:val="id-ID"/>
              </w:rPr>
            </w:pPr>
            <w:r w:rsidRPr="005D1BAC">
              <w:rPr>
                <w:bCs w:val="0"/>
                <w:lang w:val="id-ID"/>
              </w:rPr>
              <w:t xml:space="preserve">            </w:t>
            </w:r>
            <w:r w:rsidR="00A61AEA" w:rsidRPr="005D1BAC">
              <w:rPr>
                <w:lang w:val="id-ID"/>
              </w:rPr>
              <w:t>muc#owner' });</w:t>
            </w:r>
          </w:p>
          <w:p w14:paraId="7ADE1385" w14:textId="77777777" w:rsidR="00A61AEA" w:rsidRPr="005D1BAC" w:rsidRDefault="00A61AEA" w:rsidP="00A46772">
            <w:pPr>
              <w:pStyle w:val="SourceCode"/>
              <w:rPr>
                <w:lang w:val="id-ID"/>
              </w:rPr>
            </w:pPr>
          </w:p>
          <w:p w14:paraId="62D6349D" w14:textId="5627D82E" w:rsidR="00561B7E" w:rsidRPr="005D1BAC" w:rsidRDefault="00A61AEA" w:rsidP="00A46772">
            <w:pPr>
              <w:pStyle w:val="SourceCode"/>
              <w:rPr>
                <w:lang w:val="id-ID"/>
              </w:rPr>
            </w:pPr>
            <w:r w:rsidRPr="005D1BAC">
              <w:rPr>
                <w:lang w:val="id-ID"/>
              </w:rPr>
              <w:t xml:space="preserve">        formSubmit.c('x',</w:t>
            </w:r>
            <w:r w:rsidR="00561B7E" w:rsidRPr="005D1BAC">
              <w:rPr>
                <w:lang w:val="id-ID"/>
              </w:rPr>
              <w:t xml:space="preserve"> </w:t>
            </w:r>
            <w:r w:rsidRPr="005D1BAC">
              <w:rPr>
                <w:lang w:val="id-ID"/>
              </w:rPr>
              <w:t>{xmlns:</w:t>
            </w:r>
            <w:r w:rsidR="00561B7E" w:rsidRPr="005D1BAC">
              <w:rPr>
                <w:lang w:val="id-ID"/>
              </w:rPr>
              <w:t xml:space="preserve"> </w:t>
            </w:r>
            <w:r w:rsidRPr="005D1BAC">
              <w:rPr>
                <w:lang w:val="id-ID"/>
              </w:rPr>
              <w:t xml:space="preserve">'jabber:x:data',type: </w:t>
            </w:r>
          </w:p>
          <w:p w14:paraId="349FCA6E" w14:textId="0743FC04" w:rsidR="00A61AEA" w:rsidRPr="005D1BAC" w:rsidRDefault="00561B7E" w:rsidP="00A46772">
            <w:pPr>
              <w:pStyle w:val="SourceCode"/>
              <w:rPr>
                <w:lang w:val="id-ID"/>
              </w:rPr>
            </w:pPr>
            <w:r w:rsidRPr="005D1BAC">
              <w:rPr>
                <w:bCs w:val="0"/>
                <w:lang w:val="id-ID"/>
              </w:rPr>
              <w:t xml:space="preserve">            </w:t>
            </w:r>
            <w:r w:rsidR="00A61AEA" w:rsidRPr="005D1BAC">
              <w:rPr>
                <w:lang w:val="id-ID"/>
              </w:rPr>
              <w:t>'submit' });</w:t>
            </w:r>
          </w:p>
          <w:p w14:paraId="7125B433" w14:textId="77777777" w:rsidR="00A61AEA" w:rsidRPr="005D1BAC" w:rsidRDefault="00A61AEA" w:rsidP="00A46772">
            <w:pPr>
              <w:pStyle w:val="SourceCode"/>
              <w:rPr>
                <w:lang w:val="id-ID"/>
              </w:rPr>
            </w:pPr>
          </w:p>
          <w:p w14:paraId="4E7F0B5A" w14:textId="77777777" w:rsidR="00A61AEA" w:rsidRPr="005D1BAC" w:rsidRDefault="00A61AEA" w:rsidP="00A46772">
            <w:pPr>
              <w:pStyle w:val="SourceCode"/>
              <w:rPr>
                <w:lang w:val="id-ID"/>
              </w:rPr>
            </w:pPr>
            <w:r w:rsidRPr="005D1BAC">
              <w:rPr>
                <w:lang w:val="id-ID"/>
              </w:rPr>
              <w:t xml:space="preserve">        formSubmit.c('field', { 'var': 'FORM_TYPE' })</w:t>
            </w:r>
          </w:p>
          <w:p w14:paraId="7AE35B3A" w14:textId="77777777" w:rsidR="00A61AEA" w:rsidRPr="005D1BAC" w:rsidRDefault="00A61AEA" w:rsidP="00A46772">
            <w:pPr>
              <w:pStyle w:val="SourceCode"/>
              <w:rPr>
                <w:lang w:val="id-ID"/>
              </w:rPr>
            </w:pPr>
            <w:r w:rsidRPr="005D1BAC">
              <w:rPr>
                <w:lang w:val="id-ID"/>
              </w:rPr>
              <w:t xml:space="preserve">            .c('value')</w:t>
            </w:r>
          </w:p>
          <w:p w14:paraId="7F2FB09C" w14:textId="77777777" w:rsidR="00A61AEA" w:rsidRPr="005D1BAC" w:rsidRDefault="00A61AEA" w:rsidP="00A46772">
            <w:pPr>
              <w:pStyle w:val="SourceCode"/>
              <w:rPr>
                <w:lang w:val="id-ID"/>
              </w:rPr>
            </w:pPr>
            <w:r w:rsidRPr="005D1BAC">
              <w:rPr>
                <w:lang w:val="id-ID"/>
              </w:rPr>
              <w:t xml:space="preserve">            .t('http://jabber.org/protocol/</w:t>
            </w:r>
          </w:p>
          <w:p w14:paraId="63974A47" w14:textId="77777777" w:rsidR="00A61AEA" w:rsidRPr="005D1BAC" w:rsidRDefault="00A61AEA" w:rsidP="00A46772">
            <w:pPr>
              <w:pStyle w:val="SourceCode"/>
              <w:rPr>
                <w:lang w:val="id-ID"/>
              </w:rPr>
            </w:pPr>
            <w:r w:rsidRPr="005D1BAC">
              <w:rPr>
                <w:lang w:val="id-ID"/>
              </w:rPr>
              <w:t xml:space="preserve">            muc#roomconfig').up().up();</w:t>
            </w:r>
          </w:p>
          <w:p w14:paraId="3E097E81" w14:textId="77777777" w:rsidR="00A61AEA" w:rsidRPr="005D1BAC" w:rsidRDefault="00A61AEA" w:rsidP="00A46772">
            <w:pPr>
              <w:pStyle w:val="SourceCode"/>
              <w:rPr>
                <w:lang w:val="id-ID"/>
              </w:rPr>
            </w:pPr>
          </w:p>
          <w:p w14:paraId="171772D6" w14:textId="77777777" w:rsidR="00561B7E" w:rsidRPr="005D1BAC" w:rsidRDefault="00A61AEA" w:rsidP="00A46772">
            <w:pPr>
              <w:pStyle w:val="SourceCode"/>
              <w:rPr>
                <w:lang w:val="id-ID"/>
              </w:rPr>
            </w:pPr>
            <w:r w:rsidRPr="005D1BAC">
              <w:rPr>
                <w:lang w:val="id-ID"/>
              </w:rPr>
              <w:t xml:space="preserve">        formSubmit.c('field', { 'var': 'muc#roomconfig_        </w:t>
            </w:r>
          </w:p>
          <w:p w14:paraId="0D46E63F" w14:textId="6F53F459" w:rsidR="00A61AEA" w:rsidRPr="005D1BAC" w:rsidRDefault="00561B7E" w:rsidP="00A46772">
            <w:pPr>
              <w:pStyle w:val="SourceCode"/>
              <w:rPr>
                <w:lang w:val="id-ID"/>
              </w:rPr>
            </w:pPr>
            <w:r w:rsidRPr="005D1BAC">
              <w:rPr>
                <w:bCs w:val="0"/>
                <w:lang w:val="id-ID"/>
              </w:rPr>
              <w:t xml:space="preserve">            </w:t>
            </w:r>
            <w:r w:rsidR="00A61AEA" w:rsidRPr="005D1BAC">
              <w:rPr>
                <w:lang w:val="id-ID"/>
              </w:rPr>
              <w:t>whois' })</w:t>
            </w:r>
          </w:p>
          <w:p w14:paraId="73FBA805" w14:textId="77777777" w:rsidR="00A61AEA" w:rsidRPr="005D1BAC" w:rsidRDefault="00A61AEA" w:rsidP="00A46772">
            <w:pPr>
              <w:pStyle w:val="SourceCode"/>
              <w:rPr>
                <w:lang w:val="id-ID"/>
              </w:rPr>
            </w:pPr>
            <w:r w:rsidRPr="005D1BAC">
              <w:rPr>
                <w:lang w:val="id-ID"/>
              </w:rPr>
              <w:t xml:space="preserve">            .c('value').t('anyone').up().up();</w:t>
            </w:r>
          </w:p>
          <w:p w14:paraId="1869BD4F" w14:textId="77777777" w:rsidR="00A61AEA" w:rsidRPr="005D1BAC" w:rsidRDefault="00A61AEA" w:rsidP="00A46772">
            <w:pPr>
              <w:pStyle w:val="SourceCode"/>
              <w:rPr>
                <w:lang w:val="id-ID"/>
              </w:rPr>
            </w:pPr>
          </w:p>
          <w:p w14:paraId="2B902BFC" w14:textId="77777777" w:rsidR="00A61AEA" w:rsidRPr="005D1BAC" w:rsidRDefault="00A61AEA" w:rsidP="00A46772">
            <w:pPr>
              <w:pStyle w:val="SourceCode"/>
              <w:rPr>
                <w:lang w:val="id-ID"/>
              </w:rPr>
            </w:pPr>
            <w:r w:rsidRPr="005D1BAC">
              <w:rPr>
                <w:lang w:val="id-ID"/>
              </w:rPr>
              <w:t xml:space="preserve">        this.connection.sendIQ(formSubmit);</w:t>
            </w:r>
          </w:p>
          <w:p w14:paraId="54F4236F" w14:textId="77777777" w:rsidR="00A61AEA" w:rsidRPr="005D1BAC" w:rsidRDefault="00A61AEA" w:rsidP="00A46772">
            <w:pPr>
              <w:pStyle w:val="SourceCode"/>
              <w:rPr>
                <w:lang w:val="id-ID"/>
              </w:rPr>
            </w:pPr>
          </w:p>
          <w:p w14:paraId="35003EB4" w14:textId="77777777" w:rsidR="00A61AEA" w:rsidRPr="005D1BAC" w:rsidRDefault="00A61AEA" w:rsidP="00A46772">
            <w:pPr>
              <w:pStyle w:val="SourceCode"/>
              <w:rPr>
                <w:lang w:val="id-ID"/>
              </w:rPr>
            </w:pPr>
            <w:r w:rsidRPr="005D1BAC">
              <w:rPr>
                <w:lang w:val="id-ID"/>
              </w:rPr>
              <w:t xml:space="preserve">    }, error =&gt; {</w:t>
            </w:r>
          </w:p>
          <w:p w14:paraId="65725003" w14:textId="77777777" w:rsidR="00A61AEA" w:rsidRPr="005D1BAC" w:rsidRDefault="00A61AEA" w:rsidP="00A46772">
            <w:pPr>
              <w:pStyle w:val="SourceCode"/>
              <w:rPr>
                <w:lang w:val="id-ID"/>
              </w:rPr>
            </w:pPr>
            <w:r w:rsidRPr="005D1BAC">
              <w:rPr>
                <w:lang w:val="id-ID"/>
              </w:rPr>
              <w:t xml:space="preserve">        GlobalOnErrorHandler.callErrorHandler(error);</w:t>
            </w:r>
          </w:p>
          <w:p w14:paraId="4BD01397" w14:textId="77777777" w:rsidR="00561B7E" w:rsidRPr="005D1BAC" w:rsidRDefault="00A61AEA" w:rsidP="00A46772">
            <w:pPr>
              <w:pStyle w:val="SourceCode"/>
              <w:rPr>
                <w:lang w:val="id-ID"/>
              </w:rPr>
            </w:pPr>
            <w:r w:rsidRPr="005D1BAC">
              <w:rPr>
                <w:lang w:val="id-ID"/>
              </w:rPr>
              <w:t xml:space="preserve">        logger.error('Error getting room configuration         </w:t>
            </w:r>
          </w:p>
          <w:p w14:paraId="6D746E03" w14:textId="0B258282" w:rsidR="00A61AEA" w:rsidRPr="005D1BAC" w:rsidRDefault="00561B7E" w:rsidP="00A46772">
            <w:pPr>
              <w:pStyle w:val="SourceCode"/>
              <w:rPr>
                <w:lang w:val="id-ID"/>
              </w:rPr>
            </w:pPr>
            <w:r w:rsidRPr="005D1BAC">
              <w:rPr>
                <w:bCs w:val="0"/>
                <w:lang w:val="id-ID"/>
              </w:rPr>
              <w:t xml:space="preserve">        </w:t>
            </w:r>
            <w:r w:rsidR="00A61AEA" w:rsidRPr="005D1BAC">
              <w:rPr>
                <w:lang w:val="id-ID"/>
              </w:rPr>
              <w:t>form: ', error);</w:t>
            </w:r>
          </w:p>
          <w:p w14:paraId="26AD4AA6" w14:textId="77777777" w:rsidR="00A61AEA" w:rsidRPr="005D1BAC" w:rsidRDefault="00A61AEA" w:rsidP="00A46772">
            <w:pPr>
              <w:pStyle w:val="SourceCode"/>
              <w:rPr>
                <w:lang w:val="id-ID"/>
              </w:rPr>
            </w:pPr>
            <w:r w:rsidRPr="005D1BAC">
              <w:rPr>
                <w:lang w:val="id-ID"/>
              </w:rPr>
              <w:t xml:space="preserve">    });</w:t>
            </w:r>
          </w:p>
          <w:p w14:paraId="611588F6" w14:textId="77777777" w:rsidR="00A61AEA" w:rsidRPr="005D1BAC" w:rsidRDefault="00A61AEA" w:rsidP="00A46772">
            <w:pPr>
              <w:pStyle w:val="SourceCode"/>
              <w:rPr>
                <w:rFonts w:cs="Times New Roman"/>
                <w:lang w:val="id-ID"/>
              </w:rPr>
            </w:pPr>
            <w:r w:rsidRPr="005D1BAC">
              <w:rPr>
                <w:lang w:val="id-ID"/>
              </w:rPr>
              <w:t>}</w:t>
            </w:r>
          </w:p>
        </w:tc>
      </w:tr>
    </w:tbl>
    <w:p w14:paraId="764492E9" w14:textId="77777777" w:rsidR="00A61AEA" w:rsidRPr="005D1BAC" w:rsidRDefault="00A61AEA" w:rsidP="00A61AEA">
      <w:pPr>
        <w:spacing w:before="480"/>
      </w:pPr>
      <w:r w:rsidRPr="005D1BAC">
        <w:lastRenderedPageBreak/>
        <w:t xml:space="preserve">Analisis ini dihentikan setelah ditemukan sebuah referensi yang menyatakan bahwa kostumisasi IQ stanza tidak dapat dilakukan karena teknologi XMPP yang tidak mendukung kebutuhan tersebut </w:t>
      </w:r>
      <w:r w:rsidRPr="005D1BAC">
        <w:fldChar w:fldCharType="begin" w:fldLock="1"/>
      </w:r>
      <w:r w:rsidRPr="005D1BAC">
        <w:instrText>ADDIN CSL_CITATION {"citationItems":[{"id":"ITEM-1","itemData":{"URL":"https://github.com/jitsi/jitsi-meet/issues/6235","accessed":{"date-parts":[["2020","12","28"]]},"id":"ITEM-1","issued":{"date-parts":[["0"]]},"title":"Add ability to invite people by JID · Issue #6235 · jitsi/jitsi-meet · GitHub","type":"webpage"},"uris":["http://www.mendeley.com/documents/?uuid=cf91505a-8f90-3a7d-a139-f36a7237c60d"]}],"mendeley":{"formattedCitation":"(&lt;i&gt;Add ability to invite people by JID · Issue #6235 · jitsi/jitsi-meet · GitHub&lt;/i&gt;, n.d.)","plainTextFormattedCitation":"(Add ability to invite people by JID · Issue #6235 · jitsi/jitsi-meet · GitHub, n.d.)","previouslyFormattedCitation":"(&lt;i&gt;Add ability to invite people by JID · Issue #6235 · jitsi/jitsi-meet · GitHub&lt;/i&gt;, n.d.)"},"properties":{"noteIndex":0},"schema":"https://github.com/citation-style-language/schema/raw/master/csl-citation.json"}</w:instrText>
      </w:r>
      <w:r w:rsidRPr="005D1BAC">
        <w:fldChar w:fldCharType="separate"/>
      </w:r>
      <w:r w:rsidRPr="005D1BAC">
        <w:rPr>
          <w:noProof/>
        </w:rPr>
        <w:t>(</w:t>
      </w:r>
      <w:r w:rsidRPr="005D1BAC">
        <w:rPr>
          <w:i/>
          <w:noProof/>
        </w:rPr>
        <w:t>Add ability to invite people by JID · Issue #6235 · jitsi/jitsi-meet · GitHub</w:t>
      </w:r>
      <w:r w:rsidRPr="005D1BAC">
        <w:rPr>
          <w:noProof/>
        </w:rPr>
        <w:t>, n.d.)</w:t>
      </w:r>
      <w:r w:rsidRPr="005D1BAC">
        <w:fldChar w:fldCharType="end"/>
      </w:r>
      <w:r w:rsidRPr="005D1BAC">
        <w:t>.</w:t>
      </w:r>
    </w:p>
    <w:p w14:paraId="36B0E34B" w14:textId="77777777" w:rsidR="005A2414" w:rsidRPr="005D1BAC" w:rsidRDefault="005A2414" w:rsidP="005A2414">
      <w:pPr>
        <w:pStyle w:val="Heading3"/>
      </w:pPr>
      <w:bookmarkStart w:id="168" w:name="_Toc60131898"/>
      <w:bookmarkStart w:id="169" w:name="_Toc64571785"/>
      <w:r w:rsidRPr="005D1BAC">
        <w:t>Metode Pemanggilan API dari Jitsi Meet</w:t>
      </w:r>
      <w:bookmarkEnd w:id="168"/>
      <w:bookmarkEnd w:id="169"/>
    </w:p>
    <w:p w14:paraId="3B0C743C" w14:textId="77777777" w:rsidR="005A2414" w:rsidRPr="005D1BAC" w:rsidRDefault="005A2414" w:rsidP="005A2414">
      <w:pPr>
        <w:rPr>
          <w:sz w:val="32"/>
          <w:szCs w:val="28"/>
        </w:rPr>
      </w:pPr>
      <w:r w:rsidRPr="005D1BAC">
        <w:t xml:space="preserve">Analisis metode pemanggilan API adalah pendekatan alternatif untuk mengakses fungsi </w:t>
      </w:r>
      <w:r w:rsidRPr="005D1BAC">
        <w:rPr>
          <w:i/>
          <w:iCs/>
        </w:rPr>
        <w:t>paging</w:t>
      </w:r>
      <w:r w:rsidRPr="005D1BAC">
        <w:t xml:space="preserve"> di JVB dari </w:t>
      </w:r>
      <w:r w:rsidRPr="005D1BAC">
        <w:rPr>
          <w:i/>
          <w:iCs/>
        </w:rPr>
        <w:t>web frontend</w:t>
      </w:r>
      <w:r w:rsidRPr="005D1BAC">
        <w:t xml:space="preserve"> Jitsi Meet setelah didapatkan informasi bahwa komunikasi dengan menggunakan media komunikasi berbasis XMPP yang dikostumisasi tidak didukung oleh teknologi terkait. Analisis dibagi menjadi dua sesi, yaitu analisis IFrame API dan analisis metode pengambilan data untuk kebu-tuhan fungsi AJAX di Jitsi Meet.</w:t>
      </w:r>
    </w:p>
    <w:p w14:paraId="67D40048" w14:textId="77777777" w:rsidR="005A2414" w:rsidRPr="005D1BAC" w:rsidRDefault="005A2414" w:rsidP="005A2414">
      <w:r w:rsidRPr="005D1BAC">
        <w:t xml:space="preserve">Analisis IFrame API tidak membuahkan hasil yang diharapkan. Adapun, analisis ini cukup berlarut-larut karena petunjuk yang sedikit dan rancu sehingga memakan waktu yang cukup lama. Keputusan akhir analisis IFrame API yaitu </w:t>
      </w:r>
      <w:r w:rsidRPr="005D1BAC">
        <w:rPr>
          <w:i/>
          <w:iCs/>
        </w:rPr>
        <w:t>library</w:t>
      </w:r>
      <w:r w:rsidRPr="005D1BAC">
        <w:t xml:space="preserve"> ini tidak merepresentasikan kebutuhan tim untuk mengakes fungsi </w:t>
      </w:r>
      <w:r w:rsidRPr="005D1BAC">
        <w:rPr>
          <w:i/>
          <w:iCs/>
        </w:rPr>
        <w:t>paging</w:t>
      </w:r>
      <w:r w:rsidRPr="005D1BAC">
        <w:t xml:space="preserve"> di JVB.</w:t>
      </w:r>
    </w:p>
    <w:p w14:paraId="4B1BA5DE" w14:textId="77777777" w:rsidR="005A2414" w:rsidRPr="005D1BAC" w:rsidRDefault="005A2414" w:rsidP="005A2414">
      <w:r w:rsidRPr="005D1BAC">
        <w:t xml:space="preserve">Analisis untuk kebutuhan fungsi AJAX di Jitsi Meet sebelumnya diawali dengan pembuatan </w:t>
      </w:r>
      <w:r w:rsidRPr="005D1BAC">
        <w:rPr>
          <w:i/>
          <w:iCs/>
        </w:rPr>
        <w:t>button</w:t>
      </w:r>
      <w:r w:rsidRPr="005D1BAC">
        <w:t xml:space="preserve"> untuk kebutuhan interaksi pengguna. Analisis dilakukan dari sisi React dan HTML. Adapun, analisis di sisi React dilakukan pada fitur Toolbox Jitsi Meet. Fitur ini dipilih karena pada fitur ini, ditangani pembuatan banyak </w:t>
      </w:r>
      <w:r w:rsidRPr="005D1BAC">
        <w:rPr>
          <w:i/>
          <w:iCs/>
        </w:rPr>
        <w:t>button</w:t>
      </w:r>
      <w:r w:rsidRPr="005D1BAC">
        <w:t xml:space="preserve"> di Jitsi Meet. Namun, analisis pada fitur ini tidak mencapai titik terang. Solusi untuk </w:t>
      </w:r>
      <w:r w:rsidRPr="005D1BAC">
        <w:lastRenderedPageBreak/>
        <w:t xml:space="preserve">pembuatan </w:t>
      </w:r>
      <w:r w:rsidRPr="005D1BAC">
        <w:rPr>
          <w:i/>
          <w:iCs/>
        </w:rPr>
        <w:t>button</w:t>
      </w:r>
      <w:r w:rsidRPr="005D1BAC">
        <w:t xml:space="preserve"> yaitu dengan menambahkan elemen </w:t>
      </w:r>
      <w:r w:rsidRPr="005D1BAC">
        <w:rPr>
          <w:i/>
          <w:iCs/>
        </w:rPr>
        <w:t>button</w:t>
      </w:r>
      <w:r w:rsidRPr="005D1BAC">
        <w:t xml:space="preserve"> di fitur Filmstrip pada fungsi </w:t>
      </w:r>
      <w:r w:rsidRPr="005D1BAC">
        <w:rPr>
          <w:rStyle w:val="SourceCodeChar"/>
          <w:rFonts w:eastAsia="SimSun"/>
          <w:lang w:val="id-ID"/>
        </w:rPr>
        <w:t>render()</w:t>
      </w:r>
      <w:r w:rsidRPr="005D1BAC">
        <w:t xml:space="preserve"> React.</w:t>
      </w:r>
    </w:p>
    <w:p w14:paraId="7EB71C12" w14:textId="77777777" w:rsidR="005A2414" w:rsidRPr="005D1BAC" w:rsidRDefault="005A2414" w:rsidP="005A2414">
      <w:pPr>
        <w:rPr>
          <w:rFonts w:cs="Times New Roman"/>
          <w:szCs w:val="24"/>
        </w:rPr>
      </w:pPr>
      <w:r w:rsidRPr="005D1BAC">
        <w:t xml:space="preserve">Pembuatan fungsi AJAX pada komponen Jitsi Meet dengan menggunakan </w:t>
      </w:r>
      <w:r w:rsidRPr="005D1BAC">
        <w:rPr>
          <w:i/>
          <w:iCs/>
        </w:rPr>
        <w:t>library</w:t>
      </w:r>
      <w:r w:rsidRPr="005D1BAC">
        <w:t xml:space="preserve"> Axios. Hal ini diputuskan setelah dilakukan perbandingan antara </w:t>
      </w:r>
      <w:r w:rsidRPr="005D1BAC">
        <w:rPr>
          <w:i/>
          <w:iCs/>
        </w:rPr>
        <w:t>library</w:t>
      </w:r>
      <w:r w:rsidRPr="005D1BAC">
        <w:t xml:space="preserve"> Axios dan Fetch untuk membuat fungsi pemanggilan API pada aplikasi React. Beberapa pertimbangan dalam memilih Axios, yaitu:</w:t>
      </w:r>
    </w:p>
    <w:p w14:paraId="51BCEA5B" w14:textId="77777777" w:rsidR="005A2414" w:rsidRPr="005D1BAC" w:rsidRDefault="005A2414" w:rsidP="00021A26">
      <w:pPr>
        <w:pStyle w:val="ListParagraph"/>
        <w:numPr>
          <w:ilvl w:val="0"/>
          <w:numId w:val="14"/>
        </w:numPr>
        <w:spacing w:after="160"/>
      </w:pPr>
      <w:r w:rsidRPr="005D1BAC">
        <w:t>Axios mengonversi data menjadi JSON secara otomatis,</w:t>
      </w:r>
    </w:p>
    <w:p w14:paraId="57777CCC" w14:textId="77777777" w:rsidR="005A2414" w:rsidRPr="005D1BAC" w:rsidRDefault="005A2414" w:rsidP="00021A26">
      <w:pPr>
        <w:pStyle w:val="ListParagraph"/>
        <w:numPr>
          <w:ilvl w:val="0"/>
          <w:numId w:val="14"/>
        </w:numPr>
        <w:spacing w:after="160"/>
      </w:pPr>
      <w:r w:rsidRPr="005D1BAC">
        <w:t>Axios didukung di lebih banyak browser,</w:t>
      </w:r>
    </w:p>
    <w:p w14:paraId="1DFB92DA" w14:textId="77777777" w:rsidR="005A2414" w:rsidRPr="005D1BAC" w:rsidRDefault="005A2414" w:rsidP="00021A26">
      <w:pPr>
        <w:pStyle w:val="ListParagraph"/>
        <w:numPr>
          <w:ilvl w:val="0"/>
          <w:numId w:val="14"/>
        </w:numPr>
        <w:spacing w:after="160"/>
      </w:pPr>
      <w:r w:rsidRPr="005D1BAC">
        <w:t xml:space="preserve">Axios bersifat </w:t>
      </w:r>
      <w:r w:rsidRPr="005D1BAC">
        <w:rPr>
          <w:i/>
          <w:iCs/>
        </w:rPr>
        <w:t>asynchronous</w:t>
      </w:r>
      <w:r w:rsidRPr="005D1BAC">
        <w:t>.</w:t>
      </w:r>
    </w:p>
    <w:p w14:paraId="573D6885" w14:textId="77777777" w:rsidR="005A2414" w:rsidRPr="005D1BAC" w:rsidRDefault="005A2414" w:rsidP="005A2414">
      <w:pPr>
        <w:spacing w:after="160"/>
      </w:pPr>
      <w:r w:rsidRPr="005D1BAC">
        <w:t xml:space="preserve">Secara singkat, Axios lebih unggul dibandingkan Fetch di berbagai aspek sehingga </w:t>
      </w:r>
      <w:r w:rsidRPr="005D1BAC">
        <w:rPr>
          <w:i/>
          <w:iCs/>
        </w:rPr>
        <w:t>library</w:t>
      </w:r>
      <w:r w:rsidRPr="005D1BAC">
        <w:t xml:space="preserve"> ini dipilih.</w:t>
      </w:r>
    </w:p>
    <w:p w14:paraId="69DFA06A" w14:textId="77777777" w:rsidR="005A2414" w:rsidRPr="005D1BAC" w:rsidRDefault="005A2414" w:rsidP="005A2414">
      <w:pPr>
        <w:spacing w:after="160"/>
      </w:pPr>
      <w:r w:rsidRPr="005D1BAC">
        <w:t xml:space="preserve">Metode pengambilan data untuk kebutuhan fungsi AJAX di Jitsi Meet yaitu dengan mengambil data yang disimpan pada </w:t>
      </w:r>
      <w:r w:rsidRPr="005D1BAC">
        <w:rPr>
          <w:i/>
          <w:iCs/>
        </w:rPr>
        <w:t>redux state</w:t>
      </w:r>
      <w:r w:rsidRPr="005D1BAC">
        <w:t xml:space="preserve"> fitur terkait. Beberapa data yang diperlukan pada pembuatan fungsi AJAX adalah ID partisipan lokal, jumlah total partisipan, dan ID konferensi di Jitsi Meet. Pengambilan data ID partisipan lokal dan jumlah total partisipan dapat dilakukan tanpa mengalami kendala apapun. Akan tetapi, tidak begitu untuk pengambilan ID konferensi.</w:t>
      </w:r>
    </w:p>
    <w:p w14:paraId="4319E424" w14:textId="77777777" w:rsidR="005A2414" w:rsidRPr="005D1BAC" w:rsidRDefault="005A2414" w:rsidP="005A2414">
      <w:pPr>
        <w:spacing w:after="160"/>
      </w:pPr>
      <w:r w:rsidRPr="005D1BAC">
        <w:t xml:space="preserve">Sebauh referensi di internet mengatakan bahwa ID konferensi di Jitsi Meet dan ID konferensi yang digunakan di JVB berbeda. Adapun, ID konferensi yang digunakan pada JVB sebetulnya adalah ID COLIBRI (ID universal sebuah ruang konferensi pada server Jitsi) dan tidak dapat dicocokkan dengan ID konferensi pada Jitsi Meet. Bilapun ada, metode untuk mencocokkan kedua ID sangat rumit </w:t>
      </w:r>
      <w:r w:rsidRPr="005D1BAC">
        <w:fldChar w:fldCharType="begin" w:fldLock="1"/>
      </w:r>
      <w:r w:rsidRPr="005D1BAC">
        <w:instrText>ADDIN CSL_CITATION {"citationItems":[{"id":"ITEM-1","itemData":{"URL":"https://community.jitsi.org/t/how-to-match-the-conference-id-between-jitsi-meet-and-rest-colibri/14360","accessed":{"date-parts":[["2020","12","28"]]},"id":"ITEM-1","issued":{"date-parts":[["0"]]},"title":"How to match the conference ID between Jitsi-meet and Rest Colibri? - Developers - Jitsi Community Forum - developers &amp; users","type":"webpage"},"uris":["http://www.mendeley.com/documents/?uuid=3be1e329-d85c-3822-aad1-f5000cbbad51"]}],"mendeley":{"formattedCitation":"(&lt;i&gt;How to match the conference ID between Jitsi-meet and Rest Colibri? - Developers - Jitsi Community Forum - developers &amp; users&lt;/i&gt;, n.d.)","plainTextFormattedCitation":"(How to match the conference ID between Jitsi-meet and Rest Colibri? - Developers - Jitsi Community Forum - developers &amp; users, n.d.)","previouslyFormattedCitation":"(&lt;i&gt;How to match the conference ID between Jitsi-meet and Rest Colibri? - Developers - Jitsi Community Forum - developers &amp; users&lt;/i&gt;, n.d.)"},"properties":{"noteIndex":0},"schema":"https://github.com/citation-style-language/schema/raw/master/csl-citation.json"}</w:instrText>
      </w:r>
      <w:r w:rsidRPr="005D1BAC">
        <w:fldChar w:fldCharType="separate"/>
      </w:r>
      <w:r w:rsidRPr="005D1BAC">
        <w:rPr>
          <w:noProof/>
        </w:rPr>
        <w:t>(</w:t>
      </w:r>
      <w:r w:rsidRPr="005D1BAC">
        <w:rPr>
          <w:i/>
          <w:noProof/>
        </w:rPr>
        <w:t>How to match the conference ID between Jitsi-meet and Rest Colibri? - Developers - Jitsi Community Forum - developers &amp; users</w:t>
      </w:r>
      <w:r w:rsidRPr="005D1BAC">
        <w:rPr>
          <w:noProof/>
        </w:rPr>
        <w:t>, n.d.)</w:t>
      </w:r>
      <w:r w:rsidRPr="005D1BAC">
        <w:fldChar w:fldCharType="end"/>
      </w:r>
      <w:r w:rsidRPr="005D1BAC">
        <w:t xml:space="preserve">. Dengan kata lain, data ID konferensi pada Jitsi Meet tidak sesuai dengan kebutuhan data untuk proses </w:t>
      </w:r>
      <w:r w:rsidRPr="005D1BAC">
        <w:rPr>
          <w:i/>
          <w:iCs/>
        </w:rPr>
        <w:t>pagination</w:t>
      </w:r>
      <w:r w:rsidRPr="005D1BAC">
        <w:t xml:space="preserve"> di JVB. Untuk mengatasi kendala tersebut, data ID konferensi diambil langsung dari JVB, sedang-kan fungsi AJAX di Jitsi Meet akan mengirimkan kebutuhan data lainnya.</w:t>
      </w:r>
    </w:p>
    <w:p w14:paraId="5352068E" w14:textId="77777777" w:rsidR="005A2414" w:rsidRPr="005D1BAC" w:rsidRDefault="005A2414" w:rsidP="005A2414"/>
    <w:p w14:paraId="0CD24863" w14:textId="77777777" w:rsidR="005A2414" w:rsidRPr="005D1BAC" w:rsidRDefault="005A2414" w:rsidP="005A2414">
      <w:pPr>
        <w:pStyle w:val="Heading3"/>
      </w:pPr>
      <w:bookmarkStart w:id="170" w:name="_Toc60131899"/>
      <w:bookmarkStart w:id="171" w:name="_Toc64571786"/>
      <w:r w:rsidRPr="005D1BAC">
        <w:lastRenderedPageBreak/>
        <w:t>Partisipan Octo</w:t>
      </w:r>
      <w:bookmarkEnd w:id="170"/>
      <w:bookmarkEnd w:id="171"/>
    </w:p>
    <w:p w14:paraId="7A2FA66C" w14:textId="77777777" w:rsidR="005A2414" w:rsidRPr="005D1BAC" w:rsidRDefault="005A2414" w:rsidP="005A2414">
      <w:pPr>
        <w:rPr>
          <w:rFonts w:cs="Times New Roman"/>
          <w:szCs w:val="24"/>
        </w:rPr>
      </w:pPr>
      <w:r w:rsidRPr="005D1BAC">
        <w:t xml:space="preserve">Analisis lebih lanjut pada </w:t>
      </w:r>
      <w:r w:rsidRPr="005D1BAC">
        <w:rPr>
          <w:i/>
          <w:iCs/>
        </w:rPr>
        <w:t>method</w:t>
      </w:r>
      <w:r w:rsidRPr="005D1BAC">
        <w:t xml:space="preserve"> </w:t>
      </w:r>
      <w:r w:rsidRPr="005D1BAC">
        <w:rPr>
          <w:rStyle w:val="SourceCodeChar"/>
          <w:rFonts w:eastAsia="SimSun"/>
          <w:lang w:val="id-ID"/>
        </w:rPr>
        <w:t>sendOut()</w:t>
      </w:r>
      <w:r w:rsidRPr="005D1BAC">
        <w:t xml:space="preserve"> di JVB mengarahkan pada penemuan dua jenis partisipan pada konferesi daring dengan menggunakan aplikasi Jitsi, yaitu partisipan octo dan partisipan non-octo. Pemanggilan </w:t>
      </w:r>
      <w:r w:rsidRPr="005D1BAC">
        <w:rPr>
          <w:rFonts w:cs="Times New Roman"/>
          <w:i/>
          <w:iCs/>
          <w:szCs w:val="24"/>
        </w:rPr>
        <w:t xml:space="preserve">method </w:t>
      </w:r>
      <w:r w:rsidRPr="005D1BAC">
        <w:rPr>
          <w:rStyle w:val="SourceCodeChar"/>
          <w:rFonts w:eastAsia="SimSun"/>
          <w:lang w:val="id-ID"/>
        </w:rPr>
        <w:t>wants()</w:t>
      </w:r>
      <w:r w:rsidRPr="005D1BAC">
        <w:rPr>
          <w:rFonts w:cs="Times New Roman"/>
          <w:szCs w:val="24"/>
        </w:rPr>
        <w:t xml:space="preserve"> pada </w:t>
      </w:r>
      <w:r w:rsidRPr="005D1BAC">
        <w:rPr>
          <w:rFonts w:cs="Times New Roman"/>
          <w:i/>
          <w:iCs/>
          <w:szCs w:val="24"/>
        </w:rPr>
        <w:t xml:space="preserve">method </w:t>
      </w:r>
      <w:r w:rsidRPr="005D1BAC">
        <w:rPr>
          <w:rStyle w:val="SourceCodeChar"/>
          <w:rFonts w:eastAsia="SimSun"/>
          <w:lang w:val="id-ID"/>
        </w:rPr>
        <w:t>sendOut()</w:t>
      </w:r>
      <w:r w:rsidRPr="005D1BAC">
        <w:rPr>
          <w:rFonts w:cs="Times New Roman"/>
          <w:szCs w:val="24"/>
        </w:rPr>
        <w:t xml:space="preserve"> tidak hanya untuk mengecek keinginan partisipan non-octo (</w:t>
      </w:r>
      <w:r w:rsidRPr="005D1BAC">
        <w:rPr>
          <w:rFonts w:cs="Times New Roman"/>
          <w:i/>
          <w:iCs/>
          <w:szCs w:val="24"/>
        </w:rPr>
        <w:t>Endpoint</w:t>
      </w:r>
      <w:r w:rsidRPr="005D1BAC">
        <w:rPr>
          <w:rFonts w:cs="Times New Roman"/>
          <w:szCs w:val="24"/>
        </w:rPr>
        <w:t>), namun juga keinginan partisipan octo (</w:t>
      </w:r>
      <w:r w:rsidRPr="005D1BAC">
        <w:rPr>
          <w:rFonts w:cs="Times New Roman"/>
          <w:i/>
          <w:iCs/>
          <w:szCs w:val="24"/>
        </w:rPr>
        <w:t>ConfOctoTransport</w:t>
      </w:r>
      <w:r w:rsidRPr="005D1BAC">
        <w:rPr>
          <w:rFonts w:cs="Times New Roman"/>
          <w:szCs w:val="24"/>
        </w:rPr>
        <w:t xml:space="preserve">). </w:t>
      </w:r>
      <w:r w:rsidRPr="005D1BAC">
        <w:rPr>
          <w:rFonts w:cs="Times New Roman"/>
          <w:i/>
          <w:iCs/>
          <w:szCs w:val="24"/>
        </w:rPr>
        <w:t>ConfOctoTransport</w:t>
      </w:r>
      <w:r w:rsidRPr="005D1BAC">
        <w:rPr>
          <w:rFonts w:cs="Times New Roman"/>
          <w:szCs w:val="24"/>
        </w:rPr>
        <w:t xml:space="preserve"> berfungsi untuk mengatur pengiriman paket ke partisipan octo di JVB.</w:t>
      </w:r>
    </w:p>
    <w:p w14:paraId="111080BD" w14:textId="77777777" w:rsidR="005A2414" w:rsidRPr="005D1BAC" w:rsidRDefault="005A2414" w:rsidP="005A2414">
      <w:pPr>
        <w:autoSpaceDE w:val="0"/>
        <w:autoSpaceDN w:val="0"/>
        <w:adjustRightInd w:val="0"/>
        <w:spacing w:after="0"/>
        <w:rPr>
          <w:rFonts w:cs="Times New Roman"/>
          <w:szCs w:val="24"/>
        </w:rPr>
      </w:pPr>
      <w:r w:rsidRPr="005D1BAC">
        <w:rPr>
          <w:rFonts w:cs="Times New Roman"/>
          <w:szCs w:val="24"/>
        </w:rPr>
        <w:t>Adapun, Partisipan octo adalah partisipan di suatu ruang konferensi daring yang berasal dari JVB yang berbeda dengan JVB yeng menyediakan layanan untuk ruang konferensi, sedangkan partisipan non-octo adalah partisipan yang berasal dari JVB peyedia layanan untuk ruang konferensi tersebut. Pada Gambar IV.1 adalah ilustrasi parti-sipan octo dan non-octo pada layanan Jitsi.</w:t>
      </w:r>
    </w:p>
    <w:p w14:paraId="41277DBF" w14:textId="77777777" w:rsidR="005A2414" w:rsidRPr="005D1BAC" w:rsidRDefault="005A2414" w:rsidP="005A2414">
      <w:pPr>
        <w:keepNext/>
        <w:spacing w:before="480" w:after="0"/>
      </w:pPr>
      <w:r w:rsidRPr="005D1BAC">
        <w:rPr>
          <w:noProof/>
        </w:rPr>
        <w:drawing>
          <wp:inline distT="0" distB="0" distL="0" distR="0" wp14:anchorId="2E5C53C2" wp14:editId="27061677">
            <wp:extent cx="5039995" cy="33782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3378200"/>
                    </a:xfrm>
                    <a:prstGeom prst="rect">
                      <a:avLst/>
                    </a:prstGeom>
                    <a:noFill/>
                    <a:ln>
                      <a:noFill/>
                    </a:ln>
                  </pic:spPr>
                </pic:pic>
              </a:graphicData>
            </a:graphic>
          </wp:inline>
        </w:drawing>
      </w:r>
    </w:p>
    <w:p w14:paraId="230FCCE0" w14:textId="68C5A099" w:rsidR="005A2414" w:rsidRPr="005D1BAC" w:rsidRDefault="005A2414" w:rsidP="0089415D">
      <w:pPr>
        <w:pStyle w:val="CaptionGambar"/>
      </w:pPr>
      <w:bookmarkStart w:id="172" w:name="_Toc60222310"/>
      <w:r w:rsidRPr="005D1BAC">
        <w:t xml:space="preserve">Gambar </w:t>
      </w:r>
      <w:r w:rsidR="003A3B0E">
        <w:fldChar w:fldCharType="begin"/>
      </w:r>
      <w:r w:rsidR="003A3B0E">
        <w:instrText xml:space="preserve"> STYLEREF 1 \s </w:instrText>
      </w:r>
      <w:r w:rsidR="003A3B0E">
        <w:fldChar w:fldCharType="separate"/>
      </w:r>
      <w:r w:rsidR="00516D6D">
        <w:rPr>
          <w:noProof/>
        </w:rPr>
        <w:t>IV</w:t>
      </w:r>
      <w:r w:rsidR="003A3B0E">
        <w:rPr>
          <w:noProof/>
        </w:rPr>
        <w:fldChar w:fldCharType="end"/>
      </w:r>
      <w:r w:rsidRPr="005D1BAC">
        <w:t>.</w:t>
      </w:r>
      <w:r w:rsidR="003A3B0E">
        <w:fldChar w:fldCharType="begin"/>
      </w:r>
      <w:r w:rsidR="003A3B0E">
        <w:instrText xml:space="preserve"> SEQ Gambar \* ARABIC \s 1 </w:instrText>
      </w:r>
      <w:r w:rsidR="003A3B0E">
        <w:fldChar w:fldCharType="separate"/>
      </w:r>
      <w:r w:rsidR="00516D6D">
        <w:rPr>
          <w:noProof/>
        </w:rPr>
        <w:t>2</w:t>
      </w:r>
      <w:r w:rsidR="003A3B0E">
        <w:rPr>
          <w:noProof/>
        </w:rPr>
        <w:fldChar w:fldCharType="end"/>
      </w:r>
      <w:r w:rsidRPr="005D1BAC">
        <w:t>. Ilustrasi Partisipan Octo dan Non-Octo pada Jitsi</w:t>
      </w:r>
      <w:bookmarkEnd w:id="172"/>
    </w:p>
    <w:p w14:paraId="3033619A" w14:textId="77777777" w:rsidR="005A2414" w:rsidRPr="005D1BAC" w:rsidRDefault="005A2414" w:rsidP="005A2414">
      <w:pPr>
        <w:autoSpaceDE w:val="0"/>
        <w:autoSpaceDN w:val="0"/>
        <w:adjustRightInd w:val="0"/>
        <w:spacing w:before="480"/>
        <w:rPr>
          <w:rFonts w:cs="Times New Roman"/>
          <w:szCs w:val="24"/>
        </w:rPr>
      </w:pPr>
      <w:r w:rsidRPr="005D1BAC">
        <w:rPr>
          <w:rFonts w:cs="Times New Roman"/>
          <w:szCs w:val="24"/>
        </w:rPr>
        <w:t xml:space="preserve">Pada ilustrasi Gambar IV.2, diilustrasikan JVB 1 adalah penyedia layanan untuk konferensi X. Pada konferensi X, partisipan A dan B adalah partisipan non-octo, </w:t>
      </w:r>
      <w:r w:rsidRPr="005D1BAC">
        <w:rPr>
          <w:rFonts w:cs="Times New Roman"/>
          <w:szCs w:val="24"/>
        </w:rPr>
        <w:lastRenderedPageBreak/>
        <w:t xml:space="preserve">sedangkan partisipan yang berasal dari JVB 2 adalah partisipan octo. Tentacle (objek </w:t>
      </w:r>
      <w:r w:rsidRPr="005D1BAC">
        <w:rPr>
          <w:rFonts w:cs="Times New Roman"/>
          <w:i/>
          <w:iCs/>
          <w:szCs w:val="24"/>
        </w:rPr>
        <w:t>Octo Transport</w:t>
      </w:r>
      <w:r w:rsidRPr="005D1BAC">
        <w:rPr>
          <w:rFonts w:cs="Times New Roman"/>
          <w:szCs w:val="24"/>
        </w:rPr>
        <w:t>) pada ruang konferensi X di JVB 1 berperan sebagai jalur transportasi paket ke partisipan octo.</w:t>
      </w:r>
    </w:p>
    <w:p w14:paraId="3E341B93" w14:textId="77777777" w:rsidR="005A2414" w:rsidRPr="005D1BAC" w:rsidRDefault="005A2414" w:rsidP="005A2414">
      <w:pPr>
        <w:rPr>
          <w:rFonts w:cs="Times New Roman"/>
          <w:szCs w:val="24"/>
        </w:rPr>
      </w:pPr>
      <w:r w:rsidRPr="005D1BAC">
        <w:rPr>
          <w:rFonts w:cs="Times New Roman"/>
          <w:szCs w:val="24"/>
        </w:rPr>
        <w:t xml:space="preserve">Partisipan OCTO akan terbentuk di ruang konferensi apabila JVB penyedia layanan sudah mencapai batas maksimal partisipan yang dapat ditangani dalam kurun waktu tertentu. Sumber referensi mengatakan bahwa batas maksimal partisipan yang dapat dilayani sebuah JVB saat ini adalah 75 partisipan </w:t>
      </w:r>
      <w:r w:rsidRPr="005D1BAC">
        <w:rPr>
          <w:rFonts w:cs="Times New Roman"/>
          <w:szCs w:val="24"/>
        </w:rPr>
        <w:fldChar w:fldCharType="begin" w:fldLock="1"/>
      </w:r>
      <w:r w:rsidRPr="005D1BAC">
        <w:rPr>
          <w:rFonts w:cs="Times New Roman"/>
          <w:szCs w:val="24"/>
        </w:rPr>
        <w:instrText>ADDIN CSL_CITATION {"citationItems":[{"id":"ITEM-1","itemData":{"URL":"https://community.jitsi.org/t/jisti-conference-with-up-to-100-participant/37613","accessed":{"date-parts":[["2020","12","28"]]},"id":"ITEM-1","issued":{"date-parts":[["0"]]},"title":"Jisti Conference with Up To 100 Participant - Install &amp; Config - Jitsi Community Forum - developers &amp; users","type":"webpage"},"uris":["http://www.mendeley.com/documents/?uuid=c7d75a7d-e0ae-3480-a48b-699885fc45ac"]}],"mendeley":{"formattedCitation":"(&lt;i&gt;Jisti Conference with Up To 100 Participant - Install &amp; Config - Jitsi Community Forum - developers &amp; users&lt;/i&gt;, n.d.)","plainTextFormattedCitation":"(Jisti Conference with Up To 100 Participant - Install &amp; Config - Jitsi Community Forum - developers &amp; users, n.d.)","previouslyFormattedCitation":"(&lt;i&gt;Jisti Conference with Up To 100 Participant - Install &amp; Config - Jitsi Community Forum - developers &amp; users&lt;/i&gt;, n.d.)"},"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Jisti Conference with Up To 100 Participant - Install &amp; Config - Jitsi Community Forum - developers &amp; users</w:t>
      </w:r>
      <w:r w:rsidRPr="005D1BAC">
        <w:rPr>
          <w:rFonts w:cs="Times New Roman"/>
          <w:noProof/>
          <w:szCs w:val="24"/>
        </w:rPr>
        <w:t>, n.d.)</w:t>
      </w:r>
      <w:r w:rsidRPr="005D1BAC">
        <w:rPr>
          <w:rFonts w:cs="Times New Roman"/>
          <w:szCs w:val="24"/>
        </w:rPr>
        <w:fldChar w:fldCharType="end"/>
      </w:r>
      <w:r w:rsidRPr="005D1BAC">
        <w:rPr>
          <w:rFonts w:cs="Times New Roman"/>
          <w:szCs w:val="24"/>
        </w:rPr>
        <w:t>.</w:t>
      </w:r>
    </w:p>
    <w:p w14:paraId="7012ACF1" w14:textId="77777777" w:rsidR="005A2414" w:rsidRPr="005D1BAC" w:rsidRDefault="005A2414" w:rsidP="005A2414">
      <w:pPr>
        <w:rPr>
          <w:rFonts w:cs="Times New Roman"/>
          <w:szCs w:val="24"/>
        </w:rPr>
      </w:pPr>
      <w:r w:rsidRPr="005D1BAC">
        <w:rPr>
          <w:rFonts w:cs="Times New Roman"/>
          <w:szCs w:val="24"/>
        </w:rPr>
        <w:t>Pada analisis</w:t>
      </w:r>
      <w:r w:rsidRPr="005D1BAC">
        <w:t xml:space="preserve"> alur pengiriman paket di JVB</w:t>
      </w:r>
      <w:r w:rsidRPr="005D1BAC">
        <w:rPr>
          <w:rFonts w:cs="Times New Roman"/>
          <w:szCs w:val="24"/>
        </w:rPr>
        <w:t>, perbedaan antara partisipan octo dan non-octo tidak didalami karena diarahkan untuk fokus pada alur pengiriman paket ke partisipan non-octo. Analisis partisipan octo dialihkan ke Jicofo karena analisis yang telah dilakukan sebelumnya untuk menghentikan pengiriman paket dari JVB ke partisipan octo tidak membuahkan hasil yang diharapkan.</w:t>
      </w:r>
    </w:p>
    <w:p w14:paraId="178191E3" w14:textId="77777777" w:rsidR="005A2414" w:rsidRPr="005D1BAC" w:rsidRDefault="005A2414" w:rsidP="005A2414">
      <w:pPr>
        <w:pStyle w:val="Heading3"/>
      </w:pPr>
      <w:bookmarkStart w:id="173" w:name="_Toc60131900"/>
      <w:bookmarkStart w:id="174" w:name="_Toc64571787"/>
      <w:r w:rsidRPr="005D1BAC">
        <w:t>Alur Pengiriman Paket di Jitsi Conference Focus (Jicofo)</w:t>
      </w:r>
      <w:bookmarkEnd w:id="173"/>
      <w:bookmarkEnd w:id="174"/>
    </w:p>
    <w:p w14:paraId="60C68083" w14:textId="77777777" w:rsidR="005A2414" w:rsidRPr="005D1BAC" w:rsidRDefault="005A2414" w:rsidP="005A2414">
      <w:r w:rsidRPr="005D1BAC">
        <w:t xml:space="preserve">Analisis alur pengiriman paket di Jicofo dilakukan karena proses </w:t>
      </w:r>
      <w:r w:rsidRPr="005D1BAC">
        <w:rPr>
          <w:i/>
          <w:iCs/>
        </w:rPr>
        <w:t>pagination</w:t>
      </w:r>
      <w:r w:rsidRPr="005D1BAC">
        <w:t xml:space="preserve"> di JVB tidak mendukung untuk penanganan partisipan octo. Dengan dilakukan analisis ini, diharapkan metode </w:t>
      </w:r>
      <w:r w:rsidRPr="005D1BAC">
        <w:rPr>
          <w:i/>
          <w:iCs/>
        </w:rPr>
        <w:t>pagination</w:t>
      </w:r>
      <w:r w:rsidRPr="005D1BAC">
        <w:t xml:space="preserve"> dapat dipindahkan ke Jicofo.</w:t>
      </w:r>
    </w:p>
    <w:p w14:paraId="3A3D13A2" w14:textId="77777777" w:rsidR="005A2414" w:rsidRPr="005D1BAC" w:rsidRDefault="005A2414" w:rsidP="005A2414">
      <w:r w:rsidRPr="005D1BAC">
        <w:t>Analisis di Jicofo dibagi menjadi empat sesi, yaitu:</w:t>
      </w:r>
    </w:p>
    <w:p w14:paraId="5426F2DC" w14:textId="77777777" w:rsidR="005A2414" w:rsidRPr="005D1BAC" w:rsidRDefault="005A2414" w:rsidP="00021A26">
      <w:pPr>
        <w:pStyle w:val="ListParagraph"/>
        <w:numPr>
          <w:ilvl w:val="0"/>
          <w:numId w:val="16"/>
        </w:numPr>
        <w:rPr>
          <w:szCs w:val="24"/>
        </w:rPr>
      </w:pPr>
      <w:r w:rsidRPr="005D1BAC">
        <w:rPr>
          <w:szCs w:val="24"/>
        </w:rPr>
        <w:t>analisis metode pengambilan data untuk kebutuhan fungsi RESTful API,</w:t>
      </w:r>
    </w:p>
    <w:p w14:paraId="753FC6EC" w14:textId="77777777" w:rsidR="005A2414" w:rsidRPr="005D1BAC" w:rsidRDefault="005A2414" w:rsidP="00021A26">
      <w:pPr>
        <w:pStyle w:val="ListParagraph"/>
        <w:numPr>
          <w:ilvl w:val="0"/>
          <w:numId w:val="16"/>
        </w:numPr>
        <w:rPr>
          <w:szCs w:val="24"/>
        </w:rPr>
      </w:pPr>
      <w:r w:rsidRPr="005D1BAC">
        <w:rPr>
          <w:szCs w:val="24"/>
        </w:rPr>
        <w:t>analisis untuk menghentikan pengiriman paket di Jicofo,</w:t>
      </w:r>
    </w:p>
    <w:p w14:paraId="2ABF463E" w14:textId="77777777" w:rsidR="005A2414" w:rsidRPr="005D1BAC" w:rsidRDefault="005A2414" w:rsidP="00021A26">
      <w:pPr>
        <w:pStyle w:val="ListParagraph"/>
        <w:numPr>
          <w:ilvl w:val="0"/>
          <w:numId w:val="16"/>
        </w:numPr>
        <w:rPr>
          <w:szCs w:val="24"/>
        </w:rPr>
      </w:pPr>
      <w:r w:rsidRPr="005D1BAC">
        <w:rPr>
          <w:szCs w:val="24"/>
        </w:rPr>
        <w:t>analisis partisipan octo, dan</w:t>
      </w:r>
    </w:p>
    <w:p w14:paraId="06F691C4" w14:textId="77777777" w:rsidR="005A2414" w:rsidRPr="005D1BAC" w:rsidRDefault="005A2414" w:rsidP="00021A26">
      <w:pPr>
        <w:pStyle w:val="ListParagraph"/>
        <w:numPr>
          <w:ilvl w:val="0"/>
          <w:numId w:val="16"/>
        </w:numPr>
      </w:pPr>
      <w:r w:rsidRPr="005D1BAC">
        <w:t>analisis source media.</w:t>
      </w:r>
    </w:p>
    <w:p w14:paraId="3C42CC7E" w14:textId="77777777" w:rsidR="005A2414" w:rsidRPr="005D1BAC" w:rsidRDefault="005A2414" w:rsidP="005A2414">
      <w:r w:rsidRPr="005D1BAC">
        <w:t>Analisis Jicofo untuk pengambilan data dibutuhkan dalam pembuatan dua fungsi RESTful API, yaitu:</w:t>
      </w:r>
    </w:p>
    <w:p w14:paraId="69ABD1C4" w14:textId="77777777" w:rsidR="005A2414" w:rsidRPr="005D1BAC" w:rsidRDefault="005A2414" w:rsidP="00021A26">
      <w:pPr>
        <w:pStyle w:val="ListParagraph"/>
        <w:numPr>
          <w:ilvl w:val="0"/>
          <w:numId w:val="15"/>
        </w:numPr>
      </w:pPr>
      <w:r w:rsidRPr="005D1BAC">
        <w:t>fungsi untuk mendapatkan semua konferensi video yang tersambung dengan Jicofo,</w:t>
      </w:r>
    </w:p>
    <w:p w14:paraId="7F9B3DCA" w14:textId="77777777" w:rsidR="005A2414" w:rsidRPr="005D1BAC" w:rsidRDefault="005A2414" w:rsidP="00021A26">
      <w:pPr>
        <w:pStyle w:val="ListParagraph"/>
        <w:numPr>
          <w:ilvl w:val="0"/>
          <w:numId w:val="15"/>
        </w:numPr>
      </w:pPr>
      <w:r w:rsidRPr="005D1BAC">
        <w:rPr>
          <w:rFonts w:cs="Times New Roman"/>
        </w:rPr>
        <w:lastRenderedPageBreak/>
        <w:t>fungsi untuk mendapatkan semua partisipan non-octo dan octo di ruang konferensi video.</w:t>
      </w:r>
    </w:p>
    <w:p w14:paraId="019E7CAD" w14:textId="77777777" w:rsidR="005A2414" w:rsidRPr="005D1BAC" w:rsidRDefault="005A2414" w:rsidP="005A2414">
      <w:r w:rsidRPr="005D1BAC">
        <w:t xml:space="preserve">Adapun, pembuatan kedua fungsi ini bertujuan untuk mencari ID partisipan octo di ruang konferensi. Pada fungsi kedua, </w:t>
      </w:r>
      <w:r w:rsidRPr="005D1BAC">
        <w:rPr>
          <w:i/>
          <w:iCs/>
        </w:rPr>
        <w:t>identifier</w:t>
      </w:r>
      <w:r w:rsidRPr="005D1BAC">
        <w:t xml:space="preserve"> partisipan octo di Jicofo adalah ID relay. Asumsi awal penggunaan ID relay yaitu ID akan mengidentifikasi partisipan octo sebagaimana ID partisipan dapat membedakan satu partisipan dengan partisi-pan lainnya. Akan tetapi, kenyataannya ID relay partisipan octo pada Jicofo adalah IP </w:t>
      </w:r>
      <w:r w:rsidRPr="005D1BAC">
        <w:rPr>
          <w:i/>
          <w:iCs/>
        </w:rPr>
        <w:t>address</w:t>
      </w:r>
      <w:r w:rsidRPr="005D1BAC">
        <w:t xml:space="preserve"> JVB yang menyediakan layanan untuk partisipan tersebut. Hal ini karena pada JVB, pengiriman paket ke partisipan octo dilakukan secara bersamaan untuk semua partisipan octo di JVB yang sama. Pencarian lebih lanjut di Jicofo untuk mendapatkan ID partisipan octo tidak membuahkan hasil yang diharapkan tim.</w:t>
      </w:r>
    </w:p>
    <w:p w14:paraId="3821A9ED" w14:textId="77777777" w:rsidR="005A2414" w:rsidRPr="005D1BAC" w:rsidRDefault="005A2414" w:rsidP="005A2414">
      <w:r w:rsidRPr="005D1BAC">
        <w:t xml:space="preserve">Analisis untuk menghentikan pengiriman paket dilakukan dengan menelusuri dua </w:t>
      </w:r>
      <w:r w:rsidRPr="005D1BAC">
        <w:rPr>
          <w:i/>
          <w:iCs/>
        </w:rPr>
        <w:t>method</w:t>
      </w:r>
      <w:r w:rsidRPr="005D1BAC">
        <w:t xml:space="preserve"> di Jicofo, yaitu </w:t>
      </w:r>
      <w:r w:rsidRPr="005D1BAC">
        <w:rPr>
          <w:i/>
          <w:iCs/>
        </w:rPr>
        <w:t>method</w:t>
      </w:r>
      <w:r w:rsidRPr="005D1BAC">
        <w:t xml:space="preserve"> </w:t>
      </w:r>
      <w:r w:rsidRPr="005D1BAC">
        <w:rPr>
          <w:rStyle w:val="SourceCodeChar"/>
          <w:rFonts w:eastAsia="SimSun"/>
          <w:lang w:val="id-ID"/>
        </w:rPr>
        <w:t>createOffer()</w:t>
      </w:r>
      <w:r w:rsidRPr="005D1BAC">
        <w:t xml:space="preserve"> dan </w:t>
      </w:r>
      <w:r w:rsidRPr="005D1BAC">
        <w:rPr>
          <w:rStyle w:val="SourceCodeChar"/>
          <w:rFonts w:eastAsia="SimSun"/>
          <w:lang w:val="id-ID"/>
        </w:rPr>
        <w:t>muteParticipant()</w:t>
      </w:r>
      <w:r w:rsidRPr="005D1BAC">
        <w:t>.</w:t>
      </w:r>
    </w:p>
    <w:p w14:paraId="7E80C1F6" w14:textId="77777777" w:rsidR="005A2414" w:rsidRPr="005D1BAC" w:rsidRDefault="005A2414" w:rsidP="005A2414">
      <w:pPr>
        <w:autoSpaceDE w:val="0"/>
        <w:autoSpaceDN w:val="0"/>
        <w:adjustRightInd w:val="0"/>
        <w:rPr>
          <w:rFonts w:cs="Times New Roman"/>
          <w:szCs w:val="24"/>
        </w:rPr>
      </w:pPr>
      <w:r w:rsidRPr="005D1BAC">
        <w:rPr>
          <w:rFonts w:cs="Times New Roman"/>
          <w:i/>
          <w:iCs/>
          <w:szCs w:val="24"/>
        </w:rPr>
        <w:t>Method</w:t>
      </w:r>
      <w:r w:rsidRPr="005D1BAC">
        <w:rPr>
          <w:rFonts w:cs="Times New Roman"/>
          <w:szCs w:val="24"/>
        </w:rPr>
        <w:t xml:space="preserve"> </w:t>
      </w:r>
      <w:r w:rsidRPr="005D1BAC">
        <w:rPr>
          <w:rStyle w:val="SourceCodeChar"/>
          <w:rFonts w:eastAsia="SimSun"/>
          <w:lang w:val="id-ID"/>
        </w:rPr>
        <w:t>createOffer()</w:t>
      </w:r>
      <w:r w:rsidRPr="005D1BAC">
        <w:rPr>
          <w:rFonts w:cs="Times New Roman"/>
          <w:szCs w:val="24"/>
        </w:rPr>
        <w:t xml:space="preserve"> berfungsi untuk membuat Jingle</w:t>
      </w:r>
      <w:r w:rsidRPr="005D1BAC">
        <w:rPr>
          <w:rFonts w:cs="Times New Roman"/>
          <w:i/>
          <w:iCs/>
          <w:szCs w:val="24"/>
        </w:rPr>
        <w:t xml:space="preserve"> offer</w:t>
      </w:r>
      <w:r w:rsidRPr="005D1BAC">
        <w:rPr>
          <w:rFonts w:cs="Times New Roman"/>
          <w:szCs w:val="24"/>
        </w:rPr>
        <w:t xml:space="preserve"> berisi paket yang akan dikirimkan ke semua partisipan di ruang konferensi.</w:t>
      </w:r>
      <w:r w:rsidRPr="005D1BAC">
        <w:t xml:space="preserve"> Dari hasil penelusuran</w:t>
      </w:r>
      <w:r w:rsidRPr="005D1BAC">
        <w:rPr>
          <w:rFonts w:cs="Times New Roman"/>
          <w:i/>
          <w:iCs/>
          <w:szCs w:val="24"/>
        </w:rPr>
        <w:t xml:space="preserve"> method</w:t>
      </w:r>
      <w:r w:rsidRPr="005D1BAC">
        <w:rPr>
          <w:rFonts w:cs="Times New Roman"/>
          <w:szCs w:val="24"/>
        </w:rPr>
        <w:t xml:space="preserve"> ini, diketahui </w:t>
      </w:r>
      <w:r w:rsidRPr="005D1BAC">
        <w:rPr>
          <w:rFonts w:cs="Times New Roman"/>
          <w:i/>
          <w:iCs/>
          <w:szCs w:val="24"/>
        </w:rPr>
        <w:t>method</w:t>
      </w:r>
      <w:r w:rsidRPr="005D1BAC">
        <w:rPr>
          <w:rFonts w:cs="Times New Roman"/>
          <w:szCs w:val="24"/>
        </w:rPr>
        <w:t xml:space="preserve"> hanya dieksekusi sekali untuk pengiriman satu jenis paket di Jicofo. Dengan kata lain, pengiriman paket untuk semua partisipan dilakukan secara bersamaan. Paket yang dikirimkan pada </w:t>
      </w:r>
      <w:r w:rsidRPr="005D1BAC">
        <w:rPr>
          <w:rFonts w:cs="Times New Roman"/>
          <w:i/>
          <w:iCs/>
          <w:szCs w:val="24"/>
        </w:rPr>
        <w:t>method</w:t>
      </w:r>
      <w:r w:rsidRPr="005D1BAC">
        <w:rPr>
          <w:rFonts w:cs="Times New Roman"/>
          <w:szCs w:val="24"/>
        </w:rPr>
        <w:t xml:space="preserve"> ini tidak dapat dihapus karena akan berpengaruh pengiriman paket untuk semua partisipan.</w:t>
      </w:r>
    </w:p>
    <w:p w14:paraId="2C9DF002" w14:textId="20B21837" w:rsidR="005A2414" w:rsidRPr="005D1BAC" w:rsidRDefault="005A2414" w:rsidP="00BF3EF3">
      <w:pPr>
        <w:pStyle w:val="CaptionTabel"/>
        <w:rPr>
          <w:lang w:val="id-ID"/>
        </w:rPr>
      </w:pPr>
      <w:bookmarkStart w:id="175" w:name="_Toc60222177"/>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6</w:t>
      </w:r>
      <w:r w:rsidR="00607FE6" w:rsidRPr="005D1BAC">
        <w:rPr>
          <w:lang w:val="id-ID"/>
        </w:rPr>
        <w:fldChar w:fldCharType="end"/>
      </w:r>
      <w:r w:rsidRPr="005D1BAC">
        <w:rPr>
          <w:lang w:val="id-ID"/>
        </w:rPr>
        <w:t xml:space="preserve">. </w:t>
      </w:r>
      <w:r w:rsidRPr="005D1BAC">
        <w:rPr>
          <w:i/>
          <w:lang w:val="id-ID"/>
        </w:rPr>
        <w:t xml:space="preserve">Method </w:t>
      </w:r>
      <w:r w:rsidRPr="005D1BAC">
        <w:rPr>
          <w:rStyle w:val="SourceCodeChar"/>
          <w:rFonts w:eastAsia="SimSun"/>
          <w:lang w:val="id-ID"/>
        </w:rPr>
        <w:t>createOffer()</w:t>
      </w:r>
      <w:bookmarkEnd w:id="175"/>
    </w:p>
    <w:tbl>
      <w:tblPr>
        <w:tblStyle w:val="TableGrid"/>
        <w:tblW w:w="7937" w:type="dxa"/>
        <w:tblLook w:val="04A0" w:firstRow="1" w:lastRow="0" w:firstColumn="1" w:lastColumn="0" w:noHBand="0" w:noVBand="1"/>
      </w:tblPr>
      <w:tblGrid>
        <w:gridCol w:w="1134"/>
        <w:gridCol w:w="6803"/>
      </w:tblGrid>
      <w:tr w:rsidR="005A2414" w:rsidRPr="005D1BAC" w14:paraId="0ADFD7A6" w14:textId="77777777" w:rsidTr="00A46772">
        <w:tc>
          <w:tcPr>
            <w:tcW w:w="1134" w:type="dxa"/>
          </w:tcPr>
          <w:p w14:paraId="420D3719"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100780AB" w14:textId="77777777" w:rsidR="005A2414" w:rsidRPr="005D1BAC" w:rsidRDefault="005A2414" w:rsidP="00A46772">
            <w:pPr>
              <w:spacing w:after="0" w:line="240" w:lineRule="auto"/>
              <w:rPr>
                <w:lang w:val="id-ID"/>
              </w:rPr>
            </w:pPr>
            <w:r w:rsidRPr="005D1BAC">
              <w:rPr>
                <w:sz w:val="20"/>
                <w:szCs w:val="18"/>
                <w:lang w:val="id-ID"/>
              </w:rPr>
              <w:t>src/main/java/org/jitsi/jicofo/ParticipantChannelAllocator.java</w:t>
            </w:r>
          </w:p>
        </w:tc>
      </w:tr>
      <w:tr w:rsidR="005A2414" w:rsidRPr="005D1BAC" w14:paraId="004CD11E" w14:textId="77777777" w:rsidTr="00A46772">
        <w:tc>
          <w:tcPr>
            <w:tcW w:w="1134" w:type="dxa"/>
          </w:tcPr>
          <w:p w14:paraId="48609F45"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3DCAFB19" w14:textId="77777777" w:rsidR="005A2414" w:rsidRPr="005D1BAC" w:rsidRDefault="005A2414" w:rsidP="00A46772">
            <w:pPr>
              <w:pStyle w:val="SourceCode"/>
              <w:rPr>
                <w:lang w:val="id-ID"/>
              </w:rPr>
            </w:pPr>
            <w:r w:rsidRPr="005D1BAC">
              <w:rPr>
                <w:lang w:val="id-ID"/>
              </w:rPr>
              <w:t>protected List&lt;ContentPacketExtension&gt; createOffer()</w:t>
            </w:r>
          </w:p>
          <w:p w14:paraId="2F0FD08A" w14:textId="77777777" w:rsidR="005A2414" w:rsidRPr="005D1BAC" w:rsidRDefault="005A2414" w:rsidP="00A46772">
            <w:pPr>
              <w:pStyle w:val="SourceCode"/>
              <w:rPr>
                <w:lang w:val="id-ID"/>
              </w:rPr>
            </w:pPr>
            <w:r w:rsidRPr="005D1BAC">
              <w:rPr>
                <w:lang w:val="id-ID"/>
              </w:rPr>
              <w:t>throws UnsupportedFeatureConfigurationException</w:t>
            </w:r>
          </w:p>
          <w:p w14:paraId="0CC00B8A" w14:textId="77777777" w:rsidR="005A2414" w:rsidRPr="005D1BAC" w:rsidRDefault="005A2414" w:rsidP="00A46772">
            <w:pPr>
              <w:pStyle w:val="SourceCode"/>
              <w:rPr>
                <w:lang w:val="id-ID"/>
              </w:rPr>
            </w:pPr>
            <w:r w:rsidRPr="005D1BAC">
              <w:rPr>
                <w:lang w:val="id-ID"/>
              </w:rPr>
              <w:t>{</w:t>
            </w:r>
          </w:p>
          <w:p w14:paraId="3E875299" w14:textId="77777777" w:rsidR="005A2414" w:rsidRPr="005D1BAC" w:rsidRDefault="005A2414" w:rsidP="00A46772">
            <w:pPr>
              <w:pStyle w:val="SourceCode"/>
              <w:rPr>
                <w:lang w:val="id-ID"/>
              </w:rPr>
            </w:pPr>
            <w:r w:rsidRPr="005D1BAC">
              <w:rPr>
                <w:lang w:val="id-ID"/>
              </w:rPr>
              <w:t xml:space="preserve">    EntityFullJid address = participant.getMucJid();</w:t>
            </w:r>
          </w:p>
          <w:p w14:paraId="68788A87" w14:textId="77777777" w:rsidR="005A2414" w:rsidRPr="005D1BAC" w:rsidRDefault="005A2414" w:rsidP="00A46772">
            <w:pPr>
              <w:pStyle w:val="SourceCode"/>
              <w:rPr>
                <w:lang w:val="id-ID"/>
              </w:rPr>
            </w:pPr>
          </w:p>
          <w:p w14:paraId="736739CD" w14:textId="77777777" w:rsidR="005A2414" w:rsidRPr="005D1BAC" w:rsidRDefault="005A2414" w:rsidP="00A46772">
            <w:pPr>
              <w:pStyle w:val="SourceCode"/>
              <w:rPr>
                <w:lang w:val="id-ID"/>
              </w:rPr>
            </w:pPr>
            <w:r w:rsidRPr="005D1BAC">
              <w:rPr>
                <w:lang w:val="id-ID"/>
              </w:rPr>
              <w:t xml:space="preserve">    List&lt;String&gt; features = DiscoveryUtil.</w:t>
            </w:r>
          </w:p>
          <w:p w14:paraId="5A2168BA" w14:textId="77777777" w:rsidR="005A2414" w:rsidRPr="005D1BAC" w:rsidRDefault="005A2414" w:rsidP="00A46772">
            <w:pPr>
              <w:pStyle w:val="SourceCode"/>
              <w:rPr>
                <w:lang w:val="id-ID"/>
              </w:rPr>
            </w:pPr>
            <w:r w:rsidRPr="005D1BAC">
              <w:rPr>
                <w:lang w:val="id-ID"/>
              </w:rPr>
              <w:t xml:space="preserve">    discoverParticipantFeatures(meetConference.</w:t>
            </w:r>
          </w:p>
          <w:p w14:paraId="4EBBA021" w14:textId="77777777" w:rsidR="005A2414" w:rsidRPr="005D1BAC" w:rsidRDefault="005A2414" w:rsidP="00A46772">
            <w:pPr>
              <w:pStyle w:val="SourceCode"/>
              <w:rPr>
                <w:lang w:val="id-ID"/>
              </w:rPr>
            </w:pPr>
            <w:r w:rsidRPr="005D1BAC">
              <w:rPr>
                <w:lang w:val="id-ID"/>
              </w:rPr>
              <w:t xml:space="preserve">    getXmppProvider(), address);</w:t>
            </w:r>
          </w:p>
          <w:p w14:paraId="0EFAF5CC" w14:textId="77777777" w:rsidR="005A2414" w:rsidRPr="005D1BAC" w:rsidRDefault="005A2414" w:rsidP="00A46772">
            <w:pPr>
              <w:pStyle w:val="SourceCode"/>
              <w:rPr>
                <w:lang w:val="id-ID"/>
              </w:rPr>
            </w:pPr>
            <w:r w:rsidRPr="005D1BAC">
              <w:rPr>
                <w:lang w:val="id-ID"/>
              </w:rPr>
              <w:t xml:space="preserve">    </w:t>
            </w:r>
          </w:p>
          <w:p w14:paraId="4CB4447D" w14:textId="77777777" w:rsidR="005A2414" w:rsidRPr="005D1BAC" w:rsidRDefault="005A2414" w:rsidP="00A46772">
            <w:pPr>
              <w:pStyle w:val="SourceCode"/>
              <w:rPr>
                <w:lang w:val="id-ID"/>
              </w:rPr>
            </w:pPr>
            <w:r w:rsidRPr="005D1BAC">
              <w:rPr>
                <w:lang w:val="id-ID"/>
              </w:rPr>
              <w:t xml:space="preserve">    participant.setSupportedFeatures(features);</w:t>
            </w:r>
          </w:p>
          <w:p w14:paraId="3AB43DC9" w14:textId="77777777" w:rsidR="005A2414" w:rsidRPr="005D1BAC" w:rsidRDefault="005A2414" w:rsidP="00A46772">
            <w:pPr>
              <w:pStyle w:val="SourceCode"/>
              <w:rPr>
                <w:lang w:val="id-ID"/>
              </w:rPr>
            </w:pPr>
          </w:p>
          <w:p w14:paraId="2FB321B6" w14:textId="77777777" w:rsidR="005A2414" w:rsidRPr="005D1BAC" w:rsidRDefault="005A2414" w:rsidP="00A46772">
            <w:pPr>
              <w:pStyle w:val="SourceCode"/>
              <w:rPr>
                <w:lang w:val="id-ID"/>
              </w:rPr>
            </w:pPr>
            <w:r w:rsidRPr="005D1BAC">
              <w:rPr>
                <w:lang w:val="id-ID"/>
              </w:rPr>
              <w:t xml:space="preserve">    JitsiMeetConfig config = meetConference.</w:t>
            </w:r>
          </w:p>
          <w:p w14:paraId="062106DB" w14:textId="77777777" w:rsidR="005A2414" w:rsidRPr="005D1BAC" w:rsidRDefault="005A2414" w:rsidP="00A46772">
            <w:pPr>
              <w:pStyle w:val="SourceCode"/>
              <w:rPr>
                <w:lang w:val="id-ID"/>
              </w:rPr>
            </w:pPr>
            <w:r w:rsidRPr="005D1BAC">
              <w:rPr>
                <w:lang w:val="id-ID"/>
              </w:rPr>
              <w:t xml:space="preserve">        getConfig();</w:t>
            </w:r>
          </w:p>
          <w:p w14:paraId="3C10BAD4" w14:textId="77777777" w:rsidR="005A2414" w:rsidRPr="005D1BAC" w:rsidRDefault="005A2414" w:rsidP="00A46772">
            <w:pPr>
              <w:pStyle w:val="SourceCode"/>
              <w:rPr>
                <w:lang w:val="id-ID"/>
              </w:rPr>
            </w:pPr>
          </w:p>
          <w:p w14:paraId="68DC247D" w14:textId="77777777" w:rsidR="005A2414" w:rsidRPr="005D1BAC" w:rsidRDefault="005A2414" w:rsidP="00A46772">
            <w:pPr>
              <w:pStyle w:val="SourceCode"/>
              <w:rPr>
                <w:lang w:val="id-ID"/>
              </w:rPr>
            </w:pPr>
            <w:r w:rsidRPr="005D1BAC">
              <w:rPr>
                <w:lang w:val="id-ID"/>
              </w:rPr>
              <w:t xml:space="preserve">    OfferOptions offerOptions = new OfferOptions();</w:t>
            </w:r>
          </w:p>
          <w:p w14:paraId="6070C891" w14:textId="77777777" w:rsidR="005A2414" w:rsidRPr="005D1BAC" w:rsidRDefault="005A2414" w:rsidP="00A46772">
            <w:pPr>
              <w:pStyle w:val="SourceCode"/>
              <w:rPr>
                <w:lang w:val="id-ID"/>
              </w:rPr>
            </w:pPr>
            <w:r w:rsidRPr="005D1BAC">
              <w:rPr>
                <w:lang w:val="id-ID"/>
              </w:rPr>
              <w:t xml:space="preserve">    OfferOptionsKt.applyConstraints(offerOptions,</w:t>
            </w:r>
          </w:p>
          <w:p w14:paraId="61CB57DD" w14:textId="77777777" w:rsidR="005A2414" w:rsidRPr="005D1BAC" w:rsidRDefault="005A2414" w:rsidP="00A46772">
            <w:pPr>
              <w:pStyle w:val="SourceCode"/>
              <w:rPr>
                <w:lang w:val="id-ID"/>
              </w:rPr>
            </w:pPr>
            <w:r w:rsidRPr="005D1BAC">
              <w:rPr>
                <w:lang w:val="id-ID"/>
              </w:rPr>
              <w:t xml:space="preserve">        config);</w:t>
            </w:r>
          </w:p>
          <w:p w14:paraId="50F6966C" w14:textId="77777777" w:rsidR="005A2414" w:rsidRPr="005D1BAC" w:rsidRDefault="005A2414" w:rsidP="00A46772">
            <w:pPr>
              <w:pStyle w:val="SourceCode"/>
              <w:rPr>
                <w:lang w:val="id-ID"/>
              </w:rPr>
            </w:pPr>
            <w:r w:rsidRPr="005D1BAC">
              <w:rPr>
                <w:lang w:val="id-ID"/>
              </w:rPr>
              <w:t xml:space="preserve">    OfferOptionsKt.applyConstraints(offerOptions,</w:t>
            </w:r>
          </w:p>
          <w:p w14:paraId="1EF57E9C" w14:textId="77777777" w:rsidR="005A2414" w:rsidRPr="005D1BAC" w:rsidRDefault="005A2414" w:rsidP="00A46772">
            <w:pPr>
              <w:pStyle w:val="SourceCode"/>
              <w:rPr>
                <w:lang w:val="id-ID"/>
              </w:rPr>
            </w:pPr>
            <w:r w:rsidRPr="005D1BAC">
              <w:rPr>
                <w:lang w:val="id-ID"/>
              </w:rPr>
              <w:t xml:space="preserve">        participant);</w:t>
            </w:r>
          </w:p>
          <w:p w14:paraId="4B06E430" w14:textId="77777777" w:rsidR="005A2414" w:rsidRPr="005D1BAC" w:rsidRDefault="005A2414" w:rsidP="00A46772">
            <w:pPr>
              <w:pStyle w:val="SourceCode"/>
              <w:rPr>
                <w:lang w:val="id-ID"/>
              </w:rPr>
            </w:pPr>
          </w:p>
          <w:p w14:paraId="626CE425" w14:textId="77777777" w:rsidR="005A2414" w:rsidRPr="005D1BAC" w:rsidRDefault="005A2414" w:rsidP="00A46772">
            <w:pPr>
              <w:pStyle w:val="SourceCode"/>
              <w:rPr>
                <w:lang w:val="id-ID"/>
              </w:rPr>
            </w:pPr>
            <w:r w:rsidRPr="005D1BAC">
              <w:rPr>
                <w:lang w:val="id-ID"/>
              </w:rPr>
              <w:t xml:space="preserve">    JingleOfferFactory jingleOfferFactory =</w:t>
            </w:r>
          </w:p>
          <w:p w14:paraId="06795010" w14:textId="77777777" w:rsidR="005A2414" w:rsidRPr="005D1BAC" w:rsidRDefault="005A2414" w:rsidP="00A46772">
            <w:pPr>
              <w:pStyle w:val="SourceCode"/>
              <w:rPr>
                <w:lang w:val="id-ID"/>
              </w:rPr>
            </w:pPr>
            <w:r w:rsidRPr="005D1BAC">
              <w:rPr>
                <w:lang w:val="id-ID"/>
              </w:rPr>
              <w:t xml:space="preserve">        FocusBundleActivator.getJingleOfferFactory();</w:t>
            </w:r>
          </w:p>
          <w:p w14:paraId="77012983" w14:textId="77777777" w:rsidR="005A2414" w:rsidRPr="005D1BAC" w:rsidRDefault="005A2414" w:rsidP="00A46772">
            <w:pPr>
              <w:pStyle w:val="SourceCode"/>
              <w:rPr>
                <w:lang w:val="id-ID"/>
              </w:rPr>
            </w:pPr>
            <w:r w:rsidRPr="005D1BAC">
              <w:rPr>
                <w:lang w:val="id-ID"/>
              </w:rPr>
              <w:t xml:space="preserve">    </w:t>
            </w:r>
          </w:p>
          <w:p w14:paraId="02A26D2C" w14:textId="77777777" w:rsidR="005A2414" w:rsidRPr="005D1BAC" w:rsidRDefault="005A2414" w:rsidP="00A46772">
            <w:pPr>
              <w:pStyle w:val="SourceCode"/>
              <w:rPr>
                <w:lang w:val="id-ID"/>
              </w:rPr>
            </w:pPr>
            <w:r w:rsidRPr="005D1BAC">
              <w:rPr>
                <w:lang w:val="id-ID"/>
              </w:rPr>
              <w:t xml:space="preserve">    return jingleOfferFactory.</w:t>
            </w:r>
          </w:p>
          <w:p w14:paraId="2C42D7B9" w14:textId="77777777" w:rsidR="005A2414" w:rsidRPr="005D1BAC" w:rsidRDefault="005A2414" w:rsidP="00A46772">
            <w:pPr>
              <w:pStyle w:val="SourceCode"/>
              <w:rPr>
                <w:lang w:val="id-ID"/>
              </w:rPr>
            </w:pPr>
            <w:r w:rsidRPr="005D1BAC">
              <w:rPr>
                <w:lang w:val="id-ID"/>
              </w:rPr>
              <w:t xml:space="preserve">        createOffer(offerOptions);</w:t>
            </w:r>
          </w:p>
          <w:p w14:paraId="1B5AAA88" w14:textId="77777777" w:rsidR="005A2414" w:rsidRPr="005D1BAC" w:rsidRDefault="005A2414" w:rsidP="00A46772">
            <w:pPr>
              <w:pStyle w:val="SourceCode"/>
              <w:rPr>
                <w:lang w:val="id-ID"/>
              </w:rPr>
            </w:pPr>
            <w:r w:rsidRPr="005D1BAC">
              <w:rPr>
                <w:lang w:val="id-ID"/>
              </w:rPr>
              <w:t>}</w:t>
            </w:r>
          </w:p>
        </w:tc>
      </w:tr>
    </w:tbl>
    <w:p w14:paraId="1DFF17BC" w14:textId="77777777" w:rsidR="005A2414" w:rsidRPr="005D1BAC" w:rsidRDefault="005A2414" w:rsidP="005A2414">
      <w:pPr>
        <w:autoSpaceDE w:val="0"/>
        <w:autoSpaceDN w:val="0"/>
        <w:adjustRightInd w:val="0"/>
        <w:spacing w:before="480"/>
        <w:rPr>
          <w:rFonts w:cs="Times New Roman"/>
          <w:szCs w:val="24"/>
        </w:rPr>
      </w:pPr>
      <w:r w:rsidRPr="005D1BAC">
        <w:rPr>
          <w:rFonts w:cs="Times New Roman"/>
          <w:szCs w:val="24"/>
        </w:rPr>
        <w:lastRenderedPageBreak/>
        <w:t xml:space="preserve">Analisis dengan sudut pandang yang berkebalikan dengan </w:t>
      </w:r>
      <w:r w:rsidRPr="005D1BAC">
        <w:rPr>
          <w:rFonts w:cs="Times New Roman"/>
          <w:i/>
          <w:iCs/>
          <w:szCs w:val="24"/>
        </w:rPr>
        <w:t>method</w:t>
      </w:r>
      <w:r w:rsidRPr="005D1BAC">
        <w:rPr>
          <w:rFonts w:cs="Times New Roman"/>
          <w:szCs w:val="24"/>
        </w:rPr>
        <w:t xml:space="preserve"> </w:t>
      </w:r>
      <w:r w:rsidRPr="005D1BAC">
        <w:rPr>
          <w:rStyle w:val="SourceCodeChar"/>
          <w:rFonts w:eastAsia="SimSun"/>
          <w:lang w:val="id-ID"/>
        </w:rPr>
        <w:t>createOffer()</w:t>
      </w:r>
      <w:r w:rsidRPr="005D1BAC">
        <w:rPr>
          <w:rFonts w:cs="Times New Roman"/>
          <w:szCs w:val="24"/>
        </w:rPr>
        <w:t xml:space="preserve">, yaitu mencari metode agar dapat menentukan partisipan yang akan menerima paket pada Jingle </w:t>
      </w:r>
      <w:r w:rsidRPr="005D1BAC">
        <w:rPr>
          <w:rFonts w:cs="Times New Roman"/>
          <w:i/>
          <w:iCs/>
          <w:szCs w:val="24"/>
        </w:rPr>
        <w:t>offer</w:t>
      </w:r>
      <w:r w:rsidRPr="005D1BAC">
        <w:rPr>
          <w:rFonts w:cs="Times New Roman"/>
          <w:szCs w:val="24"/>
        </w:rPr>
        <w:t>, pun tidak menemukan titik terang.</w:t>
      </w:r>
    </w:p>
    <w:p w14:paraId="5E3E44BD" w14:textId="77777777" w:rsidR="005A2414" w:rsidRPr="005D1BAC" w:rsidRDefault="005A2414" w:rsidP="005A2414">
      <w:pPr>
        <w:pStyle w:val="ListParagraph"/>
        <w:spacing w:after="0"/>
        <w:ind w:left="0"/>
      </w:pPr>
      <w:r w:rsidRPr="005D1BAC">
        <w:rPr>
          <w:rFonts w:cs="Times New Roman"/>
          <w:i/>
          <w:iCs/>
          <w:szCs w:val="24"/>
        </w:rPr>
        <w:t xml:space="preserve">Method </w:t>
      </w:r>
      <w:r w:rsidRPr="005D1BAC">
        <w:rPr>
          <w:rStyle w:val="SourceCodeChar"/>
          <w:rFonts w:eastAsia="SimSun"/>
          <w:lang w:val="id-ID"/>
        </w:rPr>
        <w:t>mutePartisipan()</w:t>
      </w:r>
      <w:r w:rsidRPr="005D1BAC">
        <w:rPr>
          <w:rFonts w:cs="Times New Roman"/>
          <w:szCs w:val="24"/>
        </w:rPr>
        <w:t xml:space="preserve"> berfungsi untuk </w:t>
      </w:r>
      <w:r w:rsidRPr="005D1BAC">
        <w:rPr>
          <w:rFonts w:cs="Times New Roman"/>
          <w:i/>
          <w:iCs/>
          <w:szCs w:val="24"/>
        </w:rPr>
        <w:t>mute</w:t>
      </w:r>
      <w:r w:rsidRPr="005D1BAC">
        <w:rPr>
          <w:rFonts w:cs="Times New Roman"/>
          <w:szCs w:val="24"/>
        </w:rPr>
        <w:t xml:space="preserve"> paket audio partisipan </w:t>
      </w:r>
      <w:r w:rsidRPr="005D1BAC">
        <w:rPr>
          <w:rFonts w:cs="Times New Roman"/>
          <w:i/>
          <w:iCs/>
          <w:szCs w:val="24"/>
        </w:rPr>
        <w:t>remote</w:t>
      </w:r>
      <w:r w:rsidRPr="005D1BAC">
        <w:rPr>
          <w:rFonts w:cs="Times New Roman"/>
          <w:szCs w:val="24"/>
        </w:rPr>
        <w:t xml:space="preserve"> dari Jicofo. Dari hasil penelusuran dan eksplorasi </w:t>
      </w:r>
      <w:r w:rsidRPr="005D1BAC">
        <w:rPr>
          <w:rFonts w:cs="Times New Roman"/>
          <w:i/>
          <w:iCs/>
          <w:szCs w:val="24"/>
        </w:rPr>
        <w:t>method</w:t>
      </w:r>
      <w:r w:rsidRPr="005D1BAC">
        <w:rPr>
          <w:rFonts w:cs="Times New Roman"/>
          <w:szCs w:val="24"/>
        </w:rPr>
        <w:t xml:space="preserve"> ini, diketahui bahwa </w:t>
      </w:r>
      <w:r w:rsidRPr="005D1BAC">
        <w:rPr>
          <w:rFonts w:cs="Times New Roman"/>
          <w:i/>
          <w:iCs/>
          <w:szCs w:val="24"/>
        </w:rPr>
        <w:t>method</w:t>
      </w:r>
      <w:r w:rsidRPr="005D1BAC">
        <w:rPr>
          <w:rFonts w:cs="Times New Roman"/>
          <w:szCs w:val="24"/>
        </w:rPr>
        <w:t xml:space="preserve"> ini tidak dapat digunakan untuk menghentikan pengiriman paket video. </w:t>
      </w:r>
      <w:r w:rsidRPr="005D1BAC">
        <w:rPr>
          <w:rFonts w:cs="Times New Roman"/>
          <w:i/>
          <w:iCs/>
          <w:szCs w:val="24"/>
        </w:rPr>
        <w:t>Method</w:t>
      </w:r>
      <w:r w:rsidRPr="005D1BAC">
        <w:t xml:space="preserve"> ini menggunakan media komunikasi berbasis XMPP untuk mengirimkan pesan bahwa partisipan melakukan </w:t>
      </w:r>
      <w:r w:rsidRPr="005D1BAC">
        <w:rPr>
          <w:i/>
          <w:iCs/>
        </w:rPr>
        <w:t>mute</w:t>
      </w:r>
      <w:r w:rsidRPr="005D1BAC">
        <w:t>.</w:t>
      </w:r>
    </w:p>
    <w:p w14:paraId="15DFECCA" w14:textId="0D11EF82" w:rsidR="005A2414" w:rsidRPr="005D1BAC" w:rsidRDefault="005A2414" w:rsidP="005A2414">
      <w:pPr>
        <w:pStyle w:val="CaptionTabel"/>
        <w:rPr>
          <w:lang w:val="id-ID"/>
        </w:rPr>
      </w:pPr>
      <w:bookmarkStart w:id="176" w:name="_Toc60222178"/>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7</w:t>
      </w:r>
      <w:r w:rsidR="00607FE6" w:rsidRPr="005D1BAC">
        <w:rPr>
          <w:lang w:val="id-ID"/>
        </w:rPr>
        <w:fldChar w:fldCharType="end"/>
      </w:r>
      <w:r w:rsidRPr="005D1BAC">
        <w:rPr>
          <w:lang w:val="id-ID"/>
        </w:rPr>
        <w:t xml:space="preserve">. </w:t>
      </w:r>
      <w:r w:rsidRPr="005D1BAC">
        <w:rPr>
          <w:i/>
          <w:lang w:val="id-ID"/>
        </w:rPr>
        <w:t>Method</w:t>
      </w:r>
      <w:r w:rsidRPr="005D1BAC">
        <w:rPr>
          <w:lang w:val="id-ID"/>
        </w:rPr>
        <w:t xml:space="preserve"> </w:t>
      </w:r>
      <w:r w:rsidRPr="005D1BAC">
        <w:rPr>
          <w:rStyle w:val="SourceCodeChar"/>
          <w:rFonts w:eastAsia="SimSun"/>
          <w:lang w:val="id-ID"/>
        </w:rPr>
        <w:t>muteParticipant()</w:t>
      </w:r>
      <w:bookmarkEnd w:id="176"/>
    </w:p>
    <w:tbl>
      <w:tblPr>
        <w:tblStyle w:val="TableGrid"/>
        <w:tblW w:w="7937" w:type="dxa"/>
        <w:tblLook w:val="04A0" w:firstRow="1" w:lastRow="0" w:firstColumn="1" w:lastColumn="0" w:noHBand="0" w:noVBand="1"/>
      </w:tblPr>
      <w:tblGrid>
        <w:gridCol w:w="1134"/>
        <w:gridCol w:w="6803"/>
      </w:tblGrid>
      <w:tr w:rsidR="005A2414" w:rsidRPr="005D1BAC" w14:paraId="5153FF5A" w14:textId="77777777" w:rsidTr="00A46772">
        <w:tc>
          <w:tcPr>
            <w:tcW w:w="1134" w:type="dxa"/>
          </w:tcPr>
          <w:p w14:paraId="4A8BCAF6"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6FF62771" w14:textId="77777777" w:rsidR="005A2414" w:rsidRPr="005D1BAC" w:rsidRDefault="005A2414" w:rsidP="00A46772">
            <w:pPr>
              <w:spacing w:after="0" w:line="240" w:lineRule="auto"/>
              <w:rPr>
                <w:lang w:val="id-ID"/>
              </w:rPr>
            </w:pPr>
            <w:r w:rsidRPr="005D1BAC">
              <w:rPr>
                <w:sz w:val="20"/>
                <w:szCs w:val="18"/>
                <w:lang w:val="id-ID"/>
              </w:rPr>
              <w:t>src/main/java/org/jitsi/impl/protocol/xmpp/colibri/ColibriConferenceImpl.java</w:t>
            </w:r>
          </w:p>
        </w:tc>
      </w:tr>
      <w:tr w:rsidR="005A2414" w:rsidRPr="005D1BAC" w14:paraId="2BB44B5C" w14:textId="77777777" w:rsidTr="00A46772">
        <w:tc>
          <w:tcPr>
            <w:tcW w:w="1134" w:type="dxa"/>
          </w:tcPr>
          <w:p w14:paraId="1E780FB7"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7EFFA828" w14:textId="77777777" w:rsidR="005A2414" w:rsidRPr="005D1BAC" w:rsidRDefault="005A2414" w:rsidP="00A46772">
            <w:pPr>
              <w:pStyle w:val="SourceCode"/>
              <w:rPr>
                <w:lang w:val="id-ID"/>
              </w:rPr>
            </w:pPr>
            <w:r w:rsidRPr="005D1BAC">
              <w:rPr>
                <w:lang w:val="id-ID"/>
              </w:rPr>
              <w:t>public boolean muteParticipant(ColibriConferenceIQ channelsInfo, boolean mute)</w:t>
            </w:r>
          </w:p>
          <w:p w14:paraId="30E30E14" w14:textId="77777777" w:rsidR="005A2414" w:rsidRPr="005D1BAC" w:rsidRDefault="005A2414" w:rsidP="00A46772">
            <w:pPr>
              <w:pStyle w:val="SourceCode"/>
              <w:rPr>
                <w:lang w:val="id-ID"/>
              </w:rPr>
            </w:pPr>
            <w:r w:rsidRPr="005D1BAC">
              <w:rPr>
                <w:lang w:val="id-ID"/>
              </w:rPr>
              <w:t>{</w:t>
            </w:r>
          </w:p>
          <w:p w14:paraId="119FDF5F" w14:textId="77777777" w:rsidR="005A2414" w:rsidRPr="005D1BAC" w:rsidRDefault="005A2414" w:rsidP="00A46772">
            <w:pPr>
              <w:pStyle w:val="SourceCode"/>
              <w:rPr>
                <w:lang w:val="id-ID"/>
              </w:rPr>
            </w:pPr>
            <w:r w:rsidRPr="005D1BAC">
              <w:rPr>
                <w:lang w:val="id-ID"/>
              </w:rPr>
              <w:t xml:space="preserve">    if (checkIfDisposed("muteParticipant"))</w:t>
            </w:r>
          </w:p>
          <w:p w14:paraId="3D490BA4" w14:textId="77777777" w:rsidR="005A2414" w:rsidRPr="005D1BAC" w:rsidRDefault="005A2414" w:rsidP="00A46772">
            <w:pPr>
              <w:pStyle w:val="SourceCode"/>
              <w:rPr>
                <w:lang w:val="id-ID"/>
              </w:rPr>
            </w:pPr>
            <w:r w:rsidRPr="005D1BAC">
              <w:rPr>
                <w:lang w:val="id-ID"/>
              </w:rPr>
              <w:t xml:space="preserve">    {</w:t>
            </w:r>
          </w:p>
          <w:p w14:paraId="36505B09" w14:textId="77777777" w:rsidR="005A2414" w:rsidRPr="005D1BAC" w:rsidRDefault="005A2414" w:rsidP="00A46772">
            <w:pPr>
              <w:pStyle w:val="SourceCode"/>
              <w:rPr>
                <w:lang w:val="id-ID"/>
              </w:rPr>
            </w:pPr>
            <w:r w:rsidRPr="005D1BAC">
              <w:rPr>
                <w:lang w:val="id-ID"/>
              </w:rPr>
              <w:t xml:space="preserve">        return false;</w:t>
            </w:r>
          </w:p>
          <w:p w14:paraId="43C1348C" w14:textId="77777777" w:rsidR="005A2414" w:rsidRPr="005D1BAC" w:rsidRDefault="005A2414" w:rsidP="00A46772">
            <w:pPr>
              <w:pStyle w:val="SourceCode"/>
              <w:rPr>
                <w:lang w:val="id-ID"/>
              </w:rPr>
            </w:pPr>
            <w:r w:rsidRPr="005D1BAC">
              <w:rPr>
                <w:lang w:val="id-ID"/>
              </w:rPr>
              <w:t xml:space="preserve">    }</w:t>
            </w:r>
          </w:p>
          <w:p w14:paraId="6609B540" w14:textId="77777777" w:rsidR="005A2414" w:rsidRPr="005D1BAC" w:rsidRDefault="005A2414" w:rsidP="00A46772">
            <w:pPr>
              <w:pStyle w:val="SourceCode"/>
              <w:rPr>
                <w:lang w:val="id-ID"/>
              </w:rPr>
            </w:pPr>
          </w:p>
          <w:p w14:paraId="1D7B42A7" w14:textId="77777777" w:rsidR="005A2414" w:rsidRPr="005D1BAC" w:rsidRDefault="005A2414" w:rsidP="00A46772">
            <w:pPr>
              <w:pStyle w:val="SourceCode"/>
              <w:rPr>
                <w:lang w:val="id-ID"/>
              </w:rPr>
            </w:pPr>
            <w:r w:rsidRPr="005D1BAC">
              <w:rPr>
                <w:lang w:val="id-ID"/>
              </w:rPr>
              <w:t xml:space="preserve">    ColibriConferenceIQ request =</w:t>
            </w:r>
          </w:p>
          <w:p w14:paraId="1CB8B173" w14:textId="77777777" w:rsidR="005A2414" w:rsidRPr="005D1BAC" w:rsidRDefault="005A2414" w:rsidP="00A46772">
            <w:pPr>
              <w:pStyle w:val="SourceCode"/>
              <w:rPr>
                <w:lang w:val="id-ID"/>
              </w:rPr>
            </w:pPr>
            <w:r w:rsidRPr="005D1BAC">
              <w:rPr>
                <w:lang w:val="id-ID"/>
              </w:rPr>
              <w:t xml:space="preserve">        new ColibriConferenceIQ();</w:t>
            </w:r>
          </w:p>
          <w:p w14:paraId="747C45C4" w14:textId="77777777" w:rsidR="005A2414" w:rsidRPr="005D1BAC" w:rsidRDefault="005A2414" w:rsidP="00A46772">
            <w:pPr>
              <w:pStyle w:val="SourceCode"/>
              <w:rPr>
                <w:lang w:val="id-ID"/>
              </w:rPr>
            </w:pPr>
            <w:r w:rsidRPr="005D1BAC">
              <w:rPr>
                <w:lang w:val="id-ID"/>
              </w:rPr>
              <w:t xml:space="preserve">    request.setID(conferenceState.getID());</w:t>
            </w:r>
          </w:p>
          <w:p w14:paraId="5E8D6ADC" w14:textId="77777777" w:rsidR="005A2414" w:rsidRPr="005D1BAC" w:rsidRDefault="005A2414" w:rsidP="00A46772">
            <w:pPr>
              <w:pStyle w:val="SourceCode"/>
              <w:rPr>
                <w:lang w:val="id-ID"/>
              </w:rPr>
            </w:pPr>
            <w:r w:rsidRPr="005D1BAC">
              <w:rPr>
                <w:lang w:val="id-ID"/>
              </w:rPr>
              <w:t xml:space="preserve">    request.setName(conferenceState.getName());</w:t>
            </w:r>
          </w:p>
          <w:p w14:paraId="72496118" w14:textId="77777777" w:rsidR="005A2414" w:rsidRPr="005D1BAC" w:rsidRDefault="005A2414" w:rsidP="00A46772">
            <w:pPr>
              <w:pStyle w:val="SourceCode"/>
              <w:rPr>
                <w:lang w:val="id-ID"/>
              </w:rPr>
            </w:pPr>
          </w:p>
          <w:p w14:paraId="041EDA7F" w14:textId="77777777" w:rsidR="005A2414" w:rsidRPr="005D1BAC" w:rsidRDefault="005A2414" w:rsidP="00A46772">
            <w:pPr>
              <w:pStyle w:val="SourceCode"/>
              <w:rPr>
                <w:b/>
                <w:lang w:val="id-ID"/>
              </w:rPr>
            </w:pPr>
            <w:r w:rsidRPr="005D1BAC">
              <w:rPr>
                <w:lang w:val="id-ID"/>
              </w:rPr>
              <w:t xml:space="preserve">    </w:t>
            </w:r>
            <w:r w:rsidRPr="005D1BAC">
              <w:rPr>
                <w:b/>
                <w:highlight w:val="yellow"/>
                <w:lang w:val="id-ID"/>
              </w:rPr>
              <w:t>// jenis paket yang di-mute adalah audio</w:t>
            </w:r>
          </w:p>
          <w:p w14:paraId="2EB0E885" w14:textId="77777777" w:rsidR="005A2414" w:rsidRPr="005D1BAC" w:rsidRDefault="005A2414" w:rsidP="00A46772">
            <w:pPr>
              <w:pStyle w:val="SourceCode"/>
              <w:rPr>
                <w:lang w:val="id-ID"/>
              </w:rPr>
            </w:pPr>
            <w:r w:rsidRPr="005D1BAC">
              <w:rPr>
                <w:lang w:val="id-ID"/>
              </w:rPr>
              <w:t xml:space="preserve">    ColibriConferenceIQ.Content audioContent =</w:t>
            </w:r>
          </w:p>
          <w:p w14:paraId="53D4FA80" w14:textId="77777777" w:rsidR="005A2414" w:rsidRPr="005D1BAC" w:rsidRDefault="005A2414" w:rsidP="00A46772">
            <w:pPr>
              <w:pStyle w:val="SourceCode"/>
              <w:rPr>
                <w:lang w:val="id-ID"/>
              </w:rPr>
            </w:pPr>
            <w:r w:rsidRPr="005D1BAC">
              <w:rPr>
                <w:lang w:val="id-ID"/>
              </w:rPr>
              <w:t xml:space="preserve">        channelsInfo.getContent("audio");</w:t>
            </w:r>
          </w:p>
          <w:p w14:paraId="2C9AE594" w14:textId="77777777" w:rsidR="005A2414" w:rsidRPr="005D1BAC" w:rsidRDefault="005A2414" w:rsidP="00A46772">
            <w:pPr>
              <w:pStyle w:val="SourceCode"/>
              <w:rPr>
                <w:lang w:val="id-ID"/>
              </w:rPr>
            </w:pPr>
          </w:p>
          <w:p w14:paraId="4D6639E1" w14:textId="77777777" w:rsidR="005A2414" w:rsidRPr="005D1BAC" w:rsidRDefault="005A2414" w:rsidP="00A46772">
            <w:pPr>
              <w:pStyle w:val="SourceCode"/>
              <w:rPr>
                <w:lang w:val="id-ID"/>
              </w:rPr>
            </w:pPr>
            <w:r w:rsidRPr="005D1BAC">
              <w:rPr>
                <w:lang w:val="id-ID"/>
              </w:rPr>
              <w:t xml:space="preserve">    if (audioContent == null || isBlank(request.</w:t>
            </w:r>
          </w:p>
          <w:p w14:paraId="65C741C8" w14:textId="77777777" w:rsidR="005A2414" w:rsidRPr="005D1BAC" w:rsidRDefault="005A2414" w:rsidP="00A46772">
            <w:pPr>
              <w:pStyle w:val="SourceCode"/>
              <w:rPr>
                <w:lang w:val="id-ID"/>
              </w:rPr>
            </w:pPr>
            <w:r w:rsidRPr="005D1BAC">
              <w:rPr>
                <w:lang w:val="id-ID"/>
              </w:rPr>
              <w:t xml:space="preserve">    getID()))</w:t>
            </w:r>
          </w:p>
          <w:p w14:paraId="283375B7" w14:textId="77777777" w:rsidR="005A2414" w:rsidRPr="005D1BAC" w:rsidRDefault="005A2414" w:rsidP="00A46772">
            <w:pPr>
              <w:pStyle w:val="SourceCode"/>
              <w:rPr>
                <w:lang w:val="id-ID"/>
              </w:rPr>
            </w:pPr>
            <w:r w:rsidRPr="005D1BAC">
              <w:rPr>
                <w:lang w:val="id-ID"/>
              </w:rPr>
              <w:t xml:space="preserve">    {</w:t>
            </w:r>
          </w:p>
          <w:p w14:paraId="5937C213" w14:textId="77777777" w:rsidR="005A2414" w:rsidRPr="005D1BAC" w:rsidRDefault="005A2414" w:rsidP="00A46772">
            <w:pPr>
              <w:pStyle w:val="SourceCode"/>
              <w:rPr>
                <w:lang w:val="id-ID"/>
              </w:rPr>
            </w:pPr>
            <w:r w:rsidRPr="005D1BAC">
              <w:rPr>
                <w:lang w:val="id-ID"/>
              </w:rPr>
              <w:lastRenderedPageBreak/>
              <w:t xml:space="preserve">        logger.error("Failed to mute - no audio content        ." + " Conf ID: " + request.getID());</w:t>
            </w:r>
          </w:p>
          <w:p w14:paraId="4B1D2F83" w14:textId="77777777" w:rsidR="005A2414" w:rsidRPr="005D1BAC" w:rsidRDefault="005A2414" w:rsidP="00A46772">
            <w:pPr>
              <w:pStyle w:val="SourceCode"/>
              <w:rPr>
                <w:lang w:val="id-ID"/>
              </w:rPr>
            </w:pPr>
            <w:r w:rsidRPr="005D1BAC">
              <w:rPr>
                <w:lang w:val="id-ID"/>
              </w:rPr>
              <w:t xml:space="preserve">        </w:t>
            </w:r>
          </w:p>
          <w:p w14:paraId="39B4A1E9" w14:textId="77777777" w:rsidR="005A2414" w:rsidRPr="005D1BAC" w:rsidRDefault="005A2414" w:rsidP="00A46772">
            <w:pPr>
              <w:pStyle w:val="SourceCode"/>
              <w:rPr>
                <w:lang w:val="id-ID"/>
              </w:rPr>
            </w:pPr>
            <w:r w:rsidRPr="005D1BAC">
              <w:rPr>
                <w:lang w:val="id-ID"/>
              </w:rPr>
              <w:t xml:space="preserve">        return false;</w:t>
            </w:r>
          </w:p>
          <w:p w14:paraId="61B44202" w14:textId="77777777" w:rsidR="005A2414" w:rsidRPr="005D1BAC" w:rsidRDefault="005A2414" w:rsidP="00A46772">
            <w:pPr>
              <w:pStyle w:val="SourceCode"/>
              <w:rPr>
                <w:lang w:val="id-ID"/>
              </w:rPr>
            </w:pPr>
            <w:r w:rsidRPr="005D1BAC">
              <w:rPr>
                <w:lang w:val="id-ID"/>
              </w:rPr>
              <w:t xml:space="preserve">    }</w:t>
            </w:r>
          </w:p>
          <w:p w14:paraId="5B5522D0" w14:textId="77777777" w:rsidR="005A2414" w:rsidRPr="005D1BAC" w:rsidRDefault="005A2414" w:rsidP="00A46772">
            <w:pPr>
              <w:pStyle w:val="SourceCode"/>
              <w:rPr>
                <w:lang w:val="id-ID"/>
              </w:rPr>
            </w:pPr>
          </w:p>
          <w:p w14:paraId="6C256877" w14:textId="77777777" w:rsidR="005A2414" w:rsidRPr="005D1BAC" w:rsidRDefault="005A2414" w:rsidP="00A46772">
            <w:pPr>
              <w:pStyle w:val="SourceCode"/>
              <w:rPr>
                <w:lang w:val="id-ID"/>
              </w:rPr>
            </w:pPr>
            <w:r w:rsidRPr="005D1BAC">
              <w:rPr>
                <w:lang w:val="id-ID"/>
              </w:rPr>
              <w:t xml:space="preserve">    ColibriConferenceIQ.Content requestContent</w:t>
            </w:r>
          </w:p>
          <w:p w14:paraId="72259470" w14:textId="77777777" w:rsidR="005A2414" w:rsidRPr="005D1BAC" w:rsidRDefault="005A2414" w:rsidP="00A46772">
            <w:pPr>
              <w:pStyle w:val="SourceCode"/>
              <w:rPr>
                <w:lang w:val="id-ID"/>
              </w:rPr>
            </w:pPr>
            <w:r w:rsidRPr="005D1BAC">
              <w:rPr>
                <w:lang w:val="id-ID"/>
              </w:rPr>
              <w:t xml:space="preserve">        = new ColibriConferenceIQ.Content(audioContent.        getName());</w:t>
            </w:r>
          </w:p>
          <w:p w14:paraId="26BC8C98" w14:textId="77777777" w:rsidR="005A2414" w:rsidRPr="005D1BAC" w:rsidRDefault="005A2414" w:rsidP="00A46772">
            <w:pPr>
              <w:pStyle w:val="SourceCode"/>
              <w:rPr>
                <w:lang w:val="id-ID"/>
              </w:rPr>
            </w:pPr>
          </w:p>
          <w:p w14:paraId="2A6A5918" w14:textId="77777777" w:rsidR="005A2414" w:rsidRPr="005D1BAC" w:rsidRDefault="005A2414" w:rsidP="00A46772">
            <w:pPr>
              <w:pStyle w:val="SourceCode"/>
              <w:rPr>
                <w:b/>
                <w:lang w:val="id-ID"/>
              </w:rPr>
            </w:pPr>
            <w:r w:rsidRPr="005D1BAC">
              <w:rPr>
                <w:lang w:val="id-ID"/>
              </w:rPr>
              <w:t xml:space="preserve">    </w:t>
            </w:r>
            <w:r w:rsidRPr="005D1BAC">
              <w:rPr>
                <w:b/>
                <w:highlight w:val="yellow"/>
                <w:lang w:val="id-ID"/>
              </w:rPr>
              <w:t>// pengiriman IQ stanza</w:t>
            </w:r>
          </w:p>
          <w:p w14:paraId="4CE8B832" w14:textId="77777777" w:rsidR="005A2414" w:rsidRPr="005D1BAC" w:rsidRDefault="005A2414" w:rsidP="00A46772">
            <w:pPr>
              <w:pStyle w:val="SourceCode"/>
              <w:rPr>
                <w:lang w:val="id-ID"/>
              </w:rPr>
            </w:pPr>
            <w:r w:rsidRPr="005D1BAC">
              <w:rPr>
                <w:lang w:val="id-ID"/>
              </w:rPr>
              <w:t xml:space="preserve">    for (ColibriConferenceIQ.Channel channel :</w:t>
            </w:r>
          </w:p>
          <w:p w14:paraId="16EF4523" w14:textId="77777777" w:rsidR="005A2414" w:rsidRPr="005D1BAC" w:rsidRDefault="005A2414" w:rsidP="00A46772">
            <w:pPr>
              <w:pStyle w:val="SourceCode"/>
              <w:rPr>
                <w:lang w:val="id-ID"/>
              </w:rPr>
            </w:pPr>
            <w:r w:rsidRPr="005D1BAC">
              <w:rPr>
                <w:lang w:val="id-ID"/>
              </w:rPr>
              <w:t xml:space="preserve">    audioContent.getChannels())</w:t>
            </w:r>
          </w:p>
          <w:p w14:paraId="743C0390" w14:textId="77777777" w:rsidR="005A2414" w:rsidRPr="005D1BAC" w:rsidRDefault="005A2414" w:rsidP="00A46772">
            <w:pPr>
              <w:pStyle w:val="SourceCode"/>
              <w:rPr>
                <w:lang w:val="id-ID"/>
              </w:rPr>
            </w:pPr>
            <w:r w:rsidRPr="005D1BAC">
              <w:rPr>
                <w:lang w:val="id-ID"/>
              </w:rPr>
              <w:t xml:space="preserve">    {</w:t>
            </w:r>
          </w:p>
          <w:p w14:paraId="3D619FD4" w14:textId="77777777" w:rsidR="005A2414" w:rsidRPr="005D1BAC" w:rsidRDefault="005A2414" w:rsidP="00A46772">
            <w:pPr>
              <w:pStyle w:val="SourceCode"/>
              <w:rPr>
                <w:lang w:val="id-ID"/>
              </w:rPr>
            </w:pPr>
            <w:r w:rsidRPr="005D1BAC">
              <w:rPr>
                <w:lang w:val="id-ID"/>
              </w:rPr>
              <w:t xml:space="preserve">        ColibriConferenceIQ.Channel requestChannel</w:t>
            </w:r>
          </w:p>
          <w:p w14:paraId="653D4CDF" w14:textId="77777777" w:rsidR="005A2414" w:rsidRPr="005D1BAC" w:rsidRDefault="005A2414" w:rsidP="00A46772">
            <w:pPr>
              <w:pStyle w:val="SourceCode"/>
              <w:rPr>
                <w:lang w:val="id-ID"/>
              </w:rPr>
            </w:pPr>
            <w:r w:rsidRPr="005D1BAC">
              <w:rPr>
                <w:lang w:val="id-ID"/>
              </w:rPr>
              <w:t xml:space="preserve">            = new ColibriConferenceIQ.Channel();</w:t>
            </w:r>
          </w:p>
          <w:p w14:paraId="7BBB0470" w14:textId="77777777" w:rsidR="005A2414" w:rsidRPr="005D1BAC" w:rsidRDefault="005A2414" w:rsidP="00A46772">
            <w:pPr>
              <w:pStyle w:val="SourceCode"/>
              <w:rPr>
                <w:lang w:val="id-ID"/>
              </w:rPr>
            </w:pPr>
          </w:p>
          <w:p w14:paraId="50A63F70" w14:textId="77777777" w:rsidR="005A2414" w:rsidRPr="005D1BAC" w:rsidRDefault="005A2414" w:rsidP="00A46772">
            <w:pPr>
              <w:pStyle w:val="SourceCode"/>
              <w:rPr>
                <w:lang w:val="id-ID"/>
              </w:rPr>
            </w:pPr>
            <w:r w:rsidRPr="005D1BAC">
              <w:rPr>
                <w:lang w:val="id-ID"/>
              </w:rPr>
              <w:t xml:space="preserve">        requestChannel.setID(channel.getID());</w:t>
            </w:r>
          </w:p>
          <w:p w14:paraId="14DC842E" w14:textId="77777777" w:rsidR="005A2414" w:rsidRPr="005D1BAC" w:rsidRDefault="005A2414" w:rsidP="00A46772">
            <w:pPr>
              <w:pStyle w:val="SourceCode"/>
              <w:rPr>
                <w:lang w:val="id-ID"/>
              </w:rPr>
            </w:pPr>
          </w:p>
          <w:p w14:paraId="6AC7A00A" w14:textId="77777777" w:rsidR="005A2414" w:rsidRPr="005D1BAC" w:rsidRDefault="005A2414" w:rsidP="00A46772">
            <w:pPr>
              <w:pStyle w:val="SourceCode"/>
              <w:rPr>
                <w:lang w:val="id-ID"/>
              </w:rPr>
            </w:pPr>
            <w:r w:rsidRPr="005D1BAC">
              <w:rPr>
                <w:lang w:val="id-ID"/>
              </w:rPr>
              <w:t xml:space="preserve">        </w:t>
            </w:r>
            <w:r w:rsidRPr="005D1BAC">
              <w:rPr>
                <w:b/>
                <w:highlight w:val="yellow"/>
                <w:lang w:val="id-ID"/>
              </w:rPr>
              <w:t>// pengaturan jalur pengiriman paket</w:t>
            </w:r>
          </w:p>
          <w:p w14:paraId="07539CD7" w14:textId="77777777" w:rsidR="005A2414" w:rsidRPr="005D1BAC" w:rsidRDefault="005A2414" w:rsidP="00A46772">
            <w:pPr>
              <w:pStyle w:val="SourceCode"/>
              <w:rPr>
                <w:lang w:val="id-ID"/>
              </w:rPr>
            </w:pPr>
            <w:r w:rsidRPr="005D1BAC">
              <w:rPr>
                <w:lang w:val="id-ID"/>
              </w:rPr>
              <w:t xml:space="preserve">        requestChannel.setDirection(mute ?</w:t>
            </w:r>
          </w:p>
          <w:p w14:paraId="2DB4ABAA" w14:textId="77777777" w:rsidR="005A2414" w:rsidRPr="005D1BAC" w:rsidRDefault="005A2414" w:rsidP="00A46772">
            <w:pPr>
              <w:pStyle w:val="SourceCode"/>
              <w:rPr>
                <w:lang w:val="id-ID"/>
              </w:rPr>
            </w:pPr>
            <w:r w:rsidRPr="005D1BAC">
              <w:rPr>
                <w:lang w:val="id-ID"/>
              </w:rPr>
              <w:t xml:space="preserve">            MediaDirection.SENDONLY.toString() :</w:t>
            </w:r>
          </w:p>
          <w:p w14:paraId="072A5E25" w14:textId="77777777" w:rsidR="005A2414" w:rsidRPr="005D1BAC" w:rsidRDefault="005A2414" w:rsidP="00A46772">
            <w:pPr>
              <w:pStyle w:val="SourceCode"/>
              <w:rPr>
                <w:lang w:val="id-ID"/>
              </w:rPr>
            </w:pPr>
            <w:r w:rsidRPr="005D1BAC">
              <w:rPr>
                <w:lang w:val="id-ID"/>
              </w:rPr>
              <w:t xml:space="preserve">                MediaDirection.SENDRECV.toString());</w:t>
            </w:r>
          </w:p>
          <w:p w14:paraId="7F6A6C8E" w14:textId="77777777" w:rsidR="005A2414" w:rsidRPr="005D1BAC" w:rsidRDefault="005A2414" w:rsidP="00A46772">
            <w:pPr>
              <w:pStyle w:val="SourceCode"/>
              <w:rPr>
                <w:lang w:val="id-ID"/>
              </w:rPr>
            </w:pPr>
          </w:p>
          <w:p w14:paraId="30D38FDA" w14:textId="77777777" w:rsidR="005A2414" w:rsidRPr="005D1BAC" w:rsidRDefault="005A2414" w:rsidP="00A46772">
            <w:pPr>
              <w:pStyle w:val="SourceCode"/>
              <w:rPr>
                <w:lang w:val="id-ID"/>
              </w:rPr>
            </w:pPr>
            <w:r w:rsidRPr="005D1BAC">
              <w:rPr>
                <w:lang w:val="id-ID"/>
              </w:rPr>
              <w:t xml:space="preserve">        requestContent.addChannel(requestChannel);</w:t>
            </w:r>
          </w:p>
          <w:p w14:paraId="3F42793C" w14:textId="77777777" w:rsidR="005A2414" w:rsidRPr="005D1BAC" w:rsidRDefault="005A2414" w:rsidP="00A46772">
            <w:pPr>
              <w:pStyle w:val="SourceCode"/>
              <w:rPr>
                <w:lang w:val="id-ID"/>
              </w:rPr>
            </w:pPr>
            <w:r w:rsidRPr="005D1BAC">
              <w:rPr>
                <w:lang w:val="id-ID"/>
              </w:rPr>
              <w:t xml:space="preserve">    }</w:t>
            </w:r>
          </w:p>
          <w:p w14:paraId="7431C0DF" w14:textId="77777777" w:rsidR="005A2414" w:rsidRPr="005D1BAC" w:rsidRDefault="005A2414" w:rsidP="00A46772">
            <w:pPr>
              <w:pStyle w:val="SourceCode"/>
              <w:rPr>
                <w:lang w:val="id-ID"/>
              </w:rPr>
            </w:pPr>
          </w:p>
          <w:p w14:paraId="33C10F31" w14:textId="77777777" w:rsidR="005A2414" w:rsidRPr="005D1BAC" w:rsidRDefault="005A2414" w:rsidP="00A46772">
            <w:pPr>
              <w:pStyle w:val="SourceCode"/>
              <w:rPr>
                <w:lang w:val="id-ID"/>
              </w:rPr>
            </w:pPr>
            <w:r w:rsidRPr="005D1BAC">
              <w:rPr>
                <w:lang w:val="id-ID"/>
              </w:rPr>
              <w:t xml:space="preserve">    if (requestContent.getChannelCount() == 0)</w:t>
            </w:r>
          </w:p>
          <w:p w14:paraId="10709F19" w14:textId="77777777" w:rsidR="005A2414" w:rsidRPr="005D1BAC" w:rsidRDefault="005A2414" w:rsidP="00A46772">
            <w:pPr>
              <w:pStyle w:val="SourceCode"/>
              <w:rPr>
                <w:lang w:val="id-ID"/>
              </w:rPr>
            </w:pPr>
            <w:r w:rsidRPr="005D1BAC">
              <w:rPr>
                <w:lang w:val="id-ID"/>
              </w:rPr>
              <w:t xml:space="preserve">    {</w:t>
            </w:r>
          </w:p>
          <w:p w14:paraId="4B9442D2" w14:textId="77777777" w:rsidR="005A2414" w:rsidRPr="005D1BAC" w:rsidRDefault="005A2414" w:rsidP="00A46772">
            <w:pPr>
              <w:pStyle w:val="SourceCode"/>
              <w:rPr>
                <w:lang w:val="id-ID"/>
              </w:rPr>
            </w:pPr>
            <w:r w:rsidRPr="005D1BAC">
              <w:rPr>
                <w:lang w:val="id-ID"/>
              </w:rPr>
              <w:t xml:space="preserve">        logger.error("Failed to mute - no channels to</w:t>
            </w:r>
          </w:p>
          <w:p w14:paraId="11D449BC" w14:textId="77777777" w:rsidR="005A2414" w:rsidRPr="005D1BAC" w:rsidRDefault="005A2414" w:rsidP="00A46772">
            <w:pPr>
              <w:pStyle w:val="SourceCode"/>
              <w:rPr>
                <w:lang w:val="id-ID"/>
              </w:rPr>
            </w:pPr>
            <w:r w:rsidRPr="005D1BAC">
              <w:rPr>
                <w:lang w:val="id-ID"/>
              </w:rPr>
              <w:t xml:space="preserve">        modify." + " ConfID:" + request.getID());</w:t>
            </w:r>
          </w:p>
          <w:p w14:paraId="181D63CD" w14:textId="77777777" w:rsidR="005A2414" w:rsidRPr="005D1BAC" w:rsidRDefault="005A2414" w:rsidP="00A46772">
            <w:pPr>
              <w:pStyle w:val="SourceCode"/>
              <w:rPr>
                <w:lang w:val="id-ID"/>
              </w:rPr>
            </w:pPr>
            <w:r w:rsidRPr="005D1BAC">
              <w:rPr>
                <w:lang w:val="id-ID"/>
              </w:rPr>
              <w:t xml:space="preserve">            return false;</w:t>
            </w:r>
          </w:p>
          <w:p w14:paraId="3A8A7349" w14:textId="77777777" w:rsidR="005A2414" w:rsidRPr="005D1BAC" w:rsidRDefault="005A2414" w:rsidP="00A46772">
            <w:pPr>
              <w:pStyle w:val="SourceCode"/>
              <w:rPr>
                <w:lang w:val="id-ID"/>
              </w:rPr>
            </w:pPr>
            <w:r w:rsidRPr="005D1BAC">
              <w:rPr>
                <w:lang w:val="id-ID"/>
              </w:rPr>
              <w:t xml:space="preserve">        }</w:t>
            </w:r>
          </w:p>
          <w:p w14:paraId="6C7579C1" w14:textId="77777777" w:rsidR="005A2414" w:rsidRPr="005D1BAC" w:rsidRDefault="005A2414" w:rsidP="00A46772">
            <w:pPr>
              <w:pStyle w:val="SourceCode"/>
              <w:rPr>
                <w:lang w:val="id-ID"/>
              </w:rPr>
            </w:pPr>
          </w:p>
          <w:p w14:paraId="71CCD0D4" w14:textId="77777777" w:rsidR="005A2414" w:rsidRPr="005D1BAC" w:rsidRDefault="005A2414" w:rsidP="00A46772">
            <w:pPr>
              <w:pStyle w:val="SourceCode"/>
              <w:rPr>
                <w:lang w:val="id-ID"/>
              </w:rPr>
            </w:pPr>
            <w:r w:rsidRPr="005D1BAC">
              <w:rPr>
                <w:lang w:val="id-ID"/>
              </w:rPr>
              <w:t xml:space="preserve">    request.setType(IQ.Type.set);</w:t>
            </w:r>
          </w:p>
          <w:p w14:paraId="59744E9F" w14:textId="77777777" w:rsidR="005A2414" w:rsidRPr="005D1BAC" w:rsidRDefault="005A2414" w:rsidP="00A46772">
            <w:pPr>
              <w:pStyle w:val="SourceCode"/>
              <w:rPr>
                <w:lang w:val="id-ID"/>
              </w:rPr>
            </w:pPr>
            <w:r w:rsidRPr="005D1BAC">
              <w:rPr>
                <w:lang w:val="id-ID"/>
              </w:rPr>
              <w:t xml:space="preserve">    request.setTo(jitsiVideobridge);</w:t>
            </w:r>
          </w:p>
          <w:p w14:paraId="5DF92278" w14:textId="77777777" w:rsidR="005A2414" w:rsidRPr="005D1BAC" w:rsidRDefault="005A2414" w:rsidP="00A46772">
            <w:pPr>
              <w:pStyle w:val="SourceCode"/>
              <w:rPr>
                <w:lang w:val="id-ID"/>
              </w:rPr>
            </w:pPr>
          </w:p>
          <w:p w14:paraId="39AC4756" w14:textId="77777777" w:rsidR="005A2414" w:rsidRPr="005D1BAC" w:rsidRDefault="005A2414" w:rsidP="00A46772">
            <w:pPr>
              <w:pStyle w:val="SourceCode"/>
              <w:rPr>
                <w:lang w:val="id-ID"/>
              </w:rPr>
            </w:pPr>
            <w:r w:rsidRPr="005D1BAC">
              <w:rPr>
                <w:lang w:val="id-ID"/>
              </w:rPr>
              <w:t xml:space="preserve">    request.addContent(requestContent);</w:t>
            </w:r>
          </w:p>
          <w:p w14:paraId="21397DBE" w14:textId="77777777" w:rsidR="005A2414" w:rsidRPr="005D1BAC" w:rsidRDefault="005A2414" w:rsidP="00A46772">
            <w:pPr>
              <w:pStyle w:val="SourceCode"/>
              <w:rPr>
                <w:lang w:val="id-ID"/>
              </w:rPr>
            </w:pPr>
          </w:p>
          <w:p w14:paraId="3599B126" w14:textId="77777777" w:rsidR="005A2414" w:rsidRPr="005D1BAC" w:rsidRDefault="005A2414" w:rsidP="00A46772">
            <w:pPr>
              <w:pStyle w:val="SourceCode"/>
              <w:rPr>
                <w:lang w:val="id-ID"/>
              </w:rPr>
            </w:pPr>
            <w:r w:rsidRPr="005D1BAC">
              <w:rPr>
                <w:lang w:val="id-ID"/>
              </w:rPr>
              <w:t xml:space="preserve">    connection.sendStanza(request);</w:t>
            </w:r>
          </w:p>
          <w:p w14:paraId="642DD173" w14:textId="77777777" w:rsidR="005A2414" w:rsidRPr="005D1BAC" w:rsidRDefault="005A2414" w:rsidP="00A46772">
            <w:pPr>
              <w:pStyle w:val="SourceCode"/>
              <w:rPr>
                <w:lang w:val="id-ID"/>
              </w:rPr>
            </w:pPr>
          </w:p>
          <w:p w14:paraId="4CC91007" w14:textId="77777777" w:rsidR="005A2414" w:rsidRPr="005D1BAC" w:rsidRDefault="005A2414" w:rsidP="00A46772">
            <w:pPr>
              <w:pStyle w:val="SourceCode"/>
              <w:rPr>
                <w:lang w:val="id-ID"/>
              </w:rPr>
            </w:pPr>
            <w:r w:rsidRPr="005D1BAC">
              <w:rPr>
                <w:lang w:val="id-ID"/>
              </w:rPr>
              <w:t xml:space="preserve">    return true;</w:t>
            </w:r>
          </w:p>
          <w:p w14:paraId="5878C1EB" w14:textId="77777777" w:rsidR="005A2414" w:rsidRPr="005D1BAC" w:rsidRDefault="005A2414" w:rsidP="00A46772">
            <w:pPr>
              <w:pStyle w:val="SourceCode"/>
              <w:rPr>
                <w:rFonts w:cs="Times New Roman"/>
                <w:lang w:val="id-ID"/>
              </w:rPr>
            </w:pPr>
            <w:r w:rsidRPr="005D1BAC">
              <w:rPr>
                <w:lang w:val="id-ID"/>
              </w:rPr>
              <w:t>}</w:t>
            </w:r>
          </w:p>
        </w:tc>
      </w:tr>
    </w:tbl>
    <w:p w14:paraId="3EBBCCFB" w14:textId="77777777" w:rsidR="005A2414" w:rsidRPr="005D1BAC" w:rsidRDefault="005A2414" w:rsidP="005A2414">
      <w:pPr>
        <w:spacing w:before="480"/>
      </w:pPr>
      <w:r w:rsidRPr="005D1BAC">
        <w:lastRenderedPageBreak/>
        <w:t xml:space="preserve">Dari hasil penelusruan </w:t>
      </w:r>
      <w:r w:rsidRPr="005D1BAC">
        <w:rPr>
          <w:i/>
          <w:iCs/>
        </w:rPr>
        <w:t>method</w:t>
      </w:r>
      <w:r w:rsidRPr="005D1BAC">
        <w:t xml:space="preserve"> </w:t>
      </w:r>
      <w:r w:rsidRPr="005D1BAC">
        <w:rPr>
          <w:rStyle w:val="SourceCodeChar"/>
          <w:rFonts w:eastAsia="SimSun"/>
          <w:lang w:val="id-ID"/>
        </w:rPr>
        <w:t>muteParticipant()</w:t>
      </w:r>
      <w:r w:rsidRPr="005D1BAC">
        <w:t xml:space="preserve">, didapatkan sebuah metode untuk pengaturan jalur pengiriman paket, yaitu dengan mengubah </w:t>
      </w:r>
      <w:r w:rsidRPr="005D1BAC">
        <w:rPr>
          <w:i/>
          <w:iCs/>
        </w:rPr>
        <w:t>direction</w:t>
      </w:r>
      <w:r w:rsidRPr="005D1BAC">
        <w:t xml:space="preserve"> (arah/jalur) media yang akan dikirimkan. Jenis MediaDirection dipaparkan pada Tabel IV.8.</w:t>
      </w:r>
    </w:p>
    <w:p w14:paraId="45B39ABD" w14:textId="77777777" w:rsidR="005A2414" w:rsidRPr="005D1BAC" w:rsidRDefault="005A2414" w:rsidP="005A2414">
      <w:pPr>
        <w:spacing w:after="160" w:line="259" w:lineRule="auto"/>
        <w:jc w:val="left"/>
        <w:rPr>
          <w:iCs/>
          <w:szCs w:val="18"/>
        </w:rPr>
      </w:pPr>
      <w:r w:rsidRPr="005D1BAC">
        <w:br w:type="page"/>
      </w:r>
    </w:p>
    <w:p w14:paraId="16443189" w14:textId="6D4F0B7B" w:rsidR="005A2414" w:rsidRPr="005D1BAC" w:rsidRDefault="005A2414" w:rsidP="005A2414">
      <w:pPr>
        <w:pStyle w:val="CaptionTabel"/>
        <w:rPr>
          <w:lang w:val="id-ID"/>
        </w:rPr>
      </w:pPr>
      <w:bookmarkStart w:id="177" w:name="_Toc60222179"/>
      <w:r w:rsidRPr="005D1BAC">
        <w:rPr>
          <w:lang w:val="id-ID"/>
        </w:rPr>
        <w:lastRenderedPageBreak/>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8</w:t>
      </w:r>
      <w:r w:rsidR="00607FE6" w:rsidRPr="005D1BAC">
        <w:rPr>
          <w:lang w:val="id-ID"/>
        </w:rPr>
        <w:fldChar w:fldCharType="end"/>
      </w:r>
      <w:r w:rsidRPr="005D1BAC">
        <w:rPr>
          <w:lang w:val="id-ID"/>
        </w:rPr>
        <w:t>. Jenis MediaDirection</w:t>
      </w:r>
      <w:bookmarkEnd w:id="177"/>
    </w:p>
    <w:tbl>
      <w:tblPr>
        <w:tblStyle w:val="TableGrid"/>
        <w:tblW w:w="7937" w:type="dxa"/>
        <w:tblLook w:val="04A0" w:firstRow="1" w:lastRow="0" w:firstColumn="1" w:lastColumn="0" w:noHBand="0" w:noVBand="1"/>
      </w:tblPr>
      <w:tblGrid>
        <w:gridCol w:w="1701"/>
        <w:gridCol w:w="6236"/>
      </w:tblGrid>
      <w:tr w:rsidR="005A2414" w:rsidRPr="005D1BAC" w14:paraId="668D679A" w14:textId="77777777" w:rsidTr="00A46772">
        <w:tc>
          <w:tcPr>
            <w:tcW w:w="1701" w:type="dxa"/>
            <w:vAlign w:val="center"/>
          </w:tcPr>
          <w:p w14:paraId="512D0553" w14:textId="77777777" w:rsidR="005A2414" w:rsidRPr="005D1BAC" w:rsidRDefault="005A2414" w:rsidP="00A46772">
            <w:pPr>
              <w:spacing w:after="0" w:line="240" w:lineRule="auto"/>
              <w:jc w:val="center"/>
              <w:rPr>
                <w:sz w:val="20"/>
                <w:szCs w:val="20"/>
                <w:lang w:val="id-ID"/>
              </w:rPr>
            </w:pPr>
            <w:r w:rsidRPr="005D1BAC">
              <w:rPr>
                <w:sz w:val="20"/>
                <w:szCs w:val="20"/>
                <w:lang w:val="id-ID"/>
              </w:rPr>
              <w:t>Jenis MediaDirection</w:t>
            </w:r>
          </w:p>
        </w:tc>
        <w:tc>
          <w:tcPr>
            <w:tcW w:w="6236" w:type="dxa"/>
            <w:vAlign w:val="center"/>
          </w:tcPr>
          <w:p w14:paraId="47320F9A" w14:textId="77777777" w:rsidR="005A2414" w:rsidRPr="005D1BAC" w:rsidRDefault="005A2414" w:rsidP="00A46772">
            <w:pPr>
              <w:spacing w:after="0" w:line="240" w:lineRule="auto"/>
              <w:jc w:val="center"/>
              <w:rPr>
                <w:sz w:val="20"/>
                <w:szCs w:val="20"/>
                <w:lang w:val="id-ID"/>
              </w:rPr>
            </w:pPr>
            <w:r w:rsidRPr="005D1BAC">
              <w:rPr>
                <w:sz w:val="20"/>
                <w:szCs w:val="20"/>
                <w:lang w:val="id-ID"/>
              </w:rPr>
              <w:t>Keterangan</w:t>
            </w:r>
          </w:p>
        </w:tc>
      </w:tr>
      <w:tr w:rsidR="005A2414" w:rsidRPr="005D1BAC" w14:paraId="2858A9FB" w14:textId="77777777" w:rsidTr="00A46772">
        <w:tc>
          <w:tcPr>
            <w:tcW w:w="1701" w:type="dxa"/>
            <w:vAlign w:val="center"/>
          </w:tcPr>
          <w:p w14:paraId="59CC64EC" w14:textId="77777777" w:rsidR="005A2414" w:rsidRPr="005D1BAC" w:rsidRDefault="005A2414" w:rsidP="00A46772">
            <w:pPr>
              <w:spacing w:after="0" w:line="240" w:lineRule="auto"/>
              <w:jc w:val="center"/>
              <w:rPr>
                <w:sz w:val="20"/>
                <w:szCs w:val="20"/>
                <w:lang w:val="id-ID"/>
              </w:rPr>
            </w:pPr>
            <w:r w:rsidRPr="005D1BAC">
              <w:rPr>
                <w:sz w:val="20"/>
                <w:szCs w:val="20"/>
                <w:lang w:val="id-ID"/>
              </w:rPr>
              <w:t>INACTIVE</w:t>
            </w:r>
          </w:p>
        </w:tc>
        <w:tc>
          <w:tcPr>
            <w:tcW w:w="6236" w:type="dxa"/>
            <w:vAlign w:val="center"/>
          </w:tcPr>
          <w:p w14:paraId="114893BE" w14:textId="77777777" w:rsidR="005A2414" w:rsidRPr="005D1BAC" w:rsidRDefault="005A2414" w:rsidP="00A46772">
            <w:pPr>
              <w:spacing w:after="0" w:line="240" w:lineRule="auto"/>
              <w:rPr>
                <w:sz w:val="20"/>
                <w:szCs w:val="20"/>
                <w:lang w:val="id-ID"/>
              </w:rPr>
            </w:pPr>
            <w:r w:rsidRPr="005D1BAC">
              <w:rPr>
                <w:sz w:val="20"/>
                <w:szCs w:val="20"/>
                <w:lang w:val="id-ID"/>
              </w:rPr>
              <w:t>partisipan tidak dapat menerima dan mengirimkan paket dari/ke partisipan lain di konferensi</w:t>
            </w:r>
          </w:p>
        </w:tc>
      </w:tr>
      <w:tr w:rsidR="005A2414" w:rsidRPr="005D1BAC" w14:paraId="43121A01" w14:textId="77777777" w:rsidTr="00A46772">
        <w:tc>
          <w:tcPr>
            <w:tcW w:w="1701" w:type="dxa"/>
            <w:vAlign w:val="center"/>
          </w:tcPr>
          <w:p w14:paraId="6C7DC05F" w14:textId="77777777" w:rsidR="005A2414" w:rsidRPr="005D1BAC" w:rsidRDefault="005A2414" w:rsidP="00A46772">
            <w:pPr>
              <w:spacing w:after="0" w:line="240" w:lineRule="auto"/>
              <w:jc w:val="center"/>
              <w:rPr>
                <w:sz w:val="20"/>
                <w:szCs w:val="20"/>
                <w:lang w:val="id-ID"/>
              </w:rPr>
            </w:pPr>
            <w:r w:rsidRPr="005D1BAC">
              <w:rPr>
                <w:sz w:val="20"/>
                <w:szCs w:val="20"/>
                <w:lang w:val="id-ID"/>
              </w:rPr>
              <w:t>SENDONLY</w:t>
            </w:r>
          </w:p>
        </w:tc>
        <w:tc>
          <w:tcPr>
            <w:tcW w:w="6236" w:type="dxa"/>
            <w:vAlign w:val="center"/>
          </w:tcPr>
          <w:p w14:paraId="2F49F393" w14:textId="77777777" w:rsidR="005A2414" w:rsidRPr="005D1BAC" w:rsidRDefault="005A2414" w:rsidP="00A46772">
            <w:pPr>
              <w:spacing w:after="0" w:line="240" w:lineRule="auto"/>
              <w:rPr>
                <w:sz w:val="20"/>
                <w:szCs w:val="20"/>
                <w:lang w:val="id-ID"/>
              </w:rPr>
            </w:pPr>
            <w:r w:rsidRPr="005D1BAC">
              <w:rPr>
                <w:sz w:val="20"/>
                <w:szCs w:val="20"/>
                <w:lang w:val="id-ID"/>
              </w:rPr>
              <w:t>partisipan tidak dapat menerima paket dari partisipan lain pada konferensi, namun dapat mengirimkan paket pada partisipan lain di konferensi</w:t>
            </w:r>
          </w:p>
        </w:tc>
      </w:tr>
      <w:tr w:rsidR="005A2414" w:rsidRPr="005D1BAC" w14:paraId="756EEE48" w14:textId="77777777" w:rsidTr="00A46772">
        <w:tc>
          <w:tcPr>
            <w:tcW w:w="1701" w:type="dxa"/>
            <w:vAlign w:val="center"/>
          </w:tcPr>
          <w:p w14:paraId="287C7CC5" w14:textId="77777777" w:rsidR="005A2414" w:rsidRPr="005D1BAC" w:rsidRDefault="005A2414" w:rsidP="00A46772">
            <w:pPr>
              <w:spacing w:after="0" w:line="240" w:lineRule="auto"/>
              <w:jc w:val="center"/>
              <w:rPr>
                <w:sz w:val="20"/>
                <w:szCs w:val="20"/>
                <w:lang w:val="id-ID"/>
              </w:rPr>
            </w:pPr>
            <w:r w:rsidRPr="005D1BAC">
              <w:rPr>
                <w:sz w:val="20"/>
                <w:szCs w:val="20"/>
                <w:lang w:val="id-ID"/>
              </w:rPr>
              <w:t>RECVONLY</w:t>
            </w:r>
          </w:p>
        </w:tc>
        <w:tc>
          <w:tcPr>
            <w:tcW w:w="6236" w:type="dxa"/>
            <w:vAlign w:val="center"/>
          </w:tcPr>
          <w:p w14:paraId="4ACB5454" w14:textId="77777777" w:rsidR="005A2414" w:rsidRPr="005D1BAC" w:rsidRDefault="005A2414" w:rsidP="00A46772">
            <w:pPr>
              <w:spacing w:after="0" w:line="240" w:lineRule="auto"/>
              <w:rPr>
                <w:sz w:val="20"/>
                <w:szCs w:val="20"/>
                <w:lang w:val="id-ID"/>
              </w:rPr>
            </w:pPr>
            <w:r w:rsidRPr="005D1BAC">
              <w:rPr>
                <w:sz w:val="20"/>
                <w:szCs w:val="20"/>
                <w:lang w:val="id-ID"/>
              </w:rPr>
              <w:t>partisipan dapat menerima paket dari partisipan lain pada konferensi, namun tidak dapat mengirimkan paket pada partisipan lain di konferensi</w:t>
            </w:r>
          </w:p>
        </w:tc>
      </w:tr>
      <w:tr w:rsidR="005A2414" w:rsidRPr="005D1BAC" w14:paraId="3A7CAEFE" w14:textId="77777777" w:rsidTr="00A46772">
        <w:tc>
          <w:tcPr>
            <w:tcW w:w="1701" w:type="dxa"/>
            <w:vAlign w:val="center"/>
          </w:tcPr>
          <w:p w14:paraId="3BB84335" w14:textId="77777777" w:rsidR="005A2414" w:rsidRPr="005D1BAC" w:rsidRDefault="005A2414" w:rsidP="00A46772">
            <w:pPr>
              <w:spacing w:after="0" w:line="240" w:lineRule="auto"/>
              <w:jc w:val="center"/>
              <w:rPr>
                <w:sz w:val="20"/>
                <w:szCs w:val="20"/>
                <w:lang w:val="id-ID"/>
              </w:rPr>
            </w:pPr>
            <w:r w:rsidRPr="005D1BAC">
              <w:rPr>
                <w:sz w:val="20"/>
                <w:szCs w:val="20"/>
                <w:lang w:val="id-ID"/>
              </w:rPr>
              <w:t>SENDRECV</w:t>
            </w:r>
          </w:p>
          <w:p w14:paraId="26F71642" w14:textId="77777777" w:rsidR="005A2414" w:rsidRPr="005D1BAC" w:rsidRDefault="005A2414" w:rsidP="00A46772">
            <w:pPr>
              <w:spacing w:after="0" w:line="240" w:lineRule="auto"/>
              <w:jc w:val="center"/>
              <w:rPr>
                <w:sz w:val="20"/>
                <w:szCs w:val="20"/>
                <w:lang w:val="id-ID"/>
              </w:rPr>
            </w:pPr>
          </w:p>
        </w:tc>
        <w:tc>
          <w:tcPr>
            <w:tcW w:w="6236" w:type="dxa"/>
            <w:vAlign w:val="center"/>
          </w:tcPr>
          <w:p w14:paraId="701D98D2" w14:textId="77777777" w:rsidR="005A2414" w:rsidRPr="005D1BAC" w:rsidRDefault="005A2414" w:rsidP="00A46772">
            <w:pPr>
              <w:spacing w:after="0" w:line="240" w:lineRule="auto"/>
              <w:rPr>
                <w:sz w:val="20"/>
                <w:szCs w:val="20"/>
                <w:lang w:val="id-ID"/>
              </w:rPr>
            </w:pPr>
            <w:r w:rsidRPr="005D1BAC">
              <w:rPr>
                <w:sz w:val="20"/>
                <w:szCs w:val="20"/>
                <w:lang w:val="id-ID"/>
              </w:rPr>
              <w:t>partisipan dapat menerima dan mengirimkan paket dari/ke partisipan lain di konferensi</w:t>
            </w:r>
          </w:p>
        </w:tc>
      </w:tr>
    </w:tbl>
    <w:p w14:paraId="5C52261B" w14:textId="77777777" w:rsidR="005A2414" w:rsidRPr="005D1BAC" w:rsidRDefault="005A2414" w:rsidP="005A2414">
      <w:pPr>
        <w:spacing w:before="480"/>
      </w:pPr>
      <w:r w:rsidRPr="005D1BAC">
        <w:t xml:space="preserve">MediaDirection tidak diatur pada komponen Jicofo, melainkan di JVB. Dari hasil pencarian di JVB, pengaturan jalur media partisipan hanya ditemukan pada fungsi </w:t>
      </w:r>
      <w:r w:rsidRPr="005D1BAC">
        <w:rPr>
          <w:rStyle w:val="SourceCodeChar"/>
          <w:rFonts w:eastAsia="SimSun"/>
          <w:lang w:val="id-ID"/>
        </w:rPr>
        <w:t>updateMediaDirection()</w:t>
      </w:r>
      <w:r w:rsidRPr="005D1BAC">
        <w:t>. Akan tetapi, berdasarkan keterangan pada fungsi tersebut, fungsi tidak digunakan di JVB, namun digunakan pada plugin.</w:t>
      </w:r>
    </w:p>
    <w:p w14:paraId="568CBFDC" w14:textId="1ED6B396" w:rsidR="005A2414" w:rsidRPr="005D1BAC" w:rsidRDefault="005A2414" w:rsidP="005A2414">
      <w:pPr>
        <w:pStyle w:val="CaptionTabel"/>
        <w:rPr>
          <w:lang w:val="id-ID"/>
        </w:rPr>
      </w:pPr>
      <w:bookmarkStart w:id="178" w:name="_Toc60222180"/>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9</w:t>
      </w:r>
      <w:r w:rsidR="00607FE6" w:rsidRPr="005D1BAC">
        <w:rPr>
          <w:lang w:val="id-ID"/>
        </w:rPr>
        <w:fldChar w:fldCharType="end"/>
      </w:r>
      <w:r w:rsidRPr="005D1BAC">
        <w:rPr>
          <w:lang w:val="id-ID"/>
        </w:rPr>
        <w:t xml:space="preserve">. </w:t>
      </w:r>
      <w:r w:rsidRPr="005D1BAC">
        <w:rPr>
          <w:i/>
          <w:lang w:val="id-ID"/>
        </w:rPr>
        <w:t>Method</w:t>
      </w:r>
      <w:r w:rsidRPr="005D1BAC">
        <w:rPr>
          <w:lang w:val="id-ID"/>
        </w:rPr>
        <w:t xml:space="preserve"> </w:t>
      </w:r>
      <w:r w:rsidRPr="005D1BAC">
        <w:rPr>
          <w:rStyle w:val="SourceCodeChar"/>
          <w:rFonts w:eastAsia="SimSun"/>
          <w:lang w:val="id-ID"/>
        </w:rPr>
        <w:t>updateMediaDirection</w:t>
      </w:r>
      <w:r w:rsidR="00F00AD8" w:rsidRPr="005D1BAC">
        <w:rPr>
          <w:rStyle w:val="SourceCodeChar"/>
          <w:rFonts w:eastAsia="SimSun"/>
          <w:lang w:val="id-ID"/>
        </w:rPr>
        <w:t>()</w:t>
      </w:r>
      <w:bookmarkEnd w:id="178"/>
      <w:r w:rsidRPr="005D1BAC">
        <w:rPr>
          <w:lang w:val="id-ID"/>
        </w:rPr>
        <w:t xml:space="preserve"> </w:t>
      </w:r>
    </w:p>
    <w:tbl>
      <w:tblPr>
        <w:tblStyle w:val="TableGrid"/>
        <w:tblW w:w="7937" w:type="dxa"/>
        <w:tblLook w:val="04A0" w:firstRow="1" w:lastRow="0" w:firstColumn="1" w:lastColumn="0" w:noHBand="0" w:noVBand="1"/>
      </w:tblPr>
      <w:tblGrid>
        <w:gridCol w:w="1134"/>
        <w:gridCol w:w="6803"/>
      </w:tblGrid>
      <w:tr w:rsidR="005A2414" w:rsidRPr="005D1BAC" w14:paraId="66AF7EE4" w14:textId="77777777" w:rsidTr="00A46772">
        <w:tc>
          <w:tcPr>
            <w:tcW w:w="1134" w:type="dxa"/>
          </w:tcPr>
          <w:p w14:paraId="70A943E5"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289E9464" w14:textId="77777777" w:rsidR="005A2414" w:rsidRPr="005D1BAC" w:rsidRDefault="005A2414" w:rsidP="00A46772">
            <w:pPr>
              <w:spacing w:after="0" w:line="240" w:lineRule="auto"/>
              <w:rPr>
                <w:lang w:val="id-ID"/>
              </w:rPr>
            </w:pPr>
            <w:r w:rsidRPr="005D1BAC">
              <w:rPr>
                <w:sz w:val="20"/>
                <w:szCs w:val="18"/>
                <w:lang w:val="id-ID"/>
              </w:rPr>
              <w:t>jvb/src/main/java/org/jitsi/videobridge/Endpoint.java</w:t>
            </w:r>
          </w:p>
        </w:tc>
      </w:tr>
      <w:tr w:rsidR="005A2414" w:rsidRPr="005D1BAC" w14:paraId="4FDE36FA" w14:textId="77777777" w:rsidTr="00A46772">
        <w:tc>
          <w:tcPr>
            <w:tcW w:w="1134" w:type="dxa"/>
          </w:tcPr>
          <w:p w14:paraId="75A3E45D"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2B7CC770" w14:textId="77777777" w:rsidR="005A2414" w:rsidRPr="005D1BAC" w:rsidRDefault="005A2414" w:rsidP="00A46772">
            <w:pPr>
              <w:pStyle w:val="SourceCode"/>
              <w:rPr>
                <w:b/>
                <w:highlight w:val="yellow"/>
                <w:lang w:val="id-ID"/>
              </w:rPr>
            </w:pPr>
            <w:r w:rsidRPr="005D1BAC">
              <w:rPr>
                <w:b/>
                <w:highlight w:val="yellow"/>
                <w:lang w:val="id-ID"/>
              </w:rPr>
              <w:t>// Komentar dari salah satu pengembang Jitsi</w:t>
            </w:r>
          </w:p>
          <w:p w14:paraId="6CFBCCB5" w14:textId="77777777" w:rsidR="005A2414" w:rsidRPr="005D1BAC" w:rsidRDefault="005A2414" w:rsidP="00A46772">
            <w:pPr>
              <w:pStyle w:val="SourceCode"/>
              <w:rPr>
                <w:b/>
                <w:lang w:val="id-ID"/>
              </w:rPr>
            </w:pPr>
            <w:r w:rsidRPr="005D1BAC">
              <w:rPr>
                <w:b/>
                <w:highlight w:val="yellow"/>
                <w:lang w:val="id-ID"/>
              </w:rPr>
              <w:t>@SuppressWarnings("unused") // Used by plugins (Yuri)</w:t>
            </w:r>
          </w:p>
          <w:p w14:paraId="12E91E5D" w14:textId="77777777" w:rsidR="005A2414" w:rsidRPr="005D1BAC" w:rsidRDefault="005A2414" w:rsidP="00A46772">
            <w:pPr>
              <w:pStyle w:val="SourceCode"/>
              <w:rPr>
                <w:lang w:val="id-ID"/>
              </w:rPr>
            </w:pPr>
            <w:r w:rsidRPr="005D1BAC">
              <w:rPr>
                <w:lang w:val="id-ID"/>
              </w:rPr>
              <w:t>public void updateMediaDirection(MediaType type, Stringdirection)</w:t>
            </w:r>
          </w:p>
          <w:p w14:paraId="143E8AC3" w14:textId="77777777" w:rsidR="005A2414" w:rsidRPr="005D1BAC" w:rsidRDefault="005A2414" w:rsidP="00A46772">
            <w:pPr>
              <w:pStyle w:val="SourceCode"/>
              <w:rPr>
                <w:lang w:val="id-ID"/>
              </w:rPr>
            </w:pPr>
            <w:r w:rsidRPr="005D1BAC">
              <w:rPr>
                <w:lang w:val="id-ID"/>
              </w:rPr>
              <w:t>{</w:t>
            </w:r>
          </w:p>
          <w:p w14:paraId="3E5E1E6D" w14:textId="77777777" w:rsidR="005A2414" w:rsidRPr="005D1BAC" w:rsidRDefault="005A2414" w:rsidP="00A46772">
            <w:pPr>
              <w:pStyle w:val="SourceCode"/>
              <w:rPr>
                <w:lang w:val="id-ID"/>
              </w:rPr>
            </w:pPr>
            <w:r w:rsidRPr="005D1BAC">
              <w:rPr>
                <w:lang w:val="id-ID"/>
              </w:rPr>
              <w:t xml:space="preserve">    switch (direction)</w:t>
            </w:r>
          </w:p>
          <w:p w14:paraId="3BC20F4B" w14:textId="77777777" w:rsidR="005A2414" w:rsidRPr="005D1BAC" w:rsidRDefault="005A2414" w:rsidP="00A46772">
            <w:pPr>
              <w:pStyle w:val="SourceCode"/>
              <w:rPr>
                <w:lang w:val="id-ID"/>
              </w:rPr>
            </w:pPr>
            <w:r w:rsidRPr="005D1BAC">
              <w:rPr>
                <w:lang w:val="id-ID"/>
              </w:rPr>
              <w:t xml:space="preserve">    {</w:t>
            </w:r>
          </w:p>
          <w:p w14:paraId="1ED185F7" w14:textId="77777777" w:rsidR="005A2414" w:rsidRPr="005D1BAC" w:rsidRDefault="005A2414" w:rsidP="00A46772">
            <w:pPr>
              <w:pStyle w:val="SourceCode"/>
              <w:rPr>
                <w:lang w:val="id-ID"/>
              </w:rPr>
            </w:pPr>
            <w:r w:rsidRPr="005D1BAC">
              <w:rPr>
                <w:lang w:val="id-ID"/>
              </w:rPr>
              <w:t xml:space="preserve">        case "sendrecv":</w:t>
            </w:r>
          </w:p>
          <w:p w14:paraId="670D26C6" w14:textId="77777777" w:rsidR="005A2414" w:rsidRPr="005D1BAC" w:rsidRDefault="005A2414" w:rsidP="00A46772">
            <w:pPr>
              <w:pStyle w:val="SourceCode"/>
              <w:rPr>
                <w:lang w:val="id-ID"/>
              </w:rPr>
            </w:pPr>
            <w:r w:rsidRPr="005D1BAC">
              <w:rPr>
                <w:lang w:val="id-ID"/>
              </w:rPr>
              <w:t xml:space="preserve">        case "sendonly":</w:t>
            </w:r>
          </w:p>
          <w:p w14:paraId="7E957628" w14:textId="77777777" w:rsidR="005A2414" w:rsidRPr="005D1BAC" w:rsidRDefault="005A2414" w:rsidP="00A46772">
            <w:pPr>
              <w:pStyle w:val="SourceCode"/>
              <w:rPr>
                <w:lang w:val="id-ID"/>
              </w:rPr>
            </w:pPr>
            <w:r w:rsidRPr="005D1BAC">
              <w:rPr>
                <w:lang w:val="id-ID"/>
              </w:rPr>
              <w:t xml:space="preserve">        case "recvonly":</w:t>
            </w:r>
          </w:p>
          <w:p w14:paraId="46E2E2E1" w14:textId="77777777" w:rsidR="005A2414" w:rsidRPr="005D1BAC" w:rsidRDefault="005A2414" w:rsidP="00A46772">
            <w:pPr>
              <w:pStyle w:val="SourceCode"/>
              <w:rPr>
                <w:lang w:val="id-ID"/>
              </w:rPr>
            </w:pPr>
            <w:r w:rsidRPr="005D1BAC">
              <w:rPr>
                <w:lang w:val="id-ID"/>
              </w:rPr>
              <w:t xml:space="preserve">        case "inactive":</w:t>
            </w:r>
          </w:p>
          <w:p w14:paraId="09269F71" w14:textId="77777777" w:rsidR="005A2414" w:rsidRPr="005D1BAC" w:rsidRDefault="005A2414" w:rsidP="00A46772">
            <w:pPr>
              <w:pStyle w:val="SourceCode"/>
              <w:rPr>
                <w:lang w:val="id-ID"/>
              </w:rPr>
            </w:pPr>
            <w:r w:rsidRPr="005D1BAC">
              <w:rPr>
                <w:lang w:val="id-ID"/>
              </w:rPr>
              <w:t xml:space="preserve">        {</w:t>
            </w:r>
          </w:p>
          <w:p w14:paraId="29BF7364" w14:textId="77777777" w:rsidR="005A2414" w:rsidRPr="005D1BAC" w:rsidRDefault="005A2414" w:rsidP="00A46772">
            <w:pPr>
              <w:pStyle w:val="SourceCode"/>
              <w:rPr>
                <w:lang w:val="id-ID"/>
              </w:rPr>
            </w:pPr>
            <w:r w:rsidRPr="005D1BAC">
              <w:rPr>
                <w:lang w:val="id-ID"/>
              </w:rPr>
              <w:t xml:space="preserve">            for(ChannelShim channelShim : channelShims)</w:t>
            </w:r>
          </w:p>
          <w:p w14:paraId="30BA85CA" w14:textId="77777777" w:rsidR="005A2414" w:rsidRPr="005D1BAC" w:rsidRDefault="005A2414" w:rsidP="00A46772">
            <w:pPr>
              <w:pStyle w:val="SourceCode"/>
              <w:rPr>
                <w:lang w:val="id-ID"/>
              </w:rPr>
            </w:pPr>
            <w:r w:rsidRPr="005D1BAC">
              <w:rPr>
                <w:lang w:val="id-ID"/>
              </w:rPr>
              <w:t xml:space="preserve">            {</w:t>
            </w:r>
          </w:p>
          <w:p w14:paraId="7EAB74A4" w14:textId="77777777" w:rsidR="005A2414" w:rsidRPr="005D1BAC" w:rsidRDefault="005A2414" w:rsidP="00A46772">
            <w:pPr>
              <w:pStyle w:val="SourceCode"/>
              <w:rPr>
                <w:lang w:val="id-ID"/>
              </w:rPr>
            </w:pPr>
            <w:r w:rsidRPr="005D1BAC">
              <w:rPr>
                <w:lang w:val="id-ID"/>
              </w:rPr>
              <w:t xml:space="preserve">                if (channelShim.getMediaType() == type)</w:t>
            </w:r>
          </w:p>
          <w:p w14:paraId="12A6A4C0" w14:textId="77777777" w:rsidR="005A2414" w:rsidRPr="005D1BAC" w:rsidRDefault="005A2414" w:rsidP="00A46772">
            <w:pPr>
              <w:pStyle w:val="SourceCode"/>
              <w:rPr>
                <w:lang w:val="id-ID"/>
              </w:rPr>
            </w:pPr>
            <w:r w:rsidRPr="005D1BAC">
              <w:rPr>
                <w:lang w:val="id-ID"/>
              </w:rPr>
              <w:t xml:space="preserve">                {</w:t>
            </w:r>
          </w:p>
          <w:p w14:paraId="1E0B2641" w14:textId="77777777" w:rsidR="005A2414" w:rsidRPr="005D1BAC" w:rsidRDefault="005A2414" w:rsidP="00A46772">
            <w:pPr>
              <w:pStyle w:val="SourceCode"/>
              <w:rPr>
                <w:lang w:val="id-ID"/>
              </w:rPr>
            </w:pPr>
            <w:r w:rsidRPr="005D1BAC">
              <w:rPr>
                <w:lang w:val="id-ID"/>
              </w:rPr>
              <w:t xml:space="preserve">                    channelShim.</w:t>
            </w:r>
          </w:p>
          <w:p w14:paraId="2CC7508C" w14:textId="77777777" w:rsidR="005A2414" w:rsidRPr="005D1BAC" w:rsidRDefault="005A2414" w:rsidP="00A46772">
            <w:pPr>
              <w:pStyle w:val="SourceCode"/>
              <w:rPr>
                <w:lang w:val="id-ID"/>
              </w:rPr>
            </w:pPr>
            <w:r w:rsidRPr="005D1BAC">
              <w:rPr>
                <w:lang w:val="id-ID"/>
              </w:rPr>
              <w:t xml:space="preserve">                    setDirection(direction);</w:t>
            </w:r>
          </w:p>
          <w:p w14:paraId="7569E8E4" w14:textId="77777777" w:rsidR="005A2414" w:rsidRPr="005D1BAC" w:rsidRDefault="005A2414" w:rsidP="00A46772">
            <w:pPr>
              <w:pStyle w:val="SourceCode"/>
              <w:rPr>
                <w:lang w:val="id-ID"/>
              </w:rPr>
            </w:pPr>
            <w:r w:rsidRPr="005D1BAC">
              <w:rPr>
                <w:lang w:val="id-ID"/>
              </w:rPr>
              <w:t xml:space="preserve">                }</w:t>
            </w:r>
          </w:p>
          <w:p w14:paraId="7B187174" w14:textId="77777777" w:rsidR="005A2414" w:rsidRPr="005D1BAC" w:rsidRDefault="005A2414" w:rsidP="00A46772">
            <w:pPr>
              <w:pStyle w:val="SourceCode"/>
              <w:rPr>
                <w:lang w:val="id-ID"/>
              </w:rPr>
            </w:pPr>
            <w:r w:rsidRPr="005D1BAC">
              <w:rPr>
                <w:lang w:val="id-ID"/>
              </w:rPr>
              <w:t xml:space="preserve">            }</w:t>
            </w:r>
          </w:p>
          <w:p w14:paraId="73C56E71" w14:textId="77777777" w:rsidR="005A2414" w:rsidRPr="005D1BAC" w:rsidRDefault="005A2414" w:rsidP="00A46772">
            <w:pPr>
              <w:pStyle w:val="SourceCode"/>
              <w:rPr>
                <w:lang w:val="id-ID"/>
              </w:rPr>
            </w:pPr>
            <w:r w:rsidRPr="005D1BAC">
              <w:rPr>
                <w:lang w:val="id-ID"/>
              </w:rPr>
              <w:t xml:space="preserve">            break;</w:t>
            </w:r>
          </w:p>
          <w:p w14:paraId="782AD644" w14:textId="77777777" w:rsidR="005A2414" w:rsidRPr="005D1BAC" w:rsidRDefault="005A2414" w:rsidP="00A46772">
            <w:pPr>
              <w:pStyle w:val="SourceCode"/>
              <w:rPr>
                <w:lang w:val="id-ID"/>
              </w:rPr>
            </w:pPr>
            <w:r w:rsidRPr="005D1BAC">
              <w:rPr>
                <w:lang w:val="id-ID"/>
              </w:rPr>
              <w:t xml:space="preserve">        }</w:t>
            </w:r>
          </w:p>
          <w:p w14:paraId="1E6ADA3A" w14:textId="77777777" w:rsidR="005A2414" w:rsidRPr="005D1BAC" w:rsidRDefault="005A2414" w:rsidP="00A46772">
            <w:pPr>
              <w:pStyle w:val="SourceCode"/>
              <w:rPr>
                <w:lang w:val="id-ID"/>
              </w:rPr>
            </w:pPr>
            <w:r w:rsidRPr="005D1BAC">
              <w:rPr>
                <w:lang w:val="id-ID"/>
              </w:rPr>
              <w:t xml:space="preserve">        default:</w:t>
            </w:r>
          </w:p>
          <w:p w14:paraId="0442AFBA" w14:textId="77777777" w:rsidR="005A2414" w:rsidRPr="005D1BAC" w:rsidRDefault="005A2414" w:rsidP="00A46772">
            <w:pPr>
              <w:pStyle w:val="SourceCode"/>
              <w:rPr>
                <w:lang w:val="id-ID"/>
              </w:rPr>
            </w:pPr>
            <w:r w:rsidRPr="005D1BAC">
              <w:rPr>
                <w:lang w:val="id-ID"/>
              </w:rPr>
              <w:t xml:space="preserve">        throw new IllegalArgumentException("Media </w:t>
            </w:r>
          </w:p>
          <w:p w14:paraId="0D5C1F15" w14:textId="77777777" w:rsidR="005A2414" w:rsidRPr="005D1BAC" w:rsidRDefault="005A2414" w:rsidP="00A46772">
            <w:pPr>
              <w:pStyle w:val="SourceCode"/>
              <w:rPr>
                <w:lang w:val="id-ID"/>
              </w:rPr>
            </w:pPr>
            <w:r w:rsidRPr="005D1BAC">
              <w:rPr>
                <w:lang w:val="id-ID"/>
              </w:rPr>
              <w:t xml:space="preserve">            direction unknown: " + direction);</w:t>
            </w:r>
          </w:p>
          <w:p w14:paraId="22211810" w14:textId="77777777" w:rsidR="005A2414" w:rsidRPr="005D1BAC" w:rsidRDefault="005A2414" w:rsidP="00A46772">
            <w:pPr>
              <w:pStyle w:val="SourceCode"/>
              <w:rPr>
                <w:lang w:val="id-ID"/>
              </w:rPr>
            </w:pPr>
            <w:r w:rsidRPr="005D1BAC">
              <w:rPr>
                <w:lang w:val="id-ID"/>
              </w:rPr>
              <w:t xml:space="preserve">    }</w:t>
            </w:r>
          </w:p>
          <w:p w14:paraId="6AA4D076" w14:textId="77777777" w:rsidR="005A2414" w:rsidRPr="005D1BAC" w:rsidRDefault="005A2414" w:rsidP="00A46772">
            <w:pPr>
              <w:pStyle w:val="SourceCode"/>
              <w:rPr>
                <w:rFonts w:cs="Times New Roman"/>
                <w:lang w:val="id-ID"/>
              </w:rPr>
            </w:pPr>
            <w:r w:rsidRPr="005D1BAC">
              <w:rPr>
                <w:lang w:val="id-ID"/>
              </w:rPr>
              <w:t>}</w:t>
            </w:r>
          </w:p>
        </w:tc>
      </w:tr>
    </w:tbl>
    <w:p w14:paraId="1AEFF52E" w14:textId="77777777" w:rsidR="005A2414" w:rsidRPr="005D1BAC" w:rsidRDefault="005A2414" w:rsidP="005A2414">
      <w:pPr>
        <w:spacing w:before="480"/>
      </w:pPr>
    </w:p>
    <w:p w14:paraId="029DAFD2" w14:textId="77777777" w:rsidR="005A2414" w:rsidRPr="005D1BAC" w:rsidRDefault="005A2414" w:rsidP="005A2414">
      <w:pPr>
        <w:spacing w:before="480"/>
        <w:rPr>
          <w:iCs/>
          <w:szCs w:val="18"/>
        </w:rPr>
      </w:pPr>
      <w:r w:rsidRPr="005D1BAC">
        <w:t xml:space="preserve">Penelusuran lebih lanjut pada </w:t>
      </w:r>
      <w:r w:rsidRPr="005D1BAC">
        <w:rPr>
          <w:i/>
          <w:iCs/>
        </w:rPr>
        <w:t>method</w:t>
      </w:r>
      <w:r w:rsidRPr="005D1BAC">
        <w:t xml:space="preserve"> </w:t>
      </w:r>
      <w:r w:rsidRPr="005D1BAC">
        <w:rPr>
          <w:rStyle w:val="SourceCodeChar"/>
          <w:rFonts w:eastAsia="SimSun"/>
          <w:lang w:val="id-ID"/>
        </w:rPr>
        <w:t>muteParticipant()</w:t>
      </w:r>
      <w:r w:rsidRPr="005D1BAC">
        <w:t xml:space="preserve"> mengarahkan pada </w:t>
      </w:r>
      <w:r w:rsidRPr="005D1BAC">
        <w:rPr>
          <w:i/>
          <w:iCs/>
        </w:rPr>
        <w:t>method</w:t>
      </w:r>
      <w:r w:rsidRPr="005D1BAC">
        <w:t xml:space="preserve"> </w:t>
      </w:r>
      <w:r w:rsidRPr="005D1BAC">
        <w:rPr>
          <w:rStyle w:val="SourceCodeChar"/>
          <w:rFonts w:eastAsia="SimSun"/>
          <w:lang w:val="id-ID"/>
        </w:rPr>
        <w:t>handleMuteIq()</w:t>
      </w:r>
      <w:r w:rsidRPr="005D1BAC">
        <w:t xml:space="preserve"> untuk menangani pengiriman IQ yang dibutuhkan untuk proses </w:t>
      </w:r>
      <w:r w:rsidRPr="005D1BAC">
        <w:rPr>
          <w:i/>
          <w:iCs/>
        </w:rPr>
        <w:t xml:space="preserve">mute </w:t>
      </w:r>
      <w:r w:rsidRPr="005D1BAC">
        <w:t>audio partisi-pan di Jicofo. Fungsi ini diuraikan pada Tabel IV.8.</w:t>
      </w:r>
    </w:p>
    <w:p w14:paraId="766EB10D" w14:textId="17B66E83" w:rsidR="005A2414" w:rsidRPr="005D1BAC" w:rsidRDefault="005A2414" w:rsidP="005A2414">
      <w:pPr>
        <w:pStyle w:val="CaptionTabel"/>
        <w:rPr>
          <w:lang w:val="id-ID"/>
        </w:rPr>
      </w:pPr>
      <w:bookmarkStart w:id="179" w:name="_Toc60222181"/>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0</w:t>
      </w:r>
      <w:r w:rsidR="00607FE6" w:rsidRPr="005D1BAC">
        <w:rPr>
          <w:lang w:val="id-ID"/>
        </w:rPr>
        <w:fldChar w:fldCharType="end"/>
      </w:r>
      <w:r w:rsidRPr="005D1BAC">
        <w:rPr>
          <w:lang w:val="id-ID"/>
        </w:rPr>
        <w:t xml:space="preserve">. Potongan </w:t>
      </w:r>
      <w:r w:rsidRPr="005D1BAC">
        <w:rPr>
          <w:i/>
          <w:lang w:val="id-ID"/>
        </w:rPr>
        <w:t>Method</w:t>
      </w:r>
      <w:r w:rsidRPr="005D1BAC">
        <w:rPr>
          <w:lang w:val="id-ID"/>
        </w:rPr>
        <w:t xml:space="preserve"> </w:t>
      </w:r>
      <w:r w:rsidRPr="005D1BAC">
        <w:rPr>
          <w:rStyle w:val="SourceCodeChar"/>
          <w:rFonts w:eastAsia="SimSun"/>
          <w:lang w:val="id-ID"/>
        </w:rPr>
        <w:t>handleMuteIQ()</w:t>
      </w:r>
      <w:bookmarkEnd w:id="179"/>
    </w:p>
    <w:tbl>
      <w:tblPr>
        <w:tblStyle w:val="TableGrid"/>
        <w:tblW w:w="7937" w:type="dxa"/>
        <w:tblLook w:val="04A0" w:firstRow="1" w:lastRow="0" w:firstColumn="1" w:lastColumn="0" w:noHBand="0" w:noVBand="1"/>
      </w:tblPr>
      <w:tblGrid>
        <w:gridCol w:w="1134"/>
        <w:gridCol w:w="6803"/>
      </w:tblGrid>
      <w:tr w:rsidR="005A2414" w:rsidRPr="005D1BAC" w14:paraId="3ED1389F" w14:textId="77777777" w:rsidTr="00A46772">
        <w:tc>
          <w:tcPr>
            <w:tcW w:w="1134" w:type="dxa"/>
          </w:tcPr>
          <w:p w14:paraId="0F8B2E8C"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69856DC6" w14:textId="77777777" w:rsidR="005A2414" w:rsidRPr="005D1BAC" w:rsidRDefault="005A2414" w:rsidP="00A46772">
            <w:pPr>
              <w:spacing w:after="0" w:line="240" w:lineRule="auto"/>
              <w:rPr>
                <w:lang w:val="id-ID"/>
              </w:rPr>
            </w:pPr>
            <w:r w:rsidRPr="005D1BAC">
              <w:rPr>
                <w:sz w:val="20"/>
                <w:szCs w:val="18"/>
                <w:lang w:val="id-ID"/>
              </w:rPr>
              <w:t>src/main/java/org/jitsi/jicofo/MeetExtensionsHandler.java</w:t>
            </w:r>
          </w:p>
        </w:tc>
      </w:tr>
      <w:tr w:rsidR="005A2414" w:rsidRPr="005D1BAC" w14:paraId="5EF373B2" w14:textId="77777777" w:rsidTr="00A46772">
        <w:tc>
          <w:tcPr>
            <w:tcW w:w="1134" w:type="dxa"/>
          </w:tcPr>
          <w:p w14:paraId="7B75F09E"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769CDAD3" w14:textId="77777777" w:rsidR="005A2414" w:rsidRPr="005D1BAC" w:rsidRDefault="005A2414" w:rsidP="00A46772">
            <w:pPr>
              <w:pStyle w:val="SourceCode"/>
              <w:rPr>
                <w:lang w:val="id-ID"/>
              </w:rPr>
            </w:pPr>
            <w:r w:rsidRPr="005D1BAC">
              <w:rPr>
                <w:lang w:val="id-ID"/>
              </w:rPr>
              <w:t>private IQ handleMuteIq(MuteIq muteIq)</w:t>
            </w:r>
          </w:p>
          <w:p w14:paraId="7A83D38C" w14:textId="77777777" w:rsidR="005A2414" w:rsidRPr="005D1BAC" w:rsidRDefault="005A2414" w:rsidP="00A46772">
            <w:pPr>
              <w:pStyle w:val="SourceCode"/>
              <w:rPr>
                <w:lang w:val="id-ID"/>
              </w:rPr>
            </w:pPr>
            <w:r w:rsidRPr="005D1BAC">
              <w:rPr>
                <w:lang w:val="id-ID"/>
              </w:rPr>
              <w:t xml:space="preserve">    {</w:t>
            </w:r>
          </w:p>
          <w:p w14:paraId="2E57AEA7" w14:textId="77777777" w:rsidR="005A2414" w:rsidRPr="005D1BAC" w:rsidRDefault="005A2414" w:rsidP="00A46772">
            <w:pPr>
              <w:pStyle w:val="SourceCode"/>
              <w:rPr>
                <w:lang w:val="id-ID"/>
              </w:rPr>
            </w:pPr>
            <w:r w:rsidRPr="005D1BAC">
              <w:rPr>
                <w:lang w:val="id-ID"/>
              </w:rPr>
              <w:t xml:space="preserve">        Boolean doMute = muteIq.getMute();</w:t>
            </w:r>
          </w:p>
          <w:p w14:paraId="74D3FBD4" w14:textId="77777777" w:rsidR="005A2414" w:rsidRPr="005D1BAC" w:rsidRDefault="005A2414" w:rsidP="00A46772">
            <w:pPr>
              <w:pStyle w:val="SourceCode"/>
              <w:rPr>
                <w:rFonts w:cs="Times New Roman"/>
                <w:lang w:val="id-ID"/>
              </w:rPr>
            </w:pPr>
            <w:r w:rsidRPr="005D1BAC">
              <w:rPr>
                <w:lang w:val="id-ID"/>
              </w:rPr>
              <w:t xml:space="preserve">        Jid jid = muteIq.getJid();</w:t>
            </w:r>
          </w:p>
          <w:p w14:paraId="0370F8F1" w14:textId="77777777" w:rsidR="005A2414" w:rsidRPr="005D1BAC" w:rsidRDefault="005A2414" w:rsidP="00A46772">
            <w:pPr>
              <w:pStyle w:val="SourceCode"/>
              <w:rPr>
                <w:lang w:val="id-ID"/>
              </w:rPr>
            </w:pPr>
            <w:r w:rsidRPr="005D1BAC">
              <w:rPr>
                <w:lang w:val="id-ID"/>
              </w:rPr>
              <w:t xml:space="preserve">    . . . </w:t>
            </w:r>
          </w:p>
          <w:p w14:paraId="200AF205" w14:textId="77777777" w:rsidR="005A2414" w:rsidRPr="005D1BAC" w:rsidRDefault="005A2414" w:rsidP="00A46772">
            <w:pPr>
              <w:pStyle w:val="SourceCode"/>
              <w:rPr>
                <w:rFonts w:cs="Times New Roman"/>
                <w:lang w:val="id-ID"/>
              </w:rPr>
            </w:pPr>
            <w:r w:rsidRPr="005D1BAC">
              <w:rPr>
                <w:lang w:val="id-ID"/>
              </w:rPr>
              <w:t>}</w:t>
            </w:r>
          </w:p>
        </w:tc>
      </w:tr>
    </w:tbl>
    <w:p w14:paraId="3CAA5140" w14:textId="63399962" w:rsidR="005A2414" w:rsidRPr="005D1BAC" w:rsidRDefault="005A2414" w:rsidP="005A2414">
      <w:pPr>
        <w:spacing w:before="480"/>
      </w:pPr>
      <w:r w:rsidRPr="005D1BAC">
        <w:t xml:space="preserve">Untuk dapat dieksekusi, </w:t>
      </w:r>
      <w:r w:rsidRPr="005D1BAC">
        <w:rPr>
          <w:i/>
          <w:iCs/>
        </w:rPr>
        <w:t>method</w:t>
      </w:r>
      <w:r w:rsidRPr="005D1BAC">
        <w:t xml:space="preserve"> handle </w:t>
      </w:r>
      <w:r w:rsidRPr="005D1BAC">
        <w:rPr>
          <w:rStyle w:val="SourceCodeChar"/>
          <w:rFonts w:eastAsia="SimSun"/>
          <w:lang w:val="id-ID"/>
        </w:rPr>
        <w:t>handleMuteIQ()</w:t>
      </w:r>
      <w:r w:rsidRPr="005D1BAC">
        <w:t xml:space="preserve"> membutuhkan parameter sebuah objek MuteIq. Dan, ditunjukkan pada Tabel IV.</w:t>
      </w:r>
      <w:r w:rsidR="00496C0F">
        <w:rPr>
          <w:lang w:val="en-GB"/>
        </w:rPr>
        <w:t>11</w:t>
      </w:r>
      <w:r w:rsidRPr="005D1BAC">
        <w:t xml:space="preserve">, objek MuteIq memiliki atribut variabel NAMESPACE. Dari beberapa sumber referensi, atribut </w:t>
      </w:r>
      <w:r w:rsidRPr="005D1BAC">
        <w:rPr>
          <w:i/>
          <w:iCs/>
        </w:rPr>
        <w:t>namespace</w:t>
      </w:r>
      <w:r w:rsidRPr="005D1BAC">
        <w:t xml:space="preserve"> (XML namespace – xmlns) tidak dapat dimodifikasi seusai kebutuhan klien </w:t>
      </w:r>
      <w:r w:rsidRPr="005D1BAC">
        <w:fldChar w:fldCharType="begin" w:fldLock="1"/>
      </w:r>
      <w:r w:rsidRPr="005D1BAC">
        <w:instrText>ADDIN CSL_CITATION {"citationItems":[{"id":"ITEM-1","itemData":{"URL":"https://community.jitsi.org/t/mute-video/14885/6","accessed":{"date-parts":[["2020","12","28"]]},"id":"ITEM-1","issued":{"date-parts":[["0"]]},"title":"Mute video - Developers - Jitsi Community Forum - developers &amp; users","type":"webpage"},"uris":["http://www.mendeley.com/documents/?uuid=09c1afc0-fb38-3d17-a3d3-fd845335652c"]},{"id":"ITEM-2","itemData":{"URL":"https://community.jitsi.org/t/mute-video-for-remote-user/58695","accessed":{"date-parts":[["2020","12","28"]]},"id":"ITEM-2","issued":{"date-parts":[["0"]]},"title":"Mute Video For Remote User - Install &amp; Config - Jitsi Community Forum - developers &amp; users","type":"webpage"},"uris":["http://www.mendeley.com/documents/?uuid=25508ead-a17c-3cbf-a9a0-444daf509982"]}],"mendeley":{"formattedCitation":"(&lt;i&gt;Mute video - Developers - Jitsi Community Forum - developers &amp; users&lt;/i&gt;, n.d.; &lt;i&gt;Mute Video For Remote User - Install &amp; Config - Jitsi Community Forum - developers &amp; users&lt;/i&gt;, n.d.)","plainTextFormattedCitation":"(Mute video - Developers - Jitsi Community Forum - developers &amp; users, n.d.; Mute Video For Remote User - Install &amp; Config - Jitsi Community Forum - developers &amp; users, n.d.)"},"properties":{"noteIndex":0},"schema":"https://github.com/citation-style-language/schema/raw/master/csl-citation.json"}</w:instrText>
      </w:r>
      <w:r w:rsidRPr="005D1BAC">
        <w:fldChar w:fldCharType="separate"/>
      </w:r>
      <w:r w:rsidRPr="005D1BAC">
        <w:rPr>
          <w:noProof/>
        </w:rPr>
        <w:t>(</w:t>
      </w:r>
      <w:r w:rsidRPr="005D1BAC">
        <w:rPr>
          <w:i/>
          <w:noProof/>
        </w:rPr>
        <w:t>Mute video - Developers - Jitsi Community Forum - developers &amp; users</w:t>
      </w:r>
      <w:r w:rsidRPr="005D1BAC">
        <w:rPr>
          <w:noProof/>
        </w:rPr>
        <w:t xml:space="preserve">, n.d.; </w:t>
      </w:r>
      <w:r w:rsidRPr="005D1BAC">
        <w:rPr>
          <w:i/>
          <w:noProof/>
        </w:rPr>
        <w:t>Mute Video For Remote User - Install &amp; Config - Jitsi Community Forum - developers &amp; users</w:t>
      </w:r>
      <w:r w:rsidRPr="005D1BAC">
        <w:rPr>
          <w:noProof/>
        </w:rPr>
        <w:t>, n.d.)</w:t>
      </w:r>
      <w:r w:rsidRPr="005D1BAC">
        <w:fldChar w:fldCharType="end"/>
      </w:r>
      <w:r w:rsidRPr="005D1BAC">
        <w:t xml:space="preserve">. Kasus serupa terjadi pada </w:t>
      </w:r>
      <w:r w:rsidRPr="005D1BAC">
        <w:rPr>
          <w:rFonts w:cs="Times New Roman"/>
          <w:szCs w:val="24"/>
        </w:rPr>
        <w:t xml:space="preserve">pembuatan IQ stanza kostum untuk pemanggilan fungsi </w:t>
      </w:r>
      <w:r w:rsidRPr="005D1BAC">
        <w:rPr>
          <w:rFonts w:cs="Times New Roman"/>
          <w:i/>
          <w:iCs/>
          <w:szCs w:val="24"/>
        </w:rPr>
        <w:t>paging</w:t>
      </w:r>
      <w:r w:rsidRPr="005D1BAC">
        <w:rPr>
          <w:rFonts w:cs="Times New Roman"/>
          <w:szCs w:val="24"/>
        </w:rPr>
        <w:t xml:space="preserve"> di JVB dari Jitsi Meet.</w:t>
      </w:r>
    </w:p>
    <w:p w14:paraId="6CFBD911" w14:textId="53889463" w:rsidR="005A2414" w:rsidRPr="005D1BAC" w:rsidRDefault="005A2414" w:rsidP="005A2414">
      <w:pPr>
        <w:pStyle w:val="CaptionTabel"/>
        <w:rPr>
          <w:lang w:val="id-ID"/>
        </w:rPr>
      </w:pPr>
      <w:bookmarkStart w:id="180" w:name="_Toc60222182"/>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1</w:t>
      </w:r>
      <w:r w:rsidR="00607FE6" w:rsidRPr="005D1BAC">
        <w:rPr>
          <w:lang w:val="id-ID"/>
        </w:rPr>
        <w:fldChar w:fldCharType="end"/>
      </w:r>
      <w:r w:rsidRPr="005D1BAC">
        <w:rPr>
          <w:lang w:val="id-ID"/>
        </w:rPr>
        <w:t xml:space="preserve">. Potongan Kode </w:t>
      </w:r>
      <w:r w:rsidRPr="005D1BAC">
        <w:rPr>
          <w:i/>
          <w:lang w:val="id-ID"/>
        </w:rPr>
        <w:t>Class</w:t>
      </w:r>
      <w:r w:rsidRPr="005D1BAC">
        <w:rPr>
          <w:lang w:val="id-ID"/>
        </w:rPr>
        <w:t xml:space="preserve"> </w:t>
      </w:r>
      <w:r w:rsidRPr="005D1BAC">
        <w:rPr>
          <w:rStyle w:val="SourceCodeChar"/>
          <w:rFonts w:eastAsia="SimSun"/>
          <w:lang w:val="id-ID"/>
        </w:rPr>
        <w:t>MuteIq</w:t>
      </w:r>
      <w:bookmarkEnd w:id="180"/>
    </w:p>
    <w:tbl>
      <w:tblPr>
        <w:tblStyle w:val="TableGrid"/>
        <w:tblW w:w="7937" w:type="dxa"/>
        <w:tblLook w:val="04A0" w:firstRow="1" w:lastRow="0" w:firstColumn="1" w:lastColumn="0" w:noHBand="0" w:noVBand="1"/>
      </w:tblPr>
      <w:tblGrid>
        <w:gridCol w:w="1134"/>
        <w:gridCol w:w="6803"/>
      </w:tblGrid>
      <w:tr w:rsidR="005A2414" w:rsidRPr="005D1BAC" w14:paraId="00996C57" w14:textId="77777777" w:rsidTr="00A46772">
        <w:tc>
          <w:tcPr>
            <w:tcW w:w="1134" w:type="dxa"/>
          </w:tcPr>
          <w:p w14:paraId="14C352B2"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24483156" w14:textId="77777777" w:rsidR="005A2414" w:rsidRPr="005D1BAC" w:rsidRDefault="005A2414" w:rsidP="00A46772">
            <w:pPr>
              <w:spacing w:after="0" w:line="240" w:lineRule="auto"/>
              <w:rPr>
                <w:lang w:val="id-ID"/>
              </w:rPr>
            </w:pPr>
            <w:r w:rsidRPr="005D1BAC">
              <w:rPr>
                <w:sz w:val="20"/>
                <w:szCs w:val="18"/>
                <w:lang w:val="id-ID"/>
              </w:rPr>
              <w:t>src/main/java/org/jitsi/jicofo/MeetExtensionsHandler.java</w:t>
            </w:r>
          </w:p>
        </w:tc>
      </w:tr>
      <w:tr w:rsidR="005A2414" w:rsidRPr="005D1BAC" w14:paraId="749F2629" w14:textId="77777777" w:rsidTr="00A46772">
        <w:tc>
          <w:tcPr>
            <w:tcW w:w="1134" w:type="dxa"/>
          </w:tcPr>
          <w:p w14:paraId="18DDECA5"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14CC41C6" w14:textId="77777777" w:rsidR="005A2414" w:rsidRPr="005D1BAC" w:rsidRDefault="005A2414" w:rsidP="00A46772">
            <w:pPr>
              <w:pStyle w:val="SourceCode"/>
              <w:rPr>
                <w:lang w:val="id-ID"/>
              </w:rPr>
            </w:pPr>
            <w:r w:rsidRPr="005D1BAC">
              <w:rPr>
                <w:lang w:val="id-ID"/>
              </w:rPr>
              <w:t>public class MuteIq extends IQ</w:t>
            </w:r>
          </w:p>
          <w:p w14:paraId="7B040103" w14:textId="77777777" w:rsidR="005A2414" w:rsidRPr="005D1BAC" w:rsidRDefault="005A2414" w:rsidP="00A46772">
            <w:pPr>
              <w:pStyle w:val="SourceCode"/>
              <w:rPr>
                <w:lang w:val="id-ID"/>
              </w:rPr>
            </w:pPr>
            <w:r w:rsidRPr="005D1BAC">
              <w:rPr>
                <w:lang w:val="id-ID"/>
              </w:rPr>
              <w:t>{</w:t>
            </w:r>
          </w:p>
          <w:p w14:paraId="63A7BB7F" w14:textId="77777777" w:rsidR="005A2414" w:rsidRPr="005D1BAC" w:rsidRDefault="005A2414" w:rsidP="00A46772">
            <w:pPr>
              <w:pStyle w:val="SourceCode"/>
              <w:rPr>
                <w:rFonts w:cs="Times New Roman"/>
                <w:b/>
                <w:szCs w:val="24"/>
                <w:lang w:val="id-ID"/>
              </w:rPr>
            </w:pPr>
            <w:r w:rsidRPr="005D1BAC">
              <w:rPr>
                <w:lang w:val="id-ID"/>
              </w:rPr>
              <w:t xml:space="preserve">    </w:t>
            </w:r>
            <w:r w:rsidRPr="005D1BAC">
              <w:rPr>
                <w:b/>
                <w:highlight w:val="yellow"/>
                <w:lang w:val="id-ID"/>
              </w:rPr>
              <w:t>// XML namespace (xmlns) untuk ekstensi mute audio</w:t>
            </w:r>
          </w:p>
          <w:p w14:paraId="34D0F2D8" w14:textId="77777777" w:rsidR="005A2414" w:rsidRPr="005D1BAC" w:rsidRDefault="005A2414" w:rsidP="00A46772">
            <w:pPr>
              <w:pStyle w:val="SourceCode"/>
              <w:rPr>
                <w:lang w:val="id-ID"/>
              </w:rPr>
            </w:pPr>
            <w:r w:rsidRPr="005D1BAC">
              <w:rPr>
                <w:lang w:val="id-ID"/>
              </w:rPr>
              <w:t xml:space="preserve">    public static final String NAMESPACE =</w:t>
            </w:r>
          </w:p>
          <w:p w14:paraId="4F011E09" w14:textId="77777777" w:rsidR="005A2414" w:rsidRPr="005D1BAC" w:rsidRDefault="005A2414" w:rsidP="00A46772">
            <w:pPr>
              <w:pStyle w:val="SourceCode"/>
              <w:rPr>
                <w:lang w:val="id-ID"/>
              </w:rPr>
            </w:pPr>
            <w:r w:rsidRPr="005D1BAC">
              <w:rPr>
                <w:lang w:val="id-ID"/>
              </w:rPr>
              <w:t xml:space="preserve">    "http://jitsi.org/jitmeet/audio";</w:t>
            </w:r>
          </w:p>
          <w:p w14:paraId="78EA29BD" w14:textId="77777777" w:rsidR="005A2414" w:rsidRPr="005D1BAC" w:rsidRDefault="005A2414" w:rsidP="00A46772">
            <w:pPr>
              <w:pStyle w:val="SourceCode"/>
              <w:rPr>
                <w:lang w:val="id-ID"/>
              </w:rPr>
            </w:pPr>
          </w:p>
          <w:p w14:paraId="4A503C22" w14:textId="77777777" w:rsidR="005A2414" w:rsidRPr="005D1BAC" w:rsidRDefault="005A2414" w:rsidP="00A46772">
            <w:pPr>
              <w:pStyle w:val="SourceCode"/>
              <w:rPr>
                <w:lang w:val="id-ID"/>
              </w:rPr>
            </w:pPr>
            <w:r w:rsidRPr="005D1BAC">
              <w:rPr>
                <w:lang w:val="id-ID"/>
              </w:rPr>
              <w:t xml:space="preserve">    . . . </w:t>
            </w:r>
          </w:p>
          <w:p w14:paraId="031FC397" w14:textId="77777777" w:rsidR="005A2414" w:rsidRPr="005D1BAC" w:rsidRDefault="005A2414" w:rsidP="00A46772">
            <w:pPr>
              <w:pStyle w:val="SourceCode"/>
              <w:rPr>
                <w:rFonts w:cs="Times New Roman"/>
                <w:lang w:val="id-ID"/>
              </w:rPr>
            </w:pPr>
            <w:r w:rsidRPr="005D1BAC">
              <w:rPr>
                <w:lang w:val="id-ID"/>
              </w:rPr>
              <w:t>}</w:t>
            </w:r>
          </w:p>
        </w:tc>
      </w:tr>
    </w:tbl>
    <w:p w14:paraId="1887D67B" w14:textId="116870A4" w:rsidR="005A2414" w:rsidRPr="005D1BAC" w:rsidRDefault="005A2414" w:rsidP="005A2414">
      <w:pPr>
        <w:spacing w:before="480" w:after="0"/>
        <w:rPr>
          <w:rFonts w:cs="Times New Roman"/>
          <w:szCs w:val="24"/>
        </w:rPr>
      </w:pPr>
      <w:r w:rsidRPr="005D1BAC">
        <w:t xml:space="preserve">Analisis terkahir pada Jicofo yaitu analisis </w:t>
      </w:r>
      <w:r w:rsidRPr="005D1BAC">
        <w:rPr>
          <w:i/>
          <w:iCs/>
        </w:rPr>
        <w:t>source media</w:t>
      </w:r>
      <w:r w:rsidRPr="005D1BAC">
        <w:t xml:space="preserve"> untuk </w:t>
      </w:r>
      <w:r w:rsidR="00D02BF6" w:rsidRPr="005D1BAC">
        <w:t>me</w:t>
      </w:r>
      <w:r w:rsidRPr="005D1BAC">
        <w:t xml:space="preserve">modifikasi konten paket </w:t>
      </w:r>
      <w:r w:rsidR="00D02BF6" w:rsidRPr="005D1BAC">
        <w:t>(</w:t>
      </w:r>
      <w:r w:rsidR="00D02BF6" w:rsidRPr="005D1BAC">
        <w:rPr>
          <w:i/>
          <w:iCs/>
        </w:rPr>
        <w:t>source media</w:t>
      </w:r>
      <w:r w:rsidR="00D02BF6" w:rsidRPr="005D1BAC">
        <w:t xml:space="preserve">) </w:t>
      </w:r>
      <w:r w:rsidRPr="005D1BAC">
        <w:t>yang dikirimkan</w:t>
      </w:r>
      <w:r w:rsidR="004D6FE9" w:rsidRPr="005D1BAC">
        <w:t xml:space="preserve"> keapda</w:t>
      </w:r>
      <w:r w:rsidRPr="005D1BAC">
        <w:t xml:space="preserve"> partisipan. Analisis dilakukan </w:t>
      </w:r>
      <w:r w:rsidRPr="005D1BAC">
        <w:lastRenderedPageBreak/>
        <w:t xml:space="preserve">dengan menelusuri program dan melakukan simulasi konferensi video untuk mengecek atribut setiap paket yang diterima partisipan. Adapun, </w:t>
      </w:r>
      <w:r w:rsidR="00A84D23" w:rsidRPr="005D1BAC">
        <w:t xml:space="preserve">tujuan dilakukan pengecekan atribut adalah </w:t>
      </w:r>
      <w:r w:rsidRPr="005D1BAC">
        <w:t xml:space="preserve">untuk </w:t>
      </w:r>
      <w:r w:rsidRPr="005D1BAC">
        <w:rPr>
          <w:rFonts w:cs="Times New Roman"/>
          <w:szCs w:val="24"/>
        </w:rPr>
        <w:t xml:space="preserve">mendapatkan informasi pemilik paket. </w:t>
      </w:r>
      <w:r w:rsidR="00A84D23" w:rsidRPr="005D1BAC">
        <w:rPr>
          <w:rFonts w:cs="Times New Roman"/>
          <w:szCs w:val="24"/>
        </w:rPr>
        <w:t>Tetapi</w:t>
      </w:r>
      <w:r w:rsidRPr="005D1BAC">
        <w:rPr>
          <w:rFonts w:cs="Times New Roman"/>
          <w:szCs w:val="24"/>
        </w:rPr>
        <w:t>, dari hasil penelusuran</w:t>
      </w:r>
      <w:r w:rsidR="00A97F55" w:rsidRPr="005D1BAC">
        <w:rPr>
          <w:rFonts w:cs="Times New Roman"/>
          <w:szCs w:val="24"/>
        </w:rPr>
        <w:t>,</w:t>
      </w:r>
      <w:r w:rsidRPr="005D1BAC">
        <w:rPr>
          <w:rFonts w:cs="Times New Roman"/>
          <w:szCs w:val="24"/>
        </w:rPr>
        <w:t xml:space="preserve"> didapatkan bahwa Jicofo menetapkan </w:t>
      </w:r>
      <w:r w:rsidRPr="005D1BAC">
        <w:rPr>
          <w:rFonts w:cs="Times New Roman"/>
          <w:i/>
          <w:iCs/>
          <w:szCs w:val="24"/>
        </w:rPr>
        <w:t>room</w:t>
      </w:r>
      <w:r w:rsidRPr="005D1BAC">
        <w:rPr>
          <w:rFonts w:cs="Times New Roman"/>
          <w:szCs w:val="24"/>
        </w:rPr>
        <w:t xml:space="preserve"> (ruang) konferensi sebagai pemilik paket yang didistribusikan, bukan partisipan. Penetapan pemilik paket pada </w:t>
      </w:r>
      <w:r w:rsidRPr="005D1BAC">
        <w:rPr>
          <w:rFonts w:cs="Times New Roman"/>
          <w:i/>
          <w:iCs/>
          <w:szCs w:val="24"/>
        </w:rPr>
        <w:t>method</w:t>
      </w:r>
      <w:r w:rsidRPr="005D1BAC">
        <w:rPr>
          <w:rFonts w:cs="Times New Roman"/>
          <w:szCs w:val="24"/>
        </w:rPr>
        <w:t xml:space="preserve"> </w:t>
      </w:r>
      <w:bookmarkStart w:id="181" w:name="_Hlk60054110"/>
      <w:r w:rsidRPr="005D1BAC">
        <w:rPr>
          <w:rStyle w:val="SourceCodeChar"/>
          <w:rFonts w:eastAsia="SimSun"/>
          <w:lang w:val="id-ID"/>
        </w:rPr>
        <w:t>claimSources()</w:t>
      </w:r>
      <w:r w:rsidRPr="005D1BAC">
        <w:rPr>
          <w:rFonts w:cs="Times New Roman"/>
          <w:szCs w:val="24"/>
        </w:rPr>
        <w:t xml:space="preserve"> </w:t>
      </w:r>
      <w:bookmarkEnd w:id="181"/>
      <w:r w:rsidRPr="005D1BAC">
        <w:rPr>
          <w:rFonts w:cs="Times New Roman"/>
          <w:szCs w:val="24"/>
        </w:rPr>
        <w:t>yang diuraikan pada Tabel IV.12.</w:t>
      </w:r>
    </w:p>
    <w:p w14:paraId="2E3BE029" w14:textId="737FB0E6" w:rsidR="005A2414" w:rsidRPr="005D1BAC" w:rsidRDefault="005A2414" w:rsidP="005A2414">
      <w:pPr>
        <w:pStyle w:val="CaptionTabel"/>
        <w:rPr>
          <w:lang w:val="id-ID"/>
        </w:rPr>
      </w:pPr>
      <w:bookmarkStart w:id="182" w:name="_Toc60222183"/>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2</w:t>
      </w:r>
      <w:r w:rsidR="00607FE6" w:rsidRPr="005D1BAC">
        <w:rPr>
          <w:lang w:val="id-ID"/>
        </w:rPr>
        <w:fldChar w:fldCharType="end"/>
      </w:r>
      <w:r w:rsidRPr="005D1BAC">
        <w:rPr>
          <w:lang w:val="id-ID"/>
        </w:rPr>
        <w:t xml:space="preserve">. </w:t>
      </w:r>
      <w:r w:rsidRPr="005D1BAC">
        <w:rPr>
          <w:i/>
          <w:lang w:val="id-ID"/>
        </w:rPr>
        <w:t xml:space="preserve">Method </w:t>
      </w:r>
      <w:r w:rsidRPr="005D1BAC">
        <w:rPr>
          <w:rStyle w:val="SourceCodeChar"/>
          <w:rFonts w:eastAsia="SimSun"/>
          <w:lang w:val="id-ID"/>
        </w:rPr>
        <w:t>claimSources()</w:t>
      </w:r>
      <w:bookmarkEnd w:id="182"/>
    </w:p>
    <w:tbl>
      <w:tblPr>
        <w:tblStyle w:val="TableGrid"/>
        <w:tblW w:w="7937" w:type="dxa"/>
        <w:tblLook w:val="04A0" w:firstRow="1" w:lastRow="0" w:firstColumn="1" w:lastColumn="0" w:noHBand="0" w:noVBand="1"/>
      </w:tblPr>
      <w:tblGrid>
        <w:gridCol w:w="1134"/>
        <w:gridCol w:w="6803"/>
      </w:tblGrid>
      <w:tr w:rsidR="005A2414" w:rsidRPr="005D1BAC" w14:paraId="3243A467" w14:textId="77777777" w:rsidTr="00A46772">
        <w:tc>
          <w:tcPr>
            <w:tcW w:w="1134" w:type="dxa"/>
          </w:tcPr>
          <w:p w14:paraId="4A135691"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62ECD210" w14:textId="77777777" w:rsidR="005A2414" w:rsidRPr="005D1BAC" w:rsidRDefault="005A2414" w:rsidP="00A46772">
            <w:pPr>
              <w:spacing w:after="0" w:line="240" w:lineRule="auto"/>
              <w:rPr>
                <w:lang w:val="id-ID"/>
              </w:rPr>
            </w:pPr>
            <w:r w:rsidRPr="005D1BAC">
              <w:rPr>
                <w:sz w:val="20"/>
                <w:szCs w:val="18"/>
                <w:lang w:val="id-ID"/>
              </w:rPr>
              <w:t>src/main/java/org/jitsi/jicofo/Participant.java</w:t>
            </w:r>
          </w:p>
        </w:tc>
      </w:tr>
      <w:tr w:rsidR="005A2414" w:rsidRPr="005D1BAC" w14:paraId="0CDD6ABF" w14:textId="77777777" w:rsidTr="00A46772">
        <w:tc>
          <w:tcPr>
            <w:tcW w:w="1134" w:type="dxa"/>
          </w:tcPr>
          <w:p w14:paraId="6806CF2B"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684696F6" w14:textId="77777777" w:rsidR="005A2414" w:rsidRPr="005D1BAC" w:rsidRDefault="005A2414" w:rsidP="00A46772">
            <w:pPr>
              <w:pStyle w:val="SourceCode"/>
              <w:rPr>
                <w:lang w:val="id-ID"/>
              </w:rPr>
            </w:pPr>
            <w:r w:rsidRPr="005D1BAC">
              <w:rPr>
                <w:lang w:val="id-ID"/>
              </w:rPr>
              <w:t>public void claimSources(MediaSourceMap sourceMap)</w:t>
            </w:r>
          </w:p>
          <w:p w14:paraId="771A3C3F" w14:textId="77777777" w:rsidR="005A2414" w:rsidRPr="005D1BAC" w:rsidRDefault="005A2414" w:rsidP="00A46772">
            <w:pPr>
              <w:pStyle w:val="SourceCode"/>
              <w:rPr>
                <w:lang w:val="id-ID"/>
              </w:rPr>
            </w:pPr>
            <w:r w:rsidRPr="005D1BAC">
              <w:rPr>
                <w:lang w:val="id-ID"/>
              </w:rPr>
              <w:t>{</w:t>
            </w:r>
          </w:p>
          <w:p w14:paraId="448637C5" w14:textId="77777777" w:rsidR="005A2414" w:rsidRPr="005D1BAC" w:rsidRDefault="005A2414" w:rsidP="00A46772">
            <w:pPr>
              <w:pStyle w:val="SourceCode"/>
              <w:rPr>
                <w:b/>
                <w:lang w:val="id-ID"/>
              </w:rPr>
            </w:pPr>
            <w:r w:rsidRPr="005D1BAC">
              <w:rPr>
                <w:lang w:val="id-ID"/>
              </w:rPr>
              <w:t xml:space="preserve">    </w:t>
            </w:r>
            <w:r w:rsidRPr="005D1BAC">
              <w:rPr>
                <w:b/>
                <w:highlight w:val="yellow"/>
                <w:lang w:val="id-ID"/>
              </w:rPr>
              <w:t>// menetapkan pemilik paket</w:t>
            </w:r>
          </w:p>
          <w:p w14:paraId="6C165635" w14:textId="77777777" w:rsidR="005A2414" w:rsidRPr="005D1BAC" w:rsidRDefault="005A2414" w:rsidP="00A46772">
            <w:pPr>
              <w:pStyle w:val="SourceCode"/>
              <w:rPr>
                <w:lang w:val="id-ID"/>
              </w:rPr>
            </w:pPr>
            <w:r w:rsidRPr="005D1BAC">
              <w:rPr>
                <w:lang w:val="id-ID"/>
              </w:rPr>
              <w:t xml:space="preserve">    Jid roomJid = roomMember.getOccupantJid();</w:t>
            </w:r>
          </w:p>
          <w:p w14:paraId="2FF620B2" w14:textId="77777777" w:rsidR="005A2414" w:rsidRPr="005D1BAC" w:rsidRDefault="005A2414" w:rsidP="00A46772">
            <w:pPr>
              <w:pStyle w:val="SourceCode"/>
              <w:rPr>
                <w:lang w:val="id-ID"/>
              </w:rPr>
            </w:pPr>
          </w:p>
          <w:p w14:paraId="105126CE" w14:textId="77777777" w:rsidR="005A2414" w:rsidRPr="005D1BAC" w:rsidRDefault="005A2414" w:rsidP="00A46772">
            <w:pPr>
              <w:pStyle w:val="SourceCode"/>
              <w:rPr>
                <w:lang w:val="id-ID"/>
              </w:rPr>
            </w:pPr>
            <w:r w:rsidRPr="005D1BAC">
              <w:rPr>
                <w:lang w:val="id-ID"/>
              </w:rPr>
              <w:t xml:space="preserve">    sourceMap</w:t>
            </w:r>
          </w:p>
          <w:p w14:paraId="144A7405" w14:textId="77777777" w:rsidR="005A2414" w:rsidRPr="005D1BAC" w:rsidRDefault="005A2414" w:rsidP="00A46772">
            <w:pPr>
              <w:pStyle w:val="SourceCode"/>
              <w:rPr>
                <w:lang w:val="id-ID"/>
              </w:rPr>
            </w:pPr>
            <w:r w:rsidRPr="005D1BAC">
              <w:rPr>
                <w:lang w:val="id-ID"/>
              </w:rPr>
              <w:t xml:space="preserve">        .getMediaTypes()</w:t>
            </w:r>
          </w:p>
          <w:p w14:paraId="0751ACBA" w14:textId="77777777" w:rsidR="005A2414" w:rsidRPr="005D1BAC" w:rsidRDefault="005A2414" w:rsidP="00A46772">
            <w:pPr>
              <w:pStyle w:val="SourceCode"/>
              <w:rPr>
                <w:lang w:val="id-ID"/>
              </w:rPr>
            </w:pPr>
            <w:r w:rsidRPr="005D1BAC">
              <w:rPr>
                <w:lang w:val="id-ID"/>
              </w:rPr>
              <w:t xml:space="preserve">        .forEach(</w:t>
            </w:r>
          </w:p>
          <w:p w14:paraId="635C04EE" w14:textId="77777777" w:rsidR="005A2414" w:rsidRPr="005D1BAC" w:rsidRDefault="005A2414" w:rsidP="00A46772">
            <w:pPr>
              <w:pStyle w:val="SourceCode"/>
              <w:rPr>
                <w:lang w:val="id-ID"/>
              </w:rPr>
            </w:pPr>
            <w:r w:rsidRPr="005D1BAC">
              <w:rPr>
                <w:lang w:val="id-ID"/>
              </w:rPr>
              <w:t xml:space="preserve">            mediaType -&gt; sourceMap</w:t>
            </w:r>
          </w:p>
          <w:p w14:paraId="5C36027D" w14:textId="77777777" w:rsidR="005A2414" w:rsidRPr="005D1BAC" w:rsidRDefault="005A2414" w:rsidP="00A46772">
            <w:pPr>
              <w:pStyle w:val="SourceCode"/>
              <w:rPr>
                <w:lang w:val="id-ID"/>
              </w:rPr>
            </w:pPr>
            <w:r w:rsidRPr="005D1BAC">
              <w:rPr>
                <w:lang w:val="id-ID"/>
              </w:rPr>
              <w:t xml:space="preserve">                .getSourcesForMedia(mediaType)</w:t>
            </w:r>
          </w:p>
          <w:p w14:paraId="1F0A620F" w14:textId="77777777" w:rsidR="005A2414" w:rsidRPr="005D1BAC" w:rsidRDefault="005A2414" w:rsidP="00A46772">
            <w:pPr>
              <w:pStyle w:val="SourceCode"/>
              <w:rPr>
                <w:lang w:val="id-ID"/>
              </w:rPr>
            </w:pPr>
            <w:r w:rsidRPr="005D1BAC">
              <w:rPr>
                <w:lang w:val="id-ID"/>
              </w:rPr>
              <w:t xml:space="preserve">                .forEach(source -&gt; SSRCSignaling.</w:t>
            </w:r>
          </w:p>
          <w:p w14:paraId="6C609B75" w14:textId="77777777" w:rsidR="005A2414" w:rsidRPr="005D1BAC" w:rsidRDefault="005A2414" w:rsidP="00A46772">
            <w:pPr>
              <w:pStyle w:val="SourceCode"/>
              <w:rPr>
                <w:lang w:val="id-ID"/>
              </w:rPr>
            </w:pPr>
            <w:r w:rsidRPr="005D1BAC">
              <w:rPr>
                <w:lang w:val="id-ID"/>
              </w:rPr>
              <w:t xml:space="preserve">                    setSSRCOwner(source, roomJid)));</w:t>
            </w:r>
          </w:p>
          <w:p w14:paraId="5138D8AE" w14:textId="77777777" w:rsidR="005A2414" w:rsidRPr="005D1BAC" w:rsidRDefault="005A2414" w:rsidP="00A46772">
            <w:pPr>
              <w:pStyle w:val="SourceCode"/>
              <w:rPr>
                <w:lang w:val="id-ID"/>
              </w:rPr>
            </w:pPr>
            <w:r w:rsidRPr="005D1BAC">
              <w:rPr>
                <w:lang w:val="id-ID"/>
              </w:rPr>
              <w:t>}</w:t>
            </w:r>
          </w:p>
        </w:tc>
      </w:tr>
    </w:tbl>
    <w:p w14:paraId="2554EB91" w14:textId="77777777" w:rsidR="005A2414" w:rsidRPr="005D1BAC" w:rsidRDefault="005A2414" w:rsidP="005A2414">
      <w:pPr>
        <w:pStyle w:val="Heading3"/>
      </w:pPr>
      <w:bookmarkStart w:id="183" w:name="_Toc60131901"/>
      <w:bookmarkStart w:id="184" w:name="_Toc64571788"/>
      <w:r w:rsidRPr="005D1BAC">
        <w:t>Penerapan</w:t>
      </w:r>
      <w:r w:rsidRPr="005D1BAC">
        <w:rPr>
          <w:i/>
          <w:iCs/>
        </w:rPr>
        <w:t xml:space="preserve"> Pagination</w:t>
      </w:r>
      <w:r w:rsidRPr="005D1BAC">
        <w:t xml:space="preserve"> di Jitsi Meet</w:t>
      </w:r>
      <w:bookmarkEnd w:id="183"/>
      <w:bookmarkEnd w:id="184"/>
    </w:p>
    <w:p w14:paraId="45DDECC5" w14:textId="7AECB418" w:rsidR="005A2414" w:rsidRPr="005D1BAC" w:rsidRDefault="005A2414" w:rsidP="005A2414">
      <w:r w:rsidRPr="005D1BAC">
        <w:t>Analisis bertujuan untuk meyakinkan urutan partisipan yang di-</w:t>
      </w:r>
      <w:r w:rsidRPr="005D1BAC">
        <w:rPr>
          <w:i/>
          <w:iCs/>
        </w:rPr>
        <w:t>mute</w:t>
      </w:r>
      <w:r w:rsidRPr="005D1BAC">
        <w:t xml:space="preserve"> di JVB sesuai dengan urutan tampilan video pada </w:t>
      </w:r>
      <w:r w:rsidRPr="005D1BAC">
        <w:rPr>
          <w:i/>
          <w:iCs/>
        </w:rPr>
        <w:t>web frontend</w:t>
      </w:r>
      <w:r w:rsidRPr="005D1BAC">
        <w:t xml:space="preserve"> Jitsi Meet. Analisis dilakukan di JVB dan di Jitsi Meet untuk mendapatkan urutan partisipan berdasarkan waktu </w:t>
      </w:r>
      <w:r w:rsidRPr="005D1BAC">
        <w:rPr>
          <w:i/>
          <w:iCs/>
        </w:rPr>
        <w:t xml:space="preserve">join </w:t>
      </w:r>
      <w:r w:rsidRPr="005D1BAC">
        <w:t xml:space="preserve">konferensi. Akan tetapi, analisis di JVB tidak membuahkan hasil yang memenuhi kebutuhan tim. Hal ini karena waktu </w:t>
      </w:r>
      <w:r w:rsidRPr="005D1BAC">
        <w:rPr>
          <w:i/>
          <w:iCs/>
        </w:rPr>
        <w:t>join</w:t>
      </w:r>
      <w:r w:rsidRPr="005D1BAC">
        <w:t xml:space="preserve"> partisipan di Jitsi Meet tidak disimpan di JVB.</w:t>
      </w:r>
    </w:p>
    <w:p w14:paraId="6DD12C43" w14:textId="77777777" w:rsidR="005A2414" w:rsidRPr="005D1BAC" w:rsidRDefault="005A2414" w:rsidP="005A2414">
      <w:r w:rsidRPr="005D1BAC">
        <w:t xml:space="preserve">Dari hasil penelusuran di Jitsi Meet, metode untuk mendapatkan urutan partisipan berdasarkan waktu </w:t>
      </w:r>
      <w:r w:rsidRPr="005D1BAC">
        <w:rPr>
          <w:i/>
          <w:iCs/>
        </w:rPr>
        <w:t>join</w:t>
      </w:r>
      <w:r w:rsidRPr="005D1BAC">
        <w:t xml:space="preserve"> (bergabung) ke ruang konferensi dilakukan setelah proses pembuatan </w:t>
      </w:r>
      <w:r w:rsidRPr="005D1BAC">
        <w:rPr>
          <w:i/>
          <w:iCs/>
        </w:rPr>
        <w:t>layout</w:t>
      </w:r>
      <w:r w:rsidRPr="005D1BAC">
        <w:t xml:space="preserve"> video partisipan </w:t>
      </w:r>
      <w:r w:rsidRPr="005D1BAC">
        <w:rPr>
          <w:i/>
          <w:iCs/>
        </w:rPr>
        <w:t>remote</w:t>
      </w:r>
      <w:r w:rsidRPr="005D1BAC">
        <w:t xml:space="preserve"> pada monitor perangkat partisipan lokal.</w:t>
      </w:r>
    </w:p>
    <w:p w14:paraId="0C9BF95C" w14:textId="77777777" w:rsidR="005A2414" w:rsidRPr="005D1BAC" w:rsidRDefault="005A2414" w:rsidP="005A2414">
      <w:pPr>
        <w:spacing w:after="160" w:line="259" w:lineRule="auto"/>
        <w:jc w:val="left"/>
        <w:rPr>
          <w:iCs/>
          <w:szCs w:val="18"/>
        </w:rPr>
      </w:pPr>
      <w:r w:rsidRPr="005D1BAC">
        <w:br w:type="page"/>
      </w:r>
    </w:p>
    <w:p w14:paraId="56B9EB01" w14:textId="60984F98" w:rsidR="005A2414" w:rsidRPr="005D1BAC" w:rsidRDefault="005A2414" w:rsidP="005A2414">
      <w:pPr>
        <w:pStyle w:val="CaptionTabel"/>
        <w:rPr>
          <w:lang w:val="id-ID"/>
        </w:rPr>
      </w:pPr>
      <w:bookmarkStart w:id="185" w:name="_Toc60222184"/>
      <w:r w:rsidRPr="005D1BAC">
        <w:rPr>
          <w:lang w:val="id-ID"/>
        </w:rPr>
        <w:lastRenderedPageBreak/>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3</w:t>
      </w:r>
      <w:r w:rsidR="00607FE6" w:rsidRPr="005D1BAC">
        <w:rPr>
          <w:lang w:val="id-ID"/>
        </w:rPr>
        <w:fldChar w:fldCharType="end"/>
      </w:r>
      <w:r w:rsidRPr="005D1BAC">
        <w:rPr>
          <w:lang w:val="id-ID"/>
        </w:rPr>
        <w:t xml:space="preserve">. Fungsi </w:t>
      </w:r>
      <w:r w:rsidRPr="005D1BAC">
        <w:rPr>
          <w:rStyle w:val="SourceCodeChar"/>
          <w:rFonts w:eastAsia="SimSun"/>
          <w:lang w:val="id-ID"/>
        </w:rPr>
        <w:t>addRemoteParticipantContainer()</w:t>
      </w:r>
      <w:bookmarkEnd w:id="185"/>
    </w:p>
    <w:tbl>
      <w:tblPr>
        <w:tblStyle w:val="TableGrid"/>
        <w:tblW w:w="7937" w:type="dxa"/>
        <w:tblLook w:val="04A0" w:firstRow="1" w:lastRow="0" w:firstColumn="1" w:lastColumn="0" w:noHBand="0" w:noVBand="1"/>
      </w:tblPr>
      <w:tblGrid>
        <w:gridCol w:w="1134"/>
        <w:gridCol w:w="6803"/>
      </w:tblGrid>
      <w:tr w:rsidR="005A2414" w:rsidRPr="005D1BAC" w14:paraId="45EFD270" w14:textId="77777777" w:rsidTr="00A46772">
        <w:tc>
          <w:tcPr>
            <w:tcW w:w="1134" w:type="dxa"/>
          </w:tcPr>
          <w:p w14:paraId="35796220"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0CB63A86" w14:textId="77777777" w:rsidR="005A2414" w:rsidRPr="005D1BAC" w:rsidRDefault="005A2414" w:rsidP="00A46772">
            <w:pPr>
              <w:spacing w:after="0" w:line="240" w:lineRule="auto"/>
              <w:rPr>
                <w:lang w:val="id-ID"/>
              </w:rPr>
            </w:pPr>
            <w:r w:rsidRPr="005D1BAC">
              <w:rPr>
                <w:sz w:val="20"/>
                <w:szCs w:val="18"/>
                <w:lang w:val="id-ID"/>
              </w:rPr>
              <w:t>src/main/java/org/jitsi/jicofo/MeetExtensionsHandler.java</w:t>
            </w:r>
          </w:p>
        </w:tc>
      </w:tr>
      <w:tr w:rsidR="005A2414" w:rsidRPr="005D1BAC" w14:paraId="4C08AF85" w14:textId="77777777" w:rsidTr="00A46772">
        <w:trPr>
          <w:trHeight w:val="695"/>
        </w:trPr>
        <w:tc>
          <w:tcPr>
            <w:tcW w:w="1134" w:type="dxa"/>
          </w:tcPr>
          <w:p w14:paraId="1C68EF87"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00B9C38C" w14:textId="77777777" w:rsidR="005A2414" w:rsidRPr="005D1BAC" w:rsidRDefault="005A2414" w:rsidP="00A46772">
            <w:pPr>
              <w:pStyle w:val="SourceCode"/>
              <w:rPr>
                <w:lang w:val="id-ID"/>
              </w:rPr>
            </w:pPr>
            <w:r w:rsidRPr="005D1BAC">
              <w:rPr>
                <w:lang w:val="id-ID"/>
              </w:rPr>
              <w:t>addRemoteParticipantContainer(participant) {</w:t>
            </w:r>
          </w:p>
          <w:p w14:paraId="718F797E" w14:textId="77777777" w:rsidR="005A2414" w:rsidRPr="005D1BAC" w:rsidRDefault="005A2414" w:rsidP="00A46772">
            <w:pPr>
              <w:pStyle w:val="SourceCode"/>
              <w:rPr>
                <w:lang w:val="id-ID"/>
              </w:rPr>
            </w:pPr>
            <w:r w:rsidRPr="005D1BAC">
              <w:rPr>
                <w:lang w:val="id-ID"/>
              </w:rPr>
              <w:t xml:space="preserve">    if (!participant || participant.local) {</w:t>
            </w:r>
          </w:p>
          <w:p w14:paraId="2834DA5A" w14:textId="77777777" w:rsidR="005A2414" w:rsidRPr="005D1BAC" w:rsidRDefault="005A2414" w:rsidP="00A46772">
            <w:pPr>
              <w:pStyle w:val="SourceCode"/>
              <w:rPr>
                <w:lang w:val="id-ID"/>
              </w:rPr>
            </w:pPr>
            <w:r w:rsidRPr="005D1BAC">
              <w:rPr>
                <w:lang w:val="id-ID"/>
              </w:rPr>
              <w:t xml:space="preserve">        return;</w:t>
            </w:r>
          </w:p>
          <w:p w14:paraId="0EA96C37" w14:textId="77777777" w:rsidR="005A2414" w:rsidRPr="005D1BAC" w:rsidRDefault="005A2414" w:rsidP="00A46772">
            <w:pPr>
              <w:pStyle w:val="SourceCode"/>
              <w:rPr>
                <w:lang w:val="id-ID"/>
              </w:rPr>
            </w:pPr>
            <w:r w:rsidRPr="005D1BAC">
              <w:rPr>
                <w:lang w:val="id-ID"/>
              </w:rPr>
              <w:t xml:space="preserve">    } else if (participant.isFakeParticipant) {</w:t>
            </w:r>
          </w:p>
          <w:p w14:paraId="14A93254" w14:textId="77777777" w:rsidR="005A2414" w:rsidRPr="005D1BAC" w:rsidRDefault="005A2414" w:rsidP="00A46772">
            <w:pPr>
              <w:pStyle w:val="SourceCode"/>
              <w:rPr>
                <w:lang w:val="id-ID"/>
              </w:rPr>
            </w:pPr>
            <w:r w:rsidRPr="005D1BAC">
              <w:rPr>
                <w:lang w:val="id-ID"/>
              </w:rPr>
              <w:t xml:space="preserve">        const sharedVideoThumb = new SharedVideoThumb(</w:t>
            </w:r>
          </w:p>
          <w:p w14:paraId="39FC8AC5" w14:textId="77777777" w:rsidR="005A2414" w:rsidRPr="005D1BAC" w:rsidRDefault="005A2414" w:rsidP="00A46772">
            <w:pPr>
              <w:pStyle w:val="SourceCode"/>
              <w:rPr>
                <w:lang w:val="id-ID"/>
              </w:rPr>
            </w:pPr>
            <w:r w:rsidRPr="005D1BAC">
              <w:rPr>
                <w:lang w:val="id-ID"/>
              </w:rPr>
              <w:t xml:space="preserve">            participant,</w:t>
            </w:r>
          </w:p>
          <w:p w14:paraId="286481A2" w14:textId="77777777" w:rsidR="005A2414" w:rsidRPr="005D1BAC" w:rsidRDefault="005A2414" w:rsidP="00A46772">
            <w:pPr>
              <w:pStyle w:val="SourceCode"/>
              <w:rPr>
                <w:lang w:val="id-ID"/>
              </w:rPr>
            </w:pPr>
            <w:r w:rsidRPr="005D1BAC">
              <w:rPr>
                <w:lang w:val="id-ID"/>
              </w:rPr>
              <w:t xml:space="preserve">            SHARED_VIDEO_CONTAINER_TYPE,</w:t>
            </w:r>
          </w:p>
          <w:p w14:paraId="32CDE411" w14:textId="77777777" w:rsidR="005A2414" w:rsidRPr="005D1BAC" w:rsidRDefault="005A2414" w:rsidP="00A46772">
            <w:pPr>
              <w:pStyle w:val="SourceCode"/>
              <w:rPr>
                <w:lang w:val="id-ID"/>
              </w:rPr>
            </w:pPr>
            <w:r w:rsidRPr="005D1BAC">
              <w:rPr>
                <w:lang w:val="id-ID"/>
              </w:rPr>
              <w:t xml:space="preserve">            VideoLayout);</w:t>
            </w:r>
          </w:p>
          <w:p w14:paraId="1FB32D34" w14:textId="77777777" w:rsidR="005A2414" w:rsidRPr="005D1BAC" w:rsidRDefault="005A2414" w:rsidP="00A46772">
            <w:pPr>
              <w:pStyle w:val="SourceCode"/>
              <w:rPr>
                <w:lang w:val="id-ID"/>
              </w:rPr>
            </w:pPr>
          </w:p>
          <w:p w14:paraId="37D9F33E" w14:textId="77777777" w:rsidR="005A2414" w:rsidRPr="005D1BAC" w:rsidRDefault="005A2414" w:rsidP="00A46772">
            <w:pPr>
              <w:pStyle w:val="SourceCode"/>
              <w:rPr>
                <w:lang w:val="id-ID"/>
              </w:rPr>
            </w:pPr>
            <w:r w:rsidRPr="005D1BAC">
              <w:rPr>
                <w:lang w:val="id-ID"/>
              </w:rPr>
              <w:t xml:space="preserve">        this.addRemoteVideoContainer(participant.id,</w:t>
            </w:r>
          </w:p>
          <w:p w14:paraId="3F5552B6" w14:textId="77777777" w:rsidR="005A2414" w:rsidRPr="005D1BAC" w:rsidRDefault="005A2414" w:rsidP="00A46772">
            <w:pPr>
              <w:pStyle w:val="SourceCode"/>
              <w:rPr>
                <w:lang w:val="id-ID"/>
              </w:rPr>
            </w:pPr>
            <w:r w:rsidRPr="005D1BAC">
              <w:rPr>
                <w:lang w:val="id-ID"/>
              </w:rPr>
              <w:t xml:space="preserve">        sharedVideoThumb);</w:t>
            </w:r>
          </w:p>
          <w:p w14:paraId="4752EB01" w14:textId="77777777" w:rsidR="005A2414" w:rsidRPr="005D1BAC" w:rsidRDefault="005A2414" w:rsidP="00A46772">
            <w:pPr>
              <w:pStyle w:val="SourceCode"/>
              <w:rPr>
                <w:lang w:val="id-ID"/>
              </w:rPr>
            </w:pPr>
          </w:p>
          <w:p w14:paraId="530E6BDD" w14:textId="77777777" w:rsidR="005A2414" w:rsidRPr="005D1BAC" w:rsidRDefault="005A2414" w:rsidP="00A46772">
            <w:pPr>
              <w:pStyle w:val="SourceCode"/>
              <w:rPr>
                <w:lang w:val="id-ID"/>
              </w:rPr>
            </w:pPr>
            <w:r w:rsidRPr="005D1BAC">
              <w:rPr>
                <w:lang w:val="id-ID"/>
              </w:rPr>
              <w:t xml:space="preserve">        return;</w:t>
            </w:r>
          </w:p>
          <w:p w14:paraId="6B4CE9B4" w14:textId="77777777" w:rsidR="005A2414" w:rsidRPr="005D1BAC" w:rsidRDefault="005A2414" w:rsidP="00A46772">
            <w:pPr>
              <w:pStyle w:val="SourceCode"/>
              <w:rPr>
                <w:lang w:val="id-ID"/>
              </w:rPr>
            </w:pPr>
            <w:r w:rsidRPr="005D1BAC">
              <w:rPr>
                <w:lang w:val="id-ID"/>
              </w:rPr>
              <w:t xml:space="preserve">    }</w:t>
            </w:r>
          </w:p>
          <w:p w14:paraId="00AE983A" w14:textId="77777777" w:rsidR="005A2414" w:rsidRPr="005D1BAC" w:rsidRDefault="005A2414" w:rsidP="00A46772">
            <w:pPr>
              <w:pStyle w:val="SourceCode"/>
              <w:rPr>
                <w:lang w:val="id-ID"/>
              </w:rPr>
            </w:pPr>
          </w:p>
          <w:p w14:paraId="4512AA08" w14:textId="77777777" w:rsidR="005A2414" w:rsidRPr="005D1BAC" w:rsidRDefault="005A2414" w:rsidP="00A46772">
            <w:pPr>
              <w:pStyle w:val="SourceCode"/>
              <w:rPr>
                <w:lang w:val="id-ID"/>
              </w:rPr>
            </w:pPr>
            <w:r w:rsidRPr="005D1BAC">
              <w:rPr>
                <w:lang w:val="id-ID"/>
              </w:rPr>
              <w:t xml:space="preserve">    const id = participant.id;</w:t>
            </w:r>
          </w:p>
          <w:p w14:paraId="7811E140" w14:textId="77777777" w:rsidR="005A2414" w:rsidRPr="005D1BAC" w:rsidRDefault="005A2414" w:rsidP="00A46772">
            <w:pPr>
              <w:pStyle w:val="SourceCode"/>
              <w:rPr>
                <w:lang w:val="id-ID"/>
              </w:rPr>
            </w:pPr>
            <w:r w:rsidRPr="005D1BAC">
              <w:rPr>
                <w:lang w:val="id-ID"/>
              </w:rPr>
              <w:t xml:space="preserve">    const jitsiParticipant = APP.conference.</w:t>
            </w:r>
          </w:p>
          <w:p w14:paraId="60FB5294" w14:textId="77777777" w:rsidR="005A2414" w:rsidRPr="005D1BAC" w:rsidRDefault="005A2414" w:rsidP="00A46772">
            <w:pPr>
              <w:pStyle w:val="SourceCode"/>
              <w:rPr>
                <w:lang w:val="id-ID"/>
              </w:rPr>
            </w:pPr>
            <w:r w:rsidRPr="005D1BAC">
              <w:rPr>
                <w:lang w:val="id-ID"/>
              </w:rPr>
              <w:t xml:space="preserve">        getParticipantById(id);</w:t>
            </w:r>
          </w:p>
          <w:p w14:paraId="249BDB33" w14:textId="77777777" w:rsidR="005A2414" w:rsidRPr="005D1BAC" w:rsidRDefault="005A2414" w:rsidP="00A46772">
            <w:pPr>
              <w:pStyle w:val="SourceCode"/>
              <w:rPr>
                <w:lang w:val="id-ID"/>
              </w:rPr>
            </w:pPr>
          </w:p>
          <w:p w14:paraId="0A34E86E" w14:textId="77777777" w:rsidR="005A2414" w:rsidRPr="005D1BAC" w:rsidRDefault="005A2414" w:rsidP="00A46772">
            <w:pPr>
              <w:pStyle w:val="SourceCode"/>
              <w:rPr>
                <w:rFonts w:cs="Times New Roman"/>
                <w:b/>
                <w:szCs w:val="24"/>
                <w:lang w:val="id-ID"/>
              </w:rPr>
            </w:pPr>
            <w:r w:rsidRPr="005D1BAC">
              <w:rPr>
                <w:lang w:val="id-ID"/>
              </w:rPr>
              <w:t xml:space="preserve">    </w:t>
            </w:r>
            <w:r w:rsidRPr="005D1BAC">
              <w:rPr>
                <w:b/>
                <w:highlight w:val="yellow"/>
                <w:lang w:val="id-ID"/>
              </w:rPr>
              <w:t>// pembuatan layout video partisipan remote</w:t>
            </w:r>
          </w:p>
          <w:p w14:paraId="2AC58094" w14:textId="77777777" w:rsidR="005A2414" w:rsidRPr="005D1BAC" w:rsidRDefault="005A2414" w:rsidP="00A46772">
            <w:pPr>
              <w:pStyle w:val="SourceCode"/>
              <w:rPr>
                <w:rFonts w:cs="Times New Roman"/>
                <w:b/>
                <w:szCs w:val="24"/>
                <w:lang w:val="id-ID"/>
              </w:rPr>
            </w:pPr>
            <w:r w:rsidRPr="005D1BAC">
              <w:rPr>
                <w:lang w:val="id-ID"/>
              </w:rPr>
              <w:t xml:space="preserve">    </w:t>
            </w:r>
            <w:r w:rsidRPr="005D1BAC">
              <w:rPr>
                <w:b/>
                <w:highlight w:val="yellow"/>
                <w:lang w:val="id-ID"/>
              </w:rPr>
              <w:t xml:space="preserve">// untuk menentukan waktu </w:t>
            </w:r>
            <w:r w:rsidRPr="005D1BAC">
              <w:rPr>
                <w:b/>
                <w:i/>
                <w:iCs/>
                <w:highlight w:val="yellow"/>
                <w:lang w:val="id-ID"/>
              </w:rPr>
              <w:t>join</w:t>
            </w:r>
            <w:r w:rsidRPr="005D1BAC">
              <w:rPr>
                <w:b/>
                <w:highlight w:val="yellow"/>
                <w:lang w:val="id-ID"/>
              </w:rPr>
              <w:t xml:space="preserve"> partisipan</w:t>
            </w:r>
          </w:p>
          <w:p w14:paraId="75E28594" w14:textId="77777777" w:rsidR="005A2414" w:rsidRPr="005D1BAC" w:rsidRDefault="005A2414" w:rsidP="00A46772">
            <w:pPr>
              <w:pStyle w:val="SourceCode"/>
              <w:rPr>
                <w:lang w:val="id-ID"/>
              </w:rPr>
            </w:pPr>
            <w:r w:rsidRPr="005D1BAC">
              <w:rPr>
                <w:lang w:val="id-ID"/>
              </w:rPr>
              <w:t xml:space="preserve">    const remoteVideo = </w:t>
            </w:r>
          </w:p>
          <w:p w14:paraId="0E2B7A7A" w14:textId="77777777" w:rsidR="005A2414" w:rsidRPr="005D1BAC" w:rsidRDefault="005A2414" w:rsidP="00A46772">
            <w:pPr>
              <w:pStyle w:val="SourceCode"/>
              <w:rPr>
                <w:lang w:val="id-ID"/>
              </w:rPr>
            </w:pPr>
            <w:r w:rsidRPr="005D1BAC">
              <w:rPr>
                <w:lang w:val="id-ID"/>
              </w:rPr>
              <w:t xml:space="preserve">        new RemoteVideo(jitsiParticipant, VideoLayout);</w:t>
            </w:r>
          </w:p>
          <w:p w14:paraId="3506499A" w14:textId="77777777" w:rsidR="005A2414" w:rsidRPr="005D1BAC" w:rsidRDefault="005A2414" w:rsidP="00A46772">
            <w:pPr>
              <w:pStyle w:val="SourceCode"/>
              <w:rPr>
                <w:lang w:val="id-ID"/>
              </w:rPr>
            </w:pPr>
          </w:p>
          <w:p w14:paraId="4D426406" w14:textId="77777777" w:rsidR="005A2414" w:rsidRPr="005D1BAC" w:rsidRDefault="005A2414" w:rsidP="00A46772">
            <w:pPr>
              <w:pStyle w:val="SourceCode"/>
              <w:rPr>
                <w:lang w:val="id-ID"/>
              </w:rPr>
            </w:pPr>
            <w:r w:rsidRPr="005D1BAC">
              <w:rPr>
                <w:lang w:val="id-ID"/>
              </w:rPr>
              <w:t xml:space="preserve">    this._setRemoteControlProperties(jitsiParticipant,        remoteVideo);</w:t>
            </w:r>
          </w:p>
          <w:p w14:paraId="0704142C" w14:textId="77777777" w:rsidR="005A2414" w:rsidRPr="005D1BAC" w:rsidRDefault="005A2414" w:rsidP="00A46772">
            <w:pPr>
              <w:pStyle w:val="SourceCode"/>
              <w:rPr>
                <w:lang w:val="id-ID"/>
              </w:rPr>
            </w:pPr>
            <w:r w:rsidRPr="005D1BAC">
              <w:rPr>
                <w:lang w:val="id-ID"/>
              </w:rPr>
              <w:t xml:space="preserve">    this.addRemoteVideoContainer(id, remoteVideo);</w:t>
            </w:r>
          </w:p>
          <w:p w14:paraId="4286953B" w14:textId="77777777" w:rsidR="005A2414" w:rsidRPr="005D1BAC" w:rsidRDefault="005A2414" w:rsidP="00A46772">
            <w:pPr>
              <w:pStyle w:val="SourceCode"/>
              <w:rPr>
                <w:lang w:val="id-ID"/>
              </w:rPr>
            </w:pPr>
          </w:p>
          <w:p w14:paraId="4017C995" w14:textId="77777777" w:rsidR="005A2414" w:rsidRPr="005D1BAC" w:rsidRDefault="005A2414" w:rsidP="00A46772">
            <w:pPr>
              <w:pStyle w:val="SourceCode"/>
              <w:rPr>
                <w:lang w:val="id-ID"/>
              </w:rPr>
            </w:pPr>
            <w:r w:rsidRPr="005D1BAC">
              <w:rPr>
                <w:lang w:val="id-ID"/>
              </w:rPr>
              <w:t xml:space="preserve">    this.updateMutedForNoTracks(id, 'audio');</w:t>
            </w:r>
          </w:p>
          <w:p w14:paraId="6B9D281A" w14:textId="77777777" w:rsidR="005A2414" w:rsidRPr="005D1BAC" w:rsidRDefault="005A2414" w:rsidP="00A46772">
            <w:pPr>
              <w:pStyle w:val="SourceCode"/>
              <w:rPr>
                <w:lang w:val="id-ID"/>
              </w:rPr>
            </w:pPr>
            <w:r w:rsidRPr="005D1BAC">
              <w:rPr>
                <w:lang w:val="id-ID"/>
              </w:rPr>
              <w:t xml:space="preserve">    this.updateMutedForNoTracks(id, 'video');</w:t>
            </w:r>
          </w:p>
          <w:p w14:paraId="07185886" w14:textId="77777777" w:rsidR="005A2414" w:rsidRPr="005D1BAC" w:rsidRDefault="005A2414" w:rsidP="00A46772">
            <w:pPr>
              <w:pStyle w:val="SourceCode"/>
              <w:rPr>
                <w:rFonts w:cs="Times New Roman"/>
                <w:lang w:val="id-ID"/>
              </w:rPr>
            </w:pPr>
            <w:r w:rsidRPr="005D1BAC">
              <w:rPr>
                <w:lang w:val="id-ID"/>
              </w:rPr>
              <w:t>}</w:t>
            </w:r>
          </w:p>
        </w:tc>
      </w:tr>
    </w:tbl>
    <w:p w14:paraId="04426CEB" w14:textId="77777777" w:rsidR="005A2414" w:rsidRPr="005D1BAC" w:rsidRDefault="005A2414" w:rsidP="009243E6">
      <w:pPr>
        <w:pStyle w:val="Heading2"/>
      </w:pPr>
      <w:bookmarkStart w:id="186" w:name="_Toc60131902"/>
      <w:bookmarkStart w:id="187" w:name="_Toc64571789"/>
      <w:r w:rsidRPr="005D1BAC">
        <w:t>Evaluasi Analisis</w:t>
      </w:r>
      <w:bookmarkEnd w:id="186"/>
      <w:bookmarkEnd w:id="187"/>
    </w:p>
    <w:p w14:paraId="0359208F" w14:textId="77777777" w:rsidR="005A2414" w:rsidRPr="005D1BAC" w:rsidRDefault="005A2414" w:rsidP="005A2414">
      <w:r w:rsidRPr="005D1BAC">
        <w:t xml:space="preserve">Subbab ini berisir penjabaran evaluasi dari hasil analisis yang telah dilakukan pada pengerjaan proyek </w:t>
      </w:r>
      <w:r w:rsidRPr="005D1BAC">
        <w:rPr>
          <w:i/>
          <w:iCs/>
        </w:rPr>
        <w:t>Jitsi Biandwidth Reduction</w:t>
      </w:r>
      <w:r w:rsidRPr="005D1BAC">
        <w:t>. Adapun, beberapa poin penting dari hasil analisis adalah sebagai berikut.</w:t>
      </w:r>
    </w:p>
    <w:p w14:paraId="0D42AF5F" w14:textId="1FBE3B21" w:rsidR="005A2414" w:rsidRPr="005D1BAC" w:rsidRDefault="005A2414" w:rsidP="00021A26">
      <w:pPr>
        <w:pStyle w:val="ListParagraph"/>
        <w:numPr>
          <w:ilvl w:val="0"/>
          <w:numId w:val="13"/>
        </w:numPr>
        <w:spacing w:after="160"/>
      </w:pPr>
      <w:r w:rsidRPr="005D1BAC">
        <w:t xml:space="preserve">Hasil analisis menunjukkan bahwa modifikasi </w:t>
      </w:r>
      <w:r w:rsidR="00ED0CC8" w:rsidRPr="005D1BAC">
        <w:t xml:space="preserve">pada </w:t>
      </w:r>
      <w:r w:rsidR="00BF3EF3" w:rsidRPr="005D1BAC">
        <w:t xml:space="preserve">alur </w:t>
      </w:r>
      <w:r w:rsidRPr="005D1BAC">
        <w:t xml:space="preserve">pengiriman paket tidak dapat dilakukan di Jitsi Meet atau Jitsi Conference Focus (Jicofo). Pengaturan </w:t>
      </w:r>
      <w:r w:rsidR="008442FC" w:rsidRPr="005D1BAC">
        <w:t xml:space="preserve">untuk </w:t>
      </w:r>
      <w:r w:rsidRPr="005D1BAC">
        <w:t xml:space="preserve">pengiriman/penerimaan paket </w:t>
      </w:r>
      <w:r w:rsidR="002C0A2E" w:rsidRPr="005D1BAC">
        <w:t xml:space="preserve">dapat dilakukan </w:t>
      </w:r>
      <w:r w:rsidRPr="005D1BAC">
        <w:t xml:space="preserve">di Jitsi Videobridge (JVB). Bilapun </w:t>
      </w:r>
      <w:r w:rsidR="00E43BDA" w:rsidRPr="005D1BAC">
        <w:t xml:space="preserve">pada komponen Jitsi Meet dan Jicofo terdapat </w:t>
      </w:r>
      <w:r w:rsidRPr="005D1BAC">
        <w:t xml:space="preserve">fungsi </w:t>
      </w:r>
      <w:r w:rsidR="00E43BDA" w:rsidRPr="005D1BAC">
        <w:t>untuk</w:t>
      </w:r>
      <w:r w:rsidRPr="005D1BAC">
        <w:t xml:space="preserve"> tujuan tersebut, fungsi tersebut tidak dapat ditemukan</w:t>
      </w:r>
      <w:r w:rsidR="00216579" w:rsidRPr="005D1BAC">
        <w:t xml:space="preserve"> pada analisis ini</w:t>
      </w:r>
      <w:r w:rsidRPr="005D1BAC">
        <w:t>.</w:t>
      </w:r>
    </w:p>
    <w:p w14:paraId="524E8370" w14:textId="45855756" w:rsidR="005A2414" w:rsidRPr="005D1BAC" w:rsidRDefault="005A2414" w:rsidP="00021A26">
      <w:pPr>
        <w:pStyle w:val="ListParagraph"/>
        <w:numPr>
          <w:ilvl w:val="0"/>
          <w:numId w:val="13"/>
        </w:numPr>
        <w:spacing w:after="160"/>
      </w:pPr>
      <w:r w:rsidRPr="005D1BAC">
        <w:rPr>
          <w:rFonts w:cs="Times New Roman"/>
          <w:szCs w:val="24"/>
        </w:rPr>
        <w:lastRenderedPageBreak/>
        <w:t xml:space="preserve">Teknologi XMPP tidak mendukung untuk </w:t>
      </w:r>
      <w:r w:rsidR="00EA28BB" w:rsidRPr="005D1BAC">
        <w:rPr>
          <w:rFonts w:cs="Times New Roman"/>
          <w:szCs w:val="24"/>
        </w:rPr>
        <w:t>me</w:t>
      </w:r>
      <w:r w:rsidRPr="005D1BAC">
        <w:rPr>
          <w:rFonts w:cs="Times New Roman"/>
          <w:szCs w:val="24"/>
        </w:rPr>
        <w:t>modifikasi media komuni</w:t>
      </w:r>
      <w:r w:rsidR="00EA28BB" w:rsidRPr="005D1BAC">
        <w:rPr>
          <w:rFonts w:cs="Times New Roman"/>
          <w:szCs w:val="24"/>
        </w:rPr>
        <w:t>-</w:t>
      </w:r>
      <w:r w:rsidRPr="005D1BAC">
        <w:rPr>
          <w:rFonts w:cs="Times New Roman"/>
          <w:szCs w:val="24"/>
        </w:rPr>
        <w:t>kasi berbasis XMPP. Oleh sebab itu, komunikasi antar komponen yang dibuat pada proyek ini dilakukan dengan metode pemanggilan API melalui HTTP.</w:t>
      </w:r>
    </w:p>
    <w:p w14:paraId="179D5685" w14:textId="7238D37B" w:rsidR="00DA06E0" w:rsidRPr="005D1BAC" w:rsidRDefault="005A2414" w:rsidP="00021A26">
      <w:pPr>
        <w:pStyle w:val="ListParagraph"/>
        <w:numPr>
          <w:ilvl w:val="0"/>
          <w:numId w:val="13"/>
        </w:numPr>
        <w:spacing w:after="160"/>
      </w:pPr>
      <w:r w:rsidRPr="005D1BAC">
        <w:t>Tidak terdapat metode untuk menghentikan pengiriman paket ke</w:t>
      </w:r>
      <w:r w:rsidR="005C33AF" w:rsidRPr="005D1BAC">
        <w:t>pada</w:t>
      </w:r>
      <w:r w:rsidRPr="005D1BAC">
        <w:t xml:space="preserve"> partisipan octo baik di JVB maupun Jicofo. Adapun, metode pengiriman paket kepada partisipan octo </w:t>
      </w:r>
      <w:r w:rsidR="005C33AF" w:rsidRPr="005D1BAC">
        <w:t xml:space="preserve">yang ditemukan pada sebuah </w:t>
      </w:r>
      <w:r w:rsidR="005C33AF" w:rsidRPr="005D1BAC">
        <w:rPr>
          <w:i/>
          <w:iCs/>
        </w:rPr>
        <w:t xml:space="preserve">library </w:t>
      </w:r>
      <w:r w:rsidR="005C33AF" w:rsidRPr="005D1BAC">
        <w:t xml:space="preserve">di </w:t>
      </w:r>
      <w:r w:rsidRPr="005D1BAC">
        <w:t xml:space="preserve">JVB tidak dimodifikasi </w:t>
      </w:r>
      <w:r w:rsidR="005C33AF" w:rsidRPr="005D1BAC">
        <w:t xml:space="preserve">karena </w:t>
      </w:r>
      <w:r w:rsidRPr="005D1BAC">
        <w:t>kekh</w:t>
      </w:r>
      <w:r w:rsidR="005C33AF" w:rsidRPr="005D1BAC">
        <w:t>a</w:t>
      </w:r>
      <w:r w:rsidRPr="005D1BAC">
        <w:t xml:space="preserve">watiran modifikasi akan </w:t>
      </w:r>
      <w:r w:rsidR="005C33AF" w:rsidRPr="005D1BAC">
        <w:t xml:space="preserve">berpengaruh pada </w:t>
      </w:r>
      <w:r w:rsidRPr="005D1BAC">
        <w:t xml:space="preserve">fungionalitas </w:t>
      </w:r>
      <w:r w:rsidR="005C33AF" w:rsidRPr="005D1BAC">
        <w:t>unsur</w:t>
      </w:r>
      <w:r w:rsidRPr="005D1BAC">
        <w:t xml:space="preserve"> lain</w:t>
      </w:r>
      <w:r w:rsidR="005C33AF" w:rsidRPr="005D1BAC">
        <w:t xml:space="preserve"> di JVB</w:t>
      </w:r>
      <w:r w:rsidRPr="005D1BAC">
        <w:t>.</w:t>
      </w:r>
    </w:p>
    <w:p w14:paraId="22A0EC4D" w14:textId="46C91793" w:rsidR="002C5A8D" w:rsidRPr="005D1BAC" w:rsidRDefault="005A2414" w:rsidP="00021A26">
      <w:pPr>
        <w:pStyle w:val="ListParagraph"/>
        <w:numPr>
          <w:ilvl w:val="0"/>
          <w:numId w:val="13"/>
        </w:numPr>
        <w:spacing w:after="160"/>
        <w:sectPr w:rsidR="002C5A8D" w:rsidRPr="005D1BAC" w:rsidSect="00A46772">
          <w:pgSz w:w="11906" w:h="16838" w:code="9"/>
          <w:pgMar w:top="2268" w:right="1701" w:bottom="1701" w:left="2268" w:header="709" w:footer="709" w:gutter="0"/>
          <w:cols w:space="708"/>
          <w:titlePg/>
          <w:docGrid w:linePitch="360"/>
        </w:sectPr>
      </w:pPr>
      <w:r w:rsidRPr="005D1BAC">
        <w:t xml:space="preserve">Metode untuk mendapatkan urutan partisipan berdasarkan waktu </w:t>
      </w:r>
      <w:r w:rsidRPr="005D1BAC">
        <w:rPr>
          <w:i/>
          <w:iCs/>
        </w:rPr>
        <w:t>join</w:t>
      </w:r>
      <w:r w:rsidRPr="005D1BAC">
        <w:t xml:space="preserve"> tidak dapat diimplementasi di JVB karena tidak terdapat fungsi untuk memenuhi tujuan tersebut di JVB, sehingga analisis dan penerapan metode dialihkan ke komponen Jitsi Meet</w:t>
      </w:r>
      <w:r w:rsidR="000F1396" w:rsidRPr="005D1BAC">
        <w:t>.</w:t>
      </w:r>
    </w:p>
    <w:p w14:paraId="1295F807" w14:textId="77777777" w:rsidR="002C5A8D" w:rsidRPr="005D1BAC" w:rsidRDefault="002C5A8D" w:rsidP="00FC2902">
      <w:pPr>
        <w:pStyle w:val="Heading1"/>
      </w:pPr>
      <w:r w:rsidRPr="005D1BAC">
        <w:lastRenderedPageBreak/>
        <w:br/>
      </w:r>
      <w:bookmarkStart w:id="188" w:name="_Toc60131903"/>
      <w:bookmarkStart w:id="189" w:name="_Toc64571790"/>
      <w:r w:rsidRPr="005D1BAC">
        <w:t>PERANCANGAN</w:t>
      </w:r>
      <w:bookmarkEnd w:id="188"/>
      <w:bookmarkEnd w:id="189"/>
    </w:p>
    <w:p w14:paraId="5C2C0D13" w14:textId="646FDDB8" w:rsidR="004344CD" w:rsidRPr="005D1BAC" w:rsidRDefault="004344CD" w:rsidP="004344CD">
      <w:r w:rsidRPr="005D1BAC">
        <w:rPr>
          <w:rFonts w:cs="Times New Roman"/>
          <w:szCs w:val="24"/>
        </w:rPr>
        <w:t xml:space="preserve">Bab ini berisi penjabaran proses dan hasil perancangan yang dilakukan selama pengerjaan proyek </w:t>
      </w:r>
      <w:r w:rsidRPr="005D1BAC">
        <w:rPr>
          <w:rFonts w:cs="Times New Roman"/>
          <w:i/>
          <w:iCs/>
          <w:szCs w:val="24"/>
        </w:rPr>
        <w:t>Jitsi Bandwidth Reduction</w:t>
      </w:r>
      <w:r w:rsidRPr="005D1BAC">
        <w:t>. Perancangan pada proyek ini tidak dilakukan secara formal; perancangan dilakukan secara beriringan dengan proses analisis</w:t>
      </w:r>
      <w:r w:rsidR="00875B7C" w:rsidRPr="005D1BAC">
        <w:t>,</w:t>
      </w:r>
      <w:r w:rsidRPr="005D1BAC">
        <w:t xml:space="preserve"> dan modifikasi/penyesuaian setiap rancangan </w:t>
      </w:r>
      <w:r w:rsidR="00875B7C" w:rsidRPr="005D1BAC">
        <w:t xml:space="preserve">dibuat </w:t>
      </w:r>
      <w:r w:rsidRPr="005D1BAC">
        <w:t>berdasarkan wawasan baru yang didapatkan dari waktu ke waktu pada proses analisis. Hasil rancangan yang dipaparkan pada bab ini adalah rancangan paling akhir yang diimplementasi pada aplikasi Jitsi.</w:t>
      </w:r>
    </w:p>
    <w:p w14:paraId="20FE87C4" w14:textId="0E0E8C54" w:rsidR="004344CD" w:rsidRPr="005D1BAC" w:rsidRDefault="00444A94" w:rsidP="009243E6">
      <w:pPr>
        <w:pStyle w:val="Heading2"/>
      </w:pPr>
      <w:bookmarkStart w:id="190" w:name="_Toc60131904"/>
      <w:bookmarkStart w:id="191" w:name="_Toc64571791"/>
      <w:r w:rsidRPr="005D1BAC">
        <w:t xml:space="preserve">Perancangan pada </w:t>
      </w:r>
      <w:r w:rsidR="004344CD" w:rsidRPr="005D1BAC">
        <w:t>Jitsi Videobridge (JVB)</w:t>
      </w:r>
      <w:bookmarkEnd w:id="190"/>
      <w:bookmarkEnd w:id="191"/>
    </w:p>
    <w:p w14:paraId="7694D7FB" w14:textId="2B787CB2" w:rsidR="00444A94" w:rsidRPr="005D1BAC" w:rsidRDefault="00444A94" w:rsidP="004344CD">
      <w:r w:rsidRPr="005D1BAC">
        <w:t xml:space="preserve">Perancangan pada komponen JVB bertujuan untuk menerapkan metode </w:t>
      </w:r>
      <w:r w:rsidRPr="005D1BAC">
        <w:rPr>
          <w:i/>
          <w:iCs/>
        </w:rPr>
        <w:t>pagination</w:t>
      </w:r>
      <w:r w:rsidRPr="005D1BAC">
        <w:t xml:space="preserve"> dari sisi </w:t>
      </w:r>
      <w:r w:rsidRPr="005D1BAC">
        <w:rPr>
          <w:i/>
          <w:iCs/>
        </w:rPr>
        <w:t>backend</w:t>
      </w:r>
      <w:r w:rsidRPr="005D1BAC">
        <w:t xml:space="preserve"> aplikasi Jitsi. Adapun, klien telah mengimplementasi metode ini pada </w:t>
      </w:r>
      <w:r w:rsidRPr="005D1BAC">
        <w:rPr>
          <w:i/>
          <w:iCs/>
        </w:rPr>
        <w:t>web front end</w:t>
      </w:r>
      <w:r w:rsidRPr="005D1BAC">
        <w:t xml:space="preserve"> Jitsi Meet</w:t>
      </w:r>
      <w:r w:rsidR="00075146" w:rsidRPr="005D1BAC">
        <w:t xml:space="preserve"> dan tim</w:t>
      </w:r>
      <w:r w:rsidRPr="005D1BAC">
        <w:t xml:space="preserve"> PT. Padepokan Tujuh Sembilan melanjutkan pencapaian </w:t>
      </w:r>
      <w:r w:rsidR="00D760DF" w:rsidRPr="005D1BAC">
        <w:t xml:space="preserve">tersebut </w:t>
      </w:r>
      <w:r w:rsidR="00075146" w:rsidRPr="005D1BAC">
        <w:t xml:space="preserve">dengan </w:t>
      </w:r>
      <w:r w:rsidR="008A6606" w:rsidRPr="005D1BAC">
        <w:t>membuat</w:t>
      </w:r>
      <w:r w:rsidR="00D760DF" w:rsidRPr="005D1BAC">
        <w:t xml:space="preserve"> modifikasi </w:t>
      </w:r>
      <w:r w:rsidRPr="005D1BAC">
        <w:t xml:space="preserve">di sisi </w:t>
      </w:r>
      <w:r w:rsidRPr="005D1BAC">
        <w:rPr>
          <w:i/>
          <w:iCs/>
        </w:rPr>
        <w:t>backend</w:t>
      </w:r>
      <w:r w:rsidRPr="005D1BAC">
        <w:t>.</w:t>
      </w:r>
    </w:p>
    <w:p w14:paraId="5FAB3953" w14:textId="54864B4D" w:rsidR="004344CD" w:rsidRPr="005D1BAC" w:rsidRDefault="004344CD" w:rsidP="004344CD">
      <w:r w:rsidRPr="005D1BAC">
        <w:t xml:space="preserve">Perancangan </w:t>
      </w:r>
      <w:r w:rsidR="00531E34" w:rsidRPr="005D1BAC">
        <w:t xml:space="preserve">yang dilakukan </w:t>
      </w:r>
      <w:r w:rsidRPr="005D1BAC">
        <w:t>pada komponen JVB untuk memenuhi kebutuhan tim</w:t>
      </w:r>
      <w:r w:rsidR="001A5FE7" w:rsidRPr="005D1BAC">
        <w:t xml:space="preserve"> adalah sebagai berikut.</w:t>
      </w:r>
    </w:p>
    <w:p w14:paraId="7E8EFAE9" w14:textId="77777777" w:rsidR="004344CD" w:rsidRPr="005D1BAC" w:rsidRDefault="004344CD" w:rsidP="004344CD">
      <w:pPr>
        <w:pStyle w:val="Heading3"/>
      </w:pPr>
      <w:bookmarkStart w:id="192" w:name="_Toc60131905"/>
      <w:bookmarkStart w:id="193" w:name="_Toc64571792"/>
      <w:r w:rsidRPr="005D1BAC">
        <w:t>Pemberhentian Pengiriman Paket ke Partisipan (Non-Octo)</w:t>
      </w:r>
      <w:bookmarkEnd w:id="192"/>
      <w:bookmarkEnd w:id="193"/>
    </w:p>
    <w:p w14:paraId="4E3CA791" w14:textId="66F71E35" w:rsidR="004344CD" w:rsidRPr="005D1BAC" w:rsidRDefault="001A5FE7" w:rsidP="001A5FE7">
      <w:r w:rsidRPr="005D1BAC">
        <w:t>P</w:t>
      </w:r>
      <w:r w:rsidR="004344CD" w:rsidRPr="005D1BAC">
        <w:t xml:space="preserve">roses perancangan </w:t>
      </w:r>
      <w:r w:rsidRPr="005D1BAC">
        <w:t xml:space="preserve">metode pemberhentian </w:t>
      </w:r>
      <w:r w:rsidR="004344CD" w:rsidRPr="005D1BAC">
        <w:t xml:space="preserve">pengiriman paket ke partisipan (non-octo) </w:t>
      </w:r>
      <w:r w:rsidRPr="005D1BAC">
        <w:t xml:space="preserve">dibagi ke dalam </w:t>
      </w:r>
      <w:r w:rsidR="004344CD" w:rsidRPr="005D1BAC">
        <w:t>dua tahap</w:t>
      </w:r>
      <w:r w:rsidR="00F87A07" w:rsidRPr="005D1BAC">
        <w:t>. Berikut adalah uraian untuk kedua tahapan proses perancangan tersebut.</w:t>
      </w:r>
    </w:p>
    <w:p w14:paraId="07F54750" w14:textId="1D7E1963" w:rsidR="004344CD" w:rsidRPr="005D1BAC" w:rsidRDefault="005607AE" w:rsidP="00021A26">
      <w:pPr>
        <w:pStyle w:val="ListParagraph"/>
        <w:numPr>
          <w:ilvl w:val="0"/>
          <w:numId w:val="21"/>
        </w:numPr>
        <w:spacing w:after="0"/>
      </w:pPr>
      <w:r w:rsidRPr="005D1BAC">
        <w:t>M</w:t>
      </w:r>
      <w:r w:rsidR="004344CD" w:rsidRPr="005D1BAC">
        <w:t xml:space="preserve">odifikasi </w:t>
      </w:r>
      <w:r w:rsidR="00896EF2" w:rsidRPr="005D1BAC">
        <w:t xml:space="preserve">pada </w:t>
      </w:r>
      <w:r w:rsidR="004344CD" w:rsidRPr="005D1BAC">
        <w:t>Objek Endpoint di JVB</w:t>
      </w:r>
    </w:p>
    <w:p w14:paraId="0DF20412" w14:textId="43050248" w:rsidR="005607AE" w:rsidRPr="005D1BAC" w:rsidRDefault="005607AE" w:rsidP="005607AE">
      <w:pPr>
        <w:ind w:left="851"/>
      </w:pPr>
      <w:r w:rsidRPr="005D1BAC">
        <w:t xml:space="preserve">Dari </w:t>
      </w:r>
      <w:r w:rsidR="004344CD" w:rsidRPr="005D1BAC">
        <w:t xml:space="preserve">hasil analisis alur pengiriman paket di JVB, </w:t>
      </w:r>
      <w:r w:rsidRPr="005D1BAC">
        <w:t xml:space="preserve">tidak </w:t>
      </w:r>
      <w:r w:rsidR="00554FE9" w:rsidRPr="005D1BAC">
        <w:t xml:space="preserve">ditemukan </w:t>
      </w:r>
      <w:r w:rsidRPr="005D1BAC">
        <w:rPr>
          <w:i/>
          <w:iCs/>
        </w:rPr>
        <w:t>method</w:t>
      </w:r>
      <w:r w:rsidRPr="005D1BAC">
        <w:t xml:space="preserve"> </w:t>
      </w:r>
      <w:r w:rsidR="00554FE9" w:rsidRPr="005D1BAC">
        <w:t xml:space="preserve">yang bertujuan </w:t>
      </w:r>
      <w:r w:rsidRPr="005D1BAC">
        <w:t xml:space="preserve">agar </w:t>
      </w:r>
      <w:r w:rsidRPr="005D1BAC">
        <w:rPr>
          <w:rFonts w:cs="Times New Roman"/>
          <w:szCs w:val="24"/>
        </w:rPr>
        <w:t xml:space="preserve">partisipan dapat memilih untuk menerima/menolak paket dari JVB. </w:t>
      </w:r>
      <w:r w:rsidR="0095656E" w:rsidRPr="005D1BAC">
        <w:rPr>
          <w:rFonts w:cs="Times New Roman"/>
          <w:szCs w:val="24"/>
        </w:rPr>
        <w:t>M</w:t>
      </w:r>
      <w:r w:rsidRPr="005D1BAC">
        <w:rPr>
          <w:rFonts w:cs="Times New Roman"/>
          <w:szCs w:val="24"/>
        </w:rPr>
        <w:t xml:space="preserve">odikasi yang dirancang pada objek </w:t>
      </w:r>
      <w:r w:rsidRPr="005D1BAC">
        <w:rPr>
          <w:rStyle w:val="SourceCodeChar"/>
          <w:rFonts w:eastAsia="SimSun"/>
          <w:lang w:val="id-ID"/>
        </w:rPr>
        <w:t>Endpoint</w:t>
      </w:r>
      <w:r w:rsidRPr="005D1BAC">
        <w:rPr>
          <w:rFonts w:cs="Times New Roman"/>
          <w:szCs w:val="24"/>
        </w:rPr>
        <w:t xml:space="preserve"> bertujuan untuk </w:t>
      </w:r>
      <w:r w:rsidR="00C524E7" w:rsidRPr="005D1BAC">
        <w:rPr>
          <w:rFonts w:cs="Times New Roman"/>
          <w:szCs w:val="24"/>
        </w:rPr>
        <w:t>hal ini</w:t>
      </w:r>
      <w:r w:rsidRPr="005D1BAC">
        <w:rPr>
          <w:rFonts w:cs="Times New Roman"/>
          <w:szCs w:val="24"/>
        </w:rPr>
        <w:t>.</w:t>
      </w:r>
    </w:p>
    <w:p w14:paraId="3EAF728F" w14:textId="77777777" w:rsidR="00464D97" w:rsidRPr="005D1BAC" w:rsidRDefault="00F64B8F" w:rsidP="00F64B8F">
      <w:pPr>
        <w:ind w:left="851"/>
      </w:pPr>
      <w:r w:rsidRPr="005D1BAC">
        <w:lastRenderedPageBreak/>
        <w:t>M</w:t>
      </w:r>
      <w:r w:rsidR="004344CD" w:rsidRPr="005D1BAC">
        <w:t xml:space="preserve">odifikasi </w:t>
      </w:r>
      <w:r w:rsidRPr="005D1BAC">
        <w:t xml:space="preserve">yang dibuat pada objek </w:t>
      </w:r>
      <w:r w:rsidRPr="005D1BAC">
        <w:rPr>
          <w:rStyle w:val="SourceCodeChar"/>
          <w:rFonts w:eastAsia="SimSun"/>
          <w:lang w:val="id-ID"/>
        </w:rPr>
        <w:t>Endpoint</w:t>
      </w:r>
      <w:r w:rsidRPr="005D1BAC">
        <w:t xml:space="preserve"> yaitu </w:t>
      </w:r>
      <w:r w:rsidR="004344CD" w:rsidRPr="005D1BAC">
        <w:t xml:space="preserve">penambahan </w:t>
      </w:r>
      <w:r w:rsidR="0050165E" w:rsidRPr="005D1BAC">
        <w:t xml:space="preserve">dua </w:t>
      </w:r>
      <w:r w:rsidR="005607AE" w:rsidRPr="005D1BAC">
        <w:t xml:space="preserve">buah </w:t>
      </w:r>
      <w:r w:rsidR="004344CD" w:rsidRPr="005D1BAC">
        <w:t xml:space="preserve">variabel </w:t>
      </w:r>
      <w:r w:rsidR="005F6FDA" w:rsidRPr="005D1BAC">
        <w:rPr>
          <w:i/>
          <w:iCs/>
        </w:rPr>
        <w:t>list</w:t>
      </w:r>
      <w:r w:rsidR="005F6FDA" w:rsidRPr="005D1BAC">
        <w:t xml:space="preserve"> </w:t>
      </w:r>
      <w:r w:rsidR="004344CD" w:rsidRPr="005D1BAC">
        <w:t xml:space="preserve">untuk menampung ID partisipan </w:t>
      </w:r>
      <w:r w:rsidR="004344CD" w:rsidRPr="005D1BAC">
        <w:rPr>
          <w:i/>
          <w:iCs/>
        </w:rPr>
        <w:t>remote</w:t>
      </w:r>
      <w:r w:rsidR="004344CD" w:rsidRPr="005D1BAC">
        <w:t xml:space="preserve"> yang paketnya </w:t>
      </w:r>
      <w:r w:rsidR="0050165E" w:rsidRPr="005D1BAC">
        <w:t xml:space="preserve">(audio atau video) </w:t>
      </w:r>
      <w:r w:rsidR="004344CD" w:rsidRPr="005D1BAC">
        <w:t xml:space="preserve">ingin diterima partisipan lokal. </w:t>
      </w:r>
      <w:r w:rsidR="00074438" w:rsidRPr="005D1BAC">
        <w:t>Adapun, v</w:t>
      </w:r>
      <w:r w:rsidR="004344CD" w:rsidRPr="005D1BAC">
        <w:t xml:space="preserve">ariabel </w:t>
      </w:r>
      <w:r w:rsidR="0050165E" w:rsidRPr="005D1BAC">
        <w:t>yang dibuat</w:t>
      </w:r>
      <w:r w:rsidR="00464D97" w:rsidRPr="005D1BAC">
        <w:t>, yaitu:</w:t>
      </w:r>
    </w:p>
    <w:p w14:paraId="19243C19" w14:textId="77777777" w:rsidR="00464D97" w:rsidRPr="005D1BAC" w:rsidRDefault="0050165E" w:rsidP="00021A26">
      <w:pPr>
        <w:pStyle w:val="ListParagraph"/>
        <w:numPr>
          <w:ilvl w:val="1"/>
          <w:numId w:val="21"/>
        </w:numPr>
      </w:pPr>
      <w:r w:rsidRPr="005D1BAC">
        <w:rPr>
          <w:rStyle w:val="SourceCodeChar"/>
          <w:rFonts w:eastAsia="SimSun"/>
          <w:lang w:val="id-ID"/>
        </w:rPr>
        <w:t>wantToReceiveAudioFromEndPoints</w:t>
      </w:r>
      <w:r w:rsidR="00464D97" w:rsidRPr="005D1BAC">
        <w:t xml:space="preserve">, </w:t>
      </w:r>
      <w:r w:rsidRPr="005D1BAC">
        <w:t>dan</w:t>
      </w:r>
    </w:p>
    <w:p w14:paraId="7FAC4B7B" w14:textId="1E224827" w:rsidR="0050165E" w:rsidRPr="005D1BAC" w:rsidRDefault="0050165E" w:rsidP="00021A26">
      <w:pPr>
        <w:pStyle w:val="ListParagraph"/>
        <w:numPr>
          <w:ilvl w:val="1"/>
          <w:numId w:val="21"/>
        </w:numPr>
      </w:pPr>
      <w:r w:rsidRPr="005D1BAC">
        <w:rPr>
          <w:rStyle w:val="SourceCodeChar"/>
          <w:rFonts w:eastAsia="SimSun"/>
          <w:lang w:val="id-ID"/>
        </w:rPr>
        <w:t>wantToReceiveVideoFromEndPoints</w:t>
      </w:r>
      <w:r w:rsidRPr="005D1BAC">
        <w:t>.</w:t>
      </w:r>
    </w:p>
    <w:p w14:paraId="78632E43" w14:textId="570F43E3" w:rsidR="004344CD" w:rsidRPr="005D1BAC" w:rsidRDefault="00F64B8F" w:rsidP="00F64B8F">
      <w:pPr>
        <w:ind w:left="851"/>
      </w:pPr>
      <w:r w:rsidRPr="005D1BAC">
        <w:t xml:space="preserve">Modifikasi lainnya yaitu </w:t>
      </w:r>
      <w:r w:rsidR="004344CD" w:rsidRPr="005D1BAC">
        <w:t xml:space="preserve">penambahan beberapa </w:t>
      </w:r>
      <w:r w:rsidR="004344CD" w:rsidRPr="005D1BAC">
        <w:rPr>
          <w:rFonts w:cs="Times New Roman"/>
          <w:i/>
          <w:iCs/>
          <w:szCs w:val="24"/>
        </w:rPr>
        <w:t>method</w:t>
      </w:r>
      <w:r w:rsidR="004344CD" w:rsidRPr="005D1BAC">
        <w:t xml:space="preserve"> untuk menangani </w:t>
      </w:r>
      <w:r w:rsidR="005F6FDA" w:rsidRPr="005D1BAC">
        <w:t xml:space="preserve">pengiriman </w:t>
      </w:r>
      <w:r w:rsidR="004344CD" w:rsidRPr="005D1BAC">
        <w:t xml:space="preserve">paket dari partisipan </w:t>
      </w:r>
      <w:r w:rsidR="004344CD" w:rsidRPr="005D1BAC">
        <w:rPr>
          <w:i/>
          <w:iCs/>
        </w:rPr>
        <w:t>remote</w:t>
      </w:r>
      <w:r w:rsidR="004344CD" w:rsidRPr="005D1BAC">
        <w:t xml:space="preserve">. </w:t>
      </w:r>
      <w:r w:rsidR="00B37425" w:rsidRPr="005D1BAC">
        <w:rPr>
          <w:rFonts w:cs="Times New Roman"/>
          <w:i/>
          <w:iCs/>
          <w:szCs w:val="24"/>
        </w:rPr>
        <w:t>M</w:t>
      </w:r>
      <w:r w:rsidR="004344CD" w:rsidRPr="005D1BAC">
        <w:rPr>
          <w:rFonts w:cs="Times New Roman"/>
          <w:i/>
          <w:iCs/>
          <w:szCs w:val="24"/>
        </w:rPr>
        <w:t>ethod</w:t>
      </w:r>
      <w:r w:rsidR="004344CD" w:rsidRPr="005D1BAC">
        <w:t xml:space="preserve"> yang dibuat, yaitu:</w:t>
      </w:r>
    </w:p>
    <w:p w14:paraId="0FF2C3D8" w14:textId="05898A6E" w:rsidR="004344CD" w:rsidRPr="005D1BAC" w:rsidRDefault="004344CD" w:rsidP="00021A26">
      <w:pPr>
        <w:pStyle w:val="ListParagraph"/>
        <w:numPr>
          <w:ilvl w:val="1"/>
          <w:numId w:val="17"/>
        </w:numPr>
        <w:spacing w:after="0"/>
        <w:rPr>
          <w:szCs w:val="24"/>
        </w:rPr>
      </w:pPr>
      <w:r w:rsidRPr="005D1BAC">
        <w:rPr>
          <w:rStyle w:val="SourceCodeChar"/>
          <w:rFonts w:eastAsia="SimSun"/>
          <w:lang w:val="id-ID"/>
        </w:rPr>
        <w:t xml:space="preserve">wantsPacketFromEndpoint() </w:t>
      </w:r>
      <w:r w:rsidR="00973356" w:rsidRPr="005D1BAC">
        <w:rPr>
          <w:rFonts w:cs="Times New Roman"/>
          <w:szCs w:val="24"/>
        </w:rPr>
        <w:t xml:space="preserve">berfungsi </w:t>
      </w:r>
      <w:r w:rsidRPr="005D1BAC">
        <w:rPr>
          <w:rFonts w:cs="Times New Roman"/>
          <w:szCs w:val="24"/>
        </w:rPr>
        <w:t xml:space="preserve">untuk mengecek keinginan partisipan lokal untuk menerima paket dari partisipan </w:t>
      </w:r>
      <w:r w:rsidRPr="005D1BAC">
        <w:rPr>
          <w:rFonts w:cs="Times New Roman"/>
          <w:i/>
          <w:iCs/>
          <w:szCs w:val="24"/>
        </w:rPr>
        <w:t>remote</w:t>
      </w:r>
      <w:r w:rsidRPr="005D1BAC">
        <w:rPr>
          <w:rFonts w:cs="Times New Roman"/>
          <w:szCs w:val="24"/>
        </w:rPr>
        <w:t xml:space="preserve">. </w:t>
      </w:r>
      <w:r w:rsidR="003B42F3" w:rsidRPr="005D1BAC">
        <w:rPr>
          <w:rFonts w:cs="Times New Roman"/>
          <w:szCs w:val="24"/>
        </w:rPr>
        <w:t xml:space="preserve">Rancangan </w:t>
      </w:r>
      <w:r w:rsidR="00554FE9" w:rsidRPr="005D1BAC">
        <w:rPr>
          <w:rFonts w:cs="Times New Roman"/>
          <w:szCs w:val="24"/>
        </w:rPr>
        <w:t xml:space="preserve">fungsi ini </w:t>
      </w:r>
      <w:r w:rsidR="003B42F3" w:rsidRPr="005D1BAC">
        <w:rPr>
          <w:rFonts w:cs="Times New Roman"/>
          <w:szCs w:val="24"/>
        </w:rPr>
        <w:t xml:space="preserve">diuraikan </w:t>
      </w:r>
      <w:r w:rsidRPr="005D1BAC">
        <w:rPr>
          <w:rFonts w:cs="Times New Roman"/>
          <w:szCs w:val="24"/>
        </w:rPr>
        <w:t>pada Tabel V.1.</w:t>
      </w:r>
    </w:p>
    <w:p w14:paraId="6F4FE08D" w14:textId="0DCEDC64" w:rsidR="004344CD" w:rsidRPr="005D1BAC" w:rsidRDefault="004344CD" w:rsidP="00021A26">
      <w:pPr>
        <w:pStyle w:val="ListParagraph"/>
        <w:numPr>
          <w:ilvl w:val="1"/>
          <w:numId w:val="17"/>
        </w:numPr>
        <w:spacing w:before="480" w:after="0"/>
        <w:rPr>
          <w:szCs w:val="24"/>
        </w:rPr>
      </w:pPr>
      <w:r w:rsidRPr="005D1BAC">
        <w:rPr>
          <w:rStyle w:val="SourceCodeChar"/>
          <w:rFonts w:eastAsia="SimSun"/>
          <w:lang w:val="id-ID"/>
        </w:rPr>
        <w:t xml:space="preserve">addEndpointToAcceptedList() </w:t>
      </w:r>
      <w:r w:rsidRPr="005D1BAC">
        <w:rPr>
          <w:rFonts w:cs="Times New Roman"/>
          <w:szCs w:val="24"/>
        </w:rPr>
        <w:t xml:space="preserve">dipanggil </w:t>
      </w:r>
      <w:r w:rsidR="00AD43D7" w:rsidRPr="005D1BAC">
        <w:rPr>
          <w:rFonts w:cs="Times New Roman"/>
          <w:szCs w:val="24"/>
        </w:rPr>
        <w:t xml:space="preserve">saat </w:t>
      </w:r>
      <w:r w:rsidRPr="005D1BAC">
        <w:rPr>
          <w:rFonts w:cs="Times New Roman"/>
          <w:szCs w:val="24"/>
        </w:rPr>
        <w:t xml:space="preserve">partisipan lokal ingin menerima paket dari partisipan </w:t>
      </w:r>
      <w:r w:rsidRPr="005D1BAC">
        <w:rPr>
          <w:rFonts w:cs="Times New Roman"/>
          <w:i/>
          <w:iCs/>
          <w:szCs w:val="24"/>
        </w:rPr>
        <w:t>remote</w:t>
      </w:r>
      <w:r w:rsidRPr="005D1BAC">
        <w:rPr>
          <w:rFonts w:cs="Times New Roman"/>
          <w:szCs w:val="24"/>
        </w:rPr>
        <w:t xml:space="preserve"> tertentu.</w:t>
      </w:r>
      <w:r w:rsidRPr="005D1BAC">
        <w:rPr>
          <w:rFonts w:cs="Times New Roman"/>
          <w:sz w:val="20"/>
          <w:szCs w:val="20"/>
        </w:rPr>
        <w:t xml:space="preserve"> </w:t>
      </w:r>
      <w:r w:rsidRPr="005D1BAC">
        <w:rPr>
          <w:rFonts w:cs="Times New Roman"/>
          <w:szCs w:val="24"/>
        </w:rPr>
        <w:t xml:space="preserve">ID partisipan </w:t>
      </w:r>
      <w:r w:rsidRPr="005D1BAC">
        <w:rPr>
          <w:rFonts w:cs="Times New Roman"/>
          <w:i/>
          <w:iCs/>
          <w:szCs w:val="24"/>
        </w:rPr>
        <w:t>remote</w:t>
      </w:r>
      <w:r w:rsidRPr="005D1BAC">
        <w:rPr>
          <w:rFonts w:cs="Times New Roman"/>
          <w:szCs w:val="24"/>
        </w:rPr>
        <w:t xml:space="preserve"> tersebut akan dimasukkan ke dalam </w:t>
      </w:r>
      <w:r w:rsidRPr="005D1BAC">
        <w:rPr>
          <w:rFonts w:cs="Times New Roman"/>
          <w:i/>
          <w:iCs/>
          <w:szCs w:val="24"/>
        </w:rPr>
        <w:t>list</w:t>
      </w:r>
      <w:r w:rsidRPr="005D1BAC">
        <w:rPr>
          <w:rFonts w:cs="Times New Roman"/>
          <w:szCs w:val="24"/>
        </w:rPr>
        <w:t xml:space="preserve"> </w:t>
      </w:r>
      <w:r w:rsidR="00464D97" w:rsidRPr="005D1BAC">
        <w:rPr>
          <w:rStyle w:val="SourceCodeChar"/>
          <w:rFonts w:eastAsia="SimSun"/>
          <w:lang w:val="id-ID"/>
        </w:rPr>
        <w:t>wantToReceive-AudioFromEndPoints</w:t>
      </w:r>
      <w:r w:rsidR="00464D97" w:rsidRPr="005D1BAC">
        <w:rPr>
          <w:rFonts w:cs="Times New Roman"/>
          <w:szCs w:val="24"/>
        </w:rPr>
        <w:t xml:space="preserve"> atau </w:t>
      </w:r>
      <w:r w:rsidR="00464D97" w:rsidRPr="005D1BAC">
        <w:rPr>
          <w:rStyle w:val="SourceCodeChar"/>
          <w:rFonts w:eastAsia="SimSun"/>
          <w:lang w:val="id-ID"/>
        </w:rPr>
        <w:t>wantToReceiveVideoFromEnd-Points</w:t>
      </w:r>
      <w:r w:rsidR="00464D97" w:rsidRPr="005D1BAC">
        <w:rPr>
          <w:rFonts w:cs="Times New Roman"/>
          <w:szCs w:val="24"/>
        </w:rPr>
        <w:t xml:space="preserve"> sesuai jenis paket yang diinginkan partisipan. </w:t>
      </w:r>
      <w:r w:rsidR="003B42F3" w:rsidRPr="005D1BAC">
        <w:rPr>
          <w:rFonts w:cs="Times New Roman"/>
          <w:szCs w:val="24"/>
        </w:rPr>
        <w:t xml:space="preserve">Rancangan fungsi ini diuraikan </w:t>
      </w:r>
      <w:r w:rsidRPr="005D1BAC">
        <w:rPr>
          <w:rFonts w:cs="Times New Roman"/>
          <w:szCs w:val="24"/>
        </w:rPr>
        <w:t>pada Tabel V.2.</w:t>
      </w:r>
    </w:p>
    <w:p w14:paraId="66666C12" w14:textId="52CFBF30" w:rsidR="004344CD" w:rsidRPr="005D1BAC" w:rsidRDefault="004344CD" w:rsidP="00021A26">
      <w:pPr>
        <w:pStyle w:val="ListParagraph"/>
        <w:numPr>
          <w:ilvl w:val="1"/>
          <w:numId w:val="17"/>
        </w:numPr>
        <w:spacing w:before="480" w:after="0"/>
        <w:rPr>
          <w:szCs w:val="24"/>
        </w:rPr>
      </w:pPr>
      <w:r w:rsidRPr="005D1BAC">
        <w:rPr>
          <w:rStyle w:val="SourceCodeChar"/>
          <w:rFonts w:eastAsia="SimSun"/>
          <w:lang w:val="id-ID"/>
        </w:rPr>
        <w:t xml:space="preserve">removeEndpointToAcceptedList() </w:t>
      </w:r>
      <w:r w:rsidRPr="005D1BAC">
        <w:rPr>
          <w:rFonts w:cs="Times New Roman"/>
          <w:szCs w:val="24"/>
        </w:rPr>
        <w:t xml:space="preserve">dipanggil </w:t>
      </w:r>
      <w:r w:rsidR="00554FE9" w:rsidRPr="005D1BAC">
        <w:rPr>
          <w:rFonts w:cs="Times New Roman"/>
          <w:szCs w:val="24"/>
        </w:rPr>
        <w:t>saat</w:t>
      </w:r>
      <w:r w:rsidRPr="005D1BAC">
        <w:rPr>
          <w:rFonts w:cs="Times New Roman"/>
          <w:szCs w:val="24"/>
        </w:rPr>
        <w:t xml:space="preserve"> partisipan lokal ingin </w:t>
      </w:r>
      <w:r w:rsidR="00464D97" w:rsidRPr="005D1BAC">
        <w:rPr>
          <w:rFonts w:cs="Times New Roman"/>
          <w:szCs w:val="24"/>
        </w:rPr>
        <w:t xml:space="preserve">berhenti </w:t>
      </w:r>
      <w:r w:rsidRPr="005D1BAC">
        <w:rPr>
          <w:rFonts w:cs="Times New Roman"/>
          <w:szCs w:val="24"/>
        </w:rPr>
        <w:t xml:space="preserve">menerima paket dari partisipan </w:t>
      </w:r>
      <w:r w:rsidRPr="005D1BAC">
        <w:rPr>
          <w:rFonts w:cs="Times New Roman"/>
          <w:i/>
          <w:iCs/>
          <w:szCs w:val="24"/>
        </w:rPr>
        <w:t>remote</w:t>
      </w:r>
      <w:r w:rsidRPr="005D1BAC">
        <w:rPr>
          <w:rFonts w:cs="Times New Roman"/>
          <w:szCs w:val="24"/>
        </w:rPr>
        <w:t xml:space="preserve"> tertentu.</w:t>
      </w:r>
      <w:r w:rsidRPr="005D1BAC">
        <w:rPr>
          <w:rFonts w:cs="Times New Roman"/>
          <w:sz w:val="20"/>
          <w:szCs w:val="20"/>
        </w:rPr>
        <w:t xml:space="preserve"> </w:t>
      </w:r>
      <w:r w:rsidRPr="005D1BAC">
        <w:rPr>
          <w:rFonts w:cs="Times New Roman"/>
          <w:szCs w:val="24"/>
        </w:rPr>
        <w:t xml:space="preserve">ID partisipan </w:t>
      </w:r>
      <w:r w:rsidRPr="005D1BAC">
        <w:rPr>
          <w:rFonts w:cs="Times New Roman"/>
          <w:i/>
          <w:iCs/>
          <w:szCs w:val="24"/>
        </w:rPr>
        <w:t>remote</w:t>
      </w:r>
      <w:r w:rsidRPr="005D1BAC">
        <w:rPr>
          <w:rFonts w:cs="Times New Roman"/>
          <w:szCs w:val="24"/>
        </w:rPr>
        <w:t xml:space="preserve"> tersebut akan </w:t>
      </w:r>
      <w:r w:rsidR="00554FE9" w:rsidRPr="005D1BAC">
        <w:rPr>
          <w:rFonts w:cs="Times New Roman"/>
          <w:szCs w:val="24"/>
        </w:rPr>
        <w:t xml:space="preserve">dihapus dari </w:t>
      </w:r>
      <w:r w:rsidRPr="005D1BAC">
        <w:rPr>
          <w:rFonts w:cs="Times New Roman"/>
          <w:i/>
          <w:iCs/>
          <w:szCs w:val="24"/>
        </w:rPr>
        <w:t>list</w:t>
      </w:r>
      <w:r w:rsidRPr="005D1BAC">
        <w:rPr>
          <w:rFonts w:cs="Times New Roman"/>
          <w:szCs w:val="24"/>
        </w:rPr>
        <w:t xml:space="preserve"> </w:t>
      </w:r>
      <w:r w:rsidR="00464D97" w:rsidRPr="005D1BAC">
        <w:rPr>
          <w:rStyle w:val="SourceCodeChar"/>
          <w:rFonts w:eastAsia="SimSun"/>
          <w:lang w:val="id-ID"/>
        </w:rPr>
        <w:t>wantToReceiveAudioFromEndPoints</w:t>
      </w:r>
      <w:r w:rsidR="00464D97" w:rsidRPr="005D1BAC">
        <w:rPr>
          <w:rFonts w:cs="Times New Roman"/>
          <w:szCs w:val="24"/>
        </w:rPr>
        <w:t xml:space="preserve"> atau </w:t>
      </w:r>
      <w:r w:rsidR="00464D97" w:rsidRPr="005D1BAC">
        <w:rPr>
          <w:rStyle w:val="SourceCodeChar"/>
          <w:rFonts w:eastAsia="SimSun"/>
          <w:lang w:val="id-ID"/>
        </w:rPr>
        <w:t>wantToReceive-VideoFromEndPoints</w:t>
      </w:r>
      <w:r w:rsidR="00464D97" w:rsidRPr="005D1BAC">
        <w:rPr>
          <w:rFonts w:cs="Times New Roman"/>
          <w:szCs w:val="24"/>
        </w:rPr>
        <w:t xml:space="preserve"> sesuai jenis paket yang ditolak partisipan.</w:t>
      </w:r>
      <w:r w:rsidRPr="005D1BAC">
        <w:rPr>
          <w:rFonts w:cs="Times New Roman"/>
          <w:szCs w:val="24"/>
        </w:rPr>
        <w:t xml:space="preserve"> </w:t>
      </w:r>
      <w:r w:rsidR="003B42F3" w:rsidRPr="005D1BAC">
        <w:rPr>
          <w:rFonts w:cs="Times New Roman"/>
          <w:szCs w:val="24"/>
        </w:rPr>
        <w:t xml:space="preserve">Rancangan fungsi ini diuraikan </w:t>
      </w:r>
      <w:r w:rsidRPr="005D1BAC">
        <w:rPr>
          <w:rFonts w:cs="Times New Roman"/>
          <w:szCs w:val="24"/>
        </w:rPr>
        <w:t>pada Tabel V.3.</w:t>
      </w:r>
    </w:p>
    <w:p w14:paraId="024CC948" w14:textId="06E664C4" w:rsidR="004344CD" w:rsidRPr="005D1BAC" w:rsidRDefault="004344CD" w:rsidP="00021A26">
      <w:pPr>
        <w:pStyle w:val="ListParagraph"/>
        <w:numPr>
          <w:ilvl w:val="1"/>
          <w:numId w:val="17"/>
        </w:numPr>
        <w:spacing w:before="480" w:after="0"/>
        <w:rPr>
          <w:szCs w:val="24"/>
        </w:rPr>
      </w:pPr>
      <w:r w:rsidRPr="005D1BAC">
        <w:rPr>
          <w:szCs w:val="24"/>
        </w:rPr>
        <w:t>c</w:t>
      </w:r>
      <w:r w:rsidRPr="005D1BAC">
        <w:rPr>
          <w:rStyle w:val="SourceCodeChar"/>
          <w:rFonts w:eastAsia="SimSun"/>
          <w:lang w:val="id-ID"/>
        </w:rPr>
        <w:t>learWantsToRecieveFromEndPoints()</w:t>
      </w:r>
      <w:r w:rsidRPr="005D1BAC">
        <w:rPr>
          <w:rFonts w:cs="Times New Roman"/>
          <w:szCs w:val="24"/>
        </w:rPr>
        <w:t xml:space="preserve"> </w:t>
      </w:r>
      <w:r w:rsidR="002C5E18" w:rsidRPr="005D1BAC">
        <w:rPr>
          <w:rFonts w:cs="Times New Roman"/>
          <w:szCs w:val="24"/>
        </w:rPr>
        <w:t>berfungsi</w:t>
      </w:r>
      <w:r w:rsidRPr="005D1BAC">
        <w:rPr>
          <w:rFonts w:cs="Times New Roman"/>
          <w:szCs w:val="24"/>
        </w:rPr>
        <w:t xml:space="preserve"> untuk meng</w:t>
      </w:r>
      <w:r w:rsidR="00F255FA" w:rsidRPr="005D1BAC">
        <w:rPr>
          <w:rFonts w:cs="Times New Roman"/>
          <w:szCs w:val="24"/>
        </w:rPr>
        <w:t xml:space="preserve">osongkan </w:t>
      </w:r>
      <w:r w:rsidRPr="005D1BAC">
        <w:rPr>
          <w:rFonts w:cs="Times New Roman"/>
          <w:i/>
          <w:iCs/>
          <w:szCs w:val="24"/>
        </w:rPr>
        <w:t>list</w:t>
      </w:r>
      <w:r w:rsidRPr="005D1BAC">
        <w:rPr>
          <w:rFonts w:cs="Times New Roman"/>
          <w:szCs w:val="24"/>
        </w:rPr>
        <w:t xml:space="preserve"> </w:t>
      </w:r>
      <w:r w:rsidRPr="005D1BAC">
        <w:rPr>
          <w:szCs w:val="24"/>
        </w:rPr>
        <w:t>wantToReceiveFromEndPoints</w:t>
      </w:r>
      <w:r w:rsidR="00F255FA" w:rsidRPr="005D1BAC">
        <w:rPr>
          <w:szCs w:val="24"/>
        </w:rPr>
        <w:t xml:space="preserve"> dari semua ID partisi-pan </w:t>
      </w:r>
      <w:r w:rsidR="00F255FA" w:rsidRPr="005D1BAC">
        <w:rPr>
          <w:i/>
          <w:iCs/>
          <w:szCs w:val="24"/>
        </w:rPr>
        <w:t>remote</w:t>
      </w:r>
      <w:r w:rsidRPr="005D1BAC">
        <w:rPr>
          <w:rFonts w:cs="Times New Roman"/>
          <w:szCs w:val="24"/>
        </w:rPr>
        <w:t xml:space="preserve">. </w:t>
      </w:r>
      <w:r w:rsidR="003B42F3" w:rsidRPr="005D1BAC">
        <w:rPr>
          <w:rFonts w:cs="Times New Roman"/>
          <w:szCs w:val="24"/>
        </w:rPr>
        <w:t xml:space="preserve">Rancangan fungsi ini diuraikan </w:t>
      </w:r>
      <w:r w:rsidRPr="005D1BAC">
        <w:rPr>
          <w:rFonts w:cs="Times New Roman"/>
          <w:szCs w:val="24"/>
        </w:rPr>
        <w:t>pada Tabel V.4.</w:t>
      </w:r>
    </w:p>
    <w:p w14:paraId="55360581" w14:textId="77777777" w:rsidR="00464D97" w:rsidRPr="005D1BAC" w:rsidRDefault="00464D97">
      <w:pPr>
        <w:spacing w:after="160" w:line="259" w:lineRule="auto"/>
        <w:jc w:val="left"/>
        <w:rPr>
          <w:iCs/>
          <w:szCs w:val="18"/>
        </w:rPr>
      </w:pPr>
      <w:r w:rsidRPr="005D1BAC">
        <w:br w:type="page"/>
      </w:r>
    </w:p>
    <w:p w14:paraId="56D2815B" w14:textId="3E3D4853" w:rsidR="004344CD" w:rsidRPr="005D1BAC" w:rsidRDefault="004344CD" w:rsidP="00AD43D7">
      <w:pPr>
        <w:pStyle w:val="CaptionTabel"/>
        <w:rPr>
          <w:lang w:val="id-ID"/>
        </w:rPr>
      </w:pPr>
      <w:bookmarkStart w:id="194" w:name="_Toc60222185"/>
      <w:r w:rsidRPr="005D1BAC">
        <w:rPr>
          <w:lang w:val="id-ID"/>
        </w:rPr>
        <w:lastRenderedPageBreak/>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w:t>
      </w:r>
      <w:r w:rsidR="00607FE6" w:rsidRPr="005D1BAC">
        <w:rPr>
          <w:lang w:val="id-ID"/>
        </w:rPr>
        <w:fldChar w:fldCharType="end"/>
      </w:r>
      <w:r w:rsidRPr="005D1BAC">
        <w:rPr>
          <w:lang w:val="id-ID"/>
        </w:rPr>
        <w:t xml:space="preserve">. Rancangan </w:t>
      </w:r>
      <w:r w:rsidRPr="005D1BAC">
        <w:rPr>
          <w:rFonts w:cs="Times New Roman"/>
          <w:i/>
          <w:szCs w:val="24"/>
          <w:lang w:val="id-ID"/>
        </w:rPr>
        <w:t xml:space="preserve">Method </w:t>
      </w:r>
      <w:r w:rsidRPr="005D1BAC">
        <w:rPr>
          <w:rStyle w:val="SourceCodeChar"/>
          <w:rFonts w:eastAsia="SimSun"/>
          <w:lang w:val="id-ID"/>
        </w:rPr>
        <w:t>wantsPacketFromEndpoint()</w:t>
      </w:r>
      <w:bookmarkEnd w:id="194"/>
    </w:p>
    <w:tbl>
      <w:tblPr>
        <w:tblStyle w:val="TableGrid"/>
        <w:tblW w:w="7937" w:type="dxa"/>
        <w:tblLook w:val="04A0" w:firstRow="1" w:lastRow="0" w:firstColumn="1" w:lastColumn="0" w:noHBand="0" w:noVBand="1"/>
      </w:tblPr>
      <w:tblGrid>
        <w:gridCol w:w="1417"/>
        <w:gridCol w:w="2438"/>
        <w:gridCol w:w="4082"/>
      </w:tblGrid>
      <w:tr w:rsidR="004344CD" w:rsidRPr="005D1BAC" w14:paraId="0D3F7D9E" w14:textId="77777777" w:rsidTr="00A46772">
        <w:tc>
          <w:tcPr>
            <w:tcW w:w="1417" w:type="dxa"/>
          </w:tcPr>
          <w:p w14:paraId="64B974B9" w14:textId="77777777" w:rsidR="004344CD" w:rsidRPr="005D1BAC" w:rsidRDefault="004344CD" w:rsidP="00AD43D7">
            <w:pPr>
              <w:pStyle w:val="TableContent"/>
              <w:rPr>
                <w:lang w:val="id-ID"/>
              </w:rPr>
            </w:pPr>
            <w:r w:rsidRPr="005D1BAC">
              <w:rPr>
                <w:lang w:val="id-ID"/>
              </w:rPr>
              <w:t xml:space="preserve">Nama </w:t>
            </w:r>
          </w:p>
        </w:tc>
        <w:tc>
          <w:tcPr>
            <w:tcW w:w="6520" w:type="dxa"/>
            <w:gridSpan w:val="2"/>
          </w:tcPr>
          <w:p w14:paraId="39BFC6EE" w14:textId="77777777" w:rsidR="004344CD" w:rsidRPr="005D1BAC" w:rsidRDefault="004344CD" w:rsidP="00AD43D7">
            <w:pPr>
              <w:pStyle w:val="TableContent"/>
              <w:rPr>
                <w:lang w:val="id-ID"/>
              </w:rPr>
            </w:pPr>
            <w:r w:rsidRPr="005D1BAC">
              <w:rPr>
                <w:lang w:val="id-ID"/>
              </w:rPr>
              <w:t>wantsPacketFromEndpoint</w:t>
            </w:r>
          </w:p>
        </w:tc>
      </w:tr>
      <w:tr w:rsidR="004344CD" w:rsidRPr="005D1BAC" w14:paraId="6D30EDB8" w14:textId="77777777" w:rsidTr="00A46772">
        <w:tc>
          <w:tcPr>
            <w:tcW w:w="1417" w:type="dxa"/>
          </w:tcPr>
          <w:p w14:paraId="57C2D21D" w14:textId="77777777" w:rsidR="004344CD" w:rsidRPr="005D1BAC" w:rsidRDefault="004344CD" w:rsidP="00AD43D7">
            <w:pPr>
              <w:pStyle w:val="TableContent"/>
              <w:rPr>
                <w:lang w:val="id-ID"/>
              </w:rPr>
            </w:pPr>
            <w:r w:rsidRPr="005D1BAC">
              <w:rPr>
                <w:lang w:val="id-ID"/>
              </w:rPr>
              <w:t>Tujuan</w:t>
            </w:r>
          </w:p>
        </w:tc>
        <w:tc>
          <w:tcPr>
            <w:tcW w:w="6520" w:type="dxa"/>
            <w:gridSpan w:val="2"/>
            <w:tcBorders>
              <w:bottom w:val="single" w:sz="4" w:space="0" w:color="auto"/>
            </w:tcBorders>
          </w:tcPr>
          <w:p w14:paraId="680399D2" w14:textId="49E3DCDF" w:rsidR="004344CD" w:rsidRPr="005D1BAC" w:rsidRDefault="00554FE9" w:rsidP="00AD43D7">
            <w:pPr>
              <w:pStyle w:val="TableContent"/>
              <w:rPr>
                <w:lang w:val="id-ID"/>
              </w:rPr>
            </w:pPr>
            <w:r w:rsidRPr="005D1BAC">
              <w:rPr>
                <w:szCs w:val="24"/>
                <w:lang w:val="id-ID"/>
              </w:rPr>
              <w:t xml:space="preserve">Fungsi </w:t>
            </w:r>
            <w:r w:rsidR="00AD43D7" w:rsidRPr="005D1BAC">
              <w:rPr>
                <w:szCs w:val="24"/>
                <w:lang w:val="id-ID"/>
              </w:rPr>
              <w:t xml:space="preserve">untuk mengecek keinginan partisipan lokal untuk menerima paket dari partisipan </w:t>
            </w:r>
            <w:r w:rsidR="00AD43D7" w:rsidRPr="005D1BAC">
              <w:rPr>
                <w:i/>
                <w:iCs/>
                <w:szCs w:val="24"/>
                <w:lang w:val="id-ID"/>
              </w:rPr>
              <w:t>remote</w:t>
            </w:r>
            <w:r w:rsidR="00AD43D7" w:rsidRPr="005D1BAC">
              <w:rPr>
                <w:szCs w:val="24"/>
                <w:lang w:val="id-ID"/>
              </w:rPr>
              <w:t>.</w:t>
            </w:r>
          </w:p>
        </w:tc>
      </w:tr>
      <w:tr w:rsidR="004344CD" w:rsidRPr="005D1BAC" w14:paraId="4DED26CC" w14:textId="77777777" w:rsidTr="00A46772">
        <w:trPr>
          <w:trHeight w:val="268"/>
        </w:trPr>
        <w:tc>
          <w:tcPr>
            <w:tcW w:w="1417" w:type="dxa"/>
            <w:tcBorders>
              <w:right w:val="single" w:sz="4" w:space="0" w:color="auto"/>
            </w:tcBorders>
          </w:tcPr>
          <w:p w14:paraId="091CA348" w14:textId="77777777" w:rsidR="004344CD" w:rsidRPr="005D1BAC" w:rsidRDefault="004344CD" w:rsidP="00AD43D7">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436B4B45" w14:textId="77777777" w:rsidR="00AD43D7" w:rsidRPr="005D1BAC" w:rsidRDefault="004344CD" w:rsidP="00021A26">
            <w:pPr>
              <w:pStyle w:val="TableContent"/>
              <w:numPr>
                <w:ilvl w:val="0"/>
                <w:numId w:val="22"/>
              </w:numPr>
              <w:rPr>
                <w:lang w:val="id-ID"/>
              </w:rPr>
            </w:pPr>
            <w:r w:rsidRPr="005D1BAC">
              <w:rPr>
                <w:lang w:val="id-ID"/>
              </w:rPr>
              <w:t>endpointID</w:t>
            </w:r>
            <w:r w:rsidRPr="005D1BAC">
              <w:rPr>
                <w:lang w:val="id-ID"/>
              </w:rPr>
              <w:tab/>
            </w:r>
            <w:r w:rsidRPr="005D1BAC">
              <w:rPr>
                <w:lang w:val="id-ID"/>
              </w:rPr>
              <w:tab/>
              <w:t>:</w:t>
            </w:r>
          </w:p>
          <w:p w14:paraId="5B27D8D4" w14:textId="454356F2" w:rsidR="004344CD" w:rsidRPr="005D1BAC" w:rsidRDefault="004344CD" w:rsidP="00021A26">
            <w:pPr>
              <w:pStyle w:val="TableContent"/>
              <w:numPr>
                <w:ilvl w:val="0"/>
                <w:numId w:val="22"/>
              </w:numPr>
              <w:rPr>
                <w:lang w:val="id-ID"/>
              </w:rPr>
            </w:pPr>
            <w:r w:rsidRPr="005D1BAC">
              <w:rPr>
                <w:lang w:val="id-ID"/>
              </w:rPr>
              <w:t>packetType</w:t>
            </w:r>
            <w:r w:rsidRPr="005D1BAC">
              <w:rPr>
                <w:lang w:val="id-ID"/>
              </w:rPr>
              <w:tab/>
            </w:r>
            <w:r w:rsidRPr="005D1BAC">
              <w:rPr>
                <w:lang w:val="id-ID"/>
              </w:rPr>
              <w:tab/>
              <w:t>:</w:t>
            </w:r>
          </w:p>
        </w:tc>
        <w:tc>
          <w:tcPr>
            <w:tcW w:w="4082" w:type="dxa"/>
            <w:tcBorders>
              <w:top w:val="single" w:sz="4" w:space="0" w:color="auto"/>
              <w:left w:val="nil"/>
              <w:bottom w:val="single" w:sz="4" w:space="0" w:color="auto"/>
              <w:right w:val="single" w:sz="4" w:space="0" w:color="auto"/>
            </w:tcBorders>
          </w:tcPr>
          <w:p w14:paraId="22B623E5" w14:textId="77777777" w:rsidR="004344CD" w:rsidRPr="005D1BAC" w:rsidRDefault="004344CD" w:rsidP="00AD43D7">
            <w:pPr>
              <w:pStyle w:val="TableContent"/>
              <w:rPr>
                <w:i/>
                <w:iCs/>
                <w:lang w:val="id-ID"/>
              </w:rPr>
            </w:pPr>
            <w:r w:rsidRPr="005D1BAC">
              <w:rPr>
                <w:lang w:val="id-ID"/>
              </w:rPr>
              <w:t xml:space="preserve">ID partisipan </w:t>
            </w:r>
            <w:r w:rsidRPr="005D1BAC">
              <w:rPr>
                <w:i/>
                <w:iCs/>
                <w:lang w:val="id-ID"/>
              </w:rPr>
              <w:t>remote</w:t>
            </w:r>
          </w:p>
          <w:p w14:paraId="408BCABA" w14:textId="77777777" w:rsidR="004344CD" w:rsidRPr="005D1BAC" w:rsidRDefault="004344CD" w:rsidP="00AD43D7">
            <w:pPr>
              <w:pStyle w:val="TableContent"/>
              <w:rPr>
                <w:lang w:val="id-ID"/>
              </w:rPr>
            </w:pPr>
            <w:r w:rsidRPr="005D1BAC">
              <w:rPr>
                <w:lang w:val="id-ID"/>
              </w:rPr>
              <w:t>jenis paket yang diinginkan</w:t>
            </w:r>
          </w:p>
        </w:tc>
      </w:tr>
      <w:tr w:rsidR="004344CD" w:rsidRPr="005D1BAC" w14:paraId="12136B79" w14:textId="77777777" w:rsidTr="00A46772">
        <w:trPr>
          <w:trHeight w:val="60"/>
        </w:trPr>
        <w:tc>
          <w:tcPr>
            <w:tcW w:w="1417" w:type="dxa"/>
          </w:tcPr>
          <w:p w14:paraId="1DF64929" w14:textId="77777777" w:rsidR="004344CD" w:rsidRPr="005D1BAC" w:rsidRDefault="004344CD" w:rsidP="00AD43D7">
            <w:pPr>
              <w:pStyle w:val="TableContent"/>
              <w:rPr>
                <w:lang w:val="id-ID"/>
              </w:rPr>
            </w:pPr>
            <w:r w:rsidRPr="005D1BAC">
              <w:rPr>
                <w:lang w:val="id-ID"/>
              </w:rPr>
              <w:t>Output</w:t>
            </w:r>
          </w:p>
        </w:tc>
        <w:tc>
          <w:tcPr>
            <w:tcW w:w="6520" w:type="dxa"/>
            <w:gridSpan w:val="2"/>
            <w:tcBorders>
              <w:top w:val="single" w:sz="4" w:space="0" w:color="auto"/>
              <w:bottom w:val="single" w:sz="4" w:space="0" w:color="auto"/>
            </w:tcBorders>
          </w:tcPr>
          <w:p w14:paraId="0C6176B3" w14:textId="77777777" w:rsidR="004344CD" w:rsidRPr="005D1BAC" w:rsidRDefault="004344CD" w:rsidP="00AD43D7">
            <w:pPr>
              <w:pStyle w:val="TableContent"/>
              <w:rPr>
                <w:lang w:val="id-ID"/>
              </w:rPr>
            </w:pPr>
            <w:r w:rsidRPr="005D1BAC">
              <w:rPr>
                <w:lang w:val="id-ID"/>
              </w:rPr>
              <w:t xml:space="preserve">Keluaran boolean yang menyatakan keinginkan partisipan lokal untuk meneri-ma/menolak data dari partisipan remote </w:t>
            </w:r>
            <w:r w:rsidRPr="005D1BAC">
              <w:rPr>
                <w:i/>
                <w:iCs/>
                <w:lang w:val="id-ID"/>
              </w:rPr>
              <w:t>tersebut</w:t>
            </w:r>
            <w:r w:rsidRPr="005D1BAC">
              <w:rPr>
                <w:lang w:val="id-ID"/>
              </w:rPr>
              <w:t>.</w:t>
            </w:r>
          </w:p>
        </w:tc>
      </w:tr>
      <w:tr w:rsidR="00F8419B" w:rsidRPr="005D1BAC" w14:paraId="2AC0529B" w14:textId="77777777" w:rsidTr="00A46772">
        <w:trPr>
          <w:trHeight w:val="60"/>
        </w:trPr>
        <w:tc>
          <w:tcPr>
            <w:tcW w:w="1417" w:type="dxa"/>
          </w:tcPr>
          <w:p w14:paraId="42A9855E" w14:textId="32685576" w:rsidR="00F8419B" w:rsidRPr="005D1BAC" w:rsidRDefault="00F8419B" w:rsidP="00F8419B">
            <w:pPr>
              <w:pStyle w:val="TableContent"/>
              <w:rPr>
                <w:lang w:val="id-ID"/>
              </w:rPr>
            </w:pPr>
            <w:r w:rsidRPr="005D1BAC">
              <w:rPr>
                <w:lang w:val="id-ID"/>
              </w:rPr>
              <w:t>Proses</w:t>
            </w:r>
          </w:p>
        </w:tc>
        <w:tc>
          <w:tcPr>
            <w:tcW w:w="6520" w:type="dxa"/>
            <w:gridSpan w:val="2"/>
            <w:tcBorders>
              <w:top w:val="single" w:sz="4" w:space="0" w:color="auto"/>
              <w:bottom w:val="single" w:sz="4" w:space="0" w:color="auto"/>
            </w:tcBorders>
          </w:tcPr>
          <w:p w14:paraId="1FF450F2" w14:textId="6AC8B8B1" w:rsidR="00F8419B" w:rsidRPr="005D1BAC" w:rsidRDefault="00F8419B" w:rsidP="00021A26">
            <w:pPr>
              <w:pStyle w:val="ListParagraph"/>
              <w:numPr>
                <w:ilvl w:val="0"/>
                <w:numId w:val="27"/>
              </w:numPr>
              <w:spacing w:after="0" w:line="240" w:lineRule="auto"/>
              <w:ind w:left="336"/>
              <w:rPr>
                <w:sz w:val="20"/>
                <w:szCs w:val="20"/>
                <w:lang w:val="id-ID"/>
              </w:rPr>
            </w:pPr>
            <w:r w:rsidRPr="005D1BAC">
              <w:rPr>
                <w:sz w:val="20"/>
                <w:szCs w:val="20"/>
                <w:lang w:val="id-ID"/>
              </w:rPr>
              <w:t xml:space="preserve">Mengecek nilai ID partisipan </w:t>
            </w:r>
            <w:r w:rsidRPr="005D1BAC">
              <w:rPr>
                <w:i/>
                <w:iCs/>
                <w:sz w:val="20"/>
                <w:szCs w:val="20"/>
                <w:lang w:val="id-ID"/>
              </w:rPr>
              <w:t>remote</w:t>
            </w:r>
            <w:r w:rsidRPr="005D1BAC">
              <w:rPr>
                <w:sz w:val="20"/>
                <w:szCs w:val="20"/>
                <w:lang w:val="id-ID"/>
              </w:rPr>
              <w:t xml:space="preserve"> apakah seduah terdapat di dalam </w:t>
            </w:r>
            <w:r w:rsidRPr="005D1BAC">
              <w:rPr>
                <w:i/>
                <w:iCs/>
                <w:sz w:val="20"/>
                <w:szCs w:val="20"/>
                <w:lang w:val="id-ID"/>
              </w:rPr>
              <w:t>list</w:t>
            </w:r>
            <w:r w:rsidRPr="005D1BAC">
              <w:rPr>
                <w:sz w:val="20"/>
                <w:szCs w:val="20"/>
                <w:lang w:val="id-ID"/>
              </w:rPr>
              <w:t xml:space="preserve"> wantTo-ReceiveFromEndPoints.</w:t>
            </w:r>
          </w:p>
          <w:p w14:paraId="7C6E33A6" w14:textId="07D216F7" w:rsidR="00F8419B" w:rsidRPr="005D1BAC" w:rsidRDefault="00F8419B" w:rsidP="00021A26">
            <w:pPr>
              <w:pStyle w:val="ListParagraph"/>
              <w:numPr>
                <w:ilvl w:val="0"/>
                <w:numId w:val="27"/>
              </w:numPr>
              <w:spacing w:after="0" w:line="240" w:lineRule="auto"/>
              <w:ind w:left="336"/>
              <w:rPr>
                <w:sz w:val="20"/>
                <w:szCs w:val="20"/>
                <w:lang w:val="id-ID"/>
              </w:rPr>
            </w:pPr>
            <w:r w:rsidRPr="005D1BAC">
              <w:rPr>
                <w:sz w:val="20"/>
                <w:szCs w:val="20"/>
                <w:lang w:val="id-ID"/>
              </w:rPr>
              <w:t xml:space="preserve">Jika </w:t>
            </w:r>
            <w:r w:rsidR="00D6409E" w:rsidRPr="005D1BAC">
              <w:rPr>
                <w:sz w:val="20"/>
                <w:szCs w:val="20"/>
                <w:lang w:val="id-ID"/>
              </w:rPr>
              <w:t xml:space="preserve">ID partisipan </w:t>
            </w:r>
            <w:r w:rsidR="00D6409E" w:rsidRPr="005D1BAC">
              <w:rPr>
                <w:i/>
                <w:iCs/>
                <w:sz w:val="20"/>
                <w:szCs w:val="20"/>
                <w:lang w:val="id-ID"/>
              </w:rPr>
              <w:t>remote</w:t>
            </w:r>
            <w:r w:rsidR="00D6409E" w:rsidRPr="005D1BAC">
              <w:rPr>
                <w:sz w:val="20"/>
                <w:szCs w:val="20"/>
                <w:lang w:val="id-ID"/>
              </w:rPr>
              <w:t xml:space="preserve"> </w:t>
            </w:r>
            <w:r w:rsidRPr="005D1BAC">
              <w:rPr>
                <w:sz w:val="20"/>
                <w:szCs w:val="20"/>
                <w:lang w:val="id-ID"/>
              </w:rPr>
              <w:t xml:space="preserve">ditemukan di dalam </w:t>
            </w:r>
            <w:r w:rsidRPr="005D1BAC">
              <w:rPr>
                <w:i/>
                <w:iCs/>
                <w:sz w:val="20"/>
                <w:szCs w:val="20"/>
                <w:lang w:val="id-ID"/>
              </w:rPr>
              <w:t>list</w:t>
            </w:r>
            <w:r w:rsidRPr="005D1BAC">
              <w:rPr>
                <w:sz w:val="20"/>
                <w:szCs w:val="20"/>
                <w:lang w:val="id-ID"/>
              </w:rPr>
              <w:t xml:space="preserve">, </w:t>
            </w:r>
            <w:r w:rsidRPr="005D1BAC">
              <w:rPr>
                <w:i/>
                <w:iCs/>
                <w:sz w:val="20"/>
                <w:szCs w:val="20"/>
                <w:lang w:val="id-ID"/>
              </w:rPr>
              <w:t>output</w:t>
            </w:r>
            <w:r w:rsidRPr="005D1BAC">
              <w:rPr>
                <w:sz w:val="20"/>
                <w:szCs w:val="20"/>
                <w:lang w:val="id-ID"/>
              </w:rPr>
              <w:t xml:space="preserve"> bernilai true, dan sebalik-nya, tidak ditemukan, </w:t>
            </w:r>
            <w:r w:rsidRPr="005D1BAC">
              <w:rPr>
                <w:i/>
                <w:iCs/>
                <w:sz w:val="20"/>
                <w:szCs w:val="20"/>
                <w:lang w:val="id-ID"/>
              </w:rPr>
              <w:t>output</w:t>
            </w:r>
            <w:r w:rsidRPr="005D1BAC">
              <w:rPr>
                <w:sz w:val="20"/>
                <w:szCs w:val="20"/>
                <w:lang w:val="id-ID"/>
              </w:rPr>
              <w:t xml:space="preserve"> bernilai false.</w:t>
            </w:r>
          </w:p>
        </w:tc>
      </w:tr>
    </w:tbl>
    <w:p w14:paraId="34F30ABB" w14:textId="6B3A2AFF" w:rsidR="004344CD" w:rsidRPr="005D1BAC" w:rsidRDefault="004344CD" w:rsidP="00554FE9">
      <w:pPr>
        <w:pStyle w:val="CaptionTabel"/>
        <w:rPr>
          <w:lang w:val="id-ID"/>
        </w:rPr>
      </w:pPr>
      <w:bookmarkStart w:id="195" w:name="_Toc60222186"/>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2</w:t>
      </w:r>
      <w:r w:rsidR="00607FE6" w:rsidRPr="005D1BAC">
        <w:rPr>
          <w:lang w:val="id-ID"/>
        </w:rPr>
        <w:fldChar w:fldCharType="end"/>
      </w:r>
      <w:r w:rsidRPr="005D1BAC">
        <w:rPr>
          <w:lang w:val="id-ID"/>
        </w:rPr>
        <w:t xml:space="preserve">. Rancangan </w:t>
      </w:r>
      <w:r w:rsidRPr="005D1BAC">
        <w:rPr>
          <w:rFonts w:cs="Times New Roman"/>
          <w:i/>
          <w:szCs w:val="24"/>
          <w:lang w:val="id-ID"/>
        </w:rPr>
        <w:t xml:space="preserve">Method </w:t>
      </w:r>
      <w:r w:rsidRPr="005D1BAC">
        <w:rPr>
          <w:rStyle w:val="SourceCodeChar"/>
          <w:rFonts w:eastAsia="SimSun"/>
          <w:lang w:val="id-ID"/>
        </w:rPr>
        <w:t>addEndpointToAcceptedList()</w:t>
      </w:r>
      <w:bookmarkEnd w:id="195"/>
    </w:p>
    <w:tbl>
      <w:tblPr>
        <w:tblStyle w:val="TableGrid"/>
        <w:tblW w:w="7937" w:type="dxa"/>
        <w:tblLook w:val="04A0" w:firstRow="1" w:lastRow="0" w:firstColumn="1" w:lastColumn="0" w:noHBand="0" w:noVBand="1"/>
      </w:tblPr>
      <w:tblGrid>
        <w:gridCol w:w="1417"/>
        <w:gridCol w:w="2438"/>
        <w:gridCol w:w="4082"/>
      </w:tblGrid>
      <w:tr w:rsidR="004344CD" w:rsidRPr="005D1BAC" w14:paraId="145B8904" w14:textId="77777777" w:rsidTr="00A46772">
        <w:tc>
          <w:tcPr>
            <w:tcW w:w="1417" w:type="dxa"/>
          </w:tcPr>
          <w:p w14:paraId="6AEF7735" w14:textId="77777777" w:rsidR="004344CD" w:rsidRPr="005D1BAC" w:rsidRDefault="004344CD" w:rsidP="00554FE9">
            <w:pPr>
              <w:pStyle w:val="TableContent"/>
              <w:rPr>
                <w:lang w:val="id-ID"/>
              </w:rPr>
            </w:pPr>
            <w:r w:rsidRPr="005D1BAC">
              <w:rPr>
                <w:lang w:val="id-ID"/>
              </w:rPr>
              <w:t xml:space="preserve">Nama </w:t>
            </w:r>
          </w:p>
        </w:tc>
        <w:tc>
          <w:tcPr>
            <w:tcW w:w="6520" w:type="dxa"/>
            <w:gridSpan w:val="2"/>
          </w:tcPr>
          <w:p w14:paraId="7FBD1856" w14:textId="77777777" w:rsidR="004344CD" w:rsidRPr="005D1BAC" w:rsidRDefault="004344CD" w:rsidP="00554FE9">
            <w:pPr>
              <w:pStyle w:val="TableContent"/>
              <w:rPr>
                <w:lang w:val="id-ID"/>
              </w:rPr>
            </w:pPr>
            <w:r w:rsidRPr="005D1BAC">
              <w:rPr>
                <w:lang w:val="id-ID"/>
              </w:rPr>
              <w:t>addEndpointToAcceptedList</w:t>
            </w:r>
          </w:p>
        </w:tc>
      </w:tr>
      <w:tr w:rsidR="004344CD" w:rsidRPr="005D1BAC" w14:paraId="074FACD7" w14:textId="77777777" w:rsidTr="00A46772">
        <w:tc>
          <w:tcPr>
            <w:tcW w:w="1417" w:type="dxa"/>
          </w:tcPr>
          <w:p w14:paraId="16A415FA" w14:textId="77777777" w:rsidR="004344CD" w:rsidRPr="005D1BAC" w:rsidRDefault="004344CD" w:rsidP="00554FE9">
            <w:pPr>
              <w:pStyle w:val="TableContent"/>
              <w:rPr>
                <w:lang w:val="id-ID"/>
              </w:rPr>
            </w:pPr>
            <w:r w:rsidRPr="005D1BAC">
              <w:rPr>
                <w:lang w:val="id-ID"/>
              </w:rPr>
              <w:t>Tujuan</w:t>
            </w:r>
          </w:p>
        </w:tc>
        <w:tc>
          <w:tcPr>
            <w:tcW w:w="6520" w:type="dxa"/>
            <w:gridSpan w:val="2"/>
            <w:tcBorders>
              <w:bottom w:val="single" w:sz="4" w:space="0" w:color="auto"/>
            </w:tcBorders>
          </w:tcPr>
          <w:p w14:paraId="2FEBE227" w14:textId="2793FF84" w:rsidR="004344CD" w:rsidRPr="005D1BAC" w:rsidRDefault="004344CD" w:rsidP="00554FE9">
            <w:pPr>
              <w:pStyle w:val="TableContent"/>
              <w:rPr>
                <w:lang w:val="id-ID"/>
              </w:rPr>
            </w:pPr>
            <w:r w:rsidRPr="005D1BAC">
              <w:rPr>
                <w:lang w:val="id-ID"/>
              </w:rPr>
              <w:t xml:space="preserve">Fungsi </w:t>
            </w:r>
            <w:r w:rsidR="00554FE9" w:rsidRPr="005D1BAC">
              <w:rPr>
                <w:szCs w:val="24"/>
                <w:lang w:val="id-ID"/>
              </w:rPr>
              <w:t xml:space="preserve">dipanggil saat partisipan lokal ingin menerima paket dari partisipan </w:t>
            </w:r>
            <w:r w:rsidR="00554FE9" w:rsidRPr="005D1BAC">
              <w:rPr>
                <w:i/>
                <w:iCs/>
                <w:szCs w:val="24"/>
                <w:lang w:val="id-ID"/>
              </w:rPr>
              <w:t>remote</w:t>
            </w:r>
            <w:r w:rsidR="00554FE9" w:rsidRPr="005D1BAC">
              <w:rPr>
                <w:szCs w:val="24"/>
                <w:lang w:val="id-ID"/>
              </w:rPr>
              <w:t xml:space="preserve"> tertentu.</w:t>
            </w:r>
          </w:p>
        </w:tc>
      </w:tr>
      <w:tr w:rsidR="004344CD" w:rsidRPr="005D1BAC" w14:paraId="4BB15430" w14:textId="77777777" w:rsidTr="00A46772">
        <w:tc>
          <w:tcPr>
            <w:tcW w:w="1417" w:type="dxa"/>
            <w:tcBorders>
              <w:right w:val="single" w:sz="4" w:space="0" w:color="auto"/>
            </w:tcBorders>
          </w:tcPr>
          <w:p w14:paraId="16A67033" w14:textId="77777777" w:rsidR="004344CD" w:rsidRPr="005D1BAC" w:rsidRDefault="004344CD" w:rsidP="00554FE9">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4D9E6A5D" w14:textId="77777777" w:rsidR="00554FE9" w:rsidRPr="005D1BAC" w:rsidRDefault="004344CD" w:rsidP="00021A26">
            <w:pPr>
              <w:pStyle w:val="TableContent"/>
              <w:numPr>
                <w:ilvl w:val="0"/>
                <w:numId w:val="23"/>
              </w:numPr>
              <w:rPr>
                <w:lang w:val="id-ID"/>
              </w:rPr>
            </w:pPr>
            <w:r w:rsidRPr="005D1BAC">
              <w:rPr>
                <w:lang w:val="id-ID"/>
              </w:rPr>
              <w:t>acceptedEndPoint</w:t>
            </w:r>
            <w:r w:rsidRPr="005D1BAC">
              <w:rPr>
                <w:lang w:val="id-ID"/>
              </w:rPr>
              <w:tab/>
              <w:t>:</w:t>
            </w:r>
          </w:p>
          <w:p w14:paraId="33C1734A" w14:textId="3253A2EF" w:rsidR="004344CD" w:rsidRPr="005D1BAC" w:rsidRDefault="004344CD" w:rsidP="00021A26">
            <w:pPr>
              <w:pStyle w:val="TableContent"/>
              <w:numPr>
                <w:ilvl w:val="0"/>
                <w:numId w:val="23"/>
              </w:numPr>
              <w:rPr>
                <w:lang w:val="id-ID"/>
              </w:rPr>
            </w:pPr>
            <w:r w:rsidRPr="005D1BAC">
              <w:rPr>
                <w:lang w:val="id-ID"/>
              </w:rPr>
              <w:t>packetType</w:t>
            </w:r>
            <w:r w:rsidRPr="005D1BAC">
              <w:rPr>
                <w:lang w:val="id-ID"/>
              </w:rPr>
              <w:tab/>
            </w:r>
            <w:r w:rsidRPr="005D1BAC">
              <w:rPr>
                <w:lang w:val="id-ID"/>
              </w:rPr>
              <w:tab/>
              <w:t>:</w:t>
            </w:r>
          </w:p>
        </w:tc>
        <w:tc>
          <w:tcPr>
            <w:tcW w:w="4082" w:type="dxa"/>
            <w:tcBorders>
              <w:top w:val="single" w:sz="4" w:space="0" w:color="auto"/>
              <w:left w:val="nil"/>
              <w:bottom w:val="single" w:sz="4" w:space="0" w:color="auto"/>
              <w:right w:val="single" w:sz="4" w:space="0" w:color="auto"/>
            </w:tcBorders>
          </w:tcPr>
          <w:p w14:paraId="1F70B0D5" w14:textId="77777777" w:rsidR="004344CD" w:rsidRPr="005D1BAC" w:rsidRDefault="004344CD" w:rsidP="00554FE9">
            <w:pPr>
              <w:pStyle w:val="TableContent"/>
              <w:rPr>
                <w:lang w:val="id-ID"/>
              </w:rPr>
            </w:pPr>
            <w:r w:rsidRPr="005D1BAC">
              <w:rPr>
                <w:lang w:val="id-ID"/>
              </w:rPr>
              <w:t xml:space="preserve">ID partisipan </w:t>
            </w:r>
            <w:r w:rsidRPr="005D1BAC">
              <w:rPr>
                <w:i/>
                <w:iCs/>
                <w:lang w:val="id-ID"/>
              </w:rPr>
              <w:t>remote</w:t>
            </w:r>
            <w:r w:rsidRPr="005D1BAC">
              <w:rPr>
                <w:lang w:val="id-ID"/>
              </w:rPr>
              <w:t xml:space="preserve"> yang paketnya akan ditolak</w:t>
            </w:r>
          </w:p>
          <w:p w14:paraId="413C91C7" w14:textId="77777777" w:rsidR="004344CD" w:rsidRPr="005D1BAC" w:rsidRDefault="004344CD" w:rsidP="00554FE9">
            <w:pPr>
              <w:pStyle w:val="TableContent"/>
              <w:rPr>
                <w:lang w:val="id-ID"/>
              </w:rPr>
            </w:pPr>
            <w:r w:rsidRPr="005D1BAC">
              <w:rPr>
                <w:lang w:val="id-ID"/>
              </w:rPr>
              <w:t>jenis paket yang akan dierima</w:t>
            </w:r>
          </w:p>
        </w:tc>
      </w:tr>
      <w:tr w:rsidR="004344CD" w:rsidRPr="005D1BAC" w14:paraId="139FDBF6" w14:textId="77777777" w:rsidTr="00A46772">
        <w:trPr>
          <w:trHeight w:val="60"/>
        </w:trPr>
        <w:tc>
          <w:tcPr>
            <w:tcW w:w="1417" w:type="dxa"/>
          </w:tcPr>
          <w:p w14:paraId="6CF7878E" w14:textId="77777777" w:rsidR="004344CD" w:rsidRPr="005D1BAC" w:rsidRDefault="004344CD" w:rsidP="00554FE9">
            <w:pPr>
              <w:pStyle w:val="TableContent"/>
              <w:rPr>
                <w:lang w:val="id-ID"/>
              </w:rPr>
            </w:pPr>
            <w:r w:rsidRPr="005D1BAC">
              <w:rPr>
                <w:lang w:val="id-ID"/>
              </w:rPr>
              <w:t>Output</w:t>
            </w:r>
          </w:p>
        </w:tc>
        <w:tc>
          <w:tcPr>
            <w:tcW w:w="6520" w:type="dxa"/>
            <w:gridSpan w:val="2"/>
            <w:tcBorders>
              <w:top w:val="single" w:sz="4" w:space="0" w:color="auto"/>
              <w:bottom w:val="single" w:sz="4" w:space="0" w:color="auto"/>
            </w:tcBorders>
          </w:tcPr>
          <w:p w14:paraId="6F1855C8" w14:textId="77777777" w:rsidR="004344CD" w:rsidRPr="005D1BAC" w:rsidRDefault="004344CD" w:rsidP="00554FE9">
            <w:pPr>
              <w:pStyle w:val="TableContent"/>
              <w:rPr>
                <w:lang w:val="id-ID"/>
              </w:rPr>
            </w:pPr>
            <w:r w:rsidRPr="005D1BAC">
              <w:rPr>
                <w:lang w:val="id-ID"/>
              </w:rPr>
              <w:t xml:space="preserve">ID partisipan </w:t>
            </w:r>
            <w:r w:rsidRPr="005D1BAC">
              <w:rPr>
                <w:i/>
                <w:iCs/>
                <w:lang w:val="id-ID"/>
              </w:rPr>
              <w:t>remote</w:t>
            </w:r>
            <w:r w:rsidRPr="005D1BAC">
              <w:rPr>
                <w:lang w:val="id-ID"/>
              </w:rPr>
              <w:t xml:space="preserve"> dihapus dari daftar ID partisipan </w:t>
            </w:r>
            <w:r w:rsidRPr="005D1BAC">
              <w:rPr>
                <w:i/>
                <w:iCs/>
                <w:lang w:val="id-ID"/>
              </w:rPr>
              <w:t>remote</w:t>
            </w:r>
            <w:r w:rsidRPr="005D1BAC">
              <w:rPr>
                <w:lang w:val="id-ID"/>
              </w:rPr>
              <w:t xml:space="preserve"> yang paketnya akan diterima.</w:t>
            </w:r>
          </w:p>
        </w:tc>
      </w:tr>
      <w:tr w:rsidR="004344CD" w:rsidRPr="005D1BAC" w14:paraId="45738C9D" w14:textId="77777777" w:rsidTr="00A46772">
        <w:trPr>
          <w:trHeight w:val="60"/>
        </w:trPr>
        <w:tc>
          <w:tcPr>
            <w:tcW w:w="1417" w:type="dxa"/>
          </w:tcPr>
          <w:p w14:paraId="76C61B0B" w14:textId="77777777" w:rsidR="004344CD" w:rsidRPr="005D1BAC" w:rsidRDefault="004344CD" w:rsidP="00554FE9">
            <w:pPr>
              <w:pStyle w:val="TableContent"/>
              <w:rPr>
                <w:lang w:val="id-ID"/>
              </w:rPr>
            </w:pPr>
            <w:r w:rsidRPr="005D1BAC">
              <w:rPr>
                <w:lang w:val="id-ID"/>
              </w:rPr>
              <w:t>Proses</w:t>
            </w:r>
          </w:p>
        </w:tc>
        <w:tc>
          <w:tcPr>
            <w:tcW w:w="6520" w:type="dxa"/>
            <w:gridSpan w:val="2"/>
            <w:tcBorders>
              <w:top w:val="single" w:sz="4" w:space="0" w:color="auto"/>
            </w:tcBorders>
          </w:tcPr>
          <w:p w14:paraId="29087B6B" w14:textId="77777777" w:rsidR="004344CD" w:rsidRPr="005D1BAC" w:rsidRDefault="004344CD" w:rsidP="00021A26">
            <w:pPr>
              <w:pStyle w:val="TableContent"/>
              <w:numPr>
                <w:ilvl w:val="0"/>
                <w:numId w:val="24"/>
              </w:numPr>
              <w:rPr>
                <w:lang w:val="id-ID"/>
              </w:rPr>
            </w:pPr>
            <w:r w:rsidRPr="005D1BAC">
              <w:rPr>
                <w:lang w:val="id-ID"/>
              </w:rPr>
              <w:t xml:space="preserve">Memasukkan ID partisipan </w:t>
            </w:r>
            <w:r w:rsidRPr="005D1BAC">
              <w:rPr>
                <w:i/>
                <w:iCs/>
                <w:lang w:val="id-ID"/>
              </w:rPr>
              <w:t>remote</w:t>
            </w:r>
            <w:r w:rsidRPr="005D1BAC">
              <w:rPr>
                <w:lang w:val="id-ID"/>
              </w:rPr>
              <w:t xml:space="preserve"> ke dalam </w:t>
            </w:r>
            <w:r w:rsidRPr="005D1BAC">
              <w:rPr>
                <w:i/>
                <w:iCs/>
                <w:lang w:val="id-ID"/>
              </w:rPr>
              <w:t>list</w:t>
            </w:r>
            <w:r w:rsidRPr="005D1BAC">
              <w:rPr>
                <w:lang w:val="id-ID"/>
              </w:rPr>
              <w:t xml:space="preserve"> wantToReceiveFromEnd-Points.</w:t>
            </w:r>
          </w:p>
        </w:tc>
      </w:tr>
    </w:tbl>
    <w:p w14:paraId="7CE64D94" w14:textId="5595B551" w:rsidR="004344CD" w:rsidRPr="005D1BAC" w:rsidRDefault="004344CD" w:rsidP="00554FE9">
      <w:pPr>
        <w:pStyle w:val="CaptionTabel"/>
        <w:rPr>
          <w:lang w:val="id-ID"/>
        </w:rPr>
      </w:pPr>
      <w:bookmarkStart w:id="196" w:name="_Toc60222187"/>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3</w:t>
      </w:r>
      <w:r w:rsidR="00607FE6" w:rsidRPr="005D1BAC">
        <w:rPr>
          <w:lang w:val="id-ID"/>
        </w:rPr>
        <w:fldChar w:fldCharType="end"/>
      </w:r>
      <w:r w:rsidRPr="005D1BAC">
        <w:rPr>
          <w:lang w:val="id-ID"/>
        </w:rPr>
        <w:t>.</w:t>
      </w:r>
      <w:r w:rsidRPr="005D1BAC">
        <w:rPr>
          <w:szCs w:val="24"/>
          <w:lang w:val="id-ID"/>
        </w:rPr>
        <w:t xml:space="preserve"> </w:t>
      </w:r>
      <w:r w:rsidRPr="005D1BAC">
        <w:rPr>
          <w:lang w:val="id-ID"/>
        </w:rPr>
        <w:t xml:space="preserve">Rancangan </w:t>
      </w:r>
      <w:r w:rsidRPr="005D1BAC">
        <w:rPr>
          <w:rFonts w:cs="Times New Roman"/>
          <w:i/>
          <w:szCs w:val="24"/>
          <w:lang w:val="id-ID"/>
        </w:rPr>
        <w:t xml:space="preserve">Method </w:t>
      </w:r>
      <w:r w:rsidRPr="005D1BAC">
        <w:rPr>
          <w:rStyle w:val="SourceCodeChar"/>
          <w:rFonts w:eastAsia="SimSun"/>
          <w:lang w:val="id-ID"/>
        </w:rPr>
        <w:t>removeEndpointFromAcceptedList()</w:t>
      </w:r>
      <w:bookmarkEnd w:id="196"/>
    </w:p>
    <w:tbl>
      <w:tblPr>
        <w:tblStyle w:val="TableGrid"/>
        <w:tblW w:w="7937" w:type="dxa"/>
        <w:tblLook w:val="04A0" w:firstRow="1" w:lastRow="0" w:firstColumn="1" w:lastColumn="0" w:noHBand="0" w:noVBand="1"/>
      </w:tblPr>
      <w:tblGrid>
        <w:gridCol w:w="1417"/>
        <w:gridCol w:w="2438"/>
        <w:gridCol w:w="4082"/>
      </w:tblGrid>
      <w:tr w:rsidR="004344CD" w:rsidRPr="005D1BAC" w14:paraId="32582910" w14:textId="77777777" w:rsidTr="00A46772">
        <w:tc>
          <w:tcPr>
            <w:tcW w:w="1417" w:type="dxa"/>
          </w:tcPr>
          <w:p w14:paraId="2A3B3235" w14:textId="77777777" w:rsidR="004344CD" w:rsidRPr="005D1BAC" w:rsidRDefault="004344CD" w:rsidP="00554FE9">
            <w:pPr>
              <w:pStyle w:val="TableContent"/>
              <w:rPr>
                <w:lang w:val="id-ID"/>
              </w:rPr>
            </w:pPr>
            <w:r w:rsidRPr="005D1BAC">
              <w:rPr>
                <w:lang w:val="id-ID"/>
              </w:rPr>
              <w:t xml:space="preserve">Nama </w:t>
            </w:r>
          </w:p>
        </w:tc>
        <w:tc>
          <w:tcPr>
            <w:tcW w:w="6520" w:type="dxa"/>
            <w:gridSpan w:val="2"/>
          </w:tcPr>
          <w:p w14:paraId="3C01F671" w14:textId="77777777" w:rsidR="004344CD" w:rsidRPr="005D1BAC" w:rsidRDefault="004344CD" w:rsidP="00554FE9">
            <w:pPr>
              <w:pStyle w:val="TableContent"/>
              <w:rPr>
                <w:lang w:val="id-ID"/>
              </w:rPr>
            </w:pPr>
            <w:r w:rsidRPr="005D1BAC">
              <w:rPr>
                <w:lang w:val="id-ID"/>
              </w:rPr>
              <w:t>removeEndpointFromAcceptedList</w:t>
            </w:r>
          </w:p>
        </w:tc>
      </w:tr>
      <w:tr w:rsidR="004344CD" w:rsidRPr="005D1BAC" w14:paraId="4DD93415" w14:textId="77777777" w:rsidTr="00A46772">
        <w:tc>
          <w:tcPr>
            <w:tcW w:w="1417" w:type="dxa"/>
          </w:tcPr>
          <w:p w14:paraId="7B2C26BF" w14:textId="77777777" w:rsidR="004344CD" w:rsidRPr="005D1BAC" w:rsidRDefault="004344CD" w:rsidP="00554FE9">
            <w:pPr>
              <w:pStyle w:val="TableContent"/>
              <w:rPr>
                <w:lang w:val="id-ID"/>
              </w:rPr>
            </w:pPr>
            <w:r w:rsidRPr="005D1BAC">
              <w:rPr>
                <w:lang w:val="id-ID"/>
              </w:rPr>
              <w:t>Tujuan</w:t>
            </w:r>
          </w:p>
        </w:tc>
        <w:tc>
          <w:tcPr>
            <w:tcW w:w="6520" w:type="dxa"/>
            <w:gridSpan w:val="2"/>
            <w:tcBorders>
              <w:bottom w:val="single" w:sz="4" w:space="0" w:color="auto"/>
            </w:tcBorders>
          </w:tcPr>
          <w:p w14:paraId="67D768B7" w14:textId="05697722" w:rsidR="004344CD" w:rsidRPr="005D1BAC" w:rsidRDefault="004344CD" w:rsidP="00554FE9">
            <w:pPr>
              <w:pStyle w:val="TableContent"/>
              <w:rPr>
                <w:lang w:val="id-ID"/>
              </w:rPr>
            </w:pPr>
            <w:r w:rsidRPr="005D1BAC">
              <w:rPr>
                <w:lang w:val="id-ID"/>
              </w:rPr>
              <w:t xml:space="preserve">Fungsi </w:t>
            </w:r>
            <w:r w:rsidR="00554FE9" w:rsidRPr="005D1BAC">
              <w:rPr>
                <w:szCs w:val="24"/>
                <w:lang w:val="id-ID"/>
              </w:rPr>
              <w:t xml:space="preserve">dipanggil saat partisipan lokal ingin menerima paket dari partisipan </w:t>
            </w:r>
            <w:r w:rsidR="00554FE9" w:rsidRPr="005D1BAC">
              <w:rPr>
                <w:i/>
                <w:iCs/>
                <w:szCs w:val="24"/>
                <w:lang w:val="id-ID"/>
              </w:rPr>
              <w:t>remote</w:t>
            </w:r>
            <w:r w:rsidR="00554FE9" w:rsidRPr="005D1BAC">
              <w:rPr>
                <w:szCs w:val="24"/>
                <w:lang w:val="id-ID"/>
              </w:rPr>
              <w:t xml:space="preserve"> tertentu.</w:t>
            </w:r>
          </w:p>
        </w:tc>
      </w:tr>
      <w:tr w:rsidR="004344CD" w:rsidRPr="005D1BAC" w14:paraId="3B1C5C1A" w14:textId="77777777" w:rsidTr="00A46772">
        <w:tc>
          <w:tcPr>
            <w:tcW w:w="1417" w:type="dxa"/>
            <w:tcBorders>
              <w:right w:val="single" w:sz="4" w:space="0" w:color="auto"/>
            </w:tcBorders>
          </w:tcPr>
          <w:p w14:paraId="20AFF048" w14:textId="77777777" w:rsidR="004344CD" w:rsidRPr="005D1BAC" w:rsidRDefault="004344CD" w:rsidP="00554FE9">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24B7E846" w14:textId="77777777" w:rsidR="00554FE9" w:rsidRPr="005D1BAC" w:rsidRDefault="004344CD" w:rsidP="00021A26">
            <w:pPr>
              <w:pStyle w:val="TableContent"/>
              <w:numPr>
                <w:ilvl w:val="0"/>
                <w:numId w:val="23"/>
              </w:numPr>
              <w:rPr>
                <w:lang w:val="id-ID"/>
              </w:rPr>
            </w:pPr>
            <w:r w:rsidRPr="005D1BAC">
              <w:rPr>
                <w:lang w:val="id-ID"/>
              </w:rPr>
              <w:t>removeEndPoint</w:t>
            </w:r>
            <w:r w:rsidRPr="005D1BAC">
              <w:rPr>
                <w:lang w:val="id-ID"/>
              </w:rPr>
              <w:tab/>
              <w:t>:</w:t>
            </w:r>
          </w:p>
          <w:p w14:paraId="126E7966" w14:textId="5846870D" w:rsidR="004344CD" w:rsidRPr="005D1BAC" w:rsidRDefault="004344CD" w:rsidP="00021A26">
            <w:pPr>
              <w:pStyle w:val="TableContent"/>
              <w:numPr>
                <w:ilvl w:val="0"/>
                <w:numId w:val="23"/>
              </w:numPr>
              <w:rPr>
                <w:lang w:val="id-ID"/>
              </w:rPr>
            </w:pPr>
            <w:r w:rsidRPr="005D1BAC">
              <w:rPr>
                <w:lang w:val="id-ID"/>
              </w:rPr>
              <w:t>packetType</w:t>
            </w:r>
            <w:r w:rsidRPr="005D1BAC">
              <w:rPr>
                <w:lang w:val="id-ID"/>
              </w:rPr>
              <w:tab/>
            </w:r>
            <w:r w:rsidRPr="005D1BAC">
              <w:rPr>
                <w:lang w:val="id-ID"/>
              </w:rPr>
              <w:tab/>
              <w:t>:</w:t>
            </w:r>
          </w:p>
        </w:tc>
        <w:tc>
          <w:tcPr>
            <w:tcW w:w="4082" w:type="dxa"/>
            <w:tcBorders>
              <w:top w:val="single" w:sz="4" w:space="0" w:color="auto"/>
              <w:left w:val="nil"/>
              <w:bottom w:val="single" w:sz="4" w:space="0" w:color="auto"/>
              <w:right w:val="single" w:sz="4" w:space="0" w:color="auto"/>
            </w:tcBorders>
          </w:tcPr>
          <w:p w14:paraId="3333FF9E" w14:textId="77777777" w:rsidR="004344CD" w:rsidRPr="005D1BAC" w:rsidRDefault="004344CD" w:rsidP="00554FE9">
            <w:pPr>
              <w:pStyle w:val="TableContent"/>
              <w:rPr>
                <w:lang w:val="id-ID"/>
              </w:rPr>
            </w:pPr>
            <w:r w:rsidRPr="005D1BAC">
              <w:rPr>
                <w:lang w:val="id-ID"/>
              </w:rPr>
              <w:t xml:space="preserve">ID partisipan </w:t>
            </w:r>
            <w:r w:rsidRPr="005D1BAC">
              <w:rPr>
                <w:i/>
                <w:iCs/>
                <w:lang w:val="id-ID"/>
              </w:rPr>
              <w:t>remote</w:t>
            </w:r>
            <w:r w:rsidRPr="005D1BAC">
              <w:rPr>
                <w:lang w:val="id-ID"/>
              </w:rPr>
              <w:t xml:space="preserve"> yang paketnya akan ditolak</w:t>
            </w:r>
          </w:p>
          <w:p w14:paraId="6CE227C3" w14:textId="77777777" w:rsidR="004344CD" w:rsidRPr="005D1BAC" w:rsidRDefault="004344CD" w:rsidP="00554FE9">
            <w:pPr>
              <w:pStyle w:val="TableContent"/>
              <w:rPr>
                <w:lang w:val="id-ID"/>
              </w:rPr>
            </w:pPr>
            <w:r w:rsidRPr="005D1BAC">
              <w:rPr>
                <w:lang w:val="id-ID"/>
              </w:rPr>
              <w:t>jenis paket yang akan ditolak</w:t>
            </w:r>
          </w:p>
        </w:tc>
      </w:tr>
      <w:tr w:rsidR="004344CD" w:rsidRPr="005D1BAC" w14:paraId="35A1FC37" w14:textId="77777777" w:rsidTr="00A46772">
        <w:trPr>
          <w:trHeight w:val="60"/>
        </w:trPr>
        <w:tc>
          <w:tcPr>
            <w:tcW w:w="1417" w:type="dxa"/>
          </w:tcPr>
          <w:p w14:paraId="4A061973" w14:textId="77777777" w:rsidR="004344CD" w:rsidRPr="005D1BAC" w:rsidRDefault="004344CD" w:rsidP="00554FE9">
            <w:pPr>
              <w:pStyle w:val="TableContent"/>
              <w:rPr>
                <w:lang w:val="id-ID"/>
              </w:rPr>
            </w:pPr>
            <w:r w:rsidRPr="005D1BAC">
              <w:rPr>
                <w:lang w:val="id-ID"/>
              </w:rPr>
              <w:t>Output</w:t>
            </w:r>
          </w:p>
        </w:tc>
        <w:tc>
          <w:tcPr>
            <w:tcW w:w="6520" w:type="dxa"/>
            <w:gridSpan w:val="2"/>
            <w:tcBorders>
              <w:top w:val="single" w:sz="4" w:space="0" w:color="auto"/>
              <w:bottom w:val="single" w:sz="4" w:space="0" w:color="auto"/>
            </w:tcBorders>
          </w:tcPr>
          <w:p w14:paraId="670B3FF8" w14:textId="77777777" w:rsidR="004344CD" w:rsidRPr="005D1BAC" w:rsidRDefault="004344CD" w:rsidP="00554FE9">
            <w:pPr>
              <w:pStyle w:val="TableContent"/>
              <w:rPr>
                <w:lang w:val="id-ID"/>
              </w:rPr>
            </w:pPr>
            <w:r w:rsidRPr="005D1BAC">
              <w:rPr>
                <w:lang w:val="id-ID"/>
              </w:rPr>
              <w:t xml:space="preserve">ID partisipan </w:t>
            </w:r>
            <w:r w:rsidRPr="005D1BAC">
              <w:rPr>
                <w:i/>
                <w:iCs/>
                <w:lang w:val="id-ID"/>
              </w:rPr>
              <w:t>remote</w:t>
            </w:r>
            <w:r w:rsidRPr="005D1BAC">
              <w:rPr>
                <w:lang w:val="id-ID"/>
              </w:rPr>
              <w:t xml:space="preserve"> dihapus dari daftar ID partisipan </w:t>
            </w:r>
            <w:r w:rsidRPr="005D1BAC">
              <w:rPr>
                <w:i/>
                <w:iCs/>
                <w:lang w:val="id-ID"/>
              </w:rPr>
              <w:t>remote</w:t>
            </w:r>
            <w:r w:rsidRPr="005D1BAC">
              <w:rPr>
                <w:lang w:val="id-ID"/>
              </w:rPr>
              <w:t xml:space="preserve"> yang paketnya akan diterima.</w:t>
            </w:r>
          </w:p>
        </w:tc>
      </w:tr>
      <w:tr w:rsidR="004344CD" w:rsidRPr="005D1BAC" w14:paraId="12676FDB" w14:textId="77777777" w:rsidTr="00A46772">
        <w:trPr>
          <w:trHeight w:val="60"/>
        </w:trPr>
        <w:tc>
          <w:tcPr>
            <w:tcW w:w="1417" w:type="dxa"/>
          </w:tcPr>
          <w:p w14:paraId="22558BC5" w14:textId="77777777" w:rsidR="004344CD" w:rsidRPr="005D1BAC" w:rsidRDefault="004344CD" w:rsidP="00554FE9">
            <w:pPr>
              <w:pStyle w:val="TableContent"/>
              <w:rPr>
                <w:lang w:val="id-ID"/>
              </w:rPr>
            </w:pPr>
            <w:r w:rsidRPr="005D1BAC">
              <w:rPr>
                <w:lang w:val="id-ID"/>
              </w:rPr>
              <w:t>Proses</w:t>
            </w:r>
          </w:p>
        </w:tc>
        <w:tc>
          <w:tcPr>
            <w:tcW w:w="6520" w:type="dxa"/>
            <w:gridSpan w:val="2"/>
            <w:tcBorders>
              <w:top w:val="single" w:sz="4" w:space="0" w:color="auto"/>
            </w:tcBorders>
          </w:tcPr>
          <w:p w14:paraId="46DFCA79" w14:textId="77777777" w:rsidR="004344CD" w:rsidRPr="005D1BAC" w:rsidRDefault="004344CD" w:rsidP="00021A26">
            <w:pPr>
              <w:pStyle w:val="TableContent"/>
              <w:numPr>
                <w:ilvl w:val="0"/>
                <w:numId w:val="25"/>
              </w:numPr>
              <w:rPr>
                <w:lang w:val="id-ID"/>
              </w:rPr>
            </w:pPr>
            <w:r w:rsidRPr="005D1BAC">
              <w:rPr>
                <w:lang w:val="id-ID"/>
              </w:rPr>
              <w:t xml:space="preserve">Menghapus ID partisipan </w:t>
            </w:r>
            <w:r w:rsidRPr="005D1BAC">
              <w:rPr>
                <w:i/>
                <w:iCs/>
                <w:lang w:val="id-ID"/>
              </w:rPr>
              <w:t>remote</w:t>
            </w:r>
            <w:r w:rsidRPr="005D1BAC">
              <w:rPr>
                <w:lang w:val="id-ID"/>
              </w:rPr>
              <w:t xml:space="preserve"> dari </w:t>
            </w:r>
            <w:r w:rsidRPr="005D1BAC">
              <w:rPr>
                <w:i/>
                <w:iCs/>
                <w:lang w:val="id-ID"/>
              </w:rPr>
              <w:t>list</w:t>
            </w:r>
            <w:r w:rsidRPr="005D1BAC">
              <w:rPr>
                <w:lang w:val="id-ID"/>
              </w:rPr>
              <w:t xml:space="preserve"> wantToReceiveFromEndPoints.</w:t>
            </w:r>
          </w:p>
        </w:tc>
      </w:tr>
    </w:tbl>
    <w:p w14:paraId="253AED9E" w14:textId="5433CC0A" w:rsidR="004344CD" w:rsidRPr="005D1BAC" w:rsidRDefault="004344CD" w:rsidP="009D63C8">
      <w:pPr>
        <w:pStyle w:val="CaptionTabel"/>
        <w:rPr>
          <w:lang w:val="id-ID"/>
        </w:rPr>
      </w:pPr>
      <w:bookmarkStart w:id="197" w:name="_Toc60222188"/>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4</w:t>
      </w:r>
      <w:r w:rsidR="00607FE6" w:rsidRPr="005D1BAC">
        <w:rPr>
          <w:lang w:val="id-ID"/>
        </w:rPr>
        <w:fldChar w:fldCharType="end"/>
      </w:r>
      <w:r w:rsidRPr="005D1BAC">
        <w:rPr>
          <w:lang w:val="id-ID"/>
        </w:rPr>
        <w:t>.</w:t>
      </w:r>
      <w:r w:rsidRPr="005D1BAC">
        <w:rPr>
          <w:szCs w:val="24"/>
          <w:lang w:val="id-ID"/>
        </w:rPr>
        <w:t xml:space="preserve"> </w:t>
      </w:r>
      <w:r w:rsidRPr="005D1BAC">
        <w:rPr>
          <w:lang w:val="id-ID"/>
        </w:rPr>
        <w:t xml:space="preserve">Rancangan </w:t>
      </w:r>
      <w:r w:rsidRPr="005D1BAC">
        <w:rPr>
          <w:rFonts w:cs="Times New Roman"/>
          <w:i/>
          <w:szCs w:val="24"/>
          <w:lang w:val="id-ID"/>
        </w:rPr>
        <w:t xml:space="preserve">Method </w:t>
      </w:r>
      <w:r w:rsidRPr="005D1BAC">
        <w:rPr>
          <w:rStyle w:val="SourceCodeChar"/>
          <w:rFonts w:eastAsia="SimSun"/>
          <w:lang w:val="id-ID"/>
        </w:rPr>
        <w:t>clearWantsToRecieveFromEndPoints()</w:t>
      </w:r>
      <w:bookmarkEnd w:id="197"/>
    </w:p>
    <w:tbl>
      <w:tblPr>
        <w:tblStyle w:val="TableGrid"/>
        <w:tblW w:w="7937" w:type="dxa"/>
        <w:tblLook w:val="04A0" w:firstRow="1" w:lastRow="0" w:firstColumn="1" w:lastColumn="0" w:noHBand="0" w:noVBand="1"/>
      </w:tblPr>
      <w:tblGrid>
        <w:gridCol w:w="1417"/>
        <w:gridCol w:w="2438"/>
        <w:gridCol w:w="4082"/>
      </w:tblGrid>
      <w:tr w:rsidR="004344CD" w:rsidRPr="005D1BAC" w14:paraId="3A5FB62C" w14:textId="77777777" w:rsidTr="00A46772">
        <w:tc>
          <w:tcPr>
            <w:tcW w:w="1417" w:type="dxa"/>
          </w:tcPr>
          <w:p w14:paraId="60BA7DB2" w14:textId="77777777" w:rsidR="004344CD" w:rsidRPr="005D1BAC" w:rsidRDefault="004344CD" w:rsidP="00554FE9">
            <w:pPr>
              <w:pStyle w:val="TableContent"/>
              <w:rPr>
                <w:lang w:val="id-ID"/>
              </w:rPr>
            </w:pPr>
            <w:r w:rsidRPr="005D1BAC">
              <w:rPr>
                <w:lang w:val="id-ID"/>
              </w:rPr>
              <w:t xml:space="preserve">Nama </w:t>
            </w:r>
          </w:p>
        </w:tc>
        <w:tc>
          <w:tcPr>
            <w:tcW w:w="6520" w:type="dxa"/>
            <w:gridSpan w:val="2"/>
          </w:tcPr>
          <w:p w14:paraId="6D74F173" w14:textId="77777777" w:rsidR="004344CD" w:rsidRPr="005D1BAC" w:rsidRDefault="004344CD" w:rsidP="00554FE9">
            <w:pPr>
              <w:pStyle w:val="TableContent"/>
              <w:rPr>
                <w:szCs w:val="24"/>
                <w:lang w:val="id-ID"/>
              </w:rPr>
            </w:pPr>
            <w:r w:rsidRPr="005D1BAC">
              <w:rPr>
                <w:lang w:val="id-ID"/>
              </w:rPr>
              <w:t>clearWantsToRecieveFromEndPoints</w:t>
            </w:r>
          </w:p>
        </w:tc>
      </w:tr>
      <w:tr w:rsidR="004344CD" w:rsidRPr="005D1BAC" w14:paraId="7E1E9D9B" w14:textId="77777777" w:rsidTr="00A46772">
        <w:tc>
          <w:tcPr>
            <w:tcW w:w="1417" w:type="dxa"/>
          </w:tcPr>
          <w:p w14:paraId="04DC9752" w14:textId="77777777" w:rsidR="004344CD" w:rsidRPr="005D1BAC" w:rsidRDefault="004344CD" w:rsidP="00554FE9">
            <w:pPr>
              <w:pStyle w:val="TableContent"/>
              <w:rPr>
                <w:lang w:val="id-ID"/>
              </w:rPr>
            </w:pPr>
            <w:r w:rsidRPr="005D1BAC">
              <w:rPr>
                <w:lang w:val="id-ID"/>
              </w:rPr>
              <w:t>Tujuan</w:t>
            </w:r>
          </w:p>
        </w:tc>
        <w:tc>
          <w:tcPr>
            <w:tcW w:w="6520" w:type="dxa"/>
            <w:gridSpan w:val="2"/>
            <w:tcBorders>
              <w:bottom w:val="single" w:sz="4" w:space="0" w:color="auto"/>
            </w:tcBorders>
          </w:tcPr>
          <w:p w14:paraId="1DA5D665" w14:textId="62FF0E6E" w:rsidR="004344CD" w:rsidRPr="005D1BAC" w:rsidRDefault="004344CD" w:rsidP="00554FE9">
            <w:pPr>
              <w:pStyle w:val="TableContent"/>
              <w:rPr>
                <w:lang w:val="id-ID"/>
              </w:rPr>
            </w:pPr>
            <w:r w:rsidRPr="005D1BAC">
              <w:rPr>
                <w:lang w:val="id-ID"/>
              </w:rPr>
              <w:t xml:space="preserve">Fungsi untuk </w:t>
            </w:r>
            <w:r w:rsidR="00F255FA" w:rsidRPr="005D1BAC">
              <w:rPr>
                <w:szCs w:val="24"/>
                <w:lang w:val="id-ID"/>
              </w:rPr>
              <w:t xml:space="preserve">mengosongkan </w:t>
            </w:r>
            <w:r w:rsidR="00F255FA" w:rsidRPr="005D1BAC">
              <w:rPr>
                <w:i/>
                <w:iCs/>
                <w:szCs w:val="24"/>
                <w:lang w:val="id-ID"/>
              </w:rPr>
              <w:t>list</w:t>
            </w:r>
            <w:r w:rsidR="00F255FA" w:rsidRPr="005D1BAC">
              <w:rPr>
                <w:szCs w:val="24"/>
                <w:lang w:val="id-ID"/>
              </w:rPr>
              <w:t xml:space="preserve"> wantToReceiveFromEndPoints dari semua ID partisipan </w:t>
            </w:r>
            <w:r w:rsidR="00F255FA" w:rsidRPr="005D1BAC">
              <w:rPr>
                <w:i/>
                <w:iCs/>
                <w:szCs w:val="24"/>
                <w:lang w:val="id-ID"/>
              </w:rPr>
              <w:t>remote</w:t>
            </w:r>
          </w:p>
        </w:tc>
      </w:tr>
      <w:tr w:rsidR="004344CD" w:rsidRPr="005D1BAC" w14:paraId="4AF5732B" w14:textId="77777777" w:rsidTr="00A46772">
        <w:tc>
          <w:tcPr>
            <w:tcW w:w="1417" w:type="dxa"/>
            <w:tcBorders>
              <w:right w:val="single" w:sz="4" w:space="0" w:color="auto"/>
            </w:tcBorders>
          </w:tcPr>
          <w:p w14:paraId="779136FF" w14:textId="77777777" w:rsidR="004344CD" w:rsidRPr="005D1BAC" w:rsidRDefault="004344CD" w:rsidP="00554FE9">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18F7BFDD" w14:textId="0A33AFEC" w:rsidR="004344CD" w:rsidRPr="005D1BAC" w:rsidRDefault="004344CD" w:rsidP="00021A26">
            <w:pPr>
              <w:pStyle w:val="TableContent"/>
              <w:numPr>
                <w:ilvl w:val="0"/>
                <w:numId w:val="23"/>
              </w:numPr>
              <w:rPr>
                <w:lang w:val="id-ID"/>
              </w:rPr>
            </w:pPr>
            <w:r w:rsidRPr="005D1BAC">
              <w:rPr>
                <w:lang w:val="id-ID"/>
              </w:rPr>
              <w:t>packetType</w:t>
            </w:r>
            <w:r w:rsidR="00554FE9" w:rsidRPr="005D1BAC">
              <w:rPr>
                <w:lang w:val="id-ID"/>
              </w:rPr>
              <w:tab/>
            </w:r>
            <w:r w:rsidR="00554FE9" w:rsidRPr="005D1BAC">
              <w:rPr>
                <w:lang w:val="id-ID"/>
              </w:rPr>
              <w:tab/>
            </w:r>
            <w:r w:rsidRPr="005D1BAC">
              <w:rPr>
                <w:lang w:val="id-ID"/>
              </w:rPr>
              <w:t>:</w:t>
            </w:r>
          </w:p>
        </w:tc>
        <w:tc>
          <w:tcPr>
            <w:tcW w:w="4082" w:type="dxa"/>
            <w:tcBorders>
              <w:top w:val="single" w:sz="4" w:space="0" w:color="auto"/>
              <w:left w:val="nil"/>
              <w:bottom w:val="single" w:sz="4" w:space="0" w:color="auto"/>
              <w:right w:val="single" w:sz="4" w:space="0" w:color="auto"/>
            </w:tcBorders>
          </w:tcPr>
          <w:p w14:paraId="73883210" w14:textId="77777777" w:rsidR="004344CD" w:rsidRPr="005D1BAC" w:rsidRDefault="004344CD" w:rsidP="00554FE9">
            <w:pPr>
              <w:pStyle w:val="TableContent"/>
              <w:rPr>
                <w:lang w:val="id-ID"/>
              </w:rPr>
            </w:pPr>
            <w:r w:rsidRPr="005D1BAC">
              <w:rPr>
                <w:lang w:val="id-ID"/>
              </w:rPr>
              <w:t>jenis paket yang akan ditolak</w:t>
            </w:r>
          </w:p>
        </w:tc>
      </w:tr>
      <w:tr w:rsidR="004344CD" w:rsidRPr="005D1BAC" w14:paraId="6F906164" w14:textId="77777777" w:rsidTr="00A46772">
        <w:trPr>
          <w:trHeight w:val="60"/>
        </w:trPr>
        <w:tc>
          <w:tcPr>
            <w:tcW w:w="1417" w:type="dxa"/>
          </w:tcPr>
          <w:p w14:paraId="45500D11" w14:textId="77777777" w:rsidR="004344CD" w:rsidRPr="005D1BAC" w:rsidRDefault="004344CD" w:rsidP="00554FE9">
            <w:pPr>
              <w:pStyle w:val="TableContent"/>
              <w:rPr>
                <w:lang w:val="id-ID"/>
              </w:rPr>
            </w:pPr>
            <w:r w:rsidRPr="005D1BAC">
              <w:rPr>
                <w:lang w:val="id-ID"/>
              </w:rPr>
              <w:t>Output</w:t>
            </w:r>
          </w:p>
        </w:tc>
        <w:tc>
          <w:tcPr>
            <w:tcW w:w="6520" w:type="dxa"/>
            <w:gridSpan w:val="2"/>
            <w:tcBorders>
              <w:top w:val="single" w:sz="4" w:space="0" w:color="auto"/>
              <w:bottom w:val="single" w:sz="4" w:space="0" w:color="auto"/>
            </w:tcBorders>
          </w:tcPr>
          <w:p w14:paraId="2B1213DA" w14:textId="77777777" w:rsidR="004344CD" w:rsidRPr="005D1BAC" w:rsidRDefault="004344CD" w:rsidP="00554FE9">
            <w:pPr>
              <w:pStyle w:val="TableContent"/>
              <w:rPr>
                <w:lang w:val="id-ID"/>
              </w:rPr>
            </w:pPr>
            <w:r w:rsidRPr="005D1BAC">
              <w:rPr>
                <w:lang w:val="id-ID"/>
              </w:rPr>
              <w:t xml:space="preserve">Semua ID partisipan remote terhapus dari </w:t>
            </w:r>
            <w:r w:rsidRPr="005D1BAC">
              <w:rPr>
                <w:i/>
                <w:iCs/>
                <w:lang w:val="id-ID"/>
              </w:rPr>
              <w:t>list</w:t>
            </w:r>
            <w:r w:rsidRPr="005D1BAC">
              <w:rPr>
                <w:lang w:val="id-ID"/>
              </w:rPr>
              <w:t xml:space="preserve"> wantToReceiveFromEndPoints</w:t>
            </w:r>
          </w:p>
        </w:tc>
      </w:tr>
      <w:tr w:rsidR="004344CD" w:rsidRPr="005D1BAC" w14:paraId="7B7CE2FB" w14:textId="77777777" w:rsidTr="00A46772">
        <w:trPr>
          <w:trHeight w:val="60"/>
        </w:trPr>
        <w:tc>
          <w:tcPr>
            <w:tcW w:w="1417" w:type="dxa"/>
          </w:tcPr>
          <w:p w14:paraId="10F5394F" w14:textId="77777777" w:rsidR="004344CD" w:rsidRPr="005D1BAC" w:rsidRDefault="004344CD" w:rsidP="00554FE9">
            <w:pPr>
              <w:pStyle w:val="TableContent"/>
              <w:rPr>
                <w:lang w:val="id-ID"/>
              </w:rPr>
            </w:pPr>
            <w:r w:rsidRPr="005D1BAC">
              <w:rPr>
                <w:lang w:val="id-ID"/>
              </w:rPr>
              <w:t>Proses</w:t>
            </w:r>
          </w:p>
        </w:tc>
        <w:tc>
          <w:tcPr>
            <w:tcW w:w="6520" w:type="dxa"/>
            <w:gridSpan w:val="2"/>
            <w:tcBorders>
              <w:top w:val="single" w:sz="4" w:space="0" w:color="auto"/>
            </w:tcBorders>
          </w:tcPr>
          <w:p w14:paraId="2AA44878" w14:textId="77777777" w:rsidR="004344CD" w:rsidRPr="005D1BAC" w:rsidRDefault="004344CD" w:rsidP="00021A26">
            <w:pPr>
              <w:pStyle w:val="TableContent"/>
              <w:numPr>
                <w:ilvl w:val="0"/>
                <w:numId w:val="26"/>
              </w:numPr>
              <w:rPr>
                <w:lang w:val="id-ID"/>
              </w:rPr>
            </w:pPr>
            <w:r w:rsidRPr="005D1BAC">
              <w:rPr>
                <w:lang w:val="id-ID"/>
              </w:rPr>
              <w:t xml:space="preserve">Menghapus semua ID partisipan </w:t>
            </w:r>
            <w:r w:rsidRPr="005D1BAC">
              <w:rPr>
                <w:i/>
                <w:iCs/>
                <w:lang w:val="id-ID"/>
              </w:rPr>
              <w:t>remote</w:t>
            </w:r>
            <w:r w:rsidRPr="005D1BAC">
              <w:rPr>
                <w:lang w:val="id-ID"/>
              </w:rPr>
              <w:t xml:space="preserve"> dari </w:t>
            </w:r>
            <w:r w:rsidRPr="005D1BAC">
              <w:rPr>
                <w:i/>
                <w:iCs/>
                <w:lang w:val="id-ID"/>
              </w:rPr>
              <w:t>list</w:t>
            </w:r>
            <w:r w:rsidRPr="005D1BAC">
              <w:rPr>
                <w:lang w:val="id-ID"/>
              </w:rPr>
              <w:t xml:space="preserve"> wantToReceiveFromEnd-Points.</w:t>
            </w:r>
          </w:p>
        </w:tc>
      </w:tr>
    </w:tbl>
    <w:p w14:paraId="11C363CE" w14:textId="77777777" w:rsidR="00464D97" w:rsidRPr="005D1BAC" w:rsidRDefault="00464D97" w:rsidP="00464D97">
      <w:pPr>
        <w:spacing w:before="480" w:after="0"/>
        <w:ind w:left="454"/>
        <w:rPr>
          <w:highlight w:val="lightGray"/>
        </w:rPr>
      </w:pPr>
    </w:p>
    <w:p w14:paraId="011893BD" w14:textId="77777777" w:rsidR="00464D97" w:rsidRPr="005D1BAC" w:rsidRDefault="00464D97">
      <w:pPr>
        <w:spacing w:after="160" w:line="259" w:lineRule="auto"/>
        <w:jc w:val="left"/>
        <w:rPr>
          <w:highlight w:val="lightGray"/>
        </w:rPr>
      </w:pPr>
      <w:r w:rsidRPr="005D1BAC">
        <w:rPr>
          <w:highlight w:val="lightGray"/>
        </w:rPr>
        <w:br w:type="page"/>
      </w:r>
    </w:p>
    <w:p w14:paraId="43CB78B2" w14:textId="33C31041" w:rsidR="004344CD" w:rsidRPr="005D1BAC" w:rsidRDefault="004344CD" w:rsidP="00021A26">
      <w:pPr>
        <w:pStyle w:val="ListParagraph"/>
        <w:numPr>
          <w:ilvl w:val="0"/>
          <w:numId w:val="26"/>
        </w:numPr>
        <w:spacing w:before="480" w:after="0"/>
      </w:pPr>
      <w:r w:rsidRPr="005D1BAC">
        <w:lastRenderedPageBreak/>
        <w:t xml:space="preserve">Modifikasi </w:t>
      </w:r>
      <w:r w:rsidR="00F64B8F" w:rsidRPr="005D1BAC">
        <w:t xml:space="preserve">pada </w:t>
      </w:r>
      <w:r w:rsidRPr="005D1BAC">
        <w:t>Alur Pengiriman Paket</w:t>
      </w:r>
    </w:p>
    <w:p w14:paraId="6FE22F10" w14:textId="78D43A39" w:rsidR="004344CD" w:rsidRPr="005D1BAC" w:rsidRDefault="00F64B8F" w:rsidP="00342706">
      <w:pPr>
        <w:ind w:left="851"/>
        <w:rPr>
          <w:rFonts w:cs="Times New Roman"/>
          <w:szCs w:val="24"/>
        </w:rPr>
      </w:pPr>
      <w:r w:rsidRPr="005D1BAC">
        <w:t>M</w:t>
      </w:r>
      <w:r w:rsidR="00816DAF" w:rsidRPr="005D1BAC">
        <w:t xml:space="preserve">odifikasi </w:t>
      </w:r>
      <w:r w:rsidR="005E4A77" w:rsidRPr="005D1BAC">
        <w:t xml:space="preserve">yang </w:t>
      </w:r>
      <w:r w:rsidRPr="005D1BAC">
        <w:t xml:space="preserve">dibuat </w:t>
      </w:r>
      <w:r w:rsidR="005E4A77" w:rsidRPr="005D1BAC">
        <w:t xml:space="preserve">pada </w:t>
      </w:r>
      <w:r w:rsidR="00816DAF" w:rsidRPr="005D1BAC">
        <w:t xml:space="preserve">alur pengiriman paket di JVB, tepatnya </w:t>
      </w:r>
      <w:r w:rsidR="00342706" w:rsidRPr="005D1BAC">
        <w:t xml:space="preserve">pada </w:t>
      </w:r>
      <w:r w:rsidR="004344CD" w:rsidRPr="005D1BAC">
        <w:rPr>
          <w:i/>
          <w:iCs/>
        </w:rPr>
        <w:t>method</w:t>
      </w:r>
      <w:r w:rsidR="004344CD" w:rsidRPr="005D1BAC">
        <w:t xml:space="preserve"> </w:t>
      </w:r>
      <w:r w:rsidR="004344CD" w:rsidRPr="005D1BAC">
        <w:rPr>
          <w:rStyle w:val="SourceCodeChar"/>
          <w:rFonts w:eastAsia="SimSun"/>
          <w:lang w:val="id-ID"/>
        </w:rPr>
        <w:t>sendOut()</w:t>
      </w:r>
      <w:r w:rsidR="00816DAF" w:rsidRPr="005D1BAC">
        <w:t>.</w:t>
      </w:r>
      <w:r w:rsidR="004344CD" w:rsidRPr="005D1BAC">
        <w:t xml:space="preserve"> </w:t>
      </w:r>
      <w:r w:rsidR="00816DAF" w:rsidRPr="005D1BAC">
        <w:t xml:space="preserve">Modifikasi yang </w:t>
      </w:r>
      <w:r w:rsidR="009D63C8" w:rsidRPr="005D1BAC">
        <w:t xml:space="preserve">dibuat </w:t>
      </w:r>
      <w:r w:rsidR="00342706" w:rsidRPr="005D1BAC">
        <w:t xml:space="preserve">yaitu </w:t>
      </w:r>
      <w:r w:rsidR="004344CD" w:rsidRPr="005D1BAC">
        <w:rPr>
          <w:rFonts w:cs="Times New Roman"/>
          <w:szCs w:val="24"/>
        </w:rPr>
        <w:t xml:space="preserve">pemanggilan </w:t>
      </w:r>
      <w:r w:rsidR="004344CD" w:rsidRPr="005D1BAC">
        <w:rPr>
          <w:rFonts w:cs="Times New Roman"/>
          <w:i/>
          <w:iCs/>
          <w:szCs w:val="24"/>
        </w:rPr>
        <w:t xml:space="preserve">method </w:t>
      </w:r>
      <w:r w:rsidR="004344CD" w:rsidRPr="005D1BAC">
        <w:rPr>
          <w:rStyle w:val="SourceCodeChar"/>
          <w:rFonts w:eastAsia="SimSun"/>
          <w:lang w:val="id-ID"/>
        </w:rPr>
        <w:t>wantsPacketFromEndpoint()</w:t>
      </w:r>
      <w:r w:rsidR="004344CD" w:rsidRPr="005D1BAC">
        <w:rPr>
          <w:rFonts w:cs="Times New Roman"/>
          <w:szCs w:val="24"/>
        </w:rPr>
        <w:t xml:space="preserve"> sebelum </w:t>
      </w:r>
      <w:r w:rsidR="009D63C8" w:rsidRPr="005D1BAC">
        <w:rPr>
          <w:rFonts w:cs="Times New Roman"/>
          <w:szCs w:val="24"/>
        </w:rPr>
        <w:t xml:space="preserve">pemanaggilan </w:t>
      </w:r>
      <w:r w:rsidR="004344CD" w:rsidRPr="005D1BAC">
        <w:rPr>
          <w:rFonts w:cs="Times New Roman"/>
          <w:i/>
          <w:iCs/>
          <w:szCs w:val="24"/>
        </w:rPr>
        <w:t>method</w:t>
      </w:r>
      <w:r w:rsidR="004344CD" w:rsidRPr="005D1BAC">
        <w:rPr>
          <w:rFonts w:cs="Times New Roman"/>
          <w:szCs w:val="24"/>
        </w:rPr>
        <w:t xml:space="preserve"> </w:t>
      </w:r>
      <w:r w:rsidR="004344CD" w:rsidRPr="005D1BAC">
        <w:rPr>
          <w:rStyle w:val="SourceCodeChar"/>
          <w:rFonts w:eastAsia="SimSun"/>
          <w:lang w:val="id-ID"/>
        </w:rPr>
        <w:t>wants()</w:t>
      </w:r>
      <w:r w:rsidR="00342706" w:rsidRPr="005D1BAC">
        <w:rPr>
          <w:rFonts w:cs="Times New Roman"/>
          <w:szCs w:val="24"/>
        </w:rPr>
        <w:t xml:space="preserve">. Hal ini bertujuan untuk </w:t>
      </w:r>
      <w:r w:rsidR="004344CD" w:rsidRPr="005D1BAC">
        <w:rPr>
          <w:rFonts w:cs="Times New Roman"/>
          <w:szCs w:val="24"/>
        </w:rPr>
        <w:t xml:space="preserve">beberapa </w:t>
      </w:r>
      <w:r w:rsidR="00342706" w:rsidRPr="005D1BAC">
        <w:rPr>
          <w:rFonts w:cs="Times New Roman"/>
          <w:szCs w:val="24"/>
        </w:rPr>
        <w:t>hal</w:t>
      </w:r>
      <w:r w:rsidR="004344CD" w:rsidRPr="005D1BAC">
        <w:rPr>
          <w:rFonts w:cs="Times New Roman"/>
          <w:szCs w:val="24"/>
        </w:rPr>
        <w:t>, antara lain:</w:t>
      </w:r>
    </w:p>
    <w:p w14:paraId="53345B6B" w14:textId="56657AE8" w:rsidR="004344CD" w:rsidRPr="005D1BAC" w:rsidRDefault="00342706" w:rsidP="00021A26">
      <w:pPr>
        <w:pStyle w:val="ListParagraph"/>
        <w:numPr>
          <w:ilvl w:val="1"/>
          <w:numId w:val="18"/>
        </w:numPr>
        <w:spacing w:after="0"/>
      </w:pPr>
      <w:r w:rsidRPr="005D1BAC">
        <w:t xml:space="preserve">mengubah </w:t>
      </w:r>
      <w:r w:rsidR="004344CD" w:rsidRPr="005D1BAC">
        <w:t>alur pengiriman paket sehingga kondisi awal konferensi video,</w:t>
      </w:r>
      <w:r w:rsidRPr="005D1BAC">
        <w:t xml:space="preserve"> </w:t>
      </w:r>
      <w:r w:rsidR="004344CD" w:rsidRPr="005D1BAC">
        <w:t xml:space="preserve">yaitu partisipan lokal tidak menerima paket audio dan paket video </w:t>
      </w:r>
      <w:r w:rsidRPr="005D1BAC">
        <w:t xml:space="preserve">apapun </w:t>
      </w:r>
      <w:r w:rsidR="004344CD" w:rsidRPr="005D1BAC">
        <w:t xml:space="preserve">dari partisipan </w:t>
      </w:r>
      <w:r w:rsidR="004344CD" w:rsidRPr="005D1BAC">
        <w:rPr>
          <w:i/>
          <w:iCs/>
        </w:rPr>
        <w:t>remote</w:t>
      </w:r>
      <w:r w:rsidRPr="005D1BAC">
        <w:t>,</w:t>
      </w:r>
    </w:p>
    <w:p w14:paraId="1AA3F336" w14:textId="580DC11C" w:rsidR="004344CD" w:rsidRPr="005D1BAC" w:rsidRDefault="004344CD" w:rsidP="00021A26">
      <w:pPr>
        <w:pStyle w:val="ListParagraph"/>
        <w:numPr>
          <w:ilvl w:val="1"/>
          <w:numId w:val="18"/>
        </w:numPr>
      </w:pPr>
      <w:r w:rsidRPr="005D1BAC">
        <w:t xml:space="preserve">mencegah pengiriman paket </w:t>
      </w:r>
      <w:r w:rsidR="00342706" w:rsidRPr="005D1BAC">
        <w:t xml:space="preserve">dari partisipan </w:t>
      </w:r>
      <w:r w:rsidR="00342706" w:rsidRPr="005D1BAC">
        <w:rPr>
          <w:i/>
          <w:iCs/>
        </w:rPr>
        <w:t xml:space="preserve">remote </w:t>
      </w:r>
      <w:r w:rsidRPr="005D1BAC">
        <w:t>sebelum parti</w:t>
      </w:r>
      <w:r w:rsidR="00342706" w:rsidRPr="005D1BAC">
        <w:t>-</w:t>
      </w:r>
      <w:r w:rsidRPr="005D1BAC">
        <w:t xml:space="preserve">sipan </w:t>
      </w:r>
      <w:r w:rsidR="00342706" w:rsidRPr="005D1BAC">
        <w:t xml:space="preserve">lokal </w:t>
      </w:r>
      <w:r w:rsidRPr="005D1BAC">
        <w:t xml:space="preserve">memilih untuk menerima/menolak paket dari </w:t>
      </w:r>
      <w:r w:rsidR="001773DF" w:rsidRPr="005D1BAC">
        <w:t xml:space="preserve">partisi-pan </w:t>
      </w:r>
      <w:r w:rsidR="001773DF" w:rsidRPr="005D1BAC">
        <w:rPr>
          <w:i/>
          <w:iCs/>
        </w:rPr>
        <w:t>remote</w:t>
      </w:r>
      <w:r w:rsidR="001773DF" w:rsidRPr="005D1BAC">
        <w:t xml:space="preserve"> tersebut</w:t>
      </w:r>
      <w:r w:rsidRPr="005D1BAC">
        <w:t>.</w:t>
      </w:r>
    </w:p>
    <w:p w14:paraId="1EB62234" w14:textId="21EC8267" w:rsidR="004344CD" w:rsidRPr="005D1BAC" w:rsidRDefault="00F711E7" w:rsidP="004344CD">
      <w:pPr>
        <w:spacing w:after="160"/>
        <w:ind w:left="851"/>
        <w:rPr>
          <w:rFonts w:cs="Times New Roman"/>
          <w:szCs w:val="24"/>
        </w:rPr>
      </w:pPr>
      <w:r w:rsidRPr="005D1BAC">
        <w:rPr>
          <w:rFonts w:cs="Times New Roman"/>
          <w:i/>
          <w:iCs/>
          <w:szCs w:val="24"/>
        </w:rPr>
        <w:t>Sequence diagram</w:t>
      </w:r>
      <w:r w:rsidRPr="005D1BAC">
        <w:rPr>
          <w:rFonts w:cs="Times New Roman"/>
          <w:szCs w:val="24"/>
        </w:rPr>
        <w:t xml:space="preserve"> (a</w:t>
      </w:r>
      <w:r w:rsidR="004344CD" w:rsidRPr="005D1BAC">
        <w:rPr>
          <w:rFonts w:cs="Times New Roman"/>
          <w:szCs w:val="24"/>
        </w:rPr>
        <w:t>lur</w:t>
      </w:r>
      <w:r w:rsidRPr="005D1BAC">
        <w:rPr>
          <w:rFonts w:cs="Times New Roman"/>
          <w:szCs w:val="24"/>
        </w:rPr>
        <w:t>)</w:t>
      </w:r>
      <w:r w:rsidR="004344CD" w:rsidRPr="005D1BAC">
        <w:rPr>
          <w:rFonts w:cs="Times New Roman"/>
          <w:szCs w:val="24"/>
        </w:rPr>
        <w:t xml:space="preserve"> pengiriman paket </w:t>
      </w:r>
      <w:r w:rsidRPr="005D1BAC">
        <w:rPr>
          <w:rFonts w:cs="Times New Roman"/>
          <w:szCs w:val="24"/>
        </w:rPr>
        <w:t>di</w:t>
      </w:r>
      <w:r w:rsidR="004344CD" w:rsidRPr="005D1BAC">
        <w:rPr>
          <w:rFonts w:cs="Times New Roman"/>
          <w:szCs w:val="24"/>
        </w:rPr>
        <w:t xml:space="preserve"> JVB setelah </w:t>
      </w:r>
      <w:r w:rsidRPr="005D1BAC">
        <w:rPr>
          <w:rFonts w:cs="Times New Roman"/>
          <w:szCs w:val="24"/>
        </w:rPr>
        <w:t>di</w:t>
      </w:r>
      <w:r w:rsidR="004344CD" w:rsidRPr="005D1BAC">
        <w:rPr>
          <w:rFonts w:cs="Times New Roman"/>
          <w:szCs w:val="24"/>
        </w:rPr>
        <w:t>modifikasi ditunjukkan pada Gambar V.1.</w:t>
      </w:r>
    </w:p>
    <w:p w14:paraId="2D9D5291" w14:textId="77777777" w:rsidR="00607FE6" w:rsidRPr="005D1BAC" w:rsidRDefault="004344CD" w:rsidP="0089415D">
      <w:pPr>
        <w:pStyle w:val="CaptionGambar"/>
      </w:pPr>
      <w:r w:rsidRPr="005D1BAC">
        <w:rPr>
          <w:noProof/>
        </w:rPr>
        <w:drawing>
          <wp:inline distT="0" distB="0" distL="0" distR="0" wp14:anchorId="11D894AE" wp14:editId="00FF9592">
            <wp:extent cx="4860000" cy="3974999"/>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24" cstate="print">
                      <a:extLst>
                        <a:ext uri="{28A0092B-C50C-407E-A947-70E740481C1C}">
                          <a14:useLocalDpi xmlns:a14="http://schemas.microsoft.com/office/drawing/2010/main" val="0"/>
                        </a:ext>
                      </a:extLst>
                    </a:blip>
                    <a:srcRect b="34188"/>
                    <a:stretch/>
                  </pic:blipFill>
                  <pic:spPr bwMode="auto">
                    <a:xfrm>
                      <a:off x="0" y="0"/>
                      <a:ext cx="4860000" cy="3974999"/>
                    </a:xfrm>
                    <a:prstGeom prst="rect">
                      <a:avLst/>
                    </a:prstGeom>
                    <a:ln>
                      <a:noFill/>
                    </a:ln>
                    <a:extLst>
                      <a:ext uri="{53640926-AAD7-44D8-BBD7-CCE9431645EC}">
                        <a14:shadowObscured xmlns:a14="http://schemas.microsoft.com/office/drawing/2010/main"/>
                      </a:ext>
                    </a:extLst>
                  </pic:spPr>
                </pic:pic>
              </a:graphicData>
            </a:graphic>
          </wp:inline>
        </w:drawing>
      </w:r>
    </w:p>
    <w:p w14:paraId="4C4AF896" w14:textId="397A1B9E" w:rsidR="004344CD" w:rsidRPr="005D1BAC" w:rsidRDefault="004344CD" w:rsidP="0089415D">
      <w:pPr>
        <w:pStyle w:val="CaptionGambar"/>
      </w:pPr>
      <w:bookmarkStart w:id="198" w:name="_Toc60222311"/>
      <w:r w:rsidRPr="005D1BAC">
        <w:t xml:space="preserve">Gambar </w:t>
      </w:r>
      <w:r w:rsidR="003A3B0E">
        <w:fldChar w:fldCharType="begin"/>
      </w:r>
      <w:r w:rsidR="003A3B0E">
        <w:instrText xml:space="preserve"> STYLEREF 1 \s </w:instrText>
      </w:r>
      <w:r w:rsidR="003A3B0E">
        <w:fldChar w:fldCharType="separate"/>
      </w:r>
      <w:r w:rsidR="00516D6D">
        <w:rPr>
          <w:noProof/>
        </w:rPr>
        <w:t>V</w:t>
      </w:r>
      <w:r w:rsidR="003A3B0E">
        <w:rPr>
          <w:noProof/>
        </w:rPr>
        <w:fldChar w:fldCharType="end"/>
      </w:r>
      <w:r w:rsidRPr="005D1BAC">
        <w:t>.</w:t>
      </w:r>
      <w:r w:rsidR="003A3B0E">
        <w:fldChar w:fldCharType="begin"/>
      </w:r>
      <w:r w:rsidR="003A3B0E">
        <w:instrText xml:space="preserve"> SEQ Gambar \* ARABIC \s 1 </w:instrText>
      </w:r>
      <w:r w:rsidR="003A3B0E">
        <w:fldChar w:fldCharType="separate"/>
      </w:r>
      <w:r w:rsidR="00516D6D">
        <w:rPr>
          <w:noProof/>
        </w:rPr>
        <w:t>1</w:t>
      </w:r>
      <w:r w:rsidR="003A3B0E">
        <w:rPr>
          <w:noProof/>
        </w:rPr>
        <w:fldChar w:fldCharType="end"/>
      </w:r>
      <w:r w:rsidRPr="005D1BAC">
        <w:t>. Alur Pengiriman Paket di JVB Setelah Dimodifikasi</w:t>
      </w:r>
      <w:bookmarkEnd w:id="198"/>
    </w:p>
    <w:p w14:paraId="732F6835" w14:textId="77777777" w:rsidR="004344CD" w:rsidRPr="005D1BAC" w:rsidRDefault="004344CD" w:rsidP="004344CD">
      <w:pPr>
        <w:pStyle w:val="Heading3"/>
      </w:pPr>
      <w:bookmarkStart w:id="199" w:name="_Toc60131906"/>
      <w:bookmarkStart w:id="200" w:name="_Toc64571793"/>
      <w:r w:rsidRPr="005D1BAC">
        <w:lastRenderedPageBreak/>
        <w:t>Fungsi RESTful API</w:t>
      </w:r>
      <w:bookmarkEnd w:id="199"/>
      <w:bookmarkEnd w:id="200"/>
    </w:p>
    <w:p w14:paraId="7CBDB1A9" w14:textId="6FA4B729" w:rsidR="004344CD" w:rsidRPr="005D1BAC" w:rsidRDefault="009118D2" w:rsidP="004344CD">
      <w:r w:rsidRPr="005D1BAC">
        <w:t>Setelah</w:t>
      </w:r>
      <w:r w:rsidR="009D63C8" w:rsidRPr="005D1BAC">
        <w:t xml:space="preserve"> dibuat modifikasi pada alur pengiriman paket, selanjutnya dibuat sejumlah fungsi RESTful API </w:t>
      </w:r>
      <w:r w:rsidR="004344CD" w:rsidRPr="005D1BAC">
        <w:t xml:space="preserve">untuk proses </w:t>
      </w:r>
      <w:r w:rsidR="004344CD" w:rsidRPr="005D1BAC">
        <w:rPr>
          <w:i/>
          <w:iCs/>
        </w:rPr>
        <w:t>pagination</w:t>
      </w:r>
      <w:r w:rsidR="004344CD" w:rsidRPr="005D1BAC">
        <w:t xml:space="preserve"> di JVB.</w:t>
      </w:r>
      <w:r w:rsidR="009D63C8" w:rsidRPr="005D1BAC">
        <w:t xml:space="preserve"> F</w:t>
      </w:r>
      <w:r w:rsidR="004344CD" w:rsidRPr="005D1BAC">
        <w:t>ungsi RESTful API yang dirancang, antara lain:</w:t>
      </w:r>
    </w:p>
    <w:p w14:paraId="14559CB4" w14:textId="58600DAE" w:rsidR="004344CD" w:rsidRPr="005D1BAC" w:rsidRDefault="004344CD" w:rsidP="00021A26">
      <w:pPr>
        <w:pStyle w:val="ListParagraph"/>
        <w:numPr>
          <w:ilvl w:val="0"/>
          <w:numId w:val="19"/>
        </w:numPr>
        <w:spacing w:after="0"/>
        <w:rPr>
          <w:rFonts w:cs="Times New Roman"/>
          <w:szCs w:val="24"/>
        </w:rPr>
      </w:pPr>
      <w:r w:rsidRPr="005D1BAC">
        <w:rPr>
          <w:rStyle w:val="SourceCodeChar"/>
          <w:rFonts w:eastAsia="SimSun"/>
          <w:lang w:val="id-ID"/>
        </w:rPr>
        <w:t>removeWantedRemoteAudioStream()</w:t>
      </w:r>
      <w:r w:rsidRPr="005D1BAC">
        <w:rPr>
          <w:rFonts w:cs="Times New Roman"/>
        </w:rPr>
        <w:t xml:space="preserve"> </w:t>
      </w:r>
      <w:r w:rsidR="0034414E" w:rsidRPr="005D1BAC">
        <w:rPr>
          <w:rFonts w:cs="Times New Roman"/>
        </w:rPr>
        <w:t>berfungsi</w:t>
      </w:r>
      <w:r w:rsidRPr="005D1BAC">
        <w:rPr>
          <w:rFonts w:cs="Times New Roman"/>
        </w:rPr>
        <w:t xml:space="preserve"> untuk </w:t>
      </w:r>
      <w:r w:rsidR="0034414E" w:rsidRPr="005D1BAC">
        <w:rPr>
          <w:rFonts w:cs="Times New Roman"/>
        </w:rPr>
        <w:t xml:space="preserve">menghentikan pengiriman </w:t>
      </w:r>
      <w:r w:rsidRPr="005D1BAC">
        <w:rPr>
          <w:rFonts w:cs="Times New Roman"/>
        </w:rPr>
        <w:t xml:space="preserve">paket audio dari partisipan remote. </w:t>
      </w:r>
      <w:r w:rsidR="003B42F3" w:rsidRPr="005D1BAC">
        <w:rPr>
          <w:rFonts w:cs="Times New Roman"/>
          <w:szCs w:val="24"/>
        </w:rPr>
        <w:t xml:space="preserve">Rancangan fungsi ini diuraikan </w:t>
      </w:r>
      <w:r w:rsidR="009B07C3" w:rsidRPr="005D1BAC">
        <w:rPr>
          <w:rFonts w:cs="Times New Roman"/>
          <w:szCs w:val="24"/>
        </w:rPr>
        <w:t xml:space="preserve">pada </w:t>
      </w:r>
      <w:r w:rsidRPr="005D1BAC">
        <w:rPr>
          <w:rFonts w:cs="Times New Roman"/>
          <w:szCs w:val="24"/>
        </w:rPr>
        <w:t>Tabel V.5.</w:t>
      </w:r>
    </w:p>
    <w:p w14:paraId="3369660E" w14:textId="42BF8BBA" w:rsidR="004344CD" w:rsidRPr="005D1BAC" w:rsidRDefault="004344CD" w:rsidP="00021A26">
      <w:pPr>
        <w:pStyle w:val="ListParagraph"/>
        <w:numPr>
          <w:ilvl w:val="0"/>
          <w:numId w:val="19"/>
        </w:numPr>
        <w:spacing w:after="0"/>
        <w:rPr>
          <w:rFonts w:cs="Times New Roman"/>
          <w:szCs w:val="24"/>
        </w:rPr>
      </w:pPr>
      <w:r w:rsidRPr="005D1BAC">
        <w:rPr>
          <w:rStyle w:val="SourceCodeChar"/>
          <w:rFonts w:eastAsia="SimSun"/>
          <w:lang w:val="id-ID"/>
        </w:rPr>
        <w:t>removeWantedRemoteVideoStream()</w:t>
      </w:r>
      <w:r w:rsidRPr="005D1BAC">
        <w:rPr>
          <w:rFonts w:cs="Times New Roman"/>
        </w:rPr>
        <w:t xml:space="preserve"> </w:t>
      </w:r>
      <w:r w:rsidR="009B07C3" w:rsidRPr="005D1BAC">
        <w:rPr>
          <w:rFonts w:cs="Times New Roman"/>
        </w:rPr>
        <w:t>berfungsi</w:t>
      </w:r>
      <w:r w:rsidRPr="005D1BAC">
        <w:rPr>
          <w:rFonts w:cs="Times New Roman"/>
        </w:rPr>
        <w:t xml:space="preserve"> untuk memberhentikan penerimaan paket video dari partisipan remote. </w:t>
      </w:r>
      <w:r w:rsidR="003B42F3" w:rsidRPr="005D1BAC">
        <w:rPr>
          <w:rFonts w:cs="Times New Roman"/>
          <w:szCs w:val="24"/>
        </w:rPr>
        <w:t xml:space="preserve">Rancangan fungsi ini diuraikan </w:t>
      </w:r>
      <w:r w:rsidR="009B07C3" w:rsidRPr="005D1BAC">
        <w:rPr>
          <w:rFonts w:cs="Times New Roman"/>
          <w:szCs w:val="24"/>
        </w:rPr>
        <w:t xml:space="preserve">pada </w:t>
      </w:r>
      <w:r w:rsidRPr="005D1BAC">
        <w:rPr>
          <w:rFonts w:cs="Times New Roman"/>
          <w:szCs w:val="24"/>
        </w:rPr>
        <w:t>Tabel V.6.</w:t>
      </w:r>
    </w:p>
    <w:p w14:paraId="6D7CF78E" w14:textId="0AA32E5B" w:rsidR="004344CD" w:rsidRPr="005D1BAC" w:rsidRDefault="004344CD" w:rsidP="00021A26">
      <w:pPr>
        <w:pStyle w:val="ListParagraph"/>
        <w:keepNext/>
        <w:numPr>
          <w:ilvl w:val="0"/>
          <w:numId w:val="19"/>
        </w:numPr>
        <w:spacing w:after="0"/>
      </w:pPr>
      <w:r w:rsidRPr="005D1BAC">
        <w:rPr>
          <w:rStyle w:val="SourceCodeChar"/>
          <w:rFonts w:eastAsia="SimSun"/>
          <w:lang w:val="id-ID"/>
        </w:rPr>
        <w:t>unmuteAllRemoteAudioStream()</w:t>
      </w:r>
      <w:r w:rsidRPr="005D1BAC">
        <w:rPr>
          <w:rFonts w:cs="Times New Roman"/>
        </w:rPr>
        <w:t xml:space="preserve"> </w:t>
      </w:r>
      <w:r w:rsidR="009B07C3" w:rsidRPr="005D1BAC">
        <w:rPr>
          <w:rFonts w:cs="Times New Roman"/>
        </w:rPr>
        <w:t xml:space="preserve">befungsi </w:t>
      </w:r>
      <w:r w:rsidRPr="005D1BAC">
        <w:rPr>
          <w:rFonts w:cs="Times New Roman"/>
        </w:rPr>
        <w:t xml:space="preserve">untuk </w:t>
      </w:r>
      <w:r w:rsidRPr="005D1BAC">
        <w:rPr>
          <w:rFonts w:cs="Times New Roman"/>
          <w:i/>
          <w:iCs/>
        </w:rPr>
        <w:t>unmute</w:t>
      </w:r>
      <w:r w:rsidRPr="005D1BAC">
        <w:rPr>
          <w:rFonts w:cs="Times New Roman"/>
        </w:rPr>
        <w:t xml:space="preserve"> semua partisipan </w:t>
      </w:r>
      <w:r w:rsidRPr="005D1BAC">
        <w:rPr>
          <w:rFonts w:cs="Times New Roman"/>
          <w:i/>
          <w:iCs/>
        </w:rPr>
        <w:t>remote</w:t>
      </w:r>
      <w:r w:rsidRPr="005D1BAC">
        <w:rPr>
          <w:rFonts w:cs="Times New Roman"/>
        </w:rPr>
        <w:t xml:space="preserve">. Fungsi ini dibuat setelah pelaksanaan PKL selesai. Adapun, fungsi dibuat </w:t>
      </w:r>
      <w:r w:rsidR="009B07C3" w:rsidRPr="005D1BAC">
        <w:rPr>
          <w:rFonts w:cs="Times New Roman"/>
        </w:rPr>
        <w:t xml:space="preserve">atas permintaan </w:t>
      </w:r>
      <w:r w:rsidRPr="005D1BAC">
        <w:rPr>
          <w:rFonts w:cs="Times New Roman"/>
        </w:rPr>
        <w:t xml:space="preserve">klien untuk mengkaktifkan semua audio partisipan tanpa melalui fungsi </w:t>
      </w:r>
      <w:r w:rsidRPr="005D1BAC">
        <w:rPr>
          <w:rFonts w:cs="Times New Roman"/>
          <w:i/>
          <w:iCs/>
        </w:rPr>
        <w:t>paging</w:t>
      </w:r>
      <w:r w:rsidRPr="005D1BAC">
        <w:rPr>
          <w:rFonts w:cs="Times New Roman"/>
        </w:rPr>
        <w:t xml:space="preserve">. </w:t>
      </w:r>
      <w:r w:rsidR="003B42F3" w:rsidRPr="005D1BAC">
        <w:rPr>
          <w:rFonts w:cs="Times New Roman"/>
          <w:szCs w:val="24"/>
        </w:rPr>
        <w:t xml:space="preserve">Rancangan fungsi ini diuraikan </w:t>
      </w:r>
      <w:r w:rsidR="009B07C3" w:rsidRPr="005D1BAC">
        <w:rPr>
          <w:rFonts w:cs="Times New Roman"/>
          <w:szCs w:val="24"/>
        </w:rPr>
        <w:t xml:space="preserve">pada </w:t>
      </w:r>
      <w:r w:rsidRPr="005D1BAC">
        <w:rPr>
          <w:rFonts w:cs="Times New Roman"/>
          <w:szCs w:val="24"/>
        </w:rPr>
        <w:t>Tabel V.7.</w:t>
      </w:r>
    </w:p>
    <w:p w14:paraId="6E3205EF" w14:textId="23F46DB0" w:rsidR="004344CD" w:rsidRPr="005D1BAC" w:rsidRDefault="004344CD" w:rsidP="009B07C3">
      <w:pPr>
        <w:pStyle w:val="CaptionTabel"/>
        <w:rPr>
          <w:rStyle w:val="SourceCodeChar"/>
          <w:rFonts w:eastAsia="SimSun"/>
          <w:lang w:val="id-ID"/>
        </w:rPr>
      </w:pPr>
      <w:bookmarkStart w:id="201" w:name="_Toc60222189"/>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5</w:t>
      </w:r>
      <w:r w:rsidR="00607FE6" w:rsidRPr="005D1BAC">
        <w:rPr>
          <w:lang w:val="id-ID"/>
        </w:rPr>
        <w:fldChar w:fldCharType="end"/>
      </w:r>
      <w:r w:rsidRPr="005D1BAC">
        <w:rPr>
          <w:lang w:val="id-ID"/>
        </w:rPr>
        <w:t xml:space="preserve">. Rancangan Fungsi </w:t>
      </w:r>
      <w:bookmarkStart w:id="202" w:name="_Hlk60069156"/>
      <w:r w:rsidRPr="005D1BAC">
        <w:rPr>
          <w:rStyle w:val="SourceCodeChar"/>
          <w:rFonts w:eastAsia="SimSun"/>
          <w:lang w:val="id-ID"/>
        </w:rPr>
        <w:t>removeWantedRemoteAudioStream()</w:t>
      </w:r>
      <w:bookmarkEnd w:id="201"/>
      <w:bookmarkEnd w:id="202"/>
    </w:p>
    <w:tbl>
      <w:tblPr>
        <w:tblStyle w:val="TableGrid"/>
        <w:tblW w:w="7937" w:type="dxa"/>
        <w:tblLook w:val="04A0" w:firstRow="1" w:lastRow="0" w:firstColumn="1" w:lastColumn="0" w:noHBand="0" w:noVBand="1"/>
      </w:tblPr>
      <w:tblGrid>
        <w:gridCol w:w="1417"/>
        <w:gridCol w:w="2438"/>
        <w:gridCol w:w="4082"/>
      </w:tblGrid>
      <w:tr w:rsidR="004344CD" w:rsidRPr="005D1BAC" w14:paraId="4CA18BD3" w14:textId="77777777" w:rsidTr="00A46772">
        <w:tc>
          <w:tcPr>
            <w:tcW w:w="1417" w:type="dxa"/>
          </w:tcPr>
          <w:p w14:paraId="101A8BB3" w14:textId="77777777" w:rsidR="004344CD" w:rsidRPr="005D1BAC" w:rsidRDefault="004344CD" w:rsidP="009B07C3">
            <w:pPr>
              <w:pStyle w:val="TableContent"/>
              <w:rPr>
                <w:lang w:val="id-ID"/>
              </w:rPr>
            </w:pPr>
            <w:r w:rsidRPr="005D1BAC">
              <w:rPr>
                <w:lang w:val="id-ID"/>
              </w:rPr>
              <w:t xml:space="preserve">Nama </w:t>
            </w:r>
          </w:p>
        </w:tc>
        <w:tc>
          <w:tcPr>
            <w:tcW w:w="6520" w:type="dxa"/>
            <w:gridSpan w:val="2"/>
          </w:tcPr>
          <w:p w14:paraId="656E1ED4" w14:textId="77777777" w:rsidR="004344CD" w:rsidRPr="005D1BAC" w:rsidRDefault="004344CD" w:rsidP="009B07C3">
            <w:pPr>
              <w:pStyle w:val="TableContent"/>
              <w:rPr>
                <w:lang w:val="id-ID"/>
              </w:rPr>
            </w:pPr>
            <w:r w:rsidRPr="005D1BAC">
              <w:rPr>
                <w:lang w:val="id-ID"/>
              </w:rPr>
              <w:t>removeWantedRemoteAudioStream</w:t>
            </w:r>
          </w:p>
        </w:tc>
      </w:tr>
      <w:tr w:rsidR="004344CD" w:rsidRPr="005D1BAC" w14:paraId="7C5A0EE2" w14:textId="77777777" w:rsidTr="006F4D3E">
        <w:trPr>
          <w:trHeight w:val="64"/>
        </w:trPr>
        <w:tc>
          <w:tcPr>
            <w:tcW w:w="1417" w:type="dxa"/>
          </w:tcPr>
          <w:p w14:paraId="6C7DEB33" w14:textId="77777777" w:rsidR="004344CD" w:rsidRPr="005D1BAC" w:rsidRDefault="004344CD" w:rsidP="009B07C3">
            <w:pPr>
              <w:pStyle w:val="TableContent"/>
              <w:rPr>
                <w:lang w:val="id-ID"/>
              </w:rPr>
            </w:pPr>
            <w:r w:rsidRPr="005D1BAC">
              <w:rPr>
                <w:lang w:val="id-ID"/>
              </w:rPr>
              <w:t>Tujuan</w:t>
            </w:r>
          </w:p>
        </w:tc>
        <w:tc>
          <w:tcPr>
            <w:tcW w:w="6520" w:type="dxa"/>
            <w:gridSpan w:val="2"/>
            <w:tcBorders>
              <w:bottom w:val="single" w:sz="4" w:space="0" w:color="auto"/>
            </w:tcBorders>
          </w:tcPr>
          <w:p w14:paraId="35B503A8" w14:textId="6DD978AF" w:rsidR="004344CD" w:rsidRPr="005D1BAC" w:rsidRDefault="004344CD" w:rsidP="009B07C3">
            <w:pPr>
              <w:pStyle w:val="TableContent"/>
              <w:rPr>
                <w:lang w:val="id-ID"/>
              </w:rPr>
            </w:pPr>
            <w:r w:rsidRPr="005D1BAC">
              <w:rPr>
                <w:lang w:val="id-ID"/>
              </w:rPr>
              <w:t xml:space="preserve">Fungsi </w:t>
            </w:r>
            <w:r w:rsidR="009B07C3" w:rsidRPr="005D1BAC">
              <w:rPr>
                <w:lang w:val="id-ID"/>
              </w:rPr>
              <w:t xml:space="preserve">untuk menghentikan pengiriman paket audio dari partisipan </w:t>
            </w:r>
            <w:r w:rsidR="009B07C3" w:rsidRPr="005D1BAC">
              <w:rPr>
                <w:i/>
                <w:iCs/>
                <w:lang w:val="id-ID"/>
              </w:rPr>
              <w:t>remote</w:t>
            </w:r>
            <w:r w:rsidR="009B07C3" w:rsidRPr="005D1BAC">
              <w:rPr>
                <w:lang w:val="id-ID"/>
              </w:rPr>
              <w:t>.</w:t>
            </w:r>
          </w:p>
        </w:tc>
      </w:tr>
      <w:tr w:rsidR="004344CD" w:rsidRPr="005D1BAC" w14:paraId="035886A8" w14:textId="77777777" w:rsidTr="00A46772">
        <w:tc>
          <w:tcPr>
            <w:tcW w:w="1417" w:type="dxa"/>
            <w:tcBorders>
              <w:right w:val="single" w:sz="4" w:space="0" w:color="auto"/>
            </w:tcBorders>
          </w:tcPr>
          <w:p w14:paraId="25F9DF8D" w14:textId="77777777" w:rsidR="004344CD" w:rsidRPr="005D1BAC" w:rsidRDefault="004344CD" w:rsidP="009B07C3">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33B6C7E9" w14:textId="77777777" w:rsidR="009B07C3" w:rsidRPr="005D1BAC" w:rsidRDefault="004344CD" w:rsidP="00021A26">
            <w:pPr>
              <w:pStyle w:val="TableContent"/>
              <w:numPr>
                <w:ilvl w:val="0"/>
                <w:numId w:val="23"/>
              </w:numPr>
              <w:rPr>
                <w:lang w:val="id-ID"/>
              </w:rPr>
            </w:pPr>
            <w:r w:rsidRPr="005D1BAC">
              <w:rPr>
                <w:lang w:val="id-ID"/>
              </w:rPr>
              <w:t>localEndPointID</w:t>
            </w:r>
            <w:r w:rsidRPr="005D1BAC">
              <w:rPr>
                <w:lang w:val="id-ID"/>
              </w:rPr>
              <w:tab/>
              <w:t>:</w:t>
            </w:r>
          </w:p>
          <w:p w14:paraId="2A7A2025" w14:textId="167C257C" w:rsidR="004344CD" w:rsidRPr="005D1BAC" w:rsidRDefault="004344CD" w:rsidP="00021A26">
            <w:pPr>
              <w:pStyle w:val="TableContent"/>
              <w:numPr>
                <w:ilvl w:val="0"/>
                <w:numId w:val="23"/>
              </w:numPr>
              <w:rPr>
                <w:lang w:val="id-ID"/>
              </w:rPr>
            </w:pPr>
            <w:r w:rsidRPr="005D1BAC">
              <w:rPr>
                <w:lang w:val="id-ID"/>
              </w:rPr>
              <w:t>remoteEndPointID</w:t>
            </w:r>
            <w:r w:rsidRPr="005D1BAC">
              <w:rPr>
                <w:lang w:val="id-ID"/>
              </w:rPr>
              <w:tab/>
              <w:t>:</w:t>
            </w:r>
          </w:p>
        </w:tc>
        <w:tc>
          <w:tcPr>
            <w:tcW w:w="4082" w:type="dxa"/>
            <w:tcBorders>
              <w:top w:val="single" w:sz="4" w:space="0" w:color="auto"/>
              <w:left w:val="nil"/>
              <w:bottom w:val="single" w:sz="4" w:space="0" w:color="auto"/>
              <w:right w:val="single" w:sz="4" w:space="0" w:color="auto"/>
            </w:tcBorders>
          </w:tcPr>
          <w:p w14:paraId="2A2FFCE4" w14:textId="77777777" w:rsidR="004344CD" w:rsidRPr="005D1BAC" w:rsidRDefault="004344CD" w:rsidP="009B07C3">
            <w:pPr>
              <w:pStyle w:val="TableContent"/>
              <w:rPr>
                <w:lang w:val="id-ID"/>
              </w:rPr>
            </w:pPr>
            <w:r w:rsidRPr="005D1BAC">
              <w:rPr>
                <w:lang w:val="id-ID"/>
              </w:rPr>
              <w:t>ID partisipan lokal</w:t>
            </w:r>
          </w:p>
          <w:p w14:paraId="0E057B51" w14:textId="77777777" w:rsidR="004344CD" w:rsidRPr="005D1BAC" w:rsidRDefault="004344CD" w:rsidP="009B07C3">
            <w:pPr>
              <w:pStyle w:val="TableContent"/>
              <w:rPr>
                <w:lang w:val="id-ID"/>
              </w:rPr>
            </w:pPr>
            <w:r w:rsidRPr="005D1BAC">
              <w:rPr>
                <w:lang w:val="id-ID"/>
              </w:rPr>
              <w:t xml:space="preserve">ID partisipan </w:t>
            </w:r>
            <w:r w:rsidRPr="005D1BAC">
              <w:rPr>
                <w:i/>
                <w:iCs/>
                <w:lang w:val="id-ID"/>
              </w:rPr>
              <w:t>remote</w:t>
            </w:r>
            <w:r w:rsidRPr="005D1BAC">
              <w:rPr>
                <w:lang w:val="id-ID"/>
              </w:rPr>
              <w:t xml:space="preserve"> yang paketnya akan ditolak</w:t>
            </w:r>
          </w:p>
        </w:tc>
      </w:tr>
      <w:tr w:rsidR="004344CD" w:rsidRPr="005D1BAC" w14:paraId="61E47336" w14:textId="77777777" w:rsidTr="00A46772">
        <w:trPr>
          <w:trHeight w:val="60"/>
        </w:trPr>
        <w:tc>
          <w:tcPr>
            <w:tcW w:w="1417" w:type="dxa"/>
          </w:tcPr>
          <w:p w14:paraId="76327F4B" w14:textId="77777777" w:rsidR="004344CD" w:rsidRPr="005D1BAC" w:rsidRDefault="004344CD" w:rsidP="009B07C3">
            <w:pPr>
              <w:pStyle w:val="TableContent"/>
              <w:rPr>
                <w:lang w:val="id-ID"/>
              </w:rPr>
            </w:pPr>
            <w:r w:rsidRPr="005D1BAC">
              <w:rPr>
                <w:lang w:val="id-ID"/>
              </w:rPr>
              <w:t>Output</w:t>
            </w:r>
          </w:p>
        </w:tc>
        <w:tc>
          <w:tcPr>
            <w:tcW w:w="6520" w:type="dxa"/>
            <w:gridSpan w:val="2"/>
            <w:tcBorders>
              <w:top w:val="single" w:sz="4" w:space="0" w:color="auto"/>
              <w:bottom w:val="single" w:sz="4" w:space="0" w:color="auto"/>
            </w:tcBorders>
          </w:tcPr>
          <w:p w14:paraId="0A4A5D28" w14:textId="77777777" w:rsidR="004344CD" w:rsidRPr="005D1BAC" w:rsidRDefault="004344CD" w:rsidP="009B07C3">
            <w:pPr>
              <w:pStyle w:val="TableContent"/>
              <w:rPr>
                <w:lang w:val="id-ID"/>
              </w:rPr>
            </w:pPr>
            <w:r w:rsidRPr="005D1BAC">
              <w:rPr>
                <w:lang w:val="id-ID"/>
              </w:rPr>
              <w:t xml:space="preserve">ID partisipan </w:t>
            </w:r>
            <w:r w:rsidRPr="005D1BAC">
              <w:rPr>
                <w:i/>
                <w:iCs/>
                <w:lang w:val="id-ID"/>
              </w:rPr>
              <w:t>remote</w:t>
            </w:r>
            <w:r w:rsidRPr="005D1BAC">
              <w:rPr>
                <w:lang w:val="id-ID"/>
              </w:rPr>
              <w:t xml:space="preserve"> dihapus dari daftar ID partisipan </w:t>
            </w:r>
            <w:r w:rsidRPr="005D1BAC">
              <w:rPr>
                <w:i/>
                <w:iCs/>
                <w:lang w:val="id-ID"/>
              </w:rPr>
              <w:t>remote</w:t>
            </w:r>
            <w:r w:rsidRPr="005D1BAC">
              <w:rPr>
                <w:lang w:val="id-ID"/>
              </w:rPr>
              <w:t xml:space="preserve"> yang paketnya akan diterima.</w:t>
            </w:r>
          </w:p>
        </w:tc>
      </w:tr>
      <w:tr w:rsidR="004344CD" w:rsidRPr="005D1BAC" w14:paraId="5EB09B60" w14:textId="77777777" w:rsidTr="00A46772">
        <w:trPr>
          <w:trHeight w:val="60"/>
        </w:trPr>
        <w:tc>
          <w:tcPr>
            <w:tcW w:w="1417" w:type="dxa"/>
          </w:tcPr>
          <w:p w14:paraId="1424DADA" w14:textId="77777777" w:rsidR="004344CD" w:rsidRPr="005D1BAC" w:rsidRDefault="004344CD" w:rsidP="009B07C3">
            <w:pPr>
              <w:pStyle w:val="TableContent"/>
              <w:rPr>
                <w:lang w:val="id-ID"/>
              </w:rPr>
            </w:pPr>
            <w:r w:rsidRPr="005D1BAC">
              <w:rPr>
                <w:lang w:val="id-ID"/>
              </w:rPr>
              <w:t>Proses</w:t>
            </w:r>
          </w:p>
        </w:tc>
        <w:tc>
          <w:tcPr>
            <w:tcW w:w="6520" w:type="dxa"/>
            <w:gridSpan w:val="2"/>
            <w:tcBorders>
              <w:top w:val="single" w:sz="4" w:space="0" w:color="auto"/>
            </w:tcBorders>
          </w:tcPr>
          <w:p w14:paraId="64EC96D0" w14:textId="0ED9C98A" w:rsidR="004344CD" w:rsidRPr="005D1BAC" w:rsidRDefault="004344CD" w:rsidP="00021A26">
            <w:pPr>
              <w:pStyle w:val="TableContent"/>
              <w:numPr>
                <w:ilvl w:val="0"/>
                <w:numId w:val="28"/>
              </w:numPr>
              <w:rPr>
                <w:lang w:val="id-ID"/>
              </w:rPr>
            </w:pPr>
            <w:r w:rsidRPr="005D1BAC">
              <w:rPr>
                <w:lang w:val="id-ID"/>
              </w:rPr>
              <w:t xml:space="preserve">Mengambil data ID konferensi berdasarkan </w:t>
            </w:r>
            <w:r w:rsidR="009B07C3" w:rsidRPr="005D1BAC">
              <w:rPr>
                <w:i/>
                <w:iCs/>
                <w:lang w:val="id-ID"/>
              </w:rPr>
              <w:t>input</w:t>
            </w:r>
            <w:r w:rsidR="009B07C3" w:rsidRPr="005D1BAC">
              <w:rPr>
                <w:lang w:val="id-ID"/>
              </w:rPr>
              <w:t xml:space="preserve"> </w:t>
            </w:r>
            <w:r w:rsidRPr="005D1BAC">
              <w:rPr>
                <w:lang w:val="id-ID"/>
              </w:rPr>
              <w:t>ID partisipan lokal de</w:t>
            </w:r>
            <w:r w:rsidR="009B07C3" w:rsidRPr="005D1BAC">
              <w:rPr>
                <w:lang w:val="id-ID"/>
              </w:rPr>
              <w:t>-</w:t>
            </w:r>
            <w:r w:rsidRPr="005D1BAC">
              <w:rPr>
                <w:lang w:val="id-ID"/>
              </w:rPr>
              <w:t xml:space="preserve">ngan menggunakan </w:t>
            </w:r>
            <w:r w:rsidRPr="005D1BAC">
              <w:rPr>
                <w:i/>
                <w:iCs/>
                <w:lang w:val="id-ID"/>
              </w:rPr>
              <w:t>method</w:t>
            </w:r>
            <w:r w:rsidRPr="005D1BAC">
              <w:rPr>
                <w:lang w:val="id-ID"/>
              </w:rPr>
              <w:t xml:space="preserve"> getConferenceId().</w:t>
            </w:r>
          </w:p>
          <w:p w14:paraId="63629D8D" w14:textId="30B1574B" w:rsidR="004344CD" w:rsidRPr="005D1BAC" w:rsidRDefault="004344CD" w:rsidP="00021A26">
            <w:pPr>
              <w:pStyle w:val="TableContent"/>
              <w:numPr>
                <w:ilvl w:val="0"/>
                <w:numId w:val="28"/>
              </w:numPr>
              <w:rPr>
                <w:lang w:val="id-ID"/>
              </w:rPr>
            </w:pPr>
            <w:r w:rsidRPr="005D1BAC">
              <w:rPr>
                <w:lang w:val="id-ID"/>
              </w:rPr>
              <w:t xml:space="preserve">Mengambil data partisipan lokal berdasarkan </w:t>
            </w:r>
            <w:r w:rsidR="009B07C3" w:rsidRPr="005D1BAC">
              <w:rPr>
                <w:i/>
                <w:iCs/>
                <w:lang w:val="id-ID"/>
              </w:rPr>
              <w:t>input</w:t>
            </w:r>
            <w:r w:rsidR="009B07C3" w:rsidRPr="005D1BAC">
              <w:rPr>
                <w:lang w:val="id-ID"/>
              </w:rPr>
              <w:t xml:space="preserve"> </w:t>
            </w:r>
            <w:r w:rsidRPr="005D1BAC">
              <w:rPr>
                <w:lang w:val="id-ID"/>
              </w:rPr>
              <w:t>ID partisipan lokal.</w:t>
            </w:r>
          </w:p>
          <w:p w14:paraId="59430AF4" w14:textId="2EC30E49" w:rsidR="004344CD" w:rsidRPr="005D1BAC" w:rsidRDefault="004344CD" w:rsidP="00021A26">
            <w:pPr>
              <w:pStyle w:val="TableContent"/>
              <w:numPr>
                <w:ilvl w:val="0"/>
                <w:numId w:val="28"/>
              </w:numPr>
              <w:rPr>
                <w:lang w:val="id-ID"/>
              </w:rPr>
            </w:pPr>
            <w:r w:rsidRPr="005D1BAC">
              <w:rPr>
                <w:lang w:val="id-ID"/>
              </w:rPr>
              <w:t xml:space="preserve">Mengambil data partisipan </w:t>
            </w:r>
            <w:r w:rsidRPr="005D1BAC">
              <w:rPr>
                <w:i/>
                <w:iCs/>
                <w:lang w:val="id-ID"/>
              </w:rPr>
              <w:t xml:space="preserve">remote </w:t>
            </w:r>
            <w:r w:rsidRPr="005D1BAC">
              <w:rPr>
                <w:lang w:val="id-ID"/>
              </w:rPr>
              <w:t xml:space="preserve">berdasarkan </w:t>
            </w:r>
            <w:r w:rsidR="009B07C3" w:rsidRPr="005D1BAC">
              <w:rPr>
                <w:i/>
                <w:iCs/>
                <w:lang w:val="id-ID"/>
              </w:rPr>
              <w:t>input</w:t>
            </w:r>
            <w:r w:rsidR="009B07C3" w:rsidRPr="005D1BAC">
              <w:rPr>
                <w:lang w:val="id-ID"/>
              </w:rPr>
              <w:t xml:space="preserve"> </w:t>
            </w:r>
            <w:r w:rsidRPr="005D1BAC">
              <w:rPr>
                <w:lang w:val="id-ID"/>
              </w:rPr>
              <w:t xml:space="preserve">ID partisipan </w:t>
            </w:r>
            <w:r w:rsidRPr="005D1BAC">
              <w:rPr>
                <w:i/>
                <w:iCs/>
                <w:lang w:val="id-ID"/>
              </w:rPr>
              <w:t>remote.</w:t>
            </w:r>
          </w:p>
          <w:p w14:paraId="7C081F95" w14:textId="54155FB7" w:rsidR="004344CD" w:rsidRPr="005D1BAC" w:rsidRDefault="004344CD" w:rsidP="00021A26">
            <w:pPr>
              <w:pStyle w:val="TableContent"/>
              <w:numPr>
                <w:ilvl w:val="0"/>
                <w:numId w:val="28"/>
              </w:numPr>
              <w:rPr>
                <w:lang w:val="id-ID"/>
              </w:rPr>
            </w:pPr>
            <w:r w:rsidRPr="005D1BAC">
              <w:rPr>
                <w:lang w:val="id-ID"/>
              </w:rPr>
              <w:t xml:space="preserve">Menghapus ID partisipan </w:t>
            </w:r>
            <w:r w:rsidRPr="005D1BAC">
              <w:rPr>
                <w:i/>
                <w:iCs/>
                <w:lang w:val="id-ID"/>
              </w:rPr>
              <w:t xml:space="preserve">remote </w:t>
            </w:r>
            <w:r w:rsidRPr="005D1BAC">
              <w:rPr>
                <w:lang w:val="id-ID"/>
              </w:rPr>
              <w:t xml:space="preserve">dari </w:t>
            </w:r>
            <w:r w:rsidRPr="005D1BAC">
              <w:rPr>
                <w:i/>
                <w:iCs/>
                <w:lang w:val="id-ID"/>
              </w:rPr>
              <w:t xml:space="preserve">list </w:t>
            </w:r>
            <w:r w:rsidRPr="005D1BAC">
              <w:rPr>
                <w:lang w:val="id-ID"/>
              </w:rPr>
              <w:t xml:space="preserve">wantToReceiveFromEndPoints dengan memanggil </w:t>
            </w:r>
            <w:r w:rsidRPr="005D1BAC">
              <w:rPr>
                <w:i/>
                <w:iCs/>
                <w:lang w:val="id-ID"/>
              </w:rPr>
              <w:t xml:space="preserve">method </w:t>
            </w:r>
            <w:r w:rsidRPr="005D1BAC">
              <w:rPr>
                <w:lang w:val="id-ID"/>
              </w:rPr>
              <w:t xml:space="preserve">removeEndpointFromAcceptedList dengan </w:t>
            </w:r>
            <w:r w:rsidRPr="005D1BAC">
              <w:rPr>
                <w:i/>
                <w:iCs/>
                <w:lang w:val="id-ID"/>
              </w:rPr>
              <w:t>packetType</w:t>
            </w:r>
            <w:r w:rsidRPr="005D1BAC">
              <w:rPr>
                <w:lang w:val="id-ID"/>
              </w:rPr>
              <w:t xml:space="preserve"> bertipe audio.</w:t>
            </w:r>
          </w:p>
        </w:tc>
      </w:tr>
    </w:tbl>
    <w:p w14:paraId="3845A2A5" w14:textId="4FCD968F" w:rsidR="004344CD" w:rsidRPr="005D1BAC" w:rsidRDefault="004344CD" w:rsidP="009B07C3">
      <w:pPr>
        <w:pStyle w:val="CaptionTabel"/>
        <w:rPr>
          <w:rStyle w:val="SourceCodeChar"/>
          <w:rFonts w:eastAsia="SimSun"/>
          <w:lang w:val="id-ID"/>
        </w:rPr>
      </w:pPr>
      <w:bookmarkStart w:id="203" w:name="_Toc60222190"/>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6</w:t>
      </w:r>
      <w:r w:rsidR="00607FE6" w:rsidRPr="005D1BAC">
        <w:rPr>
          <w:lang w:val="id-ID"/>
        </w:rPr>
        <w:fldChar w:fldCharType="end"/>
      </w:r>
      <w:r w:rsidRPr="005D1BAC">
        <w:rPr>
          <w:lang w:val="id-ID"/>
        </w:rPr>
        <w:t xml:space="preserve">. Rancangan Fungsi </w:t>
      </w:r>
      <w:r w:rsidRPr="005D1BAC">
        <w:rPr>
          <w:rStyle w:val="SourceCodeChar"/>
          <w:rFonts w:eastAsia="SimSun"/>
          <w:lang w:val="id-ID"/>
        </w:rPr>
        <w:t>removeWantedRemoteVideoStream()</w:t>
      </w:r>
      <w:bookmarkEnd w:id="203"/>
    </w:p>
    <w:tbl>
      <w:tblPr>
        <w:tblStyle w:val="TableGrid"/>
        <w:tblW w:w="7937" w:type="dxa"/>
        <w:tblLook w:val="04A0" w:firstRow="1" w:lastRow="0" w:firstColumn="1" w:lastColumn="0" w:noHBand="0" w:noVBand="1"/>
      </w:tblPr>
      <w:tblGrid>
        <w:gridCol w:w="1417"/>
        <w:gridCol w:w="2438"/>
        <w:gridCol w:w="4082"/>
      </w:tblGrid>
      <w:tr w:rsidR="004344CD" w:rsidRPr="005D1BAC" w14:paraId="71BCCC38" w14:textId="77777777" w:rsidTr="00A46772">
        <w:tc>
          <w:tcPr>
            <w:tcW w:w="1417" w:type="dxa"/>
          </w:tcPr>
          <w:p w14:paraId="627D5594" w14:textId="77777777" w:rsidR="004344CD" w:rsidRPr="005D1BAC" w:rsidRDefault="004344CD" w:rsidP="009B07C3">
            <w:pPr>
              <w:pStyle w:val="TableContent"/>
              <w:rPr>
                <w:lang w:val="id-ID"/>
              </w:rPr>
            </w:pPr>
            <w:r w:rsidRPr="005D1BAC">
              <w:rPr>
                <w:lang w:val="id-ID"/>
              </w:rPr>
              <w:t xml:space="preserve">Nama </w:t>
            </w:r>
          </w:p>
        </w:tc>
        <w:tc>
          <w:tcPr>
            <w:tcW w:w="6520" w:type="dxa"/>
            <w:gridSpan w:val="2"/>
          </w:tcPr>
          <w:p w14:paraId="7D48ED19" w14:textId="77777777" w:rsidR="004344CD" w:rsidRPr="005D1BAC" w:rsidRDefault="004344CD" w:rsidP="009B07C3">
            <w:pPr>
              <w:pStyle w:val="TableContent"/>
              <w:rPr>
                <w:lang w:val="id-ID"/>
              </w:rPr>
            </w:pPr>
            <w:r w:rsidRPr="005D1BAC">
              <w:rPr>
                <w:lang w:val="id-ID"/>
              </w:rPr>
              <w:t>removeWantedRemoteVideoStream</w:t>
            </w:r>
          </w:p>
        </w:tc>
      </w:tr>
      <w:tr w:rsidR="004344CD" w:rsidRPr="005D1BAC" w14:paraId="1192C01C" w14:textId="77777777" w:rsidTr="006F4D3E">
        <w:trPr>
          <w:trHeight w:val="68"/>
        </w:trPr>
        <w:tc>
          <w:tcPr>
            <w:tcW w:w="1417" w:type="dxa"/>
          </w:tcPr>
          <w:p w14:paraId="72F36F29" w14:textId="77777777" w:rsidR="004344CD" w:rsidRPr="005D1BAC" w:rsidRDefault="004344CD" w:rsidP="009B07C3">
            <w:pPr>
              <w:pStyle w:val="TableContent"/>
              <w:rPr>
                <w:lang w:val="id-ID"/>
              </w:rPr>
            </w:pPr>
            <w:r w:rsidRPr="005D1BAC">
              <w:rPr>
                <w:lang w:val="id-ID"/>
              </w:rPr>
              <w:t>Tujuan</w:t>
            </w:r>
          </w:p>
        </w:tc>
        <w:tc>
          <w:tcPr>
            <w:tcW w:w="6520" w:type="dxa"/>
            <w:gridSpan w:val="2"/>
            <w:tcBorders>
              <w:bottom w:val="single" w:sz="4" w:space="0" w:color="auto"/>
            </w:tcBorders>
          </w:tcPr>
          <w:p w14:paraId="7FFC6A9B" w14:textId="4AF7D2E6" w:rsidR="004344CD" w:rsidRPr="005D1BAC" w:rsidRDefault="004344CD" w:rsidP="009B07C3">
            <w:pPr>
              <w:pStyle w:val="TableContent"/>
              <w:rPr>
                <w:lang w:val="id-ID"/>
              </w:rPr>
            </w:pPr>
            <w:r w:rsidRPr="005D1BAC">
              <w:rPr>
                <w:lang w:val="id-ID"/>
              </w:rPr>
              <w:t xml:space="preserve">Fungsi </w:t>
            </w:r>
            <w:r w:rsidR="008E2D88" w:rsidRPr="005D1BAC">
              <w:rPr>
                <w:lang w:val="id-ID"/>
              </w:rPr>
              <w:t xml:space="preserve">untuk memberhentikan penerimaan paket video dari partisipan </w:t>
            </w:r>
            <w:r w:rsidR="008E2D88" w:rsidRPr="005D1BAC">
              <w:rPr>
                <w:i/>
                <w:iCs/>
                <w:lang w:val="id-ID"/>
              </w:rPr>
              <w:t>remote</w:t>
            </w:r>
            <w:r w:rsidR="008E2D88" w:rsidRPr="005D1BAC">
              <w:rPr>
                <w:lang w:val="id-ID"/>
              </w:rPr>
              <w:t>.</w:t>
            </w:r>
          </w:p>
        </w:tc>
      </w:tr>
      <w:tr w:rsidR="004344CD" w:rsidRPr="005D1BAC" w14:paraId="4CAB2B5C" w14:textId="77777777" w:rsidTr="00A46772">
        <w:tc>
          <w:tcPr>
            <w:tcW w:w="1417" w:type="dxa"/>
            <w:tcBorders>
              <w:right w:val="single" w:sz="4" w:space="0" w:color="auto"/>
            </w:tcBorders>
          </w:tcPr>
          <w:p w14:paraId="45E0B921" w14:textId="77777777" w:rsidR="004344CD" w:rsidRPr="005D1BAC" w:rsidRDefault="004344CD" w:rsidP="009B07C3">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592B015A" w14:textId="3F6DAD0A" w:rsidR="004344CD" w:rsidRPr="005D1BAC" w:rsidRDefault="004344CD" w:rsidP="00021A26">
            <w:pPr>
              <w:pStyle w:val="TableContent"/>
              <w:numPr>
                <w:ilvl w:val="0"/>
                <w:numId w:val="23"/>
              </w:numPr>
              <w:rPr>
                <w:lang w:val="id-ID"/>
              </w:rPr>
            </w:pPr>
            <w:r w:rsidRPr="005D1BAC">
              <w:rPr>
                <w:lang w:val="id-ID"/>
              </w:rPr>
              <w:t>localEndPointID</w:t>
            </w:r>
            <w:r w:rsidRPr="005D1BAC">
              <w:rPr>
                <w:lang w:val="id-ID"/>
              </w:rPr>
              <w:tab/>
              <w:t>:</w:t>
            </w:r>
          </w:p>
          <w:p w14:paraId="61DFB5C8" w14:textId="22CAE396" w:rsidR="004344CD" w:rsidRPr="005D1BAC" w:rsidRDefault="004344CD" w:rsidP="00021A26">
            <w:pPr>
              <w:pStyle w:val="TableContent"/>
              <w:numPr>
                <w:ilvl w:val="0"/>
                <w:numId w:val="23"/>
              </w:numPr>
              <w:rPr>
                <w:lang w:val="id-ID"/>
              </w:rPr>
            </w:pPr>
            <w:r w:rsidRPr="005D1BAC">
              <w:rPr>
                <w:lang w:val="id-ID"/>
              </w:rPr>
              <w:t>remoteEndPointID</w:t>
            </w:r>
            <w:r w:rsidRPr="005D1BAC">
              <w:rPr>
                <w:lang w:val="id-ID"/>
              </w:rPr>
              <w:tab/>
              <w:t>:</w:t>
            </w:r>
          </w:p>
        </w:tc>
        <w:tc>
          <w:tcPr>
            <w:tcW w:w="4082" w:type="dxa"/>
            <w:tcBorders>
              <w:top w:val="single" w:sz="4" w:space="0" w:color="auto"/>
              <w:left w:val="nil"/>
              <w:bottom w:val="single" w:sz="4" w:space="0" w:color="auto"/>
              <w:right w:val="single" w:sz="4" w:space="0" w:color="auto"/>
            </w:tcBorders>
          </w:tcPr>
          <w:p w14:paraId="5E4D9C8F" w14:textId="77777777" w:rsidR="004344CD" w:rsidRPr="005D1BAC" w:rsidRDefault="004344CD" w:rsidP="009B07C3">
            <w:pPr>
              <w:pStyle w:val="TableContent"/>
              <w:rPr>
                <w:lang w:val="id-ID"/>
              </w:rPr>
            </w:pPr>
            <w:r w:rsidRPr="005D1BAC">
              <w:rPr>
                <w:lang w:val="id-ID"/>
              </w:rPr>
              <w:t>ID partisipan lokal</w:t>
            </w:r>
          </w:p>
          <w:p w14:paraId="627C1129" w14:textId="77777777" w:rsidR="004344CD" w:rsidRPr="005D1BAC" w:rsidRDefault="004344CD" w:rsidP="009B07C3">
            <w:pPr>
              <w:pStyle w:val="TableContent"/>
              <w:rPr>
                <w:lang w:val="id-ID"/>
              </w:rPr>
            </w:pPr>
            <w:r w:rsidRPr="005D1BAC">
              <w:rPr>
                <w:lang w:val="id-ID"/>
              </w:rPr>
              <w:t xml:space="preserve">ID partisipan </w:t>
            </w:r>
            <w:r w:rsidRPr="005D1BAC">
              <w:rPr>
                <w:i/>
                <w:iCs/>
                <w:lang w:val="id-ID"/>
              </w:rPr>
              <w:t>remote</w:t>
            </w:r>
            <w:r w:rsidRPr="005D1BAC">
              <w:rPr>
                <w:lang w:val="id-ID"/>
              </w:rPr>
              <w:t xml:space="preserve"> yang paketnya akan ditolak</w:t>
            </w:r>
          </w:p>
        </w:tc>
      </w:tr>
      <w:tr w:rsidR="004344CD" w:rsidRPr="005D1BAC" w14:paraId="5B266542" w14:textId="77777777" w:rsidTr="00A46772">
        <w:trPr>
          <w:trHeight w:val="60"/>
        </w:trPr>
        <w:tc>
          <w:tcPr>
            <w:tcW w:w="1417" w:type="dxa"/>
          </w:tcPr>
          <w:p w14:paraId="5DAB3D9D" w14:textId="77777777" w:rsidR="004344CD" w:rsidRPr="005D1BAC" w:rsidRDefault="004344CD" w:rsidP="009B07C3">
            <w:pPr>
              <w:pStyle w:val="TableContent"/>
              <w:rPr>
                <w:lang w:val="id-ID"/>
              </w:rPr>
            </w:pPr>
            <w:r w:rsidRPr="005D1BAC">
              <w:rPr>
                <w:lang w:val="id-ID"/>
              </w:rPr>
              <w:t>Output</w:t>
            </w:r>
          </w:p>
        </w:tc>
        <w:tc>
          <w:tcPr>
            <w:tcW w:w="6520" w:type="dxa"/>
            <w:gridSpan w:val="2"/>
            <w:tcBorders>
              <w:top w:val="single" w:sz="4" w:space="0" w:color="auto"/>
              <w:bottom w:val="single" w:sz="4" w:space="0" w:color="auto"/>
            </w:tcBorders>
          </w:tcPr>
          <w:p w14:paraId="0D679E09" w14:textId="77777777" w:rsidR="004344CD" w:rsidRPr="005D1BAC" w:rsidRDefault="004344CD" w:rsidP="009B07C3">
            <w:pPr>
              <w:pStyle w:val="TableContent"/>
              <w:rPr>
                <w:lang w:val="id-ID"/>
              </w:rPr>
            </w:pPr>
            <w:r w:rsidRPr="005D1BAC">
              <w:rPr>
                <w:lang w:val="id-ID"/>
              </w:rPr>
              <w:t xml:space="preserve">ID partisipan </w:t>
            </w:r>
            <w:r w:rsidRPr="005D1BAC">
              <w:rPr>
                <w:i/>
                <w:iCs/>
                <w:lang w:val="id-ID"/>
              </w:rPr>
              <w:t>remote</w:t>
            </w:r>
            <w:r w:rsidRPr="005D1BAC">
              <w:rPr>
                <w:lang w:val="id-ID"/>
              </w:rPr>
              <w:t xml:space="preserve"> dihapus dari daftar ID partisipan </w:t>
            </w:r>
            <w:r w:rsidRPr="005D1BAC">
              <w:rPr>
                <w:i/>
                <w:iCs/>
                <w:lang w:val="id-ID"/>
              </w:rPr>
              <w:t>remote</w:t>
            </w:r>
            <w:r w:rsidRPr="005D1BAC">
              <w:rPr>
                <w:lang w:val="id-ID"/>
              </w:rPr>
              <w:t xml:space="preserve"> yang paketnya akan diterima.</w:t>
            </w:r>
          </w:p>
        </w:tc>
      </w:tr>
      <w:tr w:rsidR="004344CD" w:rsidRPr="005D1BAC" w14:paraId="19BFA160" w14:textId="77777777" w:rsidTr="00A46772">
        <w:trPr>
          <w:trHeight w:val="60"/>
        </w:trPr>
        <w:tc>
          <w:tcPr>
            <w:tcW w:w="1417" w:type="dxa"/>
          </w:tcPr>
          <w:p w14:paraId="6B077256" w14:textId="77777777" w:rsidR="004344CD" w:rsidRPr="005D1BAC" w:rsidRDefault="004344CD" w:rsidP="009B07C3">
            <w:pPr>
              <w:pStyle w:val="TableContent"/>
              <w:rPr>
                <w:lang w:val="id-ID"/>
              </w:rPr>
            </w:pPr>
            <w:r w:rsidRPr="005D1BAC">
              <w:rPr>
                <w:lang w:val="id-ID"/>
              </w:rPr>
              <w:lastRenderedPageBreak/>
              <w:t>Proses</w:t>
            </w:r>
          </w:p>
        </w:tc>
        <w:tc>
          <w:tcPr>
            <w:tcW w:w="6520" w:type="dxa"/>
            <w:gridSpan w:val="2"/>
            <w:tcBorders>
              <w:top w:val="single" w:sz="4" w:space="0" w:color="auto"/>
            </w:tcBorders>
          </w:tcPr>
          <w:p w14:paraId="2B215ABC" w14:textId="77777777" w:rsidR="008E2D88" w:rsidRPr="005D1BAC" w:rsidRDefault="008E2D88" w:rsidP="00021A26">
            <w:pPr>
              <w:pStyle w:val="TableContent"/>
              <w:numPr>
                <w:ilvl w:val="0"/>
                <w:numId w:val="28"/>
              </w:numPr>
              <w:rPr>
                <w:lang w:val="id-ID"/>
              </w:rPr>
            </w:pPr>
            <w:r w:rsidRPr="005D1BAC">
              <w:rPr>
                <w:lang w:val="id-ID"/>
              </w:rPr>
              <w:t xml:space="preserve">Mengambil data ID konferensi berdasarkan </w:t>
            </w:r>
            <w:r w:rsidRPr="005D1BAC">
              <w:rPr>
                <w:i/>
                <w:iCs/>
                <w:lang w:val="id-ID"/>
              </w:rPr>
              <w:t>input</w:t>
            </w:r>
            <w:r w:rsidRPr="005D1BAC">
              <w:rPr>
                <w:lang w:val="id-ID"/>
              </w:rPr>
              <w:t xml:space="preserve"> ID partisipan lokal de-ngan menggunakan </w:t>
            </w:r>
            <w:r w:rsidRPr="005D1BAC">
              <w:rPr>
                <w:i/>
                <w:iCs/>
                <w:lang w:val="id-ID"/>
              </w:rPr>
              <w:t>method</w:t>
            </w:r>
            <w:r w:rsidRPr="005D1BAC">
              <w:rPr>
                <w:lang w:val="id-ID"/>
              </w:rPr>
              <w:t xml:space="preserve"> </w:t>
            </w:r>
            <w:r w:rsidRPr="005D1BAC">
              <w:rPr>
                <w:rStyle w:val="SourceCodeChar"/>
                <w:rFonts w:eastAsia="SimSun"/>
                <w:lang w:val="id-ID"/>
              </w:rPr>
              <w:t>getConferenceId().</w:t>
            </w:r>
          </w:p>
          <w:p w14:paraId="39A29F2F" w14:textId="77777777" w:rsidR="008E2D88" w:rsidRPr="005D1BAC" w:rsidRDefault="008E2D88" w:rsidP="00021A26">
            <w:pPr>
              <w:pStyle w:val="TableContent"/>
              <w:numPr>
                <w:ilvl w:val="0"/>
                <w:numId w:val="28"/>
              </w:numPr>
              <w:rPr>
                <w:lang w:val="id-ID"/>
              </w:rPr>
            </w:pPr>
            <w:r w:rsidRPr="005D1BAC">
              <w:rPr>
                <w:lang w:val="id-ID"/>
              </w:rPr>
              <w:t xml:space="preserve">Mengambil data partisipan lokal berdasarkan </w:t>
            </w:r>
            <w:r w:rsidRPr="005D1BAC">
              <w:rPr>
                <w:i/>
                <w:iCs/>
                <w:lang w:val="id-ID"/>
              </w:rPr>
              <w:t>input</w:t>
            </w:r>
            <w:r w:rsidRPr="005D1BAC">
              <w:rPr>
                <w:lang w:val="id-ID"/>
              </w:rPr>
              <w:t xml:space="preserve"> ID partisipan lokal.</w:t>
            </w:r>
          </w:p>
          <w:p w14:paraId="2EC1B374" w14:textId="77777777" w:rsidR="008E2D88" w:rsidRPr="005D1BAC" w:rsidRDefault="008E2D88" w:rsidP="00021A26">
            <w:pPr>
              <w:pStyle w:val="TableContent"/>
              <w:numPr>
                <w:ilvl w:val="0"/>
                <w:numId w:val="28"/>
              </w:numPr>
              <w:rPr>
                <w:lang w:val="id-ID"/>
              </w:rPr>
            </w:pPr>
            <w:r w:rsidRPr="005D1BAC">
              <w:rPr>
                <w:lang w:val="id-ID"/>
              </w:rPr>
              <w:t xml:space="preserve">Mengambil data partisipan </w:t>
            </w:r>
            <w:r w:rsidRPr="005D1BAC">
              <w:rPr>
                <w:i/>
                <w:iCs/>
                <w:lang w:val="id-ID"/>
              </w:rPr>
              <w:t xml:space="preserve">remote </w:t>
            </w:r>
            <w:r w:rsidRPr="005D1BAC">
              <w:rPr>
                <w:lang w:val="id-ID"/>
              </w:rPr>
              <w:t xml:space="preserve">berdasarkan </w:t>
            </w:r>
            <w:r w:rsidRPr="005D1BAC">
              <w:rPr>
                <w:i/>
                <w:iCs/>
                <w:lang w:val="id-ID"/>
              </w:rPr>
              <w:t>input</w:t>
            </w:r>
            <w:r w:rsidRPr="005D1BAC">
              <w:rPr>
                <w:lang w:val="id-ID"/>
              </w:rPr>
              <w:t xml:space="preserve"> ID partisipan </w:t>
            </w:r>
            <w:r w:rsidRPr="005D1BAC">
              <w:rPr>
                <w:i/>
                <w:iCs/>
                <w:lang w:val="id-ID"/>
              </w:rPr>
              <w:t>remote.</w:t>
            </w:r>
          </w:p>
          <w:p w14:paraId="7F69D28F" w14:textId="580E39C3" w:rsidR="004344CD" w:rsidRPr="005D1BAC" w:rsidRDefault="008E2D88" w:rsidP="008E2D88">
            <w:pPr>
              <w:pStyle w:val="TableContent"/>
              <w:rPr>
                <w:lang w:val="id-ID"/>
              </w:rPr>
            </w:pPr>
            <w:r w:rsidRPr="005D1BAC">
              <w:rPr>
                <w:lang w:val="id-ID"/>
              </w:rPr>
              <w:t xml:space="preserve">Menghapus ID partisipan </w:t>
            </w:r>
            <w:r w:rsidRPr="005D1BAC">
              <w:rPr>
                <w:i/>
                <w:iCs/>
                <w:lang w:val="id-ID"/>
              </w:rPr>
              <w:t xml:space="preserve">remote </w:t>
            </w:r>
            <w:r w:rsidRPr="005D1BAC">
              <w:rPr>
                <w:lang w:val="id-ID"/>
              </w:rPr>
              <w:t xml:space="preserve">dari </w:t>
            </w:r>
            <w:r w:rsidRPr="005D1BAC">
              <w:rPr>
                <w:i/>
                <w:iCs/>
                <w:lang w:val="id-ID"/>
              </w:rPr>
              <w:t xml:space="preserve">list </w:t>
            </w:r>
            <w:r w:rsidRPr="005D1BAC">
              <w:rPr>
                <w:lang w:val="id-ID"/>
              </w:rPr>
              <w:t xml:space="preserve">wantToReceiveFromEndPoints dengan memanggil </w:t>
            </w:r>
            <w:r w:rsidRPr="005D1BAC">
              <w:rPr>
                <w:i/>
                <w:iCs/>
                <w:lang w:val="id-ID"/>
              </w:rPr>
              <w:t xml:space="preserve">method </w:t>
            </w:r>
            <w:r w:rsidRPr="005D1BAC">
              <w:rPr>
                <w:lang w:val="id-ID"/>
              </w:rPr>
              <w:t xml:space="preserve">removeEndpointFromAcceptedList dengan </w:t>
            </w:r>
            <w:r w:rsidRPr="005D1BAC">
              <w:rPr>
                <w:i/>
                <w:iCs/>
                <w:lang w:val="id-ID"/>
              </w:rPr>
              <w:t>packetType</w:t>
            </w:r>
            <w:r w:rsidRPr="005D1BAC">
              <w:rPr>
                <w:lang w:val="id-ID"/>
              </w:rPr>
              <w:t xml:space="preserve"> bertipe audio.</w:t>
            </w:r>
          </w:p>
        </w:tc>
      </w:tr>
    </w:tbl>
    <w:p w14:paraId="679EA93A" w14:textId="693103B7" w:rsidR="004344CD" w:rsidRPr="005D1BAC" w:rsidRDefault="004344CD" w:rsidP="009B07C3">
      <w:pPr>
        <w:pStyle w:val="CaptionTabel"/>
        <w:rPr>
          <w:rStyle w:val="SourceCodeChar"/>
          <w:rFonts w:eastAsia="SimSun"/>
          <w:lang w:val="id-ID"/>
        </w:rPr>
      </w:pPr>
      <w:bookmarkStart w:id="204" w:name="_Toc60222191"/>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7</w:t>
      </w:r>
      <w:r w:rsidR="00607FE6" w:rsidRPr="005D1BAC">
        <w:rPr>
          <w:lang w:val="id-ID"/>
        </w:rPr>
        <w:fldChar w:fldCharType="end"/>
      </w:r>
      <w:r w:rsidRPr="005D1BAC">
        <w:rPr>
          <w:lang w:val="id-ID"/>
        </w:rPr>
        <w:t>. Rancangan Fungsi</w:t>
      </w:r>
      <w:r w:rsidRPr="005D1BAC">
        <w:rPr>
          <w:rFonts w:cs="Times New Roman"/>
          <w:lang w:val="id-ID"/>
        </w:rPr>
        <w:t xml:space="preserve"> </w:t>
      </w:r>
      <w:r w:rsidRPr="005D1BAC">
        <w:rPr>
          <w:rStyle w:val="SourceCodeChar"/>
          <w:rFonts w:eastAsia="SimSun"/>
          <w:lang w:val="id-ID"/>
        </w:rPr>
        <w:t>unmuteAllRemoteAudioStream()</w:t>
      </w:r>
      <w:bookmarkEnd w:id="204"/>
    </w:p>
    <w:tbl>
      <w:tblPr>
        <w:tblStyle w:val="TableGrid"/>
        <w:tblW w:w="7937" w:type="dxa"/>
        <w:tblLook w:val="04A0" w:firstRow="1" w:lastRow="0" w:firstColumn="1" w:lastColumn="0" w:noHBand="0" w:noVBand="1"/>
      </w:tblPr>
      <w:tblGrid>
        <w:gridCol w:w="1417"/>
        <w:gridCol w:w="2438"/>
        <w:gridCol w:w="4082"/>
      </w:tblGrid>
      <w:tr w:rsidR="004344CD" w:rsidRPr="005D1BAC" w14:paraId="2D9DE791" w14:textId="77777777" w:rsidTr="00A46772">
        <w:tc>
          <w:tcPr>
            <w:tcW w:w="1417" w:type="dxa"/>
          </w:tcPr>
          <w:p w14:paraId="4CCF0F9B" w14:textId="77777777" w:rsidR="004344CD" w:rsidRPr="005D1BAC" w:rsidRDefault="004344CD" w:rsidP="009B07C3">
            <w:pPr>
              <w:pStyle w:val="TableContent"/>
              <w:rPr>
                <w:lang w:val="id-ID"/>
              </w:rPr>
            </w:pPr>
            <w:r w:rsidRPr="005D1BAC">
              <w:rPr>
                <w:lang w:val="id-ID"/>
              </w:rPr>
              <w:t xml:space="preserve">Nama </w:t>
            </w:r>
          </w:p>
        </w:tc>
        <w:tc>
          <w:tcPr>
            <w:tcW w:w="6520" w:type="dxa"/>
            <w:gridSpan w:val="2"/>
          </w:tcPr>
          <w:p w14:paraId="3E96789D" w14:textId="77777777" w:rsidR="004344CD" w:rsidRPr="005D1BAC" w:rsidRDefault="004344CD" w:rsidP="009B07C3">
            <w:pPr>
              <w:pStyle w:val="TableContent"/>
              <w:rPr>
                <w:lang w:val="id-ID"/>
              </w:rPr>
            </w:pPr>
            <w:r w:rsidRPr="005D1BAC">
              <w:rPr>
                <w:lang w:val="id-ID"/>
              </w:rPr>
              <w:t>unmuteAllRemoteAudioStream</w:t>
            </w:r>
          </w:p>
        </w:tc>
      </w:tr>
      <w:tr w:rsidR="004344CD" w:rsidRPr="005D1BAC" w14:paraId="4B75B923" w14:textId="77777777" w:rsidTr="00A46772">
        <w:trPr>
          <w:trHeight w:val="180"/>
        </w:trPr>
        <w:tc>
          <w:tcPr>
            <w:tcW w:w="1417" w:type="dxa"/>
          </w:tcPr>
          <w:p w14:paraId="1DC978EC" w14:textId="77777777" w:rsidR="004344CD" w:rsidRPr="005D1BAC" w:rsidRDefault="004344CD" w:rsidP="009B07C3">
            <w:pPr>
              <w:pStyle w:val="TableContent"/>
              <w:rPr>
                <w:lang w:val="id-ID"/>
              </w:rPr>
            </w:pPr>
            <w:r w:rsidRPr="005D1BAC">
              <w:rPr>
                <w:lang w:val="id-ID"/>
              </w:rPr>
              <w:t>Tujuan</w:t>
            </w:r>
          </w:p>
        </w:tc>
        <w:tc>
          <w:tcPr>
            <w:tcW w:w="6520" w:type="dxa"/>
            <w:gridSpan w:val="2"/>
            <w:tcBorders>
              <w:bottom w:val="single" w:sz="4" w:space="0" w:color="auto"/>
            </w:tcBorders>
          </w:tcPr>
          <w:p w14:paraId="5530C801" w14:textId="2BEB8265" w:rsidR="004344CD" w:rsidRPr="005D1BAC" w:rsidRDefault="004344CD" w:rsidP="009B07C3">
            <w:pPr>
              <w:pStyle w:val="TableContent"/>
              <w:rPr>
                <w:lang w:val="id-ID"/>
              </w:rPr>
            </w:pPr>
            <w:r w:rsidRPr="005D1BAC">
              <w:rPr>
                <w:lang w:val="id-ID"/>
              </w:rPr>
              <w:t xml:space="preserve">Fungsi </w:t>
            </w:r>
            <w:r w:rsidR="006F4D3E" w:rsidRPr="005D1BAC">
              <w:rPr>
                <w:lang w:val="id-ID"/>
              </w:rPr>
              <w:t xml:space="preserve">untuk </w:t>
            </w:r>
            <w:r w:rsidR="006F4D3E" w:rsidRPr="005D1BAC">
              <w:rPr>
                <w:i/>
                <w:iCs/>
                <w:lang w:val="id-ID"/>
              </w:rPr>
              <w:t>unmute</w:t>
            </w:r>
            <w:r w:rsidR="006F4D3E" w:rsidRPr="005D1BAC">
              <w:rPr>
                <w:lang w:val="id-ID"/>
              </w:rPr>
              <w:t xml:space="preserve"> semua partisipan </w:t>
            </w:r>
            <w:r w:rsidR="006F4D3E" w:rsidRPr="005D1BAC">
              <w:rPr>
                <w:i/>
                <w:iCs/>
                <w:lang w:val="id-ID"/>
              </w:rPr>
              <w:t>remote</w:t>
            </w:r>
            <w:r w:rsidR="006F4D3E" w:rsidRPr="005D1BAC">
              <w:rPr>
                <w:lang w:val="id-ID"/>
              </w:rPr>
              <w:t>.</w:t>
            </w:r>
          </w:p>
        </w:tc>
      </w:tr>
      <w:tr w:rsidR="004344CD" w:rsidRPr="005D1BAC" w14:paraId="6C908E6A" w14:textId="77777777" w:rsidTr="00A46772">
        <w:tc>
          <w:tcPr>
            <w:tcW w:w="1417" w:type="dxa"/>
            <w:tcBorders>
              <w:right w:val="single" w:sz="4" w:space="0" w:color="auto"/>
            </w:tcBorders>
          </w:tcPr>
          <w:p w14:paraId="7E4C4755" w14:textId="77777777" w:rsidR="004344CD" w:rsidRPr="005D1BAC" w:rsidRDefault="004344CD" w:rsidP="009B07C3">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4F597CFE" w14:textId="77777777" w:rsidR="004344CD" w:rsidRPr="005D1BAC" w:rsidRDefault="004344CD" w:rsidP="009B07C3">
            <w:pPr>
              <w:pStyle w:val="TableContent"/>
              <w:rPr>
                <w:lang w:val="id-ID"/>
              </w:rPr>
            </w:pPr>
            <w:r w:rsidRPr="005D1BAC">
              <w:rPr>
                <w:lang w:val="id-ID"/>
              </w:rPr>
              <w:t>localEndPointID</w:t>
            </w:r>
            <w:r w:rsidRPr="005D1BAC">
              <w:rPr>
                <w:lang w:val="id-ID"/>
              </w:rPr>
              <w:tab/>
              <w:t>:</w:t>
            </w:r>
          </w:p>
        </w:tc>
        <w:tc>
          <w:tcPr>
            <w:tcW w:w="4082" w:type="dxa"/>
            <w:tcBorders>
              <w:top w:val="single" w:sz="4" w:space="0" w:color="auto"/>
              <w:left w:val="nil"/>
              <w:bottom w:val="single" w:sz="4" w:space="0" w:color="auto"/>
              <w:right w:val="single" w:sz="4" w:space="0" w:color="auto"/>
            </w:tcBorders>
          </w:tcPr>
          <w:p w14:paraId="371CF284" w14:textId="77777777" w:rsidR="004344CD" w:rsidRPr="005D1BAC" w:rsidRDefault="004344CD" w:rsidP="009B07C3">
            <w:pPr>
              <w:pStyle w:val="TableContent"/>
              <w:rPr>
                <w:lang w:val="id-ID"/>
              </w:rPr>
            </w:pPr>
            <w:r w:rsidRPr="005D1BAC">
              <w:rPr>
                <w:lang w:val="id-ID"/>
              </w:rPr>
              <w:t>ID partisipan lokal</w:t>
            </w:r>
          </w:p>
        </w:tc>
      </w:tr>
      <w:tr w:rsidR="004344CD" w:rsidRPr="005D1BAC" w14:paraId="11F96589" w14:textId="77777777" w:rsidTr="00A46772">
        <w:trPr>
          <w:trHeight w:val="60"/>
        </w:trPr>
        <w:tc>
          <w:tcPr>
            <w:tcW w:w="1417" w:type="dxa"/>
          </w:tcPr>
          <w:p w14:paraId="00B457E5" w14:textId="77777777" w:rsidR="004344CD" w:rsidRPr="005D1BAC" w:rsidRDefault="004344CD" w:rsidP="009B07C3">
            <w:pPr>
              <w:pStyle w:val="TableContent"/>
              <w:rPr>
                <w:lang w:val="id-ID"/>
              </w:rPr>
            </w:pPr>
            <w:r w:rsidRPr="005D1BAC">
              <w:rPr>
                <w:lang w:val="id-ID"/>
              </w:rPr>
              <w:t>Output</w:t>
            </w:r>
          </w:p>
        </w:tc>
        <w:tc>
          <w:tcPr>
            <w:tcW w:w="6520" w:type="dxa"/>
            <w:gridSpan w:val="2"/>
            <w:tcBorders>
              <w:top w:val="single" w:sz="4" w:space="0" w:color="auto"/>
              <w:bottom w:val="single" w:sz="4" w:space="0" w:color="auto"/>
            </w:tcBorders>
          </w:tcPr>
          <w:p w14:paraId="219CA883" w14:textId="77777777" w:rsidR="004344CD" w:rsidRPr="005D1BAC" w:rsidRDefault="004344CD" w:rsidP="009B07C3">
            <w:pPr>
              <w:pStyle w:val="TableContent"/>
              <w:rPr>
                <w:lang w:val="id-ID"/>
              </w:rPr>
            </w:pPr>
            <w:r w:rsidRPr="005D1BAC">
              <w:rPr>
                <w:lang w:val="id-ID"/>
              </w:rPr>
              <w:t xml:space="preserve">Partisipan lokal akan menerima pengiriman paket audio dari semua partisipan </w:t>
            </w:r>
            <w:r w:rsidRPr="005D1BAC">
              <w:rPr>
                <w:i/>
                <w:iCs/>
                <w:lang w:val="id-ID"/>
              </w:rPr>
              <w:t>remote</w:t>
            </w:r>
            <w:r w:rsidRPr="005D1BAC">
              <w:rPr>
                <w:lang w:val="id-ID"/>
              </w:rPr>
              <w:t xml:space="preserve"> di ruang konferensi daring.</w:t>
            </w:r>
          </w:p>
        </w:tc>
      </w:tr>
      <w:tr w:rsidR="004344CD" w:rsidRPr="005D1BAC" w14:paraId="0B3C4884" w14:textId="77777777" w:rsidTr="00A46772">
        <w:trPr>
          <w:trHeight w:val="60"/>
        </w:trPr>
        <w:tc>
          <w:tcPr>
            <w:tcW w:w="1417" w:type="dxa"/>
          </w:tcPr>
          <w:p w14:paraId="27B903BD" w14:textId="77777777" w:rsidR="004344CD" w:rsidRPr="005D1BAC" w:rsidRDefault="004344CD" w:rsidP="009B07C3">
            <w:pPr>
              <w:pStyle w:val="TableContent"/>
              <w:rPr>
                <w:lang w:val="id-ID"/>
              </w:rPr>
            </w:pPr>
            <w:r w:rsidRPr="005D1BAC">
              <w:rPr>
                <w:lang w:val="id-ID"/>
              </w:rPr>
              <w:t>Proses</w:t>
            </w:r>
          </w:p>
        </w:tc>
        <w:tc>
          <w:tcPr>
            <w:tcW w:w="6520" w:type="dxa"/>
            <w:gridSpan w:val="2"/>
            <w:tcBorders>
              <w:top w:val="single" w:sz="4" w:space="0" w:color="auto"/>
            </w:tcBorders>
          </w:tcPr>
          <w:p w14:paraId="7FD12603" w14:textId="77777777" w:rsidR="004344CD" w:rsidRPr="005D1BAC" w:rsidRDefault="004344CD" w:rsidP="00021A26">
            <w:pPr>
              <w:pStyle w:val="TableContent"/>
              <w:numPr>
                <w:ilvl w:val="0"/>
                <w:numId w:val="45"/>
              </w:numPr>
              <w:rPr>
                <w:lang w:val="id-ID"/>
              </w:rPr>
            </w:pPr>
            <w:r w:rsidRPr="005D1BAC">
              <w:rPr>
                <w:lang w:val="id-ID"/>
              </w:rPr>
              <w:t xml:space="preserve">Mengambil data ID konferensi berdasarkan ID partisipan lokal dengan menggunakan </w:t>
            </w:r>
            <w:r w:rsidRPr="005D1BAC">
              <w:rPr>
                <w:i/>
                <w:iCs/>
                <w:lang w:val="id-ID"/>
              </w:rPr>
              <w:t>method</w:t>
            </w:r>
            <w:r w:rsidRPr="005D1BAC">
              <w:rPr>
                <w:lang w:val="id-ID"/>
              </w:rPr>
              <w:t xml:space="preserve"> </w:t>
            </w:r>
            <w:r w:rsidRPr="005D1BAC">
              <w:rPr>
                <w:rStyle w:val="SourceCodeChar"/>
                <w:rFonts w:eastAsia="SimSun"/>
                <w:lang w:val="id-ID"/>
              </w:rPr>
              <w:t>getConferenceId().</w:t>
            </w:r>
          </w:p>
          <w:p w14:paraId="15AC3A11" w14:textId="77777777" w:rsidR="004344CD" w:rsidRPr="005D1BAC" w:rsidRDefault="004344CD" w:rsidP="00021A26">
            <w:pPr>
              <w:pStyle w:val="TableContent"/>
              <w:numPr>
                <w:ilvl w:val="0"/>
                <w:numId w:val="45"/>
              </w:numPr>
              <w:rPr>
                <w:lang w:val="id-ID"/>
              </w:rPr>
            </w:pPr>
            <w:r w:rsidRPr="005D1BAC">
              <w:rPr>
                <w:lang w:val="id-ID"/>
              </w:rPr>
              <w:t xml:space="preserve">Menghapus semua ID partisipan </w:t>
            </w:r>
            <w:r w:rsidRPr="005D1BAC">
              <w:rPr>
                <w:i/>
                <w:iCs/>
                <w:lang w:val="id-ID"/>
              </w:rPr>
              <w:t xml:space="preserve">remote </w:t>
            </w:r>
            <w:r w:rsidRPr="005D1BAC">
              <w:rPr>
                <w:lang w:val="id-ID"/>
              </w:rPr>
              <w:t xml:space="preserve">dari </w:t>
            </w:r>
            <w:r w:rsidRPr="005D1BAC">
              <w:rPr>
                <w:i/>
                <w:iCs/>
                <w:lang w:val="id-ID"/>
              </w:rPr>
              <w:t xml:space="preserve">list </w:t>
            </w:r>
            <w:r w:rsidRPr="005D1BAC">
              <w:rPr>
                <w:lang w:val="id-ID"/>
              </w:rPr>
              <w:t xml:space="preserve">wantToReceiveFromEnd-Points dengan memanggil </w:t>
            </w:r>
            <w:r w:rsidRPr="005D1BAC">
              <w:rPr>
                <w:i/>
                <w:iCs/>
                <w:lang w:val="id-ID"/>
              </w:rPr>
              <w:t xml:space="preserve">method </w:t>
            </w:r>
            <w:r w:rsidRPr="005D1BAC">
              <w:rPr>
                <w:lang w:val="id-ID"/>
              </w:rPr>
              <w:t xml:space="preserve">r clearWantsToRecieveFromEndPoints pada objek Endpoint dengan </w:t>
            </w:r>
            <w:r w:rsidRPr="005D1BAC">
              <w:rPr>
                <w:i/>
                <w:iCs/>
                <w:lang w:val="id-ID"/>
              </w:rPr>
              <w:t>packetType</w:t>
            </w:r>
            <w:r w:rsidRPr="005D1BAC">
              <w:rPr>
                <w:lang w:val="id-ID"/>
              </w:rPr>
              <w:t xml:space="preserve"> bertipe audio.</w:t>
            </w:r>
          </w:p>
        </w:tc>
      </w:tr>
    </w:tbl>
    <w:p w14:paraId="1A7F327F" w14:textId="77777777" w:rsidR="00464D97" w:rsidRPr="005D1BAC" w:rsidRDefault="00797C2F" w:rsidP="00464D97">
      <w:pPr>
        <w:spacing w:before="480"/>
        <w:rPr>
          <w:rStyle w:val="SourceCodeChar"/>
          <w:rFonts w:eastAsia="SimSun"/>
          <w:lang w:val="id-ID"/>
        </w:rPr>
      </w:pPr>
      <w:r w:rsidRPr="005D1BAC">
        <w:t xml:space="preserve">Selanjutnya, </w:t>
      </w:r>
      <w:r w:rsidR="004344CD" w:rsidRPr="005D1BAC">
        <w:t xml:space="preserve">pada Gambar V.2. dan V.3 </w:t>
      </w:r>
      <w:r w:rsidRPr="005D1BAC">
        <w:t xml:space="preserve">ditunjukkan </w:t>
      </w:r>
      <w:r w:rsidR="004344CD" w:rsidRPr="005D1BAC">
        <w:rPr>
          <w:i/>
          <w:iCs/>
        </w:rPr>
        <w:t>sqeuence sequence</w:t>
      </w:r>
      <w:r w:rsidR="004344CD" w:rsidRPr="005D1BAC">
        <w:t xml:space="preserve"> </w:t>
      </w:r>
      <w:r w:rsidRPr="005D1BAC">
        <w:t xml:space="preserve">untuk alur </w:t>
      </w:r>
      <w:r w:rsidR="004344CD" w:rsidRPr="005D1BAC">
        <w:t xml:space="preserve">fungsi </w:t>
      </w:r>
      <w:r w:rsidR="004344CD" w:rsidRPr="005D1BAC">
        <w:rPr>
          <w:rStyle w:val="SourceCodeChar"/>
          <w:rFonts w:eastAsia="SimSun"/>
          <w:lang w:val="id-ID"/>
        </w:rPr>
        <w:t>removeWantedRemoteAudioStream()</w:t>
      </w:r>
      <w:r w:rsidR="004344CD" w:rsidRPr="005D1BAC">
        <w:rPr>
          <w:rFonts w:cs="Times New Roman"/>
        </w:rPr>
        <w:t xml:space="preserve"> dan </w:t>
      </w:r>
      <w:r w:rsidR="004344CD" w:rsidRPr="005D1BAC">
        <w:rPr>
          <w:rStyle w:val="SourceCodeChar"/>
          <w:rFonts w:eastAsia="SimSun"/>
          <w:lang w:val="id-ID"/>
        </w:rPr>
        <w:t>removeWantedRemoteVideo</w:t>
      </w:r>
      <w:r w:rsidR="00521581" w:rsidRPr="005D1BAC">
        <w:rPr>
          <w:rStyle w:val="SourceCodeChar"/>
          <w:rFonts w:eastAsia="SimSun"/>
          <w:lang w:val="id-ID"/>
        </w:rPr>
        <w:t>-</w:t>
      </w:r>
      <w:r w:rsidR="004344CD" w:rsidRPr="005D1BAC">
        <w:rPr>
          <w:rStyle w:val="SourceCodeChar"/>
          <w:rFonts w:eastAsia="SimSun"/>
          <w:lang w:val="id-ID"/>
        </w:rPr>
        <w:t>Stream().</w:t>
      </w:r>
    </w:p>
    <w:p w14:paraId="2ADF5C9E" w14:textId="77777777" w:rsidR="00464D97" w:rsidRPr="005D1BAC" w:rsidRDefault="004344CD" w:rsidP="0089415D">
      <w:pPr>
        <w:pStyle w:val="CaptionGambar"/>
      </w:pPr>
      <w:r w:rsidRPr="005D1BAC">
        <w:rPr>
          <w:noProof/>
        </w:rPr>
        <w:drawing>
          <wp:inline distT="0" distB="0" distL="0" distR="0" wp14:anchorId="0CC0A152" wp14:editId="13FBB768">
            <wp:extent cx="4500000" cy="3480594"/>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00000" cy="3480594"/>
                    </a:xfrm>
                    <a:prstGeom prst="rect">
                      <a:avLst/>
                    </a:prstGeom>
                  </pic:spPr>
                </pic:pic>
              </a:graphicData>
            </a:graphic>
          </wp:inline>
        </w:drawing>
      </w:r>
    </w:p>
    <w:p w14:paraId="3C6C1320" w14:textId="0FC12224" w:rsidR="004344CD" w:rsidRPr="005D1BAC" w:rsidRDefault="004344CD" w:rsidP="0089415D">
      <w:pPr>
        <w:pStyle w:val="CaptionGambar"/>
      </w:pPr>
      <w:bookmarkStart w:id="205" w:name="_Toc60222312"/>
      <w:r w:rsidRPr="005D1BAC">
        <w:t xml:space="preserve">Gambar </w:t>
      </w:r>
      <w:r w:rsidR="003A3B0E">
        <w:fldChar w:fldCharType="begin"/>
      </w:r>
      <w:r w:rsidR="003A3B0E">
        <w:instrText xml:space="preserve"> STYLEREF 1 \s </w:instrText>
      </w:r>
      <w:r w:rsidR="003A3B0E">
        <w:fldChar w:fldCharType="separate"/>
      </w:r>
      <w:r w:rsidR="00516D6D">
        <w:rPr>
          <w:noProof/>
        </w:rPr>
        <w:t>V</w:t>
      </w:r>
      <w:r w:rsidR="003A3B0E">
        <w:rPr>
          <w:noProof/>
        </w:rPr>
        <w:fldChar w:fldCharType="end"/>
      </w:r>
      <w:r w:rsidRPr="005D1BAC">
        <w:t>.</w:t>
      </w:r>
      <w:r w:rsidR="003A3B0E">
        <w:fldChar w:fldCharType="begin"/>
      </w:r>
      <w:r w:rsidR="003A3B0E">
        <w:instrText xml:space="preserve"> SEQ Gambar \* ARABIC \s 1 </w:instrText>
      </w:r>
      <w:r w:rsidR="003A3B0E">
        <w:fldChar w:fldCharType="separate"/>
      </w:r>
      <w:r w:rsidR="00516D6D">
        <w:rPr>
          <w:noProof/>
        </w:rPr>
        <w:t>2</w:t>
      </w:r>
      <w:r w:rsidR="003A3B0E">
        <w:rPr>
          <w:noProof/>
        </w:rPr>
        <w:fldChar w:fldCharType="end"/>
      </w:r>
      <w:r w:rsidRPr="005D1BAC">
        <w:t xml:space="preserve">. Alur fungsi </w:t>
      </w:r>
      <w:r w:rsidRPr="005D1BAC">
        <w:rPr>
          <w:rStyle w:val="SourceCodeChar"/>
          <w:rFonts w:eastAsia="SimSun"/>
          <w:lang w:val="id-ID"/>
        </w:rPr>
        <w:t>removeWantedRemoteAudioStream()</w:t>
      </w:r>
      <w:bookmarkEnd w:id="205"/>
    </w:p>
    <w:p w14:paraId="50C2AE04" w14:textId="77777777" w:rsidR="0089415D" w:rsidRPr="005D1BAC" w:rsidRDefault="004344CD" w:rsidP="0089415D">
      <w:pPr>
        <w:pStyle w:val="CaptionGambar"/>
      </w:pPr>
      <w:bookmarkStart w:id="206" w:name="_Toc59695848"/>
      <w:r w:rsidRPr="005D1BAC">
        <w:rPr>
          <w:noProof/>
        </w:rPr>
        <w:lastRenderedPageBreak/>
        <w:drawing>
          <wp:inline distT="0" distB="0" distL="0" distR="0" wp14:anchorId="03FC3B8C" wp14:editId="06AA767D">
            <wp:extent cx="4500000" cy="3480594"/>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00000" cy="3480594"/>
                    </a:xfrm>
                    <a:prstGeom prst="rect">
                      <a:avLst/>
                    </a:prstGeom>
                  </pic:spPr>
                </pic:pic>
              </a:graphicData>
            </a:graphic>
          </wp:inline>
        </w:drawing>
      </w:r>
    </w:p>
    <w:p w14:paraId="19268606" w14:textId="67264525" w:rsidR="004344CD" w:rsidRPr="005D1BAC" w:rsidRDefault="004344CD" w:rsidP="0089415D">
      <w:pPr>
        <w:pStyle w:val="CaptionGambar"/>
        <w:rPr>
          <w:rStyle w:val="SourceCodeChar"/>
          <w:rFonts w:ascii="Times New Roman" w:eastAsia="SimSun" w:hAnsi="Times New Roman" w:cs="Times New Roman"/>
          <w:bCs w:val="0"/>
          <w:sz w:val="24"/>
          <w:szCs w:val="24"/>
          <w:shd w:val="clear" w:color="auto" w:fill="auto"/>
          <w:lang w:val="id-ID" w:eastAsia="en-US"/>
        </w:rPr>
      </w:pPr>
      <w:bookmarkStart w:id="207" w:name="_Toc60222313"/>
      <w:r w:rsidRPr="005D1BAC">
        <w:t xml:space="preserve">Gambar </w:t>
      </w:r>
      <w:r w:rsidR="003A3B0E">
        <w:fldChar w:fldCharType="begin"/>
      </w:r>
      <w:r w:rsidR="003A3B0E">
        <w:instrText xml:space="preserve"> STYLEREF 1 \s </w:instrText>
      </w:r>
      <w:r w:rsidR="003A3B0E">
        <w:fldChar w:fldCharType="separate"/>
      </w:r>
      <w:r w:rsidR="00516D6D">
        <w:rPr>
          <w:noProof/>
        </w:rPr>
        <w:t>V</w:t>
      </w:r>
      <w:r w:rsidR="003A3B0E">
        <w:rPr>
          <w:noProof/>
        </w:rPr>
        <w:fldChar w:fldCharType="end"/>
      </w:r>
      <w:r w:rsidRPr="005D1BAC">
        <w:t>.</w:t>
      </w:r>
      <w:r w:rsidR="003A3B0E">
        <w:fldChar w:fldCharType="begin"/>
      </w:r>
      <w:r w:rsidR="003A3B0E">
        <w:instrText xml:space="preserve"> SEQ Gambar \* ARABIC \s 1 </w:instrText>
      </w:r>
      <w:r w:rsidR="003A3B0E">
        <w:fldChar w:fldCharType="separate"/>
      </w:r>
      <w:r w:rsidR="00516D6D">
        <w:rPr>
          <w:noProof/>
        </w:rPr>
        <w:t>3</w:t>
      </w:r>
      <w:r w:rsidR="003A3B0E">
        <w:rPr>
          <w:noProof/>
        </w:rPr>
        <w:fldChar w:fldCharType="end"/>
      </w:r>
      <w:r w:rsidRPr="005D1BAC">
        <w:t xml:space="preserve">. Alur fungsi </w:t>
      </w:r>
      <w:r w:rsidRPr="005D1BAC">
        <w:rPr>
          <w:rStyle w:val="SourceCodeChar"/>
          <w:rFonts w:eastAsia="SimSun"/>
          <w:lang w:val="id-ID"/>
        </w:rPr>
        <w:t>removeWantedRemoteVideoStream()</w:t>
      </w:r>
      <w:bookmarkStart w:id="208" w:name="_Toc59695849"/>
      <w:bookmarkEnd w:id="206"/>
      <w:bookmarkEnd w:id="207"/>
    </w:p>
    <w:p w14:paraId="75F04E05" w14:textId="77777777" w:rsidR="004344CD" w:rsidRPr="005D1BAC" w:rsidRDefault="004344CD" w:rsidP="004344CD">
      <w:pPr>
        <w:pStyle w:val="Heading3"/>
      </w:pPr>
      <w:bookmarkStart w:id="209" w:name="_Toc60131907"/>
      <w:bookmarkStart w:id="210" w:name="_Toc64571794"/>
      <w:bookmarkEnd w:id="208"/>
      <w:r w:rsidRPr="005D1BAC">
        <w:t>Pengambilan Data ID Konferensi</w:t>
      </w:r>
      <w:bookmarkEnd w:id="209"/>
      <w:bookmarkEnd w:id="210"/>
    </w:p>
    <w:p w14:paraId="1EEE1EB6" w14:textId="01FEB046" w:rsidR="004344CD" w:rsidRPr="005D1BAC" w:rsidRDefault="00521581" w:rsidP="00587369">
      <w:r w:rsidRPr="005D1BAC">
        <w:t xml:space="preserve">Dari </w:t>
      </w:r>
      <w:r w:rsidR="004344CD" w:rsidRPr="005D1BAC">
        <w:t xml:space="preserve">hasil analisis metode pemanggilan API dengan menggunakan AJAX, </w:t>
      </w:r>
      <w:r w:rsidRPr="005D1BAC">
        <w:t xml:space="preserve">ditarik kesimpulan bahwa </w:t>
      </w:r>
      <w:r w:rsidR="004344CD" w:rsidRPr="005D1BAC">
        <w:t xml:space="preserve">ID </w:t>
      </w:r>
      <w:r w:rsidRPr="005D1BAC">
        <w:t xml:space="preserve">universal </w:t>
      </w:r>
      <w:r w:rsidR="006B3A67" w:rsidRPr="005D1BAC">
        <w:t xml:space="preserve">sebuah </w:t>
      </w:r>
      <w:r w:rsidR="007C52AB" w:rsidRPr="005D1BAC">
        <w:t xml:space="preserve">ruang </w:t>
      </w:r>
      <w:r w:rsidR="004344CD" w:rsidRPr="005D1BAC">
        <w:t xml:space="preserve">konferensi (ID COLIBRI) tidak dapat diambil dari Jitsi Meet. Hal </w:t>
      </w:r>
      <w:r w:rsidR="002F0D50" w:rsidRPr="005D1BAC">
        <w:t xml:space="preserve">ini </w:t>
      </w:r>
      <w:r w:rsidR="00FE185E" w:rsidRPr="005D1BAC">
        <w:t xml:space="preserve">karena </w:t>
      </w:r>
      <w:r w:rsidR="004344CD" w:rsidRPr="005D1BAC">
        <w:t xml:space="preserve">ID </w:t>
      </w:r>
      <w:r w:rsidR="00FE185E" w:rsidRPr="005D1BAC">
        <w:t xml:space="preserve">konferensi </w:t>
      </w:r>
      <w:r w:rsidR="004344CD" w:rsidRPr="005D1BAC">
        <w:t xml:space="preserve">pada Jitsi Meet berbeda dengan ID konferensi yang digunakan </w:t>
      </w:r>
      <w:r w:rsidR="00FE185E" w:rsidRPr="005D1BAC">
        <w:t xml:space="preserve">komunikasi antar komponen penyusun </w:t>
      </w:r>
      <w:r w:rsidR="004344CD" w:rsidRPr="005D1BAC">
        <w:t xml:space="preserve">aplikasi Jitsi. Sehubungan dengan ini, dibuat sebuah fungsi </w:t>
      </w:r>
      <w:r w:rsidR="00FE185E" w:rsidRPr="005D1BAC">
        <w:t>pada komponen</w:t>
      </w:r>
      <w:r w:rsidR="004344CD" w:rsidRPr="005D1BAC">
        <w:t xml:space="preserve"> JVB dengan tujuan tersebut</w:t>
      </w:r>
      <w:r w:rsidR="00AA7734" w:rsidRPr="005D1BAC">
        <w:t xml:space="preserve"> bernama </w:t>
      </w:r>
      <w:r w:rsidR="004344CD" w:rsidRPr="005D1BAC">
        <w:rPr>
          <w:rStyle w:val="SourceCodeChar"/>
          <w:rFonts w:eastAsia="SimSun"/>
          <w:lang w:val="id-ID"/>
        </w:rPr>
        <w:t>getConferenceID().</w:t>
      </w:r>
      <w:r w:rsidR="004344CD" w:rsidRPr="005D1BAC">
        <w:t xml:space="preserve"> </w:t>
      </w:r>
      <w:r w:rsidR="003B42F3" w:rsidRPr="005D1BAC">
        <w:rPr>
          <w:rFonts w:cs="Times New Roman"/>
          <w:szCs w:val="24"/>
        </w:rPr>
        <w:t xml:space="preserve">Rancangan fungsi ini diuraikan </w:t>
      </w:r>
      <w:r w:rsidR="007322BB" w:rsidRPr="005D1BAC">
        <w:rPr>
          <w:rFonts w:cs="Times New Roman"/>
          <w:szCs w:val="24"/>
        </w:rPr>
        <w:t xml:space="preserve">pada </w:t>
      </w:r>
      <w:r w:rsidR="004344CD" w:rsidRPr="005D1BAC">
        <w:rPr>
          <w:rFonts w:cs="Times New Roman"/>
          <w:szCs w:val="24"/>
        </w:rPr>
        <w:t>Tabel V.10.</w:t>
      </w:r>
    </w:p>
    <w:p w14:paraId="301D0090" w14:textId="5FE96226" w:rsidR="004344CD" w:rsidRPr="005D1BAC" w:rsidRDefault="004344CD" w:rsidP="007322BB">
      <w:pPr>
        <w:pStyle w:val="CaptionTabel"/>
        <w:rPr>
          <w:rStyle w:val="SourceCodeChar"/>
          <w:rFonts w:eastAsia="SimSun"/>
          <w:lang w:val="id-ID"/>
        </w:rPr>
      </w:pPr>
      <w:bookmarkStart w:id="211" w:name="_Toc59703715"/>
      <w:bookmarkStart w:id="212" w:name="_Toc60222192"/>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8</w:t>
      </w:r>
      <w:r w:rsidR="00607FE6" w:rsidRPr="005D1BAC">
        <w:rPr>
          <w:lang w:val="id-ID"/>
        </w:rPr>
        <w:fldChar w:fldCharType="end"/>
      </w:r>
      <w:r w:rsidRPr="005D1BAC">
        <w:rPr>
          <w:lang w:val="id-ID"/>
        </w:rPr>
        <w:t xml:space="preserve">. Fungsi </w:t>
      </w:r>
      <w:r w:rsidRPr="005D1BAC">
        <w:rPr>
          <w:rStyle w:val="SourceCodeChar"/>
          <w:rFonts w:eastAsia="SimSun"/>
          <w:lang w:val="id-ID"/>
        </w:rPr>
        <w:t>getConferenceID()</w:t>
      </w:r>
      <w:bookmarkEnd w:id="211"/>
      <w:bookmarkEnd w:id="212"/>
    </w:p>
    <w:tbl>
      <w:tblPr>
        <w:tblStyle w:val="TableGrid"/>
        <w:tblW w:w="7937" w:type="dxa"/>
        <w:tblLook w:val="04A0" w:firstRow="1" w:lastRow="0" w:firstColumn="1" w:lastColumn="0" w:noHBand="0" w:noVBand="1"/>
      </w:tblPr>
      <w:tblGrid>
        <w:gridCol w:w="1417"/>
        <w:gridCol w:w="2438"/>
        <w:gridCol w:w="4082"/>
      </w:tblGrid>
      <w:tr w:rsidR="004344CD" w:rsidRPr="005D1BAC" w14:paraId="6ADE32C9" w14:textId="77777777" w:rsidTr="00A46772">
        <w:tc>
          <w:tcPr>
            <w:tcW w:w="1417" w:type="dxa"/>
          </w:tcPr>
          <w:p w14:paraId="63AB62FC" w14:textId="77777777" w:rsidR="004344CD" w:rsidRPr="005D1BAC" w:rsidRDefault="004344CD" w:rsidP="007322BB">
            <w:pPr>
              <w:pStyle w:val="TableContent"/>
              <w:rPr>
                <w:lang w:val="id-ID"/>
              </w:rPr>
            </w:pPr>
            <w:r w:rsidRPr="005D1BAC">
              <w:rPr>
                <w:lang w:val="id-ID"/>
              </w:rPr>
              <w:t xml:space="preserve">Nama </w:t>
            </w:r>
          </w:p>
        </w:tc>
        <w:tc>
          <w:tcPr>
            <w:tcW w:w="6520" w:type="dxa"/>
            <w:gridSpan w:val="2"/>
          </w:tcPr>
          <w:p w14:paraId="4101531C" w14:textId="77777777" w:rsidR="004344CD" w:rsidRPr="005D1BAC" w:rsidRDefault="004344CD" w:rsidP="007322BB">
            <w:pPr>
              <w:pStyle w:val="TableContent"/>
              <w:rPr>
                <w:lang w:val="id-ID"/>
              </w:rPr>
            </w:pPr>
            <w:r w:rsidRPr="005D1BAC">
              <w:rPr>
                <w:lang w:val="id-ID"/>
              </w:rPr>
              <w:t>unmuteAllRemoteAudioStream</w:t>
            </w:r>
          </w:p>
        </w:tc>
      </w:tr>
      <w:tr w:rsidR="004344CD" w:rsidRPr="005D1BAC" w14:paraId="29F581EC" w14:textId="77777777" w:rsidTr="00A46772">
        <w:trPr>
          <w:trHeight w:val="180"/>
        </w:trPr>
        <w:tc>
          <w:tcPr>
            <w:tcW w:w="1417" w:type="dxa"/>
          </w:tcPr>
          <w:p w14:paraId="694F2C26" w14:textId="77777777" w:rsidR="004344CD" w:rsidRPr="005D1BAC" w:rsidRDefault="004344CD" w:rsidP="007322BB">
            <w:pPr>
              <w:pStyle w:val="TableContent"/>
              <w:rPr>
                <w:lang w:val="id-ID"/>
              </w:rPr>
            </w:pPr>
            <w:r w:rsidRPr="005D1BAC">
              <w:rPr>
                <w:lang w:val="id-ID"/>
              </w:rPr>
              <w:t>Tujuan</w:t>
            </w:r>
          </w:p>
        </w:tc>
        <w:tc>
          <w:tcPr>
            <w:tcW w:w="6520" w:type="dxa"/>
            <w:gridSpan w:val="2"/>
            <w:tcBorders>
              <w:bottom w:val="single" w:sz="4" w:space="0" w:color="auto"/>
            </w:tcBorders>
          </w:tcPr>
          <w:p w14:paraId="1D5D93A2" w14:textId="77777777" w:rsidR="004344CD" w:rsidRPr="005D1BAC" w:rsidRDefault="004344CD" w:rsidP="007322BB">
            <w:pPr>
              <w:pStyle w:val="TableContent"/>
              <w:rPr>
                <w:lang w:val="id-ID"/>
              </w:rPr>
            </w:pPr>
            <w:r w:rsidRPr="005D1BAC">
              <w:rPr>
                <w:lang w:val="id-ID"/>
              </w:rPr>
              <w:t>Fungsi untuk mendapatkan ID konferensi di JVB (ID COLIBRI).</w:t>
            </w:r>
          </w:p>
        </w:tc>
      </w:tr>
      <w:tr w:rsidR="004344CD" w:rsidRPr="005D1BAC" w14:paraId="139F85CB" w14:textId="77777777" w:rsidTr="00A46772">
        <w:tc>
          <w:tcPr>
            <w:tcW w:w="1417" w:type="dxa"/>
            <w:tcBorders>
              <w:right w:val="single" w:sz="4" w:space="0" w:color="auto"/>
            </w:tcBorders>
          </w:tcPr>
          <w:p w14:paraId="4A860CEE" w14:textId="77777777" w:rsidR="004344CD" w:rsidRPr="005D1BAC" w:rsidRDefault="004344CD" w:rsidP="007322BB">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13AAEA45" w14:textId="7327F11D" w:rsidR="004344CD" w:rsidRPr="005D1BAC" w:rsidRDefault="004344CD" w:rsidP="00021A26">
            <w:pPr>
              <w:pStyle w:val="TableContent"/>
              <w:numPr>
                <w:ilvl w:val="0"/>
                <w:numId w:val="23"/>
              </w:numPr>
              <w:rPr>
                <w:lang w:val="id-ID"/>
              </w:rPr>
            </w:pPr>
            <w:r w:rsidRPr="005D1BAC">
              <w:rPr>
                <w:lang w:val="id-ID"/>
              </w:rPr>
              <w:t>localEndPointID</w:t>
            </w:r>
            <w:r w:rsidRPr="005D1BAC">
              <w:rPr>
                <w:lang w:val="id-ID"/>
              </w:rPr>
              <w:tab/>
              <w:t>:</w:t>
            </w:r>
          </w:p>
        </w:tc>
        <w:tc>
          <w:tcPr>
            <w:tcW w:w="4082" w:type="dxa"/>
            <w:tcBorders>
              <w:top w:val="single" w:sz="4" w:space="0" w:color="auto"/>
              <w:left w:val="nil"/>
              <w:bottom w:val="single" w:sz="4" w:space="0" w:color="auto"/>
              <w:right w:val="single" w:sz="4" w:space="0" w:color="auto"/>
            </w:tcBorders>
          </w:tcPr>
          <w:p w14:paraId="1EEA0A72" w14:textId="77777777" w:rsidR="004344CD" w:rsidRPr="005D1BAC" w:rsidRDefault="004344CD" w:rsidP="007322BB">
            <w:pPr>
              <w:pStyle w:val="TableContent"/>
              <w:rPr>
                <w:lang w:val="id-ID"/>
              </w:rPr>
            </w:pPr>
            <w:r w:rsidRPr="005D1BAC">
              <w:rPr>
                <w:lang w:val="id-ID"/>
              </w:rPr>
              <w:t>ID partisipan lokal</w:t>
            </w:r>
          </w:p>
        </w:tc>
      </w:tr>
      <w:tr w:rsidR="004344CD" w:rsidRPr="005D1BAC" w14:paraId="2DBCEAD9" w14:textId="77777777" w:rsidTr="00A46772">
        <w:trPr>
          <w:trHeight w:val="60"/>
        </w:trPr>
        <w:tc>
          <w:tcPr>
            <w:tcW w:w="1417" w:type="dxa"/>
          </w:tcPr>
          <w:p w14:paraId="69DC7012" w14:textId="77777777" w:rsidR="004344CD" w:rsidRPr="005D1BAC" w:rsidRDefault="004344CD" w:rsidP="007322BB">
            <w:pPr>
              <w:pStyle w:val="TableContent"/>
              <w:rPr>
                <w:lang w:val="id-ID"/>
              </w:rPr>
            </w:pPr>
            <w:r w:rsidRPr="005D1BAC">
              <w:rPr>
                <w:lang w:val="id-ID"/>
              </w:rPr>
              <w:t>Output</w:t>
            </w:r>
          </w:p>
        </w:tc>
        <w:tc>
          <w:tcPr>
            <w:tcW w:w="6520" w:type="dxa"/>
            <w:gridSpan w:val="2"/>
            <w:tcBorders>
              <w:top w:val="single" w:sz="4" w:space="0" w:color="auto"/>
            </w:tcBorders>
          </w:tcPr>
          <w:p w14:paraId="48C44CA3" w14:textId="77777777" w:rsidR="004344CD" w:rsidRPr="005D1BAC" w:rsidRDefault="004344CD" w:rsidP="007322BB">
            <w:pPr>
              <w:pStyle w:val="TableContent"/>
              <w:rPr>
                <w:lang w:val="id-ID"/>
              </w:rPr>
            </w:pPr>
            <w:r w:rsidRPr="005D1BAC">
              <w:rPr>
                <w:lang w:val="id-ID"/>
              </w:rPr>
              <w:t>ID konferensi universal (ID COLIBRI)</w:t>
            </w:r>
          </w:p>
        </w:tc>
      </w:tr>
      <w:tr w:rsidR="004344CD" w:rsidRPr="005D1BAC" w14:paraId="37079F50" w14:textId="77777777" w:rsidTr="00A46772">
        <w:trPr>
          <w:trHeight w:val="60"/>
        </w:trPr>
        <w:tc>
          <w:tcPr>
            <w:tcW w:w="1417" w:type="dxa"/>
          </w:tcPr>
          <w:p w14:paraId="438A544F" w14:textId="77777777" w:rsidR="004344CD" w:rsidRPr="005D1BAC" w:rsidRDefault="004344CD" w:rsidP="007322BB">
            <w:pPr>
              <w:pStyle w:val="TableContent"/>
              <w:rPr>
                <w:lang w:val="id-ID"/>
              </w:rPr>
            </w:pPr>
            <w:r w:rsidRPr="005D1BAC">
              <w:rPr>
                <w:lang w:val="id-ID"/>
              </w:rPr>
              <w:t>Proses</w:t>
            </w:r>
          </w:p>
        </w:tc>
        <w:tc>
          <w:tcPr>
            <w:tcW w:w="6520" w:type="dxa"/>
            <w:gridSpan w:val="2"/>
          </w:tcPr>
          <w:p w14:paraId="2CD12D7F" w14:textId="77777777" w:rsidR="004344CD" w:rsidRPr="005D1BAC" w:rsidRDefault="004344CD" w:rsidP="00021A26">
            <w:pPr>
              <w:pStyle w:val="TableContent"/>
              <w:numPr>
                <w:ilvl w:val="0"/>
                <w:numId w:val="31"/>
              </w:numPr>
              <w:rPr>
                <w:lang w:val="id-ID"/>
              </w:rPr>
            </w:pPr>
            <w:r w:rsidRPr="005D1BAC">
              <w:rPr>
                <w:lang w:val="id-ID"/>
              </w:rPr>
              <w:t>Mengambil data semua konferensi yang sedang berlangsung di server JVB.</w:t>
            </w:r>
          </w:p>
          <w:p w14:paraId="6FCB2FF5" w14:textId="77777777" w:rsidR="004344CD" w:rsidRPr="005D1BAC" w:rsidRDefault="004344CD" w:rsidP="00021A26">
            <w:pPr>
              <w:pStyle w:val="TableContent"/>
              <w:numPr>
                <w:ilvl w:val="0"/>
                <w:numId w:val="31"/>
              </w:numPr>
              <w:rPr>
                <w:lang w:val="id-ID"/>
              </w:rPr>
            </w:pPr>
            <w:r w:rsidRPr="005D1BAC">
              <w:rPr>
                <w:lang w:val="id-ID"/>
              </w:rPr>
              <w:t>Melakukan pengecekan ID konferensi yang memiliki partisipan lokal sama dengan ID partisipan lokal yang di-</w:t>
            </w:r>
            <w:r w:rsidRPr="005D1BAC">
              <w:rPr>
                <w:i/>
                <w:iCs/>
                <w:lang w:val="id-ID"/>
              </w:rPr>
              <w:t>input</w:t>
            </w:r>
            <w:r w:rsidRPr="005D1BAC">
              <w:rPr>
                <w:lang w:val="id-ID"/>
              </w:rPr>
              <w:t>-kan.</w:t>
            </w:r>
          </w:p>
          <w:p w14:paraId="60FBCD80" w14:textId="77777777" w:rsidR="004344CD" w:rsidRPr="005D1BAC" w:rsidRDefault="004344CD" w:rsidP="00021A26">
            <w:pPr>
              <w:pStyle w:val="TableContent"/>
              <w:numPr>
                <w:ilvl w:val="0"/>
                <w:numId w:val="31"/>
              </w:numPr>
              <w:rPr>
                <w:lang w:val="id-ID"/>
              </w:rPr>
            </w:pPr>
            <w:r w:rsidRPr="005D1BAC">
              <w:rPr>
                <w:lang w:val="id-ID"/>
              </w:rPr>
              <w:lastRenderedPageBreak/>
              <w:t>Jika didapatkan konferensi dengan ID partisipan yang sesuai, ID konferensi diambil.</w:t>
            </w:r>
          </w:p>
        </w:tc>
      </w:tr>
    </w:tbl>
    <w:p w14:paraId="3A77848C" w14:textId="6E045D93" w:rsidR="004344CD" w:rsidRPr="005D1BAC" w:rsidRDefault="00DE58F8" w:rsidP="009243E6">
      <w:pPr>
        <w:pStyle w:val="Heading2"/>
      </w:pPr>
      <w:bookmarkStart w:id="213" w:name="_Toc60131908"/>
      <w:bookmarkStart w:id="214" w:name="_Toc64571795"/>
      <w:r w:rsidRPr="005D1BAC">
        <w:lastRenderedPageBreak/>
        <w:t xml:space="preserve">Perancangan pada </w:t>
      </w:r>
      <w:r w:rsidR="004344CD" w:rsidRPr="005D1BAC">
        <w:t>Jitsi Conference Focus</w:t>
      </w:r>
      <w:r w:rsidRPr="005D1BAC">
        <w:t xml:space="preserve"> (Jicofo)</w:t>
      </w:r>
      <w:bookmarkEnd w:id="213"/>
      <w:bookmarkEnd w:id="214"/>
    </w:p>
    <w:p w14:paraId="1624C973" w14:textId="1CFCE1EF" w:rsidR="004344CD" w:rsidRPr="005D1BAC" w:rsidRDefault="00587369" w:rsidP="004344CD">
      <w:r w:rsidRPr="005D1BAC">
        <w:t xml:space="preserve">Pada permulaan </w:t>
      </w:r>
      <w:r w:rsidR="004344CD" w:rsidRPr="005D1BAC">
        <w:t xml:space="preserve">proses analisis </w:t>
      </w:r>
      <w:r w:rsidRPr="005D1BAC">
        <w:t xml:space="preserve">komponen </w:t>
      </w:r>
      <w:r w:rsidR="004344CD" w:rsidRPr="005D1BAC">
        <w:t xml:space="preserve">Jicofo, </w:t>
      </w:r>
      <w:r w:rsidRPr="005D1BAC">
        <w:t xml:space="preserve">tim diminta untuk membuat </w:t>
      </w:r>
      <w:r w:rsidR="004344CD" w:rsidRPr="005D1BAC">
        <w:t xml:space="preserve">dua </w:t>
      </w:r>
      <w:r w:rsidRPr="005D1BAC">
        <w:t xml:space="preserve">buah </w:t>
      </w:r>
      <w:r w:rsidR="004344CD" w:rsidRPr="005D1BAC">
        <w:t xml:space="preserve">fungsi RESTful API untuk menunjang proses analisis. Adapun, </w:t>
      </w:r>
      <w:r w:rsidRPr="005D1BAC">
        <w:t xml:space="preserve">dua </w:t>
      </w:r>
      <w:r w:rsidR="004344CD" w:rsidRPr="005D1BAC">
        <w:t>fungsi yang ditambahkan adalah sebagai berikut.</w:t>
      </w:r>
    </w:p>
    <w:p w14:paraId="1C510B69" w14:textId="4ADE0A63" w:rsidR="004344CD" w:rsidRPr="005D1BAC" w:rsidRDefault="004344CD" w:rsidP="00021A26">
      <w:pPr>
        <w:pStyle w:val="ListParagraph"/>
        <w:numPr>
          <w:ilvl w:val="0"/>
          <w:numId w:val="20"/>
        </w:numPr>
      </w:pPr>
      <w:r w:rsidRPr="005D1BAC">
        <w:rPr>
          <w:rStyle w:val="SourceCodeChar"/>
          <w:rFonts w:eastAsia="SimSun"/>
          <w:lang w:val="id-ID"/>
        </w:rPr>
        <w:t>getConferences()</w:t>
      </w:r>
      <w:r w:rsidRPr="005D1BAC">
        <w:rPr>
          <w:rFonts w:cs="Times New Roman"/>
          <w:szCs w:val="24"/>
        </w:rPr>
        <w:t xml:space="preserve"> berfungsi untuk </w:t>
      </w:r>
      <w:r w:rsidRPr="005D1BAC">
        <w:t xml:space="preserve">mendapatkan semua konferensi video yang tersambung dengan Jicofo. </w:t>
      </w:r>
      <w:bookmarkStart w:id="215" w:name="_Hlk60071138"/>
      <w:r w:rsidR="003B42F3" w:rsidRPr="005D1BAC">
        <w:rPr>
          <w:rFonts w:cs="Times New Roman"/>
          <w:szCs w:val="24"/>
        </w:rPr>
        <w:t xml:space="preserve">Rancangan fungsi ini diuraikan </w:t>
      </w:r>
      <w:r w:rsidRPr="005D1BAC">
        <w:t>pada Tabel V.9</w:t>
      </w:r>
      <w:bookmarkEnd w:id="215"/>
      <w:r w:rsidRPr="005D1BAC">
        <w:t>.</w:t>
      </w:r>
    </w:p>
    <w:p w14:paraId="6C2F6B52" w14:textId="381FBCDF" w:rsidR="004344CD" w:rsidRPr="005D1BAC" w:rsidRDefault="004344CD" w:rsidP="00021A26">
      <w:pPr>
        <w:pStyle w:val="ListParagraph"/>
        <w:numPr>
          <w:ilvl w:val="0"/>
          <w:numId w:val="20"/>
        </w:numPr>
      </w:pPr>
      <w:r w:rsidRPr="005D1BAC">
        <w:rPr>
          <w:rStyle w:val="SourceCodeChar"/>
          <w:rFonts w:eastAsia="SimSun"/>
          <w:lang w:val="id-ID"/>
        </w:rPr>
        <w:t>getBridgesParticipants()</w:t>
      </w:r>
      <w:r w:rsidRPr="005D1BAC">
        <w:rPr>
          <w:rFonts w:cs="Times New Roman"/>
          <w:szCs w:val="24"/>
        </w:rPr>
        <w:t xml:space="preserve"> </w:t>
      </w:r>
      <w:r w:rsidRPr="005D1BAC">
        <w:rPr>
          <w:rFonts w:cs="Times New Roman"/>
        </w:rPr>
        <w:t xml:space="preserve">berfungsi untuk mendapatkan semua partisipan non-octo dan octo di </w:t>
      </w:r>
      <w:r w:rsidR="000C28FB" w:rsidRPr="005D1BAC">
        <w:rPr>
          <w:rFonts w:cs="Times New Roman"/>
        </w:rPr>
        <w:t xml:space="preserve">suatu </w:t>
      </w:r>
      <w:r w:rsidRPr="005D1BAC">
        <w:rPr>
          <w:rFonts w:cs="Times New Roman"/>
        </w:rPr>
        <w:t>ruang konferensi video.</w:t>
      </w:r>
      <w:r w:rsidR="00DE58F8" w:rsidRPr="005D1BAC">
        <w:rPr>
          <w:rFonts w:cs="Times New Roman"/>
        </w:rPr>
        <w:t xml:space="preserve"> </w:t>
      </w:r>
      <w:r w:rsidR="003B42F3" w:rsidRPr="005D1BAC">
        <w:rPr>
          <w:rFonts w:cs="Times New Roman"/>
          <w:szCs w:val="24"/>
        </w:rPr>
        <w:t xml:space="preserve">Rancangan fungsi ini diuraikan </w:t>
      </w:r>
      <w:r w:rsidRPr="005D1BAC">
        <w:t>pada Tabel V.10</w:t>
      </w:r>
      <w:r w:rsidRPr="005D1BAC">
        <w:rPr>
          <w:rFonts w:cs="Times New Roman"/>
        </w:rPr>
        <w:t>.</w:t>
      </w:r>
    </w:p>
    <w:p w14:paraId="7235211F" w14:textId="6A1583F1" w:rsidR="004344CD" w:rsidRPr="005D1BAC" w:rsidRDefault="004344CD" w:rsidP="000C28FB">
      <w:pPr>
        <w:pStyle w:val="CaptionTabel"/>
        <w:rPr>
          <w:rStyle w:val="SourceCodeChar"/>
          <w:rFonts w:eastAsia="SimSun"/>
          <w:lang w:val="id-ID"/>
        </w:rPr>
      </w:pPr>
      <w:bookmarkStart w:id="216" w:name="_Toc59703718"/>
      <w:bookmarkStart w:id="217" w:name="_Toc60222193"/>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9</w:t>
      </w:r>
      <w:r w:rsidR="00607FE6" w:rsidRPr="005D1BAC">
        <w:rPr>
          <w:lang w:val="id-ID"/>
        </w:rPr>
        <w:fldChar w:fldCharType="end"/>
      </w:r>
      <w:r w:rsidRPr="005D1BAC">
        <w:rPr>
          <w:lang w:val="id-ID"/>
        </w:rPr>
        <w:t xml:space="preserve">. Rancangan Fungsi </w:t>
      </w:r>
      <w:r w:rsidRPr="005D1BAC">
        <w:rPr>
          <w:rStyle w:val="SourceCodeChar"/>
          <w:rFonts w:eastAsia="SimSun"/>
          <w:lang w:val="id-ID"/>
        </w:rPr>
        <w:t>getConferences()</w:t>
      </w:r>
      <w:bookmarkEnd w:id="216"/>
      <w:bookmarkEnd w:id="217"/>
    </w:p>
    <w:tbl>
      <w:tblPr>
        <w:tblStyle w:val="TableGrid"/>
        <w:tblW w:w="7937" w:type="dxa"/>
        <w:tblLook w:val="04A0" w:firstRow="1" w:lastRow="0" w:firstColumn="1" w:lastColumn="0" w:noHBand="0" w:noVBand="1"/>
      </w:tblPr>
      <w:tblGrid>
        <w:gridCol w:w="1417"/>
        <w:gridCol w:w="2438"/>
        <w:gridCol w:w="4082"/>
      </w:tblGrid>
      <w:tr w:rsidR="004344CD" w:rsidRPr="005D1BAC" w14:paraId="4CDA46FF" w14:textId="77777777" w:rsidTr="00A46772">
        <w:tc>
          <w:tcPr>
            <w:tcW w:w="1417" w:type="dxa"/>
          </w:tcPr>
          <w:p w14:paraId="7B4497AC" w14:textId="77777777" w:rsidR="004344CD" w:rsidRPr="005D1BAC" w:rsidRDefault="004344CD" w:rsidP="000C28FB">
            <w:pPr>
              <w:pStyle w:val="TableContent"/>
              <w:rPr>
                <w:lang w:val="id-ID"/>
              </w:rPr>
            </w:pPr>
            <w:r w:rsidRPr="005D1BAC">
              <w:rPr>
                <w:lang w:val="id-ID"/>
              </w:rPr>
              <w:t xml:space="preserve">Nama </w:t>
            </w:r>
          </w:p>
        </w:tc>
        <w:tc>
          <w:tcPr>
            <w:tcW w:w="6520" w:type="dxa"/>
            <w:gridSpan w:val="2"/>
          </w:tcPr>
          <w:p w14:paraId="117B939A" w14:textId="77777777" w:rsidR="004344CD" w:rsidRPr="005D1BAC" w:rsidRDefault="004344CD" w:rsidP="000C28FB">
            <w:pPr>
              <w:pStyle w:val="TableContent"/>
              <w:rPr>
                <w:lang w:val="id-ID"/>
              </w:rPr>
            </w:pPr>
            <w:r w:rsidRPr="005D1BAC">
              <w:rPr>
                <w:lang w:val="id-ID"/>
              </w:rPr>
              <w:t>getConferences</w:t>
            </w:r>
          </w:p>
        </w:tc>
      </w:tr>
      <w:tr w:rsidR="004344CD" w:rsidRPr="005D1BAC" w14:paraId="577F464A" w14:textId="77777777" w:rsidTr="00A46772">
        <w:trPr>
          <w:trHeight w:val="180"/>
        </w:trPr>
        <w:tc>
          <w:tcPr>
            <w:tcW w:w="1417" w:type="dxa"/>
          </w:tcPr>
          <w:p w14:paraId="6CE28C7C" w14:textId="77777777" w:rsidR="004344CD" w:rsidRPr="005D1BAC" w:rsidRDefault="004344CD" w:rsidP="000C28FB">
            <w:pPr>
              <w:pStyle w:val="TableContent"/>
              <w:rPr>
                <w:lang w:val="id-ID"/>
              </w:rPr>
            </w:pPr>
            <w:r w:rsidRPr="005D1BAC">
              <w:rPr>
                <w:lang w:val="id-ID"/>
              </w:rPr>
              <w:t>Tujuan</w:t>
            </w:r>
          </w:p>
        </w:tc>
        <w:tc>
          <w:tcPr>
            <w:tcW w:w="6520" w:type="dxa"/>
            <w:gridSpan w:val="2"/>
            <w:tcBorders>
              <w:bottom w:val="single" w:sz="4" w:space="0" w:color="auto"/>
            </w:tcBorders>
          </w:tcPr>
          <w:p w14:paraId="4A3467CF" w14:textId="77777777" w:rsidR="004344CD" w:rsidRPr="005D1BAC" w:rsidRDefault="004344CD" w:rsidP="000C28FB">
            <w:pPr>
              <w:pStyle w:val="TableContent"/>
              <w:rPr>
                <w:lang w:val="id-ID"/>
              </w:rPr>
            </w:pPr>
            <w:r w:rsidRPr="005D1BAC">
              <w:rPr>
                <w:lang w:val="id-ID"/>
              </w:rPr>
              <w:t>Fungsi untuk mendapatkan semua konferensi video yang tersambung dengan Jicofo.</w:t>
            </w:r>
          </w:p>
        </w:tc>
      </w:tr>
      <w:tr w:rsidR="004344CD" w:rsidRPr="005D1BAC" w14:paraId="30DFB66A" w14:textId="77777777" w:rsidTr="00A46772">
        <w:tc>
          <w:tcPr>
            <w:tcW w:w="1417" w:type="dxa"/>
            <w:tcBorders>
              <w:right w:val="single" w:sz="4" w:space="0" w:color="auto"/>
            </w:tcBorders>
          </w:tcPr>
          <w:p w14:paraId="48B879C5" w14:textId="77777777" w:rsidR="004344CD" w:rsidRPr="005D1BAC" w:rsidRDefault="004344CD" w:rsidP="000C28FB">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68246231" w14:textId="24CF75B4" w:rsidR="004344CD" w:rsidRPr="005D1BAC" w:rsidRDefault="000C28FB" w:rsidP="000C28FB">
            <w:pPr>
              <w:pStyle w:val="TableContent"/>
              <w:rPr>
                <w:lang w:val="id-ID"/>
              </w:rPr>
            </w:pPr>
            <w:r w:rsidRPr="005D1BAC">
              <w:rPr>
                <w:lang w:val="id-ID"/>
              </w:rPr>
              <w:t xml:space="preserve">- </w:t>
            </w:r>
          </w:p>
        </w:tc>
        <w:tc>
          <w:tcPr>
            <w:tcW w:w="4082" w:type="dxa"/>
            <w:tcBorders>
              <w:top w:val="single" w:sz="4" w:space="0" w:color="auto"/>
              <w:left w:val="nil"/>
              <w:bottom w:val="single" w:sz="4" w:space="0" w:color="auto"/>
              <w:right w:val="single" w:sz="4" w:space="0" w:color="auto"/>
            </w:tcBorders>
          </w:tcPr>
          <w:p w14:paraId="56D7D3A8" w14:textId="77777777" w:rsidR="004344CD" w:rsidRPr="005D1BAC" w:rsidRDefault="004344CD" w:rsidP="000C28FB">
            <w:pPr>
              <w:pStyle w:val="TableContent"/>
              <w:rPr>
                <w:lang w:val="id-ID"/>
              </w:rPr>
            </w:pPr>
          </w:p>
        </w:tc>
      </w:tr>
      <w:tr w:rsidR="004344CD" w:rsidRPr="005D1BAC" w14:paraId="452A9012" w14:textId="77777777" w:rsidTr="00A46772">
        <w:trPr>
          <w:trHeight w:val="60"/>
        </w:trPr>
        <w:tc>
          <w:tcPr>
            <w:tcW w:w="1417" w:type="dxa"/>
          </w:tcPr>
          <w:p w14:paraId="1165C6F2" w14:textId="77777777" w:rsidR="004344CD" w:rsidRPr="005D1BAC" w:rsidRDefault="004344CD" w:rsidP="000C28FB">
            <w:pPr>
              <w:pStyle w:val="TableContent"/>
              <w:rPr>
                <w:lang w:val="id-ID"/>
              </w:rPr>
            </w:pPr>
            <w:r w:rsidRPr="005D1BAC">
              <w:rPr>
                <w:lang w:val="id-ID"/>
              </w:rPr>
              <w:t>Output</w:t>
            </w:r>
          </w:p>
        </w:tc>
        <w:tc>
          <w:tcPr>
            <w:tcW w:w="6520" w:type="dxa"/>
            <w:gridSpan w:val="2"/>
            <w:tcBorders>
              <w:top w:val="single" w:sz="4" w:space="0" w:color="auto"/>
            </w:tcBorders>
          </w:tcPr>
          <w:p w14:paraId="088DDB81" w14:textId="77777777" w:rsidR="004344CD" w:rsidRPr="005D1BAC" w:rsidRDefault="004344CD" w:rsidP="000C28FB">
            <w:pPr>
              <w:pStyle w:val="TableContent"/>
              <w:rPr>
                <w:lang w:val="id-ID"/>
              </w:rPr>
            </w:pPr>
            <w:r w:rsidRPr="005D1BAC">
              <w:rPr>
                <w:lang w:val="id-ID"/>
              </w:rPr>
              <w:t>JSON berisi ID konferensi yang tersambung dengan Jicofo.</w:t>
            </w:r>
          </w:p>
        </w:tc>
      </w:tr>
      <w:tr w:rsidR="004344CD" w:rsidRPr="005D1BAC" w14:paraId="32509AA0" w14:textId="77777777" w:rsidTr="00A46772">
        <w:trPr>
          <w:trHeight w:val="67"/>
        </w:trPr>
        <w:tc>
          <w:tcPr>
            <w:tcW w:w="1417" w:type="dxa"/>
          </w:tcPr>
          <w:p w14:paraId="0CE5E2D3" w14:textId="77777777" w:rsidR="004344CD" w:rsidRPr="005D1BAC" w:rsidRDefault="004344CD" w:rsidP="000C28FB">
            <w:pPr>
              <w:pStyle w:val="TableContent"/>
              <w:rPr>
                <w:lang w:val="id-ID"/>
              </w:rPr>
            </w:pPr>
            <w:r w:rsidRPr="005D1BAC">
              <w:rPr>
                <w:lang w:val="id-ID"/>
              </w:rPr>
              <w:t>Proses</w:t>
            </w:r>
          </w:p>
        </w:tc>
        <w:tc>
          <w:tcPr>
            <w:tcW w:w="6520" w:type="dxa"/>
            <w:gridSpan w:val="2"/>
          </w:tcPr>
          <w:p w14:paraId="6A3B7BC9" w14:textId="77777777" w:rsidR="004344CD" w:rsidRPr="005D1BAC" w:rsidRDefault="004344CD" w:rsidP="00021A26">
            <w:pPr>
              <w:pStyle w:val="TableContent"/>
              <w:numPr>
                <w:ilvl w:val="0"/>
                <w:numId w:val="29"/>
              </w:numPr>
              <w:rPr>
                <w:lang w:val="id-ID"/>
              </w:rPr>
            </w:pPr>
            <w:r w:rsidRPr="005D1BAC">
              <w:rPr>
                <w:lang w:val="id-ID"/>
              </w:rPr>
              <w:t>Mengambil data semua konferensi yang tersambung ke Jicofo.</w:t>
            </w:r>
          </w:p>
          <w:p w14:paraId="0708C4A3" w14:textId="77777777" w:rsidR="004344CD" w:rsidRPr="005D1BAC" w:rsidRDefault="004344CD" w:rsidP="00021A26">
            <w:pPr>
              <w:pStyle w:val="TableContent"/>
              <w:numPr>
                <w:ilvl w:val="0"/>
                <w:numId w:val="29"/>
              </w:numPr>
              <w:rPr>
                <w:lang w:val="id-ID"/>
              </w:rPr>
            </w:pPr>
            <w:r w:rsidRPr="005D1BAC">
              <w:rPr>
                <w:lang w:val="id-ID"/>
              </w:rPr>
              <w:t xml:space="preserve">Mengambil data </w:t>
            </w:r>
            <w:r w:rsidRPr="005D1BAC">
              <w:rPr>
                <w:i/>
                <w:iCs/>
                <w:lang w:val="id-ID"/>
              </w:rPr>
              <w:t>bridge</w:t>
            </w:r>
            <w:r w:rsidRPr="005D1BAC">
              <w:rPr>
                <w:lang w:val="id-ID"/>
              </w:rPr>
              <w:t xml:space="preserve"> dari semua konferensi.</w:t>
            </w:r>
          </w:p>
          <w:p w14:paraId="766C42EE" w14:textId="77777777" w:rsidR="004344CD" w:rsidRPr="005D1BAC" w:rsidRDefault="004344CD" w:rsidP="00021A26">
            <w:pPr>
              <w:pStyle w:val="TableContent"/>
              <w:numPr>
                <w:ilvl w:val="0"/>
                <w:numId w:val="29"/>
              </w:numPr>
              <w:rPr>
                <w:lang w:val="id-ID"/>
              </w:rPr>
            </w:pPr>
            <w:r w:rsidRPr="005D1BAC">
              <w:rPr>
                <w:lang w:val="id-ID"/>
              </w:rPr>
              <w:t>Mengambil ID semua konferensi.</w:t>
            </w:r>
          </w:p>
        </w:tc>
      </w:tr>
    </w:tbl>
    <w:p w14:paraId="5948B0D5" w14:textId="57266A03" w:rsidR="004344CD" w:rsidRPr="005D1BAC" w:rsidRDefault="004344CD" w:rsidP="00D94F7B">
      <w:pPr>
        <w:pStyle w:val="CaptionTabel"/>
        <w:rPr>
          <w:rStyle w:val="SourceCodeChar"/>
          <w:rFonts w:eastAsia="SimSun"/>
          <w:lang w:val="id-ID"/>
        </w:rPr>
      </w:pPr>
      <w:bookmarkStart w:id="218" w:name="_Toc60222194"/>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0</w:t>
      </w:r>
      <w:r w:rsidR="00607FE6" w:rsidRPr="005D1BAC">
        <w:rPr>
          <w:lang w:val="id-ID"/>
        </w:rPr>
        <w:fldChar w:fldCharType="end"/>
      </w:r>
      <w:r w:rsidRPr="005D1BAC">
        <w:rPr>
          <w:lang w:val="id-ID"/>
        </w:rPr>
        <w:t xml:space="preserve">. Rancangan Fungsi </w:t>
      </w:r>
      <w:r w:rsidRPr="005D1BAC">
        <w:rPr>
          <w:rStyle w:val="SourceCodeChar"/>
          <w:rFonts w:eastAsia="SimSun"/>
          <w:lang w:val="id-ID"/>
        </w:rPr>
        <w:t>getBridgesParticipants()</w:t>
      </w:r>
      <w:bookmarkEnd w:id="218"/>
    </w:p>
    <w:tbl>
      <w:tblPr>
        <w:tblStyle w:val="TableGrid"/>
        <w:tblW w:w="7937" w:type="dxa"/>
        <w:tblLook w:val="04A0" w:firstRow="1" w:lastRow="0" w:firstColumn="1" w:lastColumn="0" w:noHBand="0" w:noVBand="1"/>
      </w:tblPr>
      <w:tblGrid>
        <w:gridCol w:w="1417"/>
        <w:gridCol w:w="2438"/>
        <w:gridCol w:w="4082"/>
      </w:tblGrid>
      <w:tr w:rsidR="004344CD" w:rsidRPr="005D1BAC" w14:paraId="0BC6B83F" w14:textId="77777777" w:rsidTr="00A46772">
        <w:tc>
          <w:tcPr>
            <w:tcW w:w="1417" w:type="dxa"/>
          </w:tcPr>
          <w:p w14:paraId="54B4CADF" w14:textId="77777777" w:rsidR="004344CD" w:rsidRPr="005D1BAC" w:rsidRDefault="004344CD" w:rsidP="000C28FB">
            <w:pPr>
              <w:pStyle w:val="TableContent"/>
              <w:rPr>
                <w:lang w:val="id-ID"/>
              </w:rPr>
            </w:pPr>
            <w:r w:rsidRPr="005D1BAC">
              <w:rPr>
                <w:lang w:val="id-ID"/>
              </w:rPr>
              <w:t xml:space="preserve">Nama </w:t>
            </w:r>
          </w:p>
        </w:tc>
        <w:tc>
          <w:tcPr>
            <w:tcW w:w="6520" w:type="dxa"/>
            <w:gridSpan w:val="2"/>
          </w:tcPr>
          <w:p w14:paraId="36D7B1A4" w14:textId="77777777" w:rsidR="004344CD" w:rsidRPr="005D1BAC" w:rsidRDefault="004344CD" w:rsidP="000C28FB">
            <w:pPr>
              <w:pStyle w:val="TableContent"/>
              <w:rPr>
                <w:lang w:val="id-ID"/>
              </w:rPr>
            </w:pPr>
            <w:r w:rsidRPr="005D1BAC">
              <w:rPr>
                <w:lang w:val="id-ID"/>
              </w:rPr>
              <w:t>getBridgesParticipants</w:t>
            </w:r>
          </w:p>
        </w:tc>
      </w:tr>
      <w:tr w:rsidR="004344CD" w:rsidRPr="005D1BAC" w14:paraId="1D3E61D0" w14:textId="77777777" w:rsidTr="00A46772">
        <w:trPr>
          <w:trHeight w:val="425"/>
        </w:trPr>
        <w:tc>
          <w:tcPr>
            <w:tcW w:w="1417" w:type="dxa"/>
          </w:tcPr>
          <w:p w14:paraId="6197104B" w14:textId="77777777" w:rsidR="004344CD" w:rsidRPr="005D1BAC" w:rsidRDefault="004344CD" w:rsidP="000C28FB">
            <w:pPr>
              <w:pStyle w:val="TableContent"/>
              <w:rPr>
                <w:lang w:val="id-ID"/>
              </w:rPr>
            </w:pPr>
            <w:r w:rsidRPr="005D1BAC">
              <w:rPr>
                <w:lang w:val="id-ID"/>
              </w:rPr>
              <w:t>Tujuan</w:t>
            </w:r>
          </w:p>
        </w:tc>
        <w:tc>
          <w:tcPr>
            <w:tcW w:w="6520" w:type="dxa"/>
            <w:gridSpan w:val="2"/>
            <w:tcBorders>
              <w:bottom w:val="single" w:sz="4" w:space="0" w:color="auto"/>
            </w:tcBorders>
          </w:tcPr>
          <w:p w14:paraId="7B58EB0E" w14:textId="77777777" w:rsidR="004344CD" w:rsidRPr="005D1BAC" w:rsidRDefault="004344CD" w:rsidP="000C28FB">
            <w:pPr>
              <w:pStyle w:val="TableContent"/>
              <w:rPr>
                <w:lang w:val="id-ID"/>
              </w:rPr>
            </w:pPr>
            <w:r w:rsidRPr="005D1BAC">
              <w:rPr>
                <w:lang w:val="id-ID"/>
              </w:rPr>
              <w:t>Fungsi untuk mendapatkan semua partisipan non-octo dan octo di ruang konferensi video.</w:t>
            </w:r>
          </w:p>
        </w:tc>
      </w:tr>
      <w:tr w:rsidR="004344CD" w:rsidRPr="005D1BAC" w14:paraId="7FCFF65B" w14:textId="77777777" w:rsidTr="00A46772">
        <w:tc>
          <w:tcPr>
            <w:tcW w:w="1417" w:type="dxa"/>
            <w:tcBorders>
              <w:right w:val="single" w:sz="4" w:space="0" w:color="auto"/>
            </w:tcBorders>
          </w:tcPr>
          <w:p w14:paraId="7D3B276D" w14:textId="77777777" w:rsidR="004344CD" w:rsidRPr="005D1BAC" w:rsidRDefault="004344CD" w:rsidP="000C28FB">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616469A5" w14:textId="587C5FDB" w:rsidR="004344CD" w:rsidRPr="005D1BAC" w:rsidRDefault="004344CD" w:rsidP="00021A26">
            <w:pPr>
              <w:pStyle w:val="TableContent"/>
              <w:numPr>
                <w:ilvl w:val="0"/>
                <w:numId w:val="23"/>
              </w:numPr>
              <w:rPr>
                <w:lang w:val="id-ID"/>
              </w:rPr>
            </w:pPr>
            <w:r w:rsidRPr="005D1BAC">
              <w:rPr>
                <w:lang w:val="id-ID"/>
              </w:rPr>
              <w:t>conferenceId</w:t>
            </w:r>
            <w:r w:rsidRPr="005D1BAC">
              <w:rPr>
                <w:lang w:val="id-ID"/>
              </w:rPr>
              <w:tab/>
            </w:r>
            <w:r w:rsidRPr="005D1BAC">
              <w:rPr>
                <w:lang w:val="id-ID"/>
              </w:rPr>
              <w:tab/>
              <w:t>:</w:t>
            </w:r>
          </w:p>
        </w:tc>
        <w:tc>
          <w:tcPr>
            <w:tcW w:w="4082" w:type="dxa"/>
            <w:tcBorders>
              <w:top w:val="single" w:sz="4" w:space="0" w:color="auto"/>
              <w:left w:val="nil"/>
              <w:bottom w:val="single" w:sz="4" w:space="0" w:color="auto"/>
              <w:right w:val="single" w:sz="4" w:space="0" w:color="auto"/>
            </w:tcBorders>
          </w:tcPr>
          <w:p w14:paraId="6435D241" w14:textId="77777777" w:rsidR="004344CD" w:rsidRPr="005D1BAC" w:rsidRDefault="004344CD" w:rsidP="000C28FB">
            <w:pPr>
              <w:pStyle w:val="TableContent"/>
              <w:rPr>
                <w:lang w:val="id-ID"/>
              </w:rPr>
            </w:pPr>
            <w:r w:rsidRPr="005D1BAC">
              <w:rPr>
                <w:lang w:val="id-ID"/>
              </w:rPr>
              <w:t>ID konferensi</w:t>
            </w:r>
          </w:p>
        </w:tc>
      </w:tr>
      <w:tr w:rsidR="004344CD" w:rsidRPr="005D1BAC" w14:paraId="18298B50" w14:textId="77777777" w:rsidTr="00A46772">
        <w:trPr>
          <w:trHeight w:val="60"/>
        </w:trPr>
        <w:tc>
          <w:tcPr>
            <w:tcW w:w="1417" w:type="dxa"/>
          </w:tcPr>
          <w:p w14:paraId="682AECBA" w14:textId="77777777" w:rsidR="004344CD" w:rsidRPr="005D1BAC" w:rsidRDefault="004344CD" w:rsidP="000C28FB">
            <w:pPr>
              <w:pStyle w:val="TableContent"/>
              <w:rPr>
                <w:lang w:val="id-ID"/>
              </w:rPr>
            </w:pPr>
            <w:r w:rsidRPr="005D1BAC">
              <w:rPr>
                <w:lang w:val="id-ID"/>
              </w:rPr>
              <w:t>Output</w:t>
            </w:r>
          </w:p>
        </w:tc>
        <w:tc>
          <w:tcPr>
            <w:tcW w:w="6520" w:type="dxa"/>
            <w:gridSpan w:val="2"/>
            <w:tcBorders>
              <w:top w:val="single" w:sz="4" w:space="0" w:color="auto"/>
            </w:tcBorders>
          </w:tcPr>
          <w:p w14:paraId="51C89C85" w14:textId="77777777" w:rsidR="004344CD" w:rsidRPr="005D1BAC" w:rsidRDefault="004344CD" w:rsidP="000C28FB">
            <w:pPr>
              <w:pStyle w:val="TableContent"/>
              <w:rPr>
                <w:lang w:val="id-ID"/>
              </w:rPr>
            </w:pPr>
            <w:r w:rsidRPr="005D1BAC">
              <w:rPr>
                <w:lang w:val="id-ID"/>
              </w:rPr>
              <w:t>ID konferensi universal (ID COLIBRI)</w:t>
            </w:r>
          </w:p>
        </w:tc>
      </w:tr>
      <w:tr w:rsidR="004344CD" w:rsidRPr="005D1BAC" w14:paraId="2BAB8000" w14:textId="77777777" w:rsidTr="00A46772">
        <w:trPr>
          <w:trHeight w:val="60"/>
        </w:trPr>
        <w:tc>
          <w:tcPr>
            <w:tcW w:w="1417" w:type="dxa"/>
          </w:tcPr>
          <w:p w14:paraId="0CD22C3F" w14:textId="77777777" w:rsidR="004344CD" w:rsidRPr="005D1BAC" w:rsidRDefault="004344CD" w:rsidP="000C28FB">
            <w:pPr>
              <w:pStyle w:val="TableContent"/>
              <w:rPr>
                <w:lang w:val="id-ID"/>
              </w:rPr>
            </w:pPr>
            <w:r w:rsidRPr="005D1BAC">
              <w:rPr>
                <w:lang w:val="id-ID"/>
              </w:rPr>
              <w:t>Proses</w:t>
            </w:r>
          </w:p>
        </w:tc>
        <w:tc>
          <w:tcPr>
            <w:tcW w:w="6520" w:type="dxa"/>
            <w:gridSpan w:val="2"/>
          </w:tcPr>
          <w:p w14:paraId="75F8187E" w14:textId="77777777" w:rsidR="004344CD" w:rsidRPr="005D1BAC" w:rsidRDefault="004344CD" w:rsidP="00021A26">
            <w:pPr>
              <w:pStyle w:val="TableContent"/>
              <w:numPr>
                <w:ilvl w:val="0"/>
                <w:numId w:val="30"/>
              </w:numPr>
              <w:rPr>
                <w:lang w:val="id-ID"/>
              </w:rPr>
            </w:pPr>
            <w:r w:rsidRPr="005D1BAC">
              <w:rPr>
                <w:lang w:val="id-ID"/>
              </w:rPr>
              <w:t>Mengambil data semua konferensi yang tersambung ke Jicofo.</w:t>
            </w:r>
          </w:p>
          <w:p w14:paraId="49D08F09" w14:textId="77777777" w:rsidR="004344CD" w:rsidRPr="005D1BAC" w:rsidRDefault="004344CD" w:rsidP="00021A26">
            <w:pPr>
              <w:pStyle w:val="TableContent"/>
              <w:numPr>
                <w:ilvl w:val="0"/>
                <w:numId w:val="30"/>
              </w:numPr>
              <w:rPr>
                <w:lang w:val="id-ID"/>
              </w:rPr>
            </w:pPr>
            <w:r w:rsidRPr="005D1BAC">
              <w:rPr>
                <w:lang w:val="id-ID"/>
              </w:rPr>
              <w:t xml:space="preserve">Mengambil data </w:t>
            </w:r>
            <w:r w:rsidRPr="005D1BAC">
              <w:rPr>
                <w:i/>
                <w:iCs/>
                <w:lang w:val="id-ID"/>
              </w:rPr>
              <w:t>bridge</w:t>
            </w:r>
            <w:r w:rsidRPr="005D1BAC">
              <w:rPr>
                <w:lang w:val="id-ID"/>
              </w:rPr>
              <w:t xml:space="preserve"> dari semua konferensi.</w:t>
            </w:r>
          </w:p>
          <w:p w14:paraId="610C3072" w14:textId="77777777" w:rsidR="004344CD" w:rsidRPr="005D1BAC" w:rsidRDefault="004344CD" w:rsidP="00021A26">
            <w:pPr>
              <w:pStyle w:val="TableContent"/>
              <w:numPr>
                <w:ilvl w:val="0"/>
                <w:numId w:val="30"/>
              </w:numPr>
              <w:rPr>
                <w:lang w:val="id-ID"/>
              </w:rPr>
            </w:pPr>
            <w:r w:rsidRPr="005D1BAC">
              <w:rPr>
                <w:lang w:val="id-ID"/>
              </w:rPr>
              <w:t xml:space="preserve">Jika ID konferensi pada </w:t>
            </w:r>
            <w:r w:rsidRPr="005D1BAC">
              <w:rPr>
                <w:i/>
                <w:iCs/>
                <w:lang w:val="id-ID"/>
              </w:rPr>
              <w:t>bridgeSession</w:t>
            </w:r>
            <w:r w:rsidRPr="005D1BAC">
              <w:rPr>
                <w:lang w:val="id-ID"/>
              </w:rPr>
              <w:t xml:space="preserve"> sama dengan ID konferensi yang di-input-kan, mengambil ID semua konferensi.</w:t>
            </w:r>
          </w:p>
        </w:tc>
      </w:tr>
    </w:tbl>
    <w:p w14:paraId="6D5A39C4" w14:textId="23C6BF1B" w:rsidR="004344CD" w:rsidRPr="005D1BAC" w:rsidRDefault="00DE58F8" w:rsidP="009243E6">
      <w:pPr>
        <w:pStyle w:val="Heading2"/>
      </w:pPr>
      <w:bookmarkStart w:id="219" w:name="_Toc60131909"/>
      <w:bookmarkStart w:id="220" w:name="_Toc64571796"/>
      <w:r w:rsidRPr="005D1BAC">
        <w:t xml:space="preserve">Perancangan pada </w:t>
      </w:r>
      <w:r w:rsidR="004344CD" w:rsidRPr="005D1BAC">
        <w:t>Jitsi Meet</w:t>
      </w:r>
      <w:bookmarkEnd w:id="219"/>
      <w:bookmarkEnd w:id="220"/>
    </w:p>
    <w:p w14:paraId="6AD7072B" w14:textId="156F4028" w:rsidR="000277A2" w:rsidRPr="005D1BAC" w:rsidRDefault="000277A2" w:rsidP="000277A2">
      <w:r w:rsidRPr="005D1BAC">
        <w:t xml:space="preserve">Modifikasi pada komponen Jitsi bertujuan untuk mensimulasikan proses </w:t>
      </w:r>
      <w:r w:rsidRPr="005D1BAC">
        <w:rPr>
          <w:i/>
          <w:iCs/>
        </w:rPr>
        <w:t>paging</w:t>
      </w:r>
      <w:r w:rsidRPr="005D1BAC">
        <w:t xml:space="preserve"> yang diterapkan pada komponen JVB. Adapun, pada awalnya fungsi pemanggilan </w:t>
      </w:r>
      <w:r w:rsidRPr="005D1BAC">
        <w:lastRenderedPageBreak/>
        <w:t xml:space="preserve">API yang dibuat pada komponen Jitsi Meet dimaksudkan untuk memanggil fungsi </w:t>
      </w:r>
      <w:r w:rsidRPr="005D1BAC">
        <w:rPr>
          <w:rStyle w:val="SourceCodeChar"/>
          <w:rFonts w:eastAsia="SimSun"/>
          <w:lang w:val="id-ID"/>
        </w:rPr>
        <w:t>getRemoteEndpointPage()</w:t>
      </w:r>
      <w:r w:rsidRPr="005D1BAC">
        <w:rPr>
          <w:szCs w:val="24"/>
        </w:rPr>
        <w:t xml:space="preserve"> </w:t>
      </w:r>
      <w:r w:rsidR="00BA5D64" w:rsidRPr="005D1BAC">
        <w:rPr>
          <w:szCs w:val="24"/>
        </w:rPr>
        <w:t xml:space="preserve">– yang merupakan fungsi untuk </w:t>
      </w:r>
      <w:r w:rsidRPr="005D1BAC">
        <w:rPr>
          <w:szCs w:val="24"/>
        </w:rPr>
        <w:t xml:space="preserve">menerapkan </w:t>
      </w:r>
      <w:r w:rsidRPr="005D1BAC">
        <w:rPr>
          <w:i/>
          <w:iCs/>
          <w:szCs w:val="24"/>
        </w:rPr>
        <w:t>pagination</w:t>
      </w:r>
      <w:r w:rsidRPr="005D1BAC">
        <w:rPr>
          <w:szCs w:val="24"/>
        </w:rPr>
        <w:t xml:space="preserve"> di sisi </w:t>
      </w:r>
      <w:r w:rsidRPr="005D1BAC">
        <w:rPr>
          <w:i/>
          <w:iCs/>
          <w:szCs w:val="24"/>
        </w:rPr>
        <w:t>backend</w:t>
      </w:r>
      <w:r w:rsidRPr="005D1BAC">
        <w:rPr>
          <w:szCs w:val="24"/>
        </w:rPr>
        <w:t xml:space="preserve"> aplikasi Jitsi. </w:t>
      </w:r>
      <w:r w:rsidR="00BA5D64" w:rsidRPr="005D1BAC">
        <w:rPr>
          <w:szCs w:val="24"/>
        </w:rPr>
        <w:t>Pada pengerjaan proyek ini, pe</w:t>
      </w:r>
      <w:r w:rsidRPr="005D1BAC">
        <w:rPr>
          <w:szCs w:val="24"/>
        </w:rPr>
        <w:t xml:space="preserve">nulis tidak terlibat </w:t>
      </w:r>
      <w:r w:rsidR="00BA5D64" w:rsidRPr="005D1BAC">
        <w:rPr>
          <w:szCs w:val="24"/>
        </w:rPr>
        <w:t xml:space="preserve">pada </w:t>
      </w:r>
      <w:r w:rsidRPr="005D1BAC">
        <w:rPr>
          <w:szCs w:val="24"/>
        </w:rPr>
        <w:t>perancangan fungsi</w:t>
      </w:r>
      <w:r w:rsidR="00BA5D64" w:rsidRPr="005D1BAC">
        <w:rPr>
          <w:szCs w:val="24"/>
        </w:rPr>
        <w:t xml:space="preserve"> tersebut</w:t>
      </w:r>
      <w:r w:rsidRPr="005D1BAC">
        <w:rPr>
          <w:szCs w:val="24"/>
        </w:rPr>
        <w:t>.</w:t>
      </w:r>
    </w:p>
    <w:p w14:paraId="13226E0C" w14:textId="022039FB" w:rsidR="00D94F7B" w:rsidRPr="005D1BAC" w:rsidRDefault="00D94F7B" w:rsidP="00D94F7B">
      <w:pPr>
        <w:pStyle w:val="CaptionTabel"/>
        <w:rPr>
          <w:rStyle w:val="SourceCodeChar"/>
          <w:rFonts w:eastAsia="SimSun"/>
          <w:lang w:val="id-ID"/>
        </w:rPr>
      </w:pPr>
      <w:bookmarkStart w:id="221" w:name="_Toc60222195"/>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1</w:t>
      </w:r>
      <w:r w:rsidR="00607FE6" w:rsidRPr="005D1BAC">
        <w:rPr>
          <w:lang w:val="id-ID"/>
        </w:rPr>
        <w:fldChar w:fldCharType="end"/>
      </w:r>
      <w:r w:rsidRPr="005D1BAC">
        <w:rPr>
          <w:lang w:val="id-ID"/>
        </w:rPr>
        <w:t xml:space="preserve">. Rancangan Fungsi </w:t>
      </w:r>
      <w:r w:rsidRPr="005D1BAC">
        <w:rPr>
          <w:rStyle w:val="SourceCodeChar"/>
          <w:rFonts w:eastAsia="SimSun"/>
          <w:lang w:val="id-ID"/>
        </w:rPr>
        <w:t>getRemoteEndpointPage()</w:t>
      </w:r>
      <w:bookmarkEnd w:id="221"/>
    </w:p>
    <w:tbl>
      <w:tblPr>
        <w:tblStyle w:val="TableGrid"/>
        <w:tblW w:w="7937" w:type="dxa"/>
        <w:tblInd w:w="-5" w:type="dxa"/>
        <w:tblLook w:val="04A0" w:firstRow="1" w:lastRow="0" w:firstColumn="1" w:lastColumn="0" w:noHBand="0" w:noVBand="1"/>
      </w:tblPr>
      <w:tblGrid>
        <w:gridCol w:w="1417"/>
        <w:gridCol w:w="2438"/>
        <w:gridCol w:w="4082"/>
      </w:tblGrid>
      <w:tr w:rsidR="000277A2" w:rsidRPr="005D1BAC" w14:paraId="52F4F5B9" w14:textId="77777777" w:rsidTr="00CA3B93">
        <w:tc>
          <w:tcPr>
            <w:tcW w:w="1417" w:type="dxa"/>
          </w:tcPr>
          <w:p w14:paraId="3074F73A" w14:textId="77777777" w:rsidR="000277A2" w:rsidRPr="005D1BAC" w:rsidRDefault="000277A2" w:rsidP="00BA5D64">
            <w:pPr>
              <w:pStyle w:val="TableContent"/>
              <w:rPr>
                <w:lang w:val="id-ID"/>
              </w:rPr>
            </w:pPr>
            <w:r w:rsidRPr="005D1BAC">
              <w:rPr>
                <w:lang w:val="id-ID"/>
              </w:rPr>
              <w:t>Nama</w:t>
            </w:r>
          </w:p>
        </w:tc>
        <w:tc>
          <w:tcPr>
            <w:tcW w:w="6520" w:type="dxa"/>
            <w:gridSpan w:val="2"/>
          </w:tcPr>
          <w:p w14:paraId="123D410B" w14:textId="77777777" w:rsidR="000277A2" w:rsidRPr="005D1BAC" w:rsidRDefault="000277A2" w:rsidP="00BA5D64">
            <w:pPr>
              <w:pStyle w:val="TableContent"/>
              <w:rPr>
                <w:lang w:val="id-ID"/>
              </w:rPr>
            </w:pPr>
            <w:r w:rsidRPr="005D1BAC">
              <w:rPr>
                <w:lang w:val="id-ID"/>
              </w:rPr>
              <w:t>getRemoteEndpointPerPage</w:t>
            </w:r>
          </w:p>
        </w:tc>
      </w:tr>
      <w:tr w:rsidR="000277A2" w:rsidRPr="005D1BAC" w14:paraId="064471F1" w14:textId="77777777" w:rsidTr="00CA3B93">
        <w:tc>
          <w:tcPr>
            <w:tcW w:w="1417" w:type="dxa"/>
          </w:tcPr>
          <w:p w14:paraId="1A8392ED" w14:textId="77777777" w:rsidR="000277A2" w:rsidRPr="005D1BAC" w:rsidRDefault="000277A2" w:rsidP="00BA5D64">
            <w:pPr>
              <w:pStyle w:val="TableContent"/>
              <w:rPr>
                <w:lang w:val="id-ID"/>
              </w:rPr>
            </w:pPr>
            <w:r w:rsidRPr="005D1BAC">
              <w:rPr>
                <w:lang w:val="id-ID"/>
              </w:rPr>
              <w:t>Tujuan</w:t>
            </w:r>
          </w:p>
        </w:tc>
        <w:tc>
          <w:tcPr>
            <w:tcW w:w="6520" w:type="dxa"/>
            <w:gridSpan w:val="2"/>
            <w:tcBorders>
              <w:bottom w:val="single" w:sz="4" w:space="0" w:color="auto"/>
            </w:tcBorders>
          </w:tcPr>
          <w:p w14:paraId="44A843F9" w14:textId="77777777" w:rsidR="000277A2" w:rsidRPr="005D1BAC" w:rsidRDefault="000277A2" w:rsidP="00BA5D64">
            <w:pPr>
              <w:pStyle w:val="TableContent"/>
              <w:rPr>
                <w:lang w:val="id-ID"/>
              </w:rPr>
            </w:pPr>
            <w:r w:rsidRPr="005D1BAC">
              <w:rPr>
                <w:lang w:val="id-ID"/>
              </w:rPr>
              <w:t xml:space="preserve">Fungsi ini berfungsi untuk menerapkan </w:t>
            </w:r>
            <w:r w:rsidRPr="005D1BAC">
              <w:rPr>
                <w:i/>
                <w:iCs/>
                <w:lang w:val="id-ID"/>
              </w:rPr>
              <w:t>pagination</w:t>
            </w:r>
            <w:r w:rsidRPr="005D1BAC">
              <w:rPr>
                <w:lang w:val="id-ID"/>
              </w:rPr>
              <w:t xml:space="preserve"> di sisi </w:t>
            </w:r>
            <w:r w:rsidRPr="005D1BAC">
              <w:rPr>
                <w:i/>
                <w:iCs/>
                <w:lang w:val="id-ID"/>
              </w:rPr>
              <w:t>backend</w:t>
            </w:r>
            <w:r w:rsidRPr="005D1BAC">
              <w:rPr>
                <w:lang w:val="id-ID"/>
              </w:rPr>
              <w:t xml:space="preserve"> aplikasi Jitsi.</w:t>
            </w:r>
          </w:p>
        </w:tc>
      </w:tr>
      <w:tr w:rsidR="000277A2" w:rsidRPr="005D1BAC" w14:paraId="78EB43CD" w14:textId="77777777" w:rsidTr="00CA3B93">
        <w:trPr>
          <w:trHeight w:val="125"/>
        </w:trPr>
        <w:tc>
          <w:tcPr>
            <w:tcW w:w="1417" w:type="dxa"/>
            <w:tcBorders>
              <w:right w:val="single" w:sz="4" w:space="0" w:color="auto"/>
            </w:tcBorders>
          </w:tcPr>
          <w:p w14:paraId="0AD3CCCC" w14:textId="77777777" w:rsidR="000277A2" w:rsidRPr="005D1BAC" w:rsidRDefault="000277A2" w:rsidP="00BA5D64">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7A6461F5" w14:textId="1FBC0CE9" w:rsidR="000277A2" w:rsidRPr="005D1BAC" w:rsidRDefault="000277A2" w:rsidP="00021A26">
            <w:pPr>
              <w:pStyle w:val="TableContent"/>
              <w:numPr>
                <w:ilvl w:val="0"/>
                <w:numId w:val="23"/>
              </w:numPr>
              <w:rPr>
                <w:lang w:val="id-ID"/>
              </w:rPr>
            </w:pPr>
            <w:r w:rsidRPr="005D1BAC">
              <w:rPr>
                <w:lang w:val="id-ID"/>
              </w:rPr>
              <w:t>conferenceId</w:t>
            </w:r>
            <w:r w:rsidRPr="005D1BAC">
              <w:rPr>
                <w:lang w:val="id-ID"/>
              </w:rPr>
              <w:tab/>
            </w:r>
            <w:r w:rsidRPr="005D1BAC">
              <w:rPr>
                <w:lang w:val="id-ID"/>
              </w:rPr>
              <w:tab/>
              <w:t>:</w:t>
            </w:r>
          </w:p>
          <w:p w14:paraId="780EE884" w14:textId="688D30CE" w:rsidR="000277A2" w:rsidRPr="005D1BAC" w:rsidRDefault="000277A2" w:rsidP="00021A26">
            <w:pPr>
              <w:pStyle w:val="TableContent"/>
              <w:numPr>
                <w:ilvl w:val="0"/>
                <w:numId w:val="23"/>
              </w:numPr>
              <w:rPr>
                <w:lang w:val="id-ID"/>
              </w:rPr>
            </w:pPr>
            <w:r w:rsidRPr="005D1BAC">
              <w:rPr>
                <w:lang w:val="id-ID"/>
              </w:rPr>
              <w:t>pageNumber</w:t>
            </w:r>
            <w:r w:rsidRPr="005D1BAC">
              <w:rPr>
                <w:lang w:val="id-ID"/>
              </w:rPr>
              <w:tab/>
            </w:r>
            <w:r w:rsidRPr="005D1BAC">
              <w:rPr>
                <w:lang w:val="id-ID"/>
              </w:rPr>
              <w:tab/>
              <w:t>:</w:t>
            </w:r>
          </w:p>
          <w:p w14:paraId="6EFAFB2C" w14:textId="219ACCE1" w:rsidR="000277A2" w:rsidRPr="005D1BAC" w:rsidRDefault="000277A2" w:rsidP="00021A26">
            <w:pPr>
              <w:pStyle w:val="TableContent"/>
              <w:numPr>
                <w:ilvl w:val="0"/>
                <w:numId w:val="23"/>
              </w:numPr>
              <w:rPr>
                <w:lang w:val="id-ID"/>
              </w:rPr>
            </w:pPr>
            <w:r w:rsidRPr="005D1BAC">
              <w:rPr>
                <w:lang w:val="id-ID"/>
              </w:rPr>
              <w:t>pageData</w:t>
            </w:r>
            <w:r w:rsidRPr="005D1BAC">
              <w:rPr>
                <w:lang w:val="id-ID"/>
              </w:rPr>
              <w:tab/>
            </w:r>
            <w:r w:rsidRPr="005D1BAC">
              <w:rPr>
                <w:lang w:val="id-ID"/>
              </w:rPr>
              <w:tab/>
              <w:t>:</w:t>
            </w:r>
          </w:p>
        </w:tc>
        <w:tc>
          <w:tcPr>
            <w:tcW w:w="4082" w:type="dxa"/>
            <w:tcBorders>
              <w:top w:val="single" w:sz="4" w:space="0" w:color="auto"/>
              <w:left w:val="nil"/>
              <w:bottom w:val="single" w:sz="4" w:space="0" w:color="auto"/>
              <w:right w:val="single" w:sz="4" w:space="0" w:color="auto"/>
            </w:tcBorders>
          </w:tcPr>
          <w:p w14:paraId="2D82C47E" w14:textId="77777777" w:rsidR="000277A2" w:rsidRPr="005D1BAC" w:rsidRDefault="000277A2" w:rsidP="00BA5D64">
            <w:pPr>
              <w:pStyle w:val="TableContent"/>
              <w:rPr>
                <w:lang w:val="id-ID"/>
              </w:rPr>
            </w:pPr>
            <w:r w:rsidRPr="005D1BAC">
              <w:rPr>
                <w:lang w:val="id-ID"/>
              </w:rPr>
              <w:t>ID konferensi</w:t>
            </w:r>
          </w:p>
          <w:p w14:paraId="0CB8D2D8" w14:textId="77777777" w:rsidR="000277A2" w:rsidRPr="005D1BAC" w:rsidRDefault="000277A2" w:rsidP="00BA5D64">
            <w:pPr>
              <w:pStyle w:val="TableContent"/>
              <w:rPr>
                <w:lang w:val="id-ID"/>
              </w:rPr>
            </w:pPr>
            <w:r w:rsidRPr="005D1BAC">
              <w:rPr>
                <w:lang w:val="id-ID"/>
              </w:rPr>
              <w:t>jumlah halaman di ruang konferensi</w:t>
            </w:r>
          </w:p>
          <w:p w14:paraId="4973C221" w14:textId="62489DC4" w:rsidR="000277A2" w:rsidRPr="005D1BAC" w:rsidRDefault="000277A2" w:rsidP="00BA5D64">
            <w:pPr>
              <w:pStyle w:val="TableContent"/>
              <w:rPr>
                <w:lang w:val="id-ID"/>
              </w:rPr>
            </w:pPr>
            <w:r w:rsidRPr="005D1BAC">
              <w:rPr>
                <w:lang w:val="id-ID"/>
              </w:rPr>
              <w:t>jumlah video yang akan tampil pada satu laman di perangkat partisipan lokal</w:t>
            </w:r>
          </w:p>
        </w:tc>
      </w:tr>
      <w:tr w:rsidR="000277A2" w:rsidRPr="005D1BAC" w14:paraId="2605A337" w14:textId="77777777" w:rsidTr="00CA3B93">
        <w:tc>
          <w:tcPr>
            <w:tcW w:w="1417" w:type="dxa"/>
          </w:tcPr>
          <w:p w14:paraId="74950B2D" w14:textId="77777777" w:rsidR="000277A2" w:rsidRPr="005D1BAC" w:rsidRDefault="000277A2" w:rsidP="00BA5D64">
            <w:pPr>
              <w:pStyle w:val="TableContent"/>
              <w:rPr>
                <w:lang w:val="id-ID"/>
              </w:rPr>
            </w:pPr>
            <w:r w:rsidRPr="005D1BAC">
              <w:rPr>
                <w:lang w:val="id-ID"/>
              </w:rPr>
              <w:t>Ouput</w:t>
            </w:r>
          </w:p>
        </w:tc>
        <w:tc>
          <w:tcPr>
            <w:tcW w:w="6520" w:type="dxa"/>
            <w:gridSpan w:val="2"/>
            <w:tcBorders>
              <w:top w:val="single" w:sz="4" w:space="0" w:color="auto"/>
            </w:tcBorders>
          </w:tcPr>
          <w:p w14:paraId="14DAB95B" w14:textId="77777777" w:rsidR="000277A2" w:rsidRPr="005D1BAC" w:rsidRDefault="000277A2" w:rsidP="00BA5D64">
            <w:pPr>
              <w:pStyle w:val="TableContent"/>
              <w:rPr>
                <w:lang w:val="id-ID"/>
              </w:rPr>
            </w:pPr>
            <w:r w:rsidRPr="005D1BAC">
              <w:rPr>
                <w:i/>
                <w:iCs/>
                <w:lang w:val="id-ID"/>
              </w:rPr>
              <w:t xml:space="preserve">Paging </w:t>
            </w:r>
            <w:r w:rsidRPr="005D1BAC">
              <w:rPr>
                <w:lang w:val="id-ID"/>
              </w:rPr>
              <w:t xml:space="preserve">berhasil dilakukan dimana paket dari </w:t>
            </w:r>
            <w:r w:rsidRPr="005D1BAC">
              <w:rPr>
                <w:i/>
                <w:iCs/>
                <w:lang w:val="id-ID"/>
              </w:rPr>
              <w:t xml:space="preserve">remote participant </w:t>
            </w:r>
            <w:r w:rsidRPr="005D1BAC">
              <w:rPr>
                <w:lang w:val="id-ID"/>
              </w:rPr>
              <w:t xml:space="preserve">sebanyak </w:t>
            </w:r>
            <w:r w:rsidRPr="005D1BAC">
              <w:rPr>
                <w:i/>
                <w:iCs/>
                <w:lang w:val="id-ID"/>
              </w:rPr>
              <w:t xml:space="preserve">page data </w:t>
            </w:r>
            <w:r w:rsidRPr="005D1BAC">
              <w:rPr>
                <w:lang w:val="id-ID"/>
              </w:rPr>
              <w:t>berhasil diterima.</w:t>
            </w:r>
          </w:p>
        </w:tc>
      </w:tr>
    </w:tbl>
    <w:p w14:paraId="705CDE20" w14:textId="3E2F0DBF" w:rsidR="00775DDA" w:rsidRPr="005D1BAC" w:rsidRDefault="00F24A78" w:rsidP="00775DDA">
      <w:pPr>
        <w:spacing w:before="480"/>
      </w:pPr>
      <w:r w:rsidRPr="005D1BAC">
        <w:t>Tetapi</w:t>
      </w:r>
      <w:r w:rsidR="000277A2" w:rsidRPr="005D1BAC">
        <w:t xml:space="preserve">, setelah </w:t>
      </w:r>
      <w:r w:rsidR="00775DDA" w:rsidRPr="005D1BAC">
        <w:t xml:space="preserve">dilakukan </w:t>
      </w:r>
      <w:r w:rsidR="000277A2" w:rsidRPr="005D1BAC">
        <w:t xml:space="preserve">analisis untuk meyakinkan </w:t>
      </w:r>
      <w:r w:rsidR="00775DDA" w:rsidRPr="005D1BAC">
        <w:t xml:space="preserve">bahwa </w:t>
      </w:r>
      <w:r w:rsidR="000277A2" w:rsidRPr="005D1BAC">
        <w:t>urutan partisipan yang di-</w:t>
      </w:r>
      <w:r w:rsidR="000277A2" w:rsidRPr="005D1BAC">
        <w:rPr>
          <w:i/>
          <w:iCs/>
        </w:rPr>
        <w:t>mute</w:t>
      </w:r>
      <w:r w:rsidR="000277A2" w:rsidRPr="005D1BAC">
        <w:t xml:space="preserve"> </w:t>
      </w:r>
      <w:r w:rsidR="00775DDA" w:rsidRPr="005D1BAC">
        <w:t xml:space="preserve">di </w:t>
      </w:r>
      <w:r w:rsidR="000277A2" w:rsidRPr="005D1BAC">
        <w:t xml:space="preserve">JVB sesuai dengan urutan tampilan video pada </w:t>
      </w:r>
      <w:r w:rsidR="000277A2" w:rsidRPr="005D1BAC">
        <w:rPr>
          <w:i/>
          <w:iCs/>
        </w:rPr>
        <w:t>web frontend</w:t>
      </w:r>
      <w:r w:rsidR="000277A2" w:rsidRPr="005D1BAC">
        <w:t xml:space="preserve"> Jitsi Meet</w:t>
      </w:r>
      <w:r w:rsidR="00BA2E09" w:rsidRPr="005D1BAC">
        <w:t xml:space="preserve"> (analisis untuk mendapatkan urutan partisipan yang di-</w:t>
      </w:r>
      <w:r w:rsidR="00BA2E09" w:rsidRPr="005D1BAC">
        <w:rPr>
          <w:i/>
          <w:iCs/>
        </w:rPr>
        <w:t>mute</w:t>
      </w:r>
      <w:r w:rsidR="00BA2E09" w:rsidRPr="005D1BAC">
        <w:t xml:space="preserve"> berdasarkan waktu join konferensi)</w:t>
      </w:r>
      <w:r w:rsidR="0036140F" w:rsidRPr="005D1BAC">
        <w:t>, p</w:t>
      </w:r>
      <w:r w:rsidR="000277A2" w:rsidRPr="005D1BAC">
        <w:t xml:space="preserve">roses </w:t>
      </w:r>
      <w:r w:rsidR="000277A2" w:rsidRPr="005D1BAC">
        <w:rPr>
          <w:i/>
          <w:iCs/>
        </w:rPr>
        <w:t>pagination</w:t>
      </w:r>
      <w:r w:rsidR="000277A2" w:rsidRPr="005D1BAC">
        <w:t xml:space="preserve"> pada Jitsi mengalami perubahan. </w:t>
      </w:r>
      <w:r w:rsidR="00775DDA" w:rsidRPr="005D1BAC">
        <w:t xml:space="preserve">Perubahan yang terjadi yaitu penerapan </w:t>
      </w:r>
      <w:r w:rsidR="00775DDA" w:rsidRPr="005D1BAC">
        <w:rPr>
          <w:i/>
          <w:iCs/>
        </w:rPr>
        <w:t>pagination</w:t>
      </w:r>
      <w:r w:rsidR="00775DDA" w:rsidRPr="005D1BAC">
        <w:t xml:space="preserve"> utamanya dilakukan di sisi </w:t>
      </w:r>
      <w:r w:rsidR="00775DDA" w:rsidRPr="005D1BAC">
        <w:rPr>
          <w:i/>
          <w:iCs/>
        </w:rPr>
        <w:t>web front end</w:t>
      </w:r>
      <w:r w:rsidR="00775DDA" w:rsidRPr="005D1BAC">
        <w:t xml:space="preserve"> Jitsi Meet, dan JVB hanya menunjang proses tersebut dengan menyediakan beberapa fungsi, antara lain:</w:t>
      </w:r>
    </w:p>
    <w:p w14:paraId="7324BE84" w14:textId="239A4453" w:rsidR="00775DDA" w:rsidRPr="005D1BAC" w:rsidRDefault="00775DDA" w:rsidP="00021A26">
      <w:pPr>
        <w:pStyle w:val="ListParagraph"/>
        <w:numPr>
          <w:ilvl w:val="0"/>
          <w:numId w:val="34"/>
        </w:numPr>
      </w:pPr>
      <w:r w:rsidRPr="005D1BAC">
        <w:rPr>
          <w:rStyle w:val="SourceCodeChar"/>
          <w:rFonts w:eastAsia="SimSun"/>
          <w:lang w:val="id-ID"/>
        </w:rPr>
        <w:t>addWantedRemoteAudioStream()</w:t>
      </w:r>
      <w:r w:rsidRPr="005D1BAC">
        <w:t>,</w:t>
      </w:r>
    </w:p>
    <w:p w14:paraId="63ADB3B4" w14:textId="703BEC15" w:rsidR="00775DDA" w:rsidRPr="005D1BAC" w:rsidRDefault="00775DDA" w:rsidP="00021A26">
      <w:pPr>
        <w:pStyle w:val="ListParagraph"/>
        <w:numPr>
          <w:ilvl w:val="0"/>
          <w:numId w:val="34"/>
        </w:numPr>
      </w:pPr>
      <w:r w:rsidRPr="005D1BAC">
        <w:rPr>
          <w:rStyle w:val="SourceCodeChar"/>
          <w:rFonts w:eastAsia="SimSun"/>
          <w:lang w:val="id-ID"/>
        </w:rPr>
        <w:t>addWantedRemoteVideoStream()</w:t>
      </w:r>
      <w:r w:rsidRPr="005D1BAC">
        <w:t>,</w:t>
      </w:r>
    </w:p>
    <w:p w14:paraId="00689418" w14:textId="45DCC9DB" w:rsidR="00775DDA" w:rsidRPr="005D1BAC" w:rsidRDefault="00775DDA" w:rsidP="00021A26">
      <w:pPr>
        <w:pStyle w:val="ListParagraph"/>
        <w:numPr>
          <w:ilvl w:val="0"/>
          <w:numId w:val="34"/>
        </w:numPr>
      </w:pPr>
      <w:r w:rsidRPr="005D1BAC">
        <w:rPr>
          <w:rStyle w:val="SourceCodeChar"/>
          <w:rFonts w:eastAsia="SimSun"/>
          <w:lang w:val="id-ID"/>
        </w:rPr>
        <w:t>removeWantedRemoteAudioStream()</w:t>
      </w:r>
      <w:r w:rsidRPr="005D1BAC">
        <w:rPr>
          <w:rFonts w:cs="Times New Roman"/>
        </w:rPr>
        <w:t>, dan</w:t>
      </w:r>
    </w:p>
    <w:p w14:paraId="7526D8E3" w14:textId="4238A383" w:rsidR="00775DDA" w:rsidRPr="005D1BAC" w:rsidRDefault="00775DDA" w:rsidP="00021A26">
      <w:pPr>
        <w:pStyle w:val="ListParagraph"/>
        <w:numPr>
          <w:ilvl w:val="0"/>
          <w:numId w:val="34"/>
        </w:numPr>
      </w:pPr>
      <w:r w:rsidRPr="005D1BAC">
        <w:rPr>
          <w:rStyle w:val="SourceCodeChar"/>
          <w:rFonts w:eastAsia="SimSun"/>
          <w:lang w:val="id-ID"/>
        </w:rPr>
        <w:t>removeWantedRemoteVideoStream()</w:t>
      </w:r>
      <w:r w:rsidRPr="005D1BAC">
        <w:rPr>
          <w:rFonts w:cs="Times New Roman"/>
        </w:rPr>
        <w:t>.</w:t>
      </w:r>
    </w:p>
    <w:p w14:paraId="41532F93" w14:textId="0F8B9367" w:rsidR="000277A2" w:rsidRPr="005D1BAC" w:rsidRDefault="00183E2B" w:rsidP="00183E2B">
      <w:r w:rsidRPr="005D1BAC">
        <w:t>H</w:t>
      </w:r>
      <w:r w:rsidR="000277A2" w:rsidRPr="005D1BAC">
        <w:t xml:space="preserve">asil rancangan yang </w:t>
      </w:r>
      <w:r w:rsidRPr="005D1BAC">
        <w:t xml:space="preserve">akan dijabarkan </w:t>
      </w:r>
      <w:r w:rsidR="000277A2" w:rsidRPr="005D1BAC">
        <w:t xml:space="preserve">adalah hasil rancangan setelah analisis untuk mendapatkan urutan partisipan </w:t>
      </w:r>
      <w:r w:rsidR="00C97F1B" w:rsidRPr="005D1BAC">
        <w:t>yang di-</w:t>
      </w:r>
      <w:r w:rsidR="00C97F1B" w:rsidRPr="005D1BAC">
        <w:rPr>
          <w:i/>
          <w:iCs/>
        </w:rPr>
        <w:t>mute</w:t>
      </w:r>
      <w:r w:rsidR="00C97F1B" w:rsidRPr="005D1BAC">
        <w:t xml:space="preserve"> </w:t>
      </w:r>
      <w:r w:rsidR="000277A2" w:rsidRPr="005D1BAC">
        <w:t>berdasarkan waktu join konferensi.</w:t>
      </w:r>
    </w:p>
    <w:p w14:paraId="7B60DB15" w14:textId="77777777" w:rsidR="00C22138" w:rsidRPr="005D1BAC" w:rsidRDefault="00CA3B93" w:rsidP="000277A2">
      <w:r w:rsidRPr="005D1BAC">
        <w:t xml:space="preserve">Modifikasi yang dibuat pada komponen Jitsi Meet yaitu penambahan variabel </w:t>
      </w:r>
      <w:r w:rsidRPr="005D1BAC">
        <w:rPr>
          <w:i/>
          <w:iCs/>
        </w:rPr>
        <w:t>list</w:t>
      </w:r>
      <w:r w:rsidRPr="005D1BAC">
        <w:t xml:space="preserve"> untuk menampung ID partisipan </w:t>
      </w:r>
      <w:r w:rsidRPr="005D1BAC">
        <w:rPr>
          <w:i/>
          <w:iCs/>
        </w:rPr>
        <w:t>remote</w:t>
      </w:r>
      <w:r w:rsidRPr="005D1BAC">
        <w:t xml:space="preserve"> yang paketnya ingin diterima partisipan lokal, berdasarkan urutan waktu </w:t>
      </w:r>
      <w:r w:rsidRPr="005D1BAC">
        <w:rPr>
          <w:i/>
          <w:iCs/>
        </w:rPr>
        <w:t>join</w:t>
      </w:r>
      <w:r w:rsidRPr="005D1BAC">
        <w:t xml:space="preserve"> partisipan </w:t>
      </w:r>
      <w:r w:rsidR="00EE70C0" w:rsidRPr="005D1BAC">
        <w:t xml:space="preserve">tersebut </w:t>
      </w:r>
      <w:r w:rsidRPr="005D1BAC">
        <w:t xml:space="preserve">ke </w:t>
      </w:r>
      <w:r w:rsidR="00EE70C0" w:rsidRPr="005D1BAC">
        <w:t xml:space="preserve">dalam </w:t>
      </w:r>
      <w:r w:rsidRPr="005D1BAC">
        <w:t xml:space="preserve">ruang konferensi. Adapun, variabel ini bernama </w:t>
      </w:r>
      <w:r w:rsidR="00496D68" w:rsidRPr="005D1BAC">
        <w:t>idList</w:t>
      </w:r>
      <w:r w:rsidR="00C22138" w:rsidRPr="005D1BAC">
        <w:t xml:space="preserve">. Variabel lain yang ditambahkan ada variabel </w:t>
      </w:r>
      <w:r w:rsidR="00C22138" w:rsidRPr="005D1BAC">
        <w:lastRenderedPageBreak/>
        <w:t>bertipe integer untuk mengatur laman (</w:t>
      </w:r>
      <w:r w:rsidR="00C22138" w:rsidRPr="005D1BAC">
        <w:rPr>
          <w:i/>
          <w:iCs/>
        </w:rPr>
        <w:t>page</w:t>
      </w:r>
      <w:r w:rsidR="00C22138" w:rsidRPr="005D1BAC">
        <w:t>) yang aktif, yaitu variabel bernama pageNumber.</w:t>
      </w:r>
      <w:r w:rsidR="00C921A2" w:rsidRPr="005D1BAC">
        <w:t xml:space="preserve"> </w:t>
      </w:r>
    </w:p>
    <w:p w14:paraId="6969FD59" w14:textId="48F1B2B0" w:rsidR="000277A2" w:rsidRPr="005D1BAC" w:rsidRDefault="00496D68" w:rsidP="000277A2">
      <w:r w:rsidRPr="005D1BAC">
        <w:t>Kemudian, dibuat m</w:t>
      </w:r>
      <w:r w:rsidR="000277A2" w:rsidRPr="005D1BAC">
        <w:t>odifikasi penambahan beberapa</w:t>
      </w:r>
      <w:r w:rsidR="009862B5" w:rsidRPr="005D1BAC">
        <w:t xml:space="preserve"> fungsi yang bertujuan </w:t>
      </w:r>
      <w:r w:rsidR="000277A2" w:rsidRPr="005D1BAC">
        <w:t>untuk pemanggilan API dan beberapa</w:t>
      </w:r>
      <w:r w:rsidR="009862B5" w:rsidRPr="005D1BAC">
        <w:t xml:space="preserve"> fungsi </w:t>
      </w:r>
      <w:r w:rsidR="000277A2" w:rsidRPr="005D1BAC">
        <w:t xml:space="preserve">untuk </w:t>
      </w:r>
      <w:r w:rsidR="009862B5" w:rsidRPr="005D1BAC">
        <w:t xml:space="preserve">penanganan </w:t>
      </w:r>
      <w:r w:rsidR="000277A2" w:rsidRPr="005D1BAC">
        <w:rPr>
          <w:i/>
          <w:iCs/>
        </w:rPr>
        <w:t>unser interface</w:t>
      </w:r>
      <w:r w:rsidR="000277A2" w:rsidRPr="005D1BAC">
        <w:t xml:space="preserve"> (UI) </w:t>
      </w:r>
      <w:r w:rsidR="009862B5" w:rsidRPr="005D1BAC">
        <w:rPr>
          <w:i/>
          <w:iCs/>
        </w:rPr>
        <w:t>web frontend</w:t>
      </w:r>
      <w:r w:rsidR="009862B5" w:rsidRPr="005D1BAC">
        <w:t xml:space="preserve"> </w:t>
      </w:r>
      <w:r w:rsidR="000277A2" w:rsidRPr="005D1BAC">
        <w:t xml:space="preserve">Jitsi Meet </w:t>
      </w:r>
      <w:r w:rsidR="009862B5" w:rsidRPr="005D1BAC">
        <w:t xml:space="preserve">pada </w:t>
      </w:r>
      <w:r w:rsidR="000277A2" w:rsidRPr="005D1BAC">
        <w:t xml:space="preserve">proses </w:t>
      </w:r>
      <w:r w:rsidR="000277A2" w:rsidRPr="005D1BAC">
        <w:rPr>
          <w:i/>
          <w:iCs/>
        </w:rPr>
        <w:t>pagination</w:t>
      </w:r>
      <w:r w:rsidR="000277A2" w:rsidRPr="005D1BAC">
        <w:t>. Adapun, beberapa</w:t>
      </w:r>
      <w:r w:rsidR="009862B5" w:rsidRPr="005D1BAC">
        <w:t xml:space="preserve"> fungsi </w:t>
      </w:r>
      <w:r w:rsidR="000277A2" w:rsidRPr="005D1BAC">
        <w:t>yang dibuat, yaitu:</w:t>
      </w:r>
    </w:p>
    <w:p w14:paraId="22293126" w14:textId="77777777" w:rsidR="000277A2" w:rsidRPr="005D1BAC" w:rsidRDefault="000277A2" w:rsidP="00021A26">
      <w:pPr>
        <w:pStyle w:val="ListParagraph"/>
        <w:numPr>
          <w:ilvl w:val="0"/>
          <w:numId w:val="33"/>
        </w:numPr>
      </w:pPr>
      <w:r w:rsidRPr="005D1BAC">
        <w:t>Fungsi pemanggilan API</w:t>
      </w:r>
    </w:p>
    <w:p w14:paraId="214F5546" w14:textId="4067AC7A" w:rsidR="000277A2" w:rsidRPr="005D1BAC" w:rsidRDefault="000277A2" w:rsidP="00021A26">
      <w:pPr>
        <w:pStyle w:val="ListParagraph"/>
        <w:numPr>
          <w:ilvl w:val="1"/>
          <w:numId w:val="33"/>
        </w:numPr>
      </w:pPr>
      <w:r w:rsidRPr="005D1BAC">
        <w:rPr>
          <w:rStyle w:val="SourceCodeChar"/>
          <w:rFonts w:eastAsia="SimSun"/>
          <w:lang w:val="id-ID"/>
        </w:rPr>
        <w:t>unmuteParticipant()</w:t>
      </w:r>
      <w:r w:rsidRPr="005D1BAC">
        <w:t xml:space="preserve"> berfungsi untuk melakukan </w:t>
      </w:r>
      <w:r w:rsidRPr="005D1BAC">
        <w:rPr>
          <w:i/>
          <w:iCs/>
        </w:rPr>
        <w:t>unmute</w:t>
      </w:r>
      <w:r w:rsidRPr="005D1BAC">
        <w:t xml:space="preserve"> sejumlah parti-sipan remote sesuai jumlah nilai data yang ditentukan pengguna. </w:t>
      </w:r>
      <w:r w:rsidR="003B42F3" w:rsidRPr="005D1BAC">
        <w:rPr>
          <w:rFonts w:cs="Times New Roman"/>
          <w:szCs w:val="24"/>
        </w:rPr>
        <w:t xml:space="preserve">Ranca-ngan fungsi ini diuraikan </w:t>
      </w:r>
      <w:r w:rsidR="003B42F3" w:rsidRPr="005D1BAC">
        <w:t>pada</w:t>
      </w:r>
      <w:r w:rsidR="00BE4CA2" w:rsidRPr="005D1BAC">
        <w:t xml:space="preserve"> </w:t>
      </w:r>
      <w:r w:rsidRPr="005D1BAC">
        <w:t>Tabel V.12.</w:t>
      </w:r>
    </w:p>
    <w:p w14:paraId="7B87296E" w14:textId="7FE01FF6" w:rsidR="000277A2" w:rsidRPr="005D1BAC" w:rsidRDefault="000277A2" w:rsidP="00021A26">
      <w:pPr>
        <w:pStyle w:val="ListParagraph"/>
        <w:numPr>
          <w:ilvl w:val="1"/>
          <w:numId w:val="33"/>
        </w:numPr>
      </w:pPr>
      <w:r w:rsidRPr="005D1BAC">
        <w:rPr>
          <w:rStyle w:val="SourceCodeChar"/>
          <w:rFonts w:eastAsia="SimSun"/>
          <w:lang w:val="id-ID"/>
        </w:rPr>
        <w:t>muteParticipant()</w:t>
      </w:r>
      <w:r w:rsidRPr="005D1BAC">
        <w:t xml:space="preserve"> berfungsi untuk melakukan </w:t>
      </w:r>
      <w:r w:rsidRPr="005D1BAC">
        <w:rPr>
          <w:i/>
          <w:iCs/>
        </w:rPr>
        <w:t>mute</w:t>
      </w:r>
      <w:r w:rsidRPr="005D1BAC">
        <w:t xml:space="preserve"> sejumlah partisipan remote sesuai jumlah nilai data yang ditentukan pengguna. </w:t>
      </w:r>
      <w:r w:rsidR="003B42F3" w:rsidRPr="005D1BAC">
        <w:rPr>
          <w:rFonts w:cs="Times New Roman"/>
          <w:szCs w:val="24"/>
        </w:rPr>
        <w:t xml:space="preserve">Rancangan fungsi ini diuraikan </w:t>
      </w:r>
      <w:r w:rsidR="003B42F3" w:rsidRPr="005D1BAC">
        <w:t xml:space="preserve">pada </w:t>
      </w:r>
      <w:r w:rsidRPr="005D1BAC">
        <w:t>Tabel V.13.</w:t>
      </w:r>
    </w:p>
    <w:p w14:paraId="0B4D5A59" w14:textId="045A565D" w:rsidR="000277A2" w:rsidRPr="005D1BAC" w:rsidRDefault="000277A2" w:rsidP="00021A26">
      <w:pPr>
        <w:pStyle w:val="ListParagraph"/>
        <w:numPr>
          <w:ilvl w:val="1"/>
          <w:numId w:val="33"/>
        </w:numPr>
      </w:pPr>
      <w:r w:rsidRPr="005D1BAC">
        <w:rPr>
          <w:rStyle w:val="SourceCodeChar"/>
          <w:rFonts w:eastAsia="SimSun"/>
          <w:lang w:val="id-ID"/>
        </w:rPr>
        <w:t>muteAllParticipant()</w:t>
      </w:r>
      <w:r w:rsidRPr="005D1BAC">
        <w:t xml:space="preserve"> berfungsi untuk melakukan </w:t>
      </w:r>
      <w:r w:rsidRPr="005D1BAC">
        <w:rPr>
          <w:i/>
          <w:iCs/>
        </w:rPr>
        <w:t>mute</w:t>
      </w:r>
      <w:r w:rsidRPr="005D1BAC">
        <w:t xml:space="preserve"> semua partisipan remote sesuai jumlah nilai data yang ditentukan pengguna. </w:t>
      </w:r>
      <w:r w:rsidR="003B42F3" w:rsidRPr="005D1BAC">
        <w:rPr>
          <w:rFonts w:cs="Times New Roman"/>
          <w:szCs w:val="24"/>
        </w:rPr>
        <w:t xml:space="preserve">Rancangan fungsi ini diuraikan </w:t>
      </w:r>
      <w:r w:rsidR="003B42F3" w:rsidRPr="005D1BAC">
        <w:t>pada</w:t>
      </w:r>
      <w:r w:rsidRPr="005D1BAC">
        <w:t xml:space="preserve"> Tabel V.14.</w:t>
      </w:r>
    </w:p>
    <w:p w14:paraId="318FC5B3" w14:textId="6CB4F230" w:rsidR="000277A2" w:rsidRPr="005D1BAC" w:rsidRDefault="000277A2" w:rsidP="00021A26">
      <w:pPr>
        <w:pStyle w:val="ListParagraph"/>
        <w:numPr>
          <w:ilvl w:val="0"/>
          <w:numId w:val="33"/>
        </w:numPr>
      </w:pPr>
      <w:r w:rsidRPr="005D1BAC">
        <w:t>Fungsi untuk</w:t>
      </w:r>
      <w:r w:rsidR="0022298E" w:rsidRPr="005D1BAC">
        <w:t xml:space="preserve"> penanganan</w:t>
      </w:r>
      <w:r w:rsidRPr="005D1BAC">
        <w:t xml:space="preserve"> UI</w:t>
      </w:r>
    </w:p>
    <w:p w14:paraId="73A034CC" w14:textId="6C2F0878" w:rsidR="000277A2" w:rsidRPr="005D1BAC" w:rsidRDefault="000277A2" w:rsidP="00021A26">
      <w:pPr>
        <w:pStyle w:val="ListParagraph"/>
        <w:numPr>
          <w:ilvl w:val="1"/>
          <w:numId w:val="33"/>
        </w:numPr>
      </w:pPr>
      <w:r w:rsidRPr="005D1BAC">
        <w:rPr>
          <w:rStyle w:val="SourceCodeChar"/>
          <w:rFonts w:eastAsia="SimSun"/>
          <w:lang w:val="id-ID"/>
        </w:rPr>
        <w:t>addParticipantId()</w:t>
      </w:r>
      <w:r w:rsidRPr="005D1BAC">
        <w:rPr>
          <w:rFonts w:cs="Times New Roman"/>
          <w:szCs w:val="24"/>
        </w:rPr>
        <w:t xml:space="preserve"> </w:t>
      </w:r>
      <w:r w:rsidR="002B3200" w:rsidRPr="005D1BAC">
        <w:rPr>
          <w:rFonts w:cs="Times New Roman"/>
          <w:szCs w:val="24"/>
        </w:rPr>
        <w:t xml:space="preserve">berfungsi </w:t>
      </w:r>
      <w:r w:rsidRPr="005D1BAC">
        <w:rPr>
          <w:rFonts w:cs="Times New Roman"/>
          <w:szCs w:val="24"/>
        </w:rPr>
        <w:t xml:space="preserve">untuk memasukkan ID partisipan ke dalam idList secara terurut sesuai waktu </w:t>
      </w:r>
      <w:r w:rsidRPr="005D1BAC">
        <w:rPr>
          <w:rFonts w:cs="Times New Roman"/>
          <w:i/>
          <w:iCs/>
          <w:szCs w:val="24"/>
        </w:rPr>
        <w:t xml:space="preserve">join </w:t>
      </w:r>
      <w:r w:rsidRPr="005D1BAC">
        <w:rPr>
          <w:rFonts w:cs="Times New Roman"/>
          <w:szCs w:val="24"/>
        </w:rPr>
        <w:t>ke ruang konferensi daring.</w:t>
      </w:r>
      <w:r w:rsidRPr="005D1BAC">
        <w:t xml:space="preserve"> </w:t>
      </w:r>
      <w:r w:rsidR="003B42F3" w:rsidRPr="005D1BAC">
        <w:rPr>
          <w:rFonts w:cs="Times New Roman"/>
          <w:szCs w:val="24"/>
        </w:rPr>
        <w:t xml:space="preserve">Rancangan fungsi ini diuraikan </w:t>
      </w:r>
      <w:r w:rsidR="003B42F3" w:rsidRPr="005D1BAC">
        <w:t xml:space="preserve">pada </w:t>
      </w:r>
      <w:r w:rsidRPr="005D1BAC">
        <w:t>Tabel V.15.</w:t>
      </w:r>
    </w:p>
    <w:p w14:paraId="64166EF8" w14:textId="2D6A6423" w:rsidR="000277A2" w:rsidRPr="005D1BAC" w:rsidRDefault="000277A2" w:rsidP="00021A26">
      <w:pPr>
        <w:pStyle w:val="ListParagraph"/>
        <w:numPr>
          <w:ilvl w:val="1"/>
          <w:numId w:val="33"/>
        </w:numPr>
      </w:pPr>
      <w:r w:rsidRPr="005D1BAC">
        <w:rPr>
          <w:rStyle w:val="SourceCodeChar"/>
          <w:rFonts w:eastAsia="SimSun"/>
          <w:lang w:val="id-ID"/>
        </w:rPr>
        <w:t>removeParticipantId()</w:t>
      </w:r>
      <w:r w:rsidRPr="005D1BAC">
        <w:t xml:space="preserve"> </w:t>
      </w:r>
      <w:r w:rsidR="002B3200" w:rsidRPr="005D1BAC">
        <w:t xml:space="preserve">berfungsi </w:t>
      </w:r>
      <w:r w:rsidRPr="005D1BAC">
        <w:rPr>
          <w:rFonts w:cs="Times New Roman"/>
          <w:szCs w:val="24"/>
        </w:rPr>
        <w:t xml:space="preserve">untuk menghapus ID partisipan dari idList ketika partisipan </w:t>
      </w:r>
      <w:r w:rsidRPr="005D1BAC">
        <w:rPr>
          <w:rFonts w:cs="Times New Roman"/>
          <w:i/>
          <w:iCs/>
          <w:szCs w:val="24"/>
        </w:rPr>
        <w:t>left</w:t>
      </w:r>
      <w:r w:rsidRPr="005D1BAC">
        <w:rPr>
          <w:rFonts w:cs="Times New Roman"/>
          <w:szCs w:val="24"/>
        </w:rPr>
        <w:t xml:space="preserve"> dari ruang konferensi daring.</w:t>
      </w:r>
      <w:r w:rsidRPr="005D1BAC">
        <w:t xml:space="preserve"> </w:t>
      </w:r>
      <w:r w:rsidR="003B42F3" w:rsidRPr="005D1BAC">
        <w:rPr>
          <w:rFonts w:cs="Times New Roman"/>
          <w:szCs w:val="24"/>
        </w:rPr>
        <w:t xml:space="preserve">Rancangan fungsi ini diuraikan </w:t>
      </w:r>
      <w:r w:rsidR="003B42F3" w:rsidRPr="005D1BAC">
        <w:t xml:space="preserve">pada </w:t>
      </w:r>
      <w:r w:rsidRPr="005D1BAC">
        <w:t>Tabel V.16.</w:t>
      </w:r>
    </w:p>
    <w:p w14:paraId="4BABF97C" w14:textId="0C82FC3E" w:rsidR="000277A2" w:rsidRPr="005D1BAC" w:rsidRDefault="000277A2" w:rsidP="00BE4CA2">
      <w:pPr>
        <w:pStyle w:val="CaptionTabel"/>
        <w:rPr>
          <w:lang w:val="id-ID"/>
        </w:rPr>
      </w:pPr>
      <w:bookmarkStart w:id="222" w:name="_Toc59703713"/>
      <w:bookmarkStart w:id="223" w:name="_Toc60222196"/>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2</w:t>
      </w:r>
      <w:r w:rsidR="00607FE6" w:rsidRPr="005D1BAC">
        <w:rPr>
          <w:lang w:val="id-ID"/>
        </w:rPr>
        <w:fldChar w:fldCharType="end"/>
      </w:r>
      <w:r w:rsidRPr="005D1BAC">
        <w:rPr>
          <w:lang w:val="id-ID"/>
        </w:rPr>
        <w:t xml:space="preserve">. Rancangan Fungsi </w:t>
      </w:r>
      <w:r w:rsidRPr="005D1BAC">
        <w:rPr>
          <w:rStyle w:val="SourceCodeChar"/>
          <w:rFonts w:eastAsia="SimSun"/>
          <w:lang w:val="id-ID"/>
        </w:rPr>
        <w:t>unmuteParticipant()</w:t>
      </w:r>
      <w:bookmarkEnd w:id="222"/>
      <w:bookmarkEnd w:id="223"/>
    </w:p>
    <w:tbl>
      <w:tblPr>
        <w:tblStyle w:val="TableGrid"/>
        <w:tblW w:w="7937" w:type="dxa"/>
        <w:tblLook w:val="04A0" w:firstRow="1" w:lastRow="0" w:firstColumn="1" w:lastColumn="0" w:noHBand="0" w:noVBand="1"/>
      </w:tblPr>
      <w:tblGrid>
        <w:gridCol w:w="1417"/>
        <w:gridCol w:w="2438"/>
        <w:gridCol w:w="4082"/>
      </w:tblGrid>
      <w:tr w:rsidR="000277A2" w:rsidRPr="005D1BAC" w14:paraId="4BFEF40D" w14:textId="77777777" w:rsidTr="00BE4CA2">
        <w:tc>
          <w:tcPr>
            <w:tcW w:w="1417" w:type="dxa"/>
          </w:tcPr>
          <w:p w14:paraId="1F8ED846" w14:textId="77777777" w:rsidR="000277A2" w:rsidRPr="005D1BAC" w:rsidRDefault="000277A2" w:rsidP="00BE4CA2">
            <w:pPr>
              <w:pStyle w:val="TableContent"/>
              <w:rPr>
                <w:lang w:val="id-ID"/>
              </w:rPr>
            </w:pPr>
            <w:r w:rsidRPr="005D1BAC">
              <w:rPr>
                <w:lang w:val="id-ID"/>
              </w:rPr>
              <w:t>Nama</w:t>
            </w:r>
          </w:p>
        </w:tc>
        <w:tc>
          <w:tcPr>
            <w:tcW w:w="6520" w:type="dxa"/>
            <w:gridSpan w:val="2"/>
          </w:tcPr>
          <w:p w14:paraId="460BC12F" w14:textId="77777777" w:rsidR="000277A2" w:rsidRPr="005D1BAC" w:rsidRDefault="000277A2" w:rsidP="00BE4CA2">
            <w:pPr>
              <w:pStyle w:val="TableContent"/>
              <w:rPr>
                <w:lang w:val="id-ID"/>
              </w:rPr>
            </w:pPr>
            <w:r w:rsidRPr="005D1BAC">
              <w:rPr>
                <w:lang w:val="id-ID"/>
              </w:rPr>
              <w:t>unmuteParticipant</w:t>
            </w:r>
          </w:p>
        </w:tc>
      </w:tr>
      <w:tr w:rsidR="000277A2" w:rsidRPr="005D1BAC" w14:paraId="355F1FA9" w14:textId="77777777" w:rsidTr="00BE4CA2">
        <w:tc>
          <w:tcPr>
            <w:tcW w:w="1417" w:type="dxa"/>
          </w:tcPr>
          <w:p w14:paraId="0EE5779C" w14:textId="77777777" w:rsidR="000277A2" w:rsidRPr="005D1BAC" w:rsidRDefault="000277A2" w:rsidP="00BE4CA2">
            <w:pPr>
              <w:pStyle w:val="TableContent"/>
              <w:rPr>
                <w:lang w:val="id-ID"/>
              </w:rPr>
            </w:pPr>
            <w:r w:rsidRPr="005D1BAC">
              <w:rPr>
                <w:lang w:val="id-ID"/>
              </w:rPr>
              <w:t>Tujuan</w:t>
            </w:r>
          </w:p>
        </w:tc>
        <w:tc>
          <w:tcPr>
            <w:tcW w:w="6520" w:type="dxa"/>
            <w:gridSpan w:val="2"/>
            <w:tcBorders>
              <w:bottom w:val="single" w:sz="4" w:space="0" w:color="auto"/>
            </w:tcBorders>
          </w:tcPr>
          <w:p w14:paraId="142A49D5" w14:textId="657A5B5A" w:rsidR="000277A2" w:rsidRPr="005D1BAC" w:rsidRDefault="000277A2" w:rsidP="00BE4CA2">
            <w:pPr>
              <w:pStyle w:val="TableContent"/>
              <w:rPr>
                <w:lang w:val="id-ID"/>
              </w:rPr>
            </w:pPr>
            <w:r w:rsidRPr="005D1BAC">
              <w:rPr>
                <w:lang w:val="id-ID"/>
              </w:rPr>
              <w:t xml:space="preserve">Fungsi </w:t>
            </w:r>
            <w:r w:rsidR="00BE4CA2" w:rsidRPr="005D1BAC">
              <w:rPr>
                <w:lang w:val="id-ID"/>
              </w:rPr>
              <w:t xml:space="preserve">untuk melakukan </w:t>
            </w:r>
            <w:r w:rsidR="00BE4CA2" w:rsidRPr="005D1BAC">
              <w:rPr>
                <w:i/>
                <w:iCs/>
                <w:lang w:val="id-ID"/>
              </w:rPr>
              <w:t>unmute</w:t>
            </w:r>
            <w:r w:rsidR="00BE4CA2" w:rsidRPr="005D1BAC">
              <w:rPr>
                <w:lang w:val="id-ID"/>
              </w:rPr>
              <w:t xml:space="preserve"> sejumlah parti-sipan remote sesuai jumlah nilai data yang ditentukan pengguna</w:t>
            </w:r>
          </w:p>
        </w:tc>
      </w:tr>
      <w:tr w:rsidR="000277A2" w:rsidRPr="005D1BAC" w14:paraId="6BC5B690" w14:textId="77777777" w:rsidTr="00BE4CA2">
        <w:tc>
          <w:tcPr>
            <w:tcW w:w="1417" w:type="dxa"/>
            <w:tcBorders>
              <w:right w:val="single" w:sz="4" w:space="0" w:color="auto"/>
            </w:tcBorders>
          </w:tcPr>
          <w:p w14:paraId="1D4E617A" w14:textId="77777777" w:rsidR="000277A2" w:rsidRPr="005D1BAC" w:rsidRDefault="000277A2" w:rsidP="00BE4CA2">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62FE38F2" w14:textId="54CCA6C4" w:rsidR="000277A2" w:rsidRPr="005D1BAC" w:rsidRDefault="000277A2" w:rsidP="00021A26">
            <w:pPr>
              <w:pStyle w:val="TableContent"/>
              <w:numPr>
                <w:ilvl w:val="0"/>
                <w:numId w:val="23"/>
              </w:numPr>
              <w:rPr>
                <w:lang w:val="id-ID"/>
              </w:rPr>
            </w:pPr>
            <w:r w:rsidRPr="005D1BAC">
              <w:rPr>
                <w:lang w:val="id-ID"/>
              </w:rPr>
              <w:t>localParticipant</w:t>
            </w:r>
            <w:r w:rsidRPr="005D1BAC">
              <w:rPr>
                <w:szCs w:val="24"/>
                <w:lang w:val="id-ID"/>
              </w:rPr>
              <w:tab/>
            </w:r>
            <w:r w:rsidRPr="005D1BAC">
              <w:rPr>
                <w:lang w:val="id-ID"/>
              </w:rPr>
              <w:t xml:space="preserve">: </w:t>
            </w:r>
          </w:p>
          <w:p w14:paraId="4DDB7B86" w14:textId="6879097C" w:rsidR="000277A2" w:rsidRPr="005D1BAC" w:rsidRDefault="000277A2" w:rsidP="00021A26">
            <w:pPr>
              <w:pStyle w:val="TableContent"/>
              <w:numPr>
                <w:ilvl w:val="0"/>
                <w:numId w:val="23"/>
              </w:numPr>
              <w:rPr>
                <w:lang w:val="id-ID"/>
              </w:rPr>
            </w:pPr>
            <w:r w:rsidRPr="005D1BAC">
              <w:rPr>
                <w:lang w:val="id-ID"/>
              </w:rPr>
              <w:lastRenderedPageBreak/>
              <w:t>totalParticipant</w:t>
            </w:r>
            <w:r w:rsidRPr="005D1BAC">
              <w:rPr>
                <w:szCs w:val="24"/>
                <w:lang w:val="id-ID"/>
              </w:rPr>
              <w:tab/>
            </w:r>
            <w:r w:rsidRPr="005D1BAC">
              <w:rPr>
                <w:lang w:val="id-ID"/>
              </w:rPr>
              <w:t xml:space="preserve">: </w:t>
            </w:r>
          </w:p>
          <w:p w14:paraId="781E94D3" w14:textId="77777777" w:rsidR="000277A2" w:rsidRPr="005D1BAC" w:rsidRDefault="000277A2" w:rsidP="00BE4CA2">
            <w:pPr>
              <w:pStyle w:val="TableContent"/>
              <w:rPr>
                <w:lang w:val="id-ID"/>
              </w:rPr>
            </w:pPr>
          </w:p>
          <w:p w14:paraId="484057FD" w14:textId="5AE282BB" w:rsidR="000277A2" w:rsidRPr="005D1BAC" w:rsidRDefault="000277A2" w:rsidP="00021A26">
            <w:pPr>
              <w:pStyle w:val="TableContent"/>
              <w:numPr>
                <w:ilvl w:val="0"/>
                <w:numId w:val="23"/>
              </w:numPr>
              <w:rPr>
                <w:lang w:val="id-ID"/>
              </w:rPr>
            </w:pPr>
            <w:r w:rsidRPr="005D1BAC">
              <w:rPr>
                <w:lang w:val="id-ID"/>
              </w:rPr>
              <w:t>pageDataNumber</w:t>
            </w:r>
            <w:r w:rsidRPr="005D1BAC">
              <w:rPr>
                <w:szCs w:val="24"/>
                <w:lang w:val="id-ID"/>
              </w:rPr>
              <w:tab/>
            </w:r>
            <w:r w:rsidRPr="005D1BAC">
              <w:rPr>
                <w:lang w:val="id-ID"/>
              </w:rPr>
              <w:t>:</w:t>
            </w:r>
          </w:p>
          <w:p w14:paraId="677C7021" w14:textId="3FA76258" w:rsidR="000277A2" w:rsidRPr="005D1BAC" w:rsidRDefault="000277A2" w:rsidP="00021A26">
            <w:pPr>
              <w:pStyle w:val="TableContent"/>
              <w:numPr>
                <w:ilvl w:val="0"/>
                <w:numId w:val="23"/>
              </w:numPr>
              <w:rPr>
                <w:lang w:val="id-ID"/>
              </w:rPr>
            </w:pPr>
            <w:r w:rsidRPr="005D1BAC">
              <w:rPr>
                <w:lang w:val="id-ID"/>
              </w:rPr>
              <w:t>pageData</w:t>
            </w:r>
            <w:r w:rsidRPr="005D1BAC">
              <w:rPr>
                <w:lang w:val="id-ID"/>
              </w:rPr>
              <w:tab/>
            </w:r>
            <w:r w:rsidRPr="005D1BAC">
              <w:rPr>
                <w:lang w:val="id-ID"/>
              </w:rPr>
              <w:tab/>
              <w:t xml:space="preserve">: </w:t>
            </w:r>
          </w:p>
          <w:p w14:paraId="2BE69F6B" w14:textId="77777777" w:rsidR="000277A2" w:rsidRPr="005D1BAC" w:rsidRDefault="000277A2" w:rsidP="00BE4CA2">
            <w:pPr>
              <w:pStyle w:val="TableContent"/>
              <w:rPr>
                <w:lang w:val="id-ID"/>
              </w:rPr>
            </w:pPr>
          </w:p>
          <w:p w14:paraId="497EA842" w14:textId="349BCCF2" w:rsidR="000277A2" w:rsidRPr="005D1BAC" w:rsidRDefault="000277A2" w:rsidP="00021A26">
            <w:pPr>
              <w:pStyle w:val="TableContent"/>
              <w:numPr>
                <w:ilvl w:val="0"/>
                <w:numId w:val="23"/>
              </w:numPr>
              <w:rPr>
                <w:lang w:val="id-ID"/>
              </w:rPr>
            </w:pPr>
            <w:r w:rsidRPr="005D1BAC">
              <w:rPr>
                <w:lang w:val="id-ID"/>
              </w:rPr>
              <w:t>baseUrlVideo</w:t>
            </w:r>
            <w:r w:rsidRPr="005D1BAC">
              <w:rPr>
                <w:lang w:val="id-ID"/>
              </w:rPr>
              <w:tab/>
              <w:t>:</w:t>
            </w:r>
          </w:p>
          <w:p w14:paraId="1B09C465" w14:textId="77777777" w:rsidR="000277A2" w:rsidRPr="005D1BAC" w:rsidRDefault="000277A2" w:rsidP="00BE4CA2">
            <w:pPr>
              <w:pStyle w:val="TableContent"/>
              <w:rPr>
                <w:lang w:val="id-ID"/>
              </w:rPr>
            </w:pPr>
          </w:p>
          <w:p w14:paraId="60C0170E" w14:textId="4AF1D282" w:rsidR="000277A2" w:rsidRPr="005D1BAC" w:rsidRDefault="000277A2" w:rsidP="00021A26">
            <w:pPr>
              <w:pStyle w:val="TableContent"/>
              <w:numPr>
                <w:ilvl w:val="0"/>
                <w:numId w:val="23"/>
              </w:numPr>
              <w:rPr>
                <w:lang w:val="id-ID"/>
              </w:rPr>
            </w:pPr>
            <w:r w:rsidRPr="005D1BAC">
              <w:rPr>
                <w:lang w:val="id-ID"/>
              </w:rPr>
              <w:t>baseUrlAudio</w:t>
            </w:r>
            <w:r w:rsidRPr="005D1BAC">
              <w:rPr>
                <w:lang w:val="id-ID"/>
              </w:rPr>
              <w:tab/>
              <w:t>:</w:t>
            </w:r>
          </w:p>
          <w:p w14:paraId="44414F0D" w14:textId="77777777" w:rsidR="000277A2" w:rsidRPr="005D1BAC" w:rsidRDefault="000277A2" w:rsidP="00BE4CA2">
            <w:pPr>
              <w:pStyle w:val="TableContent"/>
              <w:rPr>
                <w:lang w:val="id-ID"/>
              </w:rPr>
            </w:pPr>
          </w:p>
        </w:tc>
        <w:tc>
          <w:tcPr>
            <w:tcW w:w="4082" w:type="dxa"/>
            <w:tcBorders>
              <w:top w:val="single" w:sz="4" w:space="0" w:color="auto"/>
              <w:left w:val="nil"/>
              <w:bottom w:val="single" w:sz="4" w:space="0" w:color="auto"/>
              <w:right w:val="single" w:sz="4" w:space="0" w:color="auto"/>
            </w:tcBorders>
          </w:tcPr>
          <w:p w14:paraId="18826CD5" w14:textId="77777777" w:rsidR="000277A2" w:rsidRPr="005D1BAC" w:rsidRDefault="000277A2" w:rsidP="00BE4CA2">
            <w:pPr>
              <w:pStyle w:val="TableContent"/>
              <w:rPr>
                <w:lang w:val="id-ID"/>
              </w:rPr>
            </w:pPr>
            <w:r w:rsidRPr="005D1BAC">
              <w:rPr>
                <w:lang w:val="id-ID"/>
              </w:rPr>
              <w:lastRenderedPageBreak/>
              <w:t>ID partisipan lokal</w:t>
            </w:r>
          </w:p>
          <w:p w14:paraId="5E95E950" w14:textId="77777777" w:rsidR="000277A2" w:rsidRPr="005D1BAC" w:rsidRDefault="000277A2" w:rsidP="00BE4CA2">
            <w:pPr>
              <w:pStyle w:val="TableContent"/>
              <w:rPr>
                <w:lang w:val="id-ID"/>
              </w:rPr>
            </w:pPr>
            <w:r w:rsidRPr="005D1BAC">
              <w:rPr>
                <w:lang w:val="id-ID"/>
              </w:rPr>
              <w:lastRenderedPageBreak/>
              <w:t>jumlah total partisipan di ruang konferensi daring</w:t>
            </w:r>
          </w:p>
          <w:p w14:paraId="38249C45" w14:textId="77777777" w:rsidR="000277A2" w:rsidRPr="005D1BAC" w:rsidRDefault="000277A2" w:rsidP="00BE4CA2">
            <w:pPr>
              <w:pStyle w:val="TableContent"/>
              <w:rPr>
                <w:lang w:val="id-ID"/>
              </w:rPr>
            </w:pPr>
            <w:r w:rsidRPr="005D1BAC">
              <w:rPr>
                <w:lang w:val="id-ID"/>
              </w:rPr>
              <w:t>jumlah halaman di ruang konferensi</w:t>
            </w:r>
          </w:p>
          <w:p w14:paraId="6F8BE6B8" w14:textId="77777777" w:rsidR="000277A2" w:rsidRPr="005D1BAC" w:rsidRDefault="000277A2" w:rsidP="00BE4CA2">
            <w:pPr>
              <w:pStyle w:val="TableContent"/>
              <w:rPr>
                <w:lang w:val="id-ID"/>
              </w:rPr>
            </w:pPr>
            <w:r w:rsidRPr="005D1BAC">
              <w:rPr>
                <w:lang w:val="id-ID"/>
              </w:rPr>
              <w:t>jumlah video yang akan tampil pada satu halaman di perangkat partisipan lokal</w:t>
            </w:r>
          </w:p>
          <w:p w14:paraId="651F1102" w14:textId="77777777" w:rsidR="000277A2" w:rsidRPr="005D1BAC" w:rsidRDefault="000277A2" w:rsidP="00BE4CA2">
            <w:pPr>
              <w:pStyle w:val="TableContent"/>
              <w:rPr>
                <w:i/>
                <w:iCs/>
                <w:lang w:val="id-ID"/>
              </w:rPr>
            </w:pPr>
            <w:r w:rsidRPr="005D1BAC">
              <w:rPr>
                <w:lang w:val="id-ID"/>
              </w:rPr>
              <w:t xml:space="preserve">alamat untuk mengakses API untuk </w:t>
            </w:r>
            <w:r w:rsidRPr="005D1BAC">
              <w:rPr>
                <w:i/>
                <w:iCs/>
                <w:lang w:val="id-ID"/>
              </w:rPr>
              <w:t>unmute</w:t>
            </w:r>
            <w:r w:rsidRPr="005D1BAC">
              <w:rPr>
                <w:lang w:val="id-ID"/>
              </w:rPr>
              <w:t xml:space="preserve"> video partisipan </w:t>
            </w:r>
            <w:r w:rsidRPr="005D1BAC">
              <w:rPr>
                <w:i/>
                <w:iCs/>
                <w:lang w:val="id-ID"/>
              </w:rPr>
              <w:t>remote</w:t>
            </w:r>
          </w:p>
          <w:p w14:paraId="73DC76C7" w14:textId="77777777" w:rsidR="000277A2" w:rsidRPr="005D1BAC" w:rsidRDefault="000277A2" w:rsidP="00BE4CA2">
            <w:pPr>
              <w:pStyle w:val="TableContent"/>
              <w:rPr>
                <w:i/>
                <w:iCs/>
                <w:lang w:val="id-ID"/>
              </w:rPr>
            </w:pPr>
            <w:r w:rsidRPr="005D1BAC">
              <w:rPr>
                <w:lang w:val="id-ID"/>
              </w:rPr>
              <w:t xml:space="preserve">alamat untuk mengakses API untuk </w:t>
            </w:r>
            <w:r w:rsidRPr="005D1BAC">
              <w:rPr>
                <w:i/>
                <w:iCs/>
                <w:lang w:val="id-ID"/>
              </w:rPr>
              <w:t>unmute</w:t>
            </w:r>
            <w:r w:rsidRPr="005D1BAC">
              <w:rPr>
                <w:lang w:val="id-ID"/>
              </w:rPr>
              <w:t xml:space="preserve"> video partisipan </w:t>
            </w:r>
            <w:r w:rsidRPr="005D1BAC">
              <w:rPr>
                <w:i/>
                <w:iCs/>
                <w:lang w:val="id-ID"/>
              </w:rPr>
              <w:t>remote</w:t>
            </w:r>
          </w:p>
        </w:tc>
      </w:tr>
      <w:tr w:rsidR="000277A2" w:rsidRPr="005D1BAC" w14:paraId="5AC22660" w14:textId="77777777" w:rsidTr="00BE4CA2">
        <w:trPr>
          <w:trHeight w:val="60"/>
        </w:trPr>
        <w:tc>
          <w:tcPr>
            <w:tcW w:w="1417" w:type="dxa"/>
          </w:tcPr>
          <w:p w14:paraId="1AF99F56" w14:textId="77777777" w:rsidR="000277A2" w:rsidRPr="005D1BAC" w:rsidRDefault="000277A2" w:rsidP="00BE4CA2">
            <w:pPr>
              <w:pStyle w:val="TableContent"/>
              <w:rPr>
                <w:lang w:val="id-ID"/>
              </w:rPr>
            </w:pPr>
            <w:r w:rsidRPr="005D1BAC">
              <w:rPr>
                <w:lang w:val="id-ID"/>
              </w:rPr>
              <w:lastRenderedPageBreak/>
              <w:t>Output</w:t>
            </w:r>
          </w:p>
        </w:tc>
        <w:tc>
          <w:tcPr>
            <w:tcW w:w="6520" w:type="dxa"/>
            <w:gridSpan w:val="2"/>
            <w:tcBorders>
              <w:top w:val="single" w:sz="4" w:space="0" w:color="auto"/>
              <w:bottom w:val="single" w:sz="4" w:space="0" w:color="auto"/>
            </w:tcBorders>
          </w:tcPr>
          <w:p w14:paraId="756264CE" w14:textId="77777777" w:rsidR="000277A2" w:rsidRPr="005D1BAC" w:rsidRDefault="000277A2" w:rsidP="00BE4CA2">
            <w:pPr>
              <w:pStyle w:val="TableContent"/>
              <w:rPr>
                <w:lang w:val="id-ID"/>
              </w:rPr>
            </w:pPr>
            <w:r w:rsidRPr="005D1BAC">
              <w:rPr>
                <w:lang w:val="id-ID"/>
              </w:rPr>
              <w:t>Partisipan lokal akan menerima tampilan video partisipan sejumlah nilai page-Data yang ditetapkan.</w:t>
            </w:r>
          </w:p>
        </w:tc>
      </w:tr>
      <w:tr w:rsidR="000277A2" w:rsidRPr="005D1BAC" w14:paraId="0CD439D3" w14:textId="77777777" w:rsidTr="00BE4CA2">
        <w:trPr>
          <w:trHeight w:val="397"/>
        </w:trPr>
        <w:tc>
          <w:tcPr>
            <w:tcW w:w="1417" w:type="dxa"/>
          </w:tcPr>
          <w:p w14:paraId="65470E4F" w14:textId="77777777" w:rsidR="000277A2" w:rsidRPr="005D1BAC" w:rsidRDefault="000277A2" w:rsidP="00BE4CA2">
            <w:pPr>
              <w:pStyle w:val="TableContent"/>
              <w:rPr>
                <w:lang w:val="id-ID"/>
              </w:rPr>
            </w:pPr>
            <w:r w:rsidRPr="005D1BAC">
              <w:rPr>
                <w:lang w:val="id-ID"/>
              </w:rPr>
              <w:t>Proses</w:t>
            </w:r>
          </w:p>
        </w:tc>
        <w:tc>
          <w:tcPr>
            <w:tcW w:w="6520" w:type="dxa"/>
            <w:gridSpan w:val="2"/>
            <w:tcBorders>
              <w:top w:val="single" w:sz="4" w:space="0" w:color="auto"/>
            </w:tcBorders>
          </w:tcPr>
          <w:p w14:paraId="71FCD9F1" w14:textId="77777777" w:rsidR="000277A2" w:rsidRPr="005D1BAC" w:rsidRDefault="000277A2" w:rsidP="00021A26">
            <w:pPr>
              <w:pStyle w:val="TableContent"/>
              <w:numPr>
                <w:ilvl w:val="0"/>
                <w:numId w:val="35"/>
              </w:numPr>
              <w:rPr>
                <w:lang w:val="id-ID"/>
              </w:rPr>
            </w:pPr>
            <w:r w:rsidRPr="005D1BAC">
              <w:rPr>
                <w:lang w:val="id-ID"/>
              </w:rPr>
              <w:t>Mengambil ID partisipan lokal.</w:t>
            </w:r>
          </w:p>
          <w:p w14:paraId="0C41EC50" w14:textId="77777777" w:rsidR="000277A2" w:rsidRPr="005D1BAC" w:rsidRDefault="000277A2" w:rsidP="00021A26">
            <w:pPr>
              <w:pStyle w:val="TableContent"/>
              <w:numPr>
                <w:ilvl w:val="0"/>
                <w:numId w:val="35"/>
              </w:numPr>
              <w:rPr>
                <w:lang w:val="id-ID"/>
              </w:rPr>
            </w:pPr>
            <w:r w:rsidRPr="005D1BAC">
              <w:rPr>
                <w:lang w:val="id-ID"/>
              </w:rPr>
              <w:t>Mengambil jumlah semua partisipan pada sebuah ruang konferensi.</w:t>
            </w:r>
          </w:p>
          <w:p w14:paraId="581372FB" w14:textId="77777777" w:rsidR="000277A2" w:rsidRPr="005D1BAC" w:rsidRDefault="000277A2" w:rsidP="00021A26">
            <w:pPr>
              <w:pStyle w:val="TableContent"/>
              <w:numPr>
                <w:ilvl w:val="0"/>
                <w:numId w:val="35"/>
              </w:numPr>
              <w:rPr>
                <w:lang w:val="id-ID"/>
              </w:rPr>
            </w:pPr>
            <w:r w:rsidRPr="005D1BAC">
              <w:rPr>
                <w:lang w:val="id-ID"/>
              </w:rPr>
              <w:t xml:space="preserve">Memberhentikan pengiriman video dari partisipan </w:t>
            </w:r>
            <w:r w:rsidRPr="005D1BAC">
              <w:rPr>
                <w:i/>
                <w:iCs/>
                <w:lang w:val="id-ID"/>
              </w:rPr>
              <w:t>remote</w:t>
            </w:r>
            <w:r w:rsidRPr="005D1BAC">
              <w:rPr>
                <w:lang w:val="id-ID"/>
              </w:rPr>
              <w:t xml:space="preserve"> pada laman (</w:t>
            </w:r>
            <w:r w:rsidRPr="005D1BAC">
              <w:rPr>
                <w:i/>
                <w:iCs/>
                <w:lang w:val="id-ID"/>
              </w:rPr>
              <w:t>page</w:t>
            </w:r>
            <w:r w:rsidRPr="005D1BAC">
              <w:rPr>
                <w:lang w:val="id-ID"/>
              </w:rPr>
              <w:t>) sebelumnya.</w:t>
            </w:r>
          </w:p>
          <w:p w14:paraId="7D2EF0AE" w14:textId="77777777" w:rsidR="000277A2" w:rsidRPr="005D1BAC" w:rsidRDefault="000277A2" w:rsidP="00021A26">
            <w:pPr>
              <w:pStyle w:val="TableContent"/>
              <w:numPr>
                <w:ilvl w:val="0"/>
                <w:numId w:val="35"/>
              </w:numPr>
              <w:rPr>
                <w:lang w:val="id-ID"/>
              </w:rPr>
            </w:pPr>
            <w:r w:rsidRPr="005D1BAC">
              <w:rPr>
                <w:lang w:val="id-ID"/>
              </w:rPr>
              <w:t>Memanggil fungsi addWantedRemoteVideoStream agar partisipan lokal dapat menerima pengiriman video dari partisipan remote pada laman yang sedang terbuka.</w:t>
            </w:r>
          </w:p>
        </w:tc>
      </w:tr>
    </w:tbl>
    <w:p w14:paraId="44BB1BCF" w14:textId="54EF1FF1" w:rsidR="000277A2" w:rsidRPr="005D1BAC" w:rsidRDefault="000277A2" w:rsidP="00BE4CA2">
      <w:pPr>
        <w:pStyle w:val="CaptionTabel"/>
        <w:rPr>
          <w:rStyle w:val="SourceCodeChar"/>
          <w:rFonts w:eastAsia="SimSun"/>
          <w:lang w:val="id-ID"/>
        </w:rPr>
      </w:pPr>
      <w:bookmarkStart w:id="224" w:name="_Toc59703714"/>
      <w:bookmarkStart w:id="225" w:name="_Toc60222197"/>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3</w:t>
      </w:r>
      <w:r w:rsidR="00607FE6" w:rsidRPr="005D1BAC">
        <w:rPr>
          <w:lang w:val="id-ID"/>
        </w:rPr>
        <w:fldChar w:fldCharType="end"/>
      </w:r>
      <w:r w:rsidRPr="005D1BAC">
        <w:rPr>
          <w:lang w:val="id-ID"/>
        </w:rPr>
        <w:t xml:space="preserve">. Rancangan Fungsi </w:t>
      </w:r>
      <w:r w:rsidRPr="005D1BAC">
        <w:rPr>
          <w:rStyle w:val="SourceCodeChar"/>
          <w:rFonts w:eastAsia="SimSun"/>
          <w:lang w:val="id-ID"/>
        </w:rPr>
        <w:t>muteParticipant()</w:t>
      </w:r>
      <w:bookmarkEnd w:id="224"/>
      <w:bookmarkEnd w:id="225"/>
    </w:p>
    <w:tbl>
      <w:tblPr>
        <w:tblStyle w:val="TableGrid"/>
        <w:tblW w:w="7937" w:type="dxa"/>
        <w:tblLook w:val="04A0" w:firstRow="1" w:lastRow="0" w:firstColumn="1" w:lastColumn="0" w:noHBand="0" w:noVBand="1"/>
      </w:tblPr>
      <w:tblGrid>
        <w:gridCol w:w="1417"/>
        <w:gridCol w:w="2438"/>
        <w:gridCol w:w="4082"/>
      </w:tblGrid>
      <w:tr w:rsidR="000277A2" w:rsidRPr="005D1BAC" w14:paraId="45DF9F35" w14:textId="77777777" w:rsidTr="00CA3B93">
        <w:tc>
          <w:tcPr>
            <w:tcW w:w="1417" w:type="dxa"/>
          </w:tcPr>
          <w:p w14:paraId="5926AAF7" w14:textId="77777777" w:rsidR="000277A2" w:rsidRPr="005D1BAC" w:rsidRDefault="000277A2" w:rsidP="00BE4CA2">
            <w:pPr>
              <w:pStyle w:val="TableContent"/>
              <w:rPr>
                <w:lang w:val="id-ID"/>
              </w:rPr>
            </w:pPr>
            <w:r w:rsidRPr="005D1BAC">
              <w:rPr>
                <w:lang w:val="id-ID"/>
              </w:rPr>
              <w:t>Nama</w:t>
            </w:r>
          </w:p>
        </w:tc>
        <w:tc>
          <w:tcPr>
            <w:tcW w:w="6520" w:type="dxa"/>
            <w:gridSpan w:val="2"/>
          </w:tcPr>
          <w:p w14:paraId="3B79AC9C" w14:textId="77777777" w:rsidR="000277A2" w:rsidRPr="005D1BAC" w:rsidRDefault="000277A2" w:rsidP="00BE4CA2">
            <w:pPr>
              <w:pStyle w:val="TableContent"/>
              <w:rPr>
                <w:lang w:val="id-ID"/>
              </w:rPr>
            </w:pPr>
            <w:r w:rsidRPr="005D1BAC">
              <w:rPr>
                <w:lang w:val="id-ID"/>
              </w:rPr>
              <w:t>muteParticipant</w:t>
            </w:r>
          </w:p>
        </w:tc>
      </w:tr>
      <w:tr w:rsidR="000277A2" w:rsidRPr="005D1BAC" w14:paraId="0A65B51A" w14:textId="77777777" w:rsidTr="00CA3B93">
        <w:tc>
          <w:tcPr>
            <w:tcW w:w="1417" w:type="dxa"/>
          </w:tcPr>
          <w:p w14:paraId="2EEB997C" w14:textId="77777777" w:rsidR="000277A2" w:rsidRPr="005D1BAC" w:rsidRDefault="000277A2" w:rsidP="00BE4CA2">
            <w:pPr>
              <w:pStyle w:val="TableContent"/>
              <w:rPr>
                <w:lang w:val="id-ID"/>
              </w:rPr>
            </w:pPr>
            <w:r w:rsidRPr="005D1BAC">
              <w:rPr>
                <w:lang w:val="id-ID"/>
              </w:rPr>
              <w:t>Tujuan</w:t>
            </w:r>
          </w:p>
        </w:tc>
        <w:tc>
          <w:tcPr>
            <w:tcW w:w="6520" w:type="dxa"/>
            <w:gridSpan w:val="2"/>
            <w:tcBorders>
              <w:bottom w:val="single" w:sz="4" w:space="0" w:color="auto"/>
            </w:tcBorders>
          </w:tcPr>
          <w:p w14:paraId="1F6BECBC" w14:textId="52EDCD1D" w:rsidR="000277A2" w:rsidRPr="005D1BAC" w:rsidRDefault="000277A2" w:rsidP="00BE4CA2">
            <w:pPr>
              <w:pStyle w:val="TableContent"/>
              <w:rPr>
                <w:lang w:val="id-ID"/>
              </w:rPr>
            </w:pPr>
            <w:r w:rsidRPr="005D1BAC">
              <w:rPr>
                <w:lang w:val="id-ID"/>
              </w:rPr>
              <w:t xml:space="preserve">Fungsi </w:t>
            </w:r>
            <w:r w:rsidR="00BE4CA2" w:rsidRPr="005D1BAC">
              <w:rPr>
                <w:lang w:val="id-ID"/>
              </w:rPr>
              <w:t xml:space="preserve">untuk melakukan </w:t>
            </w:r>
            <w:r w:rsidR="00BE4CA2" w:rsidRPr="005D1BAC">
              <w:rPr>
                <w:i/>
                <w:iCs/>
                <w:lang w:val="id-ID"/>
              </w:rPr>
              <w:t>mute</w:t>
            </w:r>
            <w:r w:rsidR="00BE4CA2" w:rsidRPr="005D1BAC">
              <w:rPr>
                <w:lang w:val="id-ID"/>
              </w:rPr>
              <w:t xml:space="preserve"> sejumlah partisipan remote sesuai jumlah nilai data yang ditentukan pengguna.</w:t>
            </w:r>
          </w:p>
        </w:tc>
      </w:tr>
      <w:tr w:rsidR="000277A2" w:rsidRPr="005D1BAC" w14:paraId="059611E0" w14:textId="77777777" w:rsidTr="00CA3B93">
        <w:tc>
          <w:tcPr>
            <w:tcW w:w="1417" w:type="dxa"/>
            <w:tcBorders>
              <w:right w:val="single" w:sz="4" w:space="0" w:color="auto"/>
            </w:tcBorders>
          </w:tcPr>
          <w:p w14:paraId="7AE160E3" w14:textId="77777777" w:rsidR="000277A2" w:rsidRPr="005D1BAC" w:rsidRDefault="000277A2" w:rsidP="00BE4CA2">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334ED861" w14:textId="4802F22E" w:rsidR="000277A2" w:rsidRPr="005D1BAC" w:rsidRDefault="000277A2" w:rsidP="00021A26">
            <w:pPr>
              <w:pStyle w:val="TableContent"/>
              <w:numPr>
                <w:ilvl w:val="0"/>
                <w:numId w:val="23"/>
              </w:numPr>
              <w:rPr>
                <w:lang w:val="id-ID"/>
              </w:rPr>
            </w:pPr>
            <w:r w:rsidRPr="005D1BAC">
              <w:rPr>
                <w:lang w:val="id-ID"/>
              </w:rPr>
              <w:t>localParticipant</w:t>
            </w:r>
            <w:r w:rsidRPr="005D1BAC">
              <w:rPr>
                <w:lang w:val="id-ID"/>
              </w:rPr>
              <w:tab/>
              <w:t xml:space="preserve">: </w:t>
            </w:r>
          </w:p>
          <w:p w14:paraId="72CFDB13" w14:textId="7ABAE242" w:rsidR="000277A2" w:rsidRPr="005D1BAC" w:rsidRDefault="000277A2" w:rsidP="00021A26">
            <w:pPr>
              <w:pStyle w:val="TableContent"/>
              <w:numPr>
                <w:ilvl w:val="0"/>
                <w:numId w:val="23"/>
              </w:numPr>
              <w:rPr>
                <w:lang w:val="id-ID"/>
              </w:rPr>
            </w:pPr>
            <w:r w:rsidRPr="005D1BAC">
              <w:rPr>
                <w:lang w:val="id-ID"/>
              </w:rPr>
              <w:t>totalParticipant</w:t>
            </w:r>
            <w:r w:rsidRPr="005D1BAC">
              <w:rPr>
                <w:szCs w:val="24"/>
                <w:lang w:val="id-ID"/>
              </w:rPr>
              <w:tab/>
            </w:r>
            <w:r w:rsidRPr="005D1BAC">
              <w:rPr>
                <w:lang w:val="id-ID"/>
              </w:rPr>
              <w:t xml:space="preserve">: </w:t>
            </w:r>
          </w:p>
          <w:p w14:paraId="2B145FF0" w14:textId="77777777" w:rsidR="000277A2" w:rsidRPr="005D1BAC" w:rsidRDefault="000277A2" w:rsidP="00BE4CA2">
            <w:pPr>
              <w:pStyle w:val="TableContent"/>
              <w:rPr>
                <w:lang w:val="id-ID"/>
              </w:rPr>
            </w:pPr>
          </w:p>
          <w:p w14:paraId="5BFA3F63" w14:textId="38B4C780" w:rsidR="00BE4CA2" w:rsidRPr="005D1BAC" w:rsidRDefault="000277A2" w:rsidP="00021A26">
            <w:pPr>
              <w:pStyle w:val="TableContent"/>
              <w:numPr>
                <w:ilvl w:val="0"/>
                <w:numId w:val="23"/>
              </w:numPr>
              <w:rPr>
                <w:lang w:val="id-ID"/>
              </w:rPr>
            </w:pPr>
            <w:r w:rsidRPr="005D1BAC">
              <w:rPr>
                <w:lang w:val="id-ID"/>
              </w:rPr>
              <w:t>pageDataNumber</w:t>
            </w:r>
            <w:r w:rsidRPr="005D1BAC">
              <w:rPr>
                <w:lang w:val="id-ID"/>
              </w:rPr>
              <w:tab/>
              <w:t>:</w:t>
            </w:r>
          </w:p>
          <w:p w14:paraId="78E5E2BB" w14:textId="0959FAE1" w:rsidR="000277A2" w:rsidRPr="005D1BAC" w:rsidRDefault="000277A2" w:rsidP="00021A26">
            <w:pPr>
              <w:pStyle w:val="TableContent"/>
              <w:numPr>
                <w:ilvl w:val="0"/>
                <w:numId w:val="23"/>
              </w:numPr>
              <w:rPr>
                <w:lang w:val="id-ID"/>
              </w:rPr>
            </w:pPr>
            <w:r w:rsidRPr="005D1BAC">
              <w:rPr>
                <w:lang w:val="id-ID"/>
              </w:rPr>
              <w:t>pageData</w:t>
            </w:r>
            <w:r w:rsidRPr="005D1BAC">
              <w:rPr>
                <w:lang w:val="id-ID"/>
              </w:rPr>
              <w:tab/>
            </w:r>
            <w:r w:rsidRPr="005D1BAC">
              <w:rPr>
                <w:lang w:val="id-ID"/>
              </w:rPr>
              <w:tab/>
              <w:t xml:space="preserve">: </w:t>
            </w:r>
          </w:p>
          <w:p w14:paraId="263809CF" w14:textId="77777777" w:rsidR="000277A2" w:rsidRPr="005D1BAC" w:rsidRDefault="000277A2" w:rsidP="00BE4CA2">
            <w:pPr>
              <w:pStyle w:val="TableContent"/>
              <w:rPr>
                <w:lang w:val="id-ID"/>
              </w:rPr>
            </w:pPr>
            <w:r w:rsidRPr="005D1BAC">
              <w:rPr>
                <w:lang w:val="id-ID"/>
              </w:rPr>
              <w:t xml:space="preserve"> </w:t>
            </w:r>
          </w:p>
          <w:p w14:paraId="4EDD1700" w14:textId="6535B658" w:rsidR="000277A2" w:rsidRPr="005D1BAC" w:rsidRDefault="000277A2" w:rsidP="00021A26">
            <w:pPr>
              <w:pStyle w:val="TableContent"/>
              <w:numPr>
                <w:ilvl w:val="0"/>
                <w:numId w:val="23"/>
              </w:numPr>
              <w:rPr>
                <w:lang w:val="id-ID"/>
              </w:rPr>
            </w:pPr>
            <w:r w:rsidRPr="005D1BAC">
              <w:rPr>
                <w:lang w:val="id-ID"/>
              </w:rPr>
              <w:t>baseUrlVideo</w:t>
            </w:r>
            <w:r w:rsidRPr="005D1BAC">
              <w:rPr>
                <w:lang w:val="id-ID"/>
              </w:rPr>
              <w:tab/>
              <w:t>:</w:t>
            </w:r>
          </w:p>
          <w:p w14:paraId="12C83BCF" w14:textId="77777777" w:rsidR="000277A2" w:rsidRPr="005D1BAC" w:rsidRDefault="000277A2" w:rsidP="00BE4CA2">
            <w:pPr>
              <w:pStyle w:val="TableContent"/>
              <w:rPr>
                <w:lang w:val="id-ID"/>
              </w:rPr>
            </w:pPr>
          </w:p>
          <w:p w14:paraId="26AB41C0" w14:textId="6827C477" w:rsidR="000277A2" w:rsidRPr="005D1BAC" w:rsidRDefault="000277A2" w:rsidP="00021A26">
            <w:pPr>
              <w:pStyle w:val="TableContent"/>
              <w:numPr>
                <w:ilvl w:val="0"/>
                <w:numId w:val="23"/>
              </w:numPr>
              <w:rPr>
                <w:lang w:val="id-ID"/>
              </w:rPr>
            </w:pPr>
            <w:r w:rsidRPr="005D1BAC">
              <w:rPr>
                <w:lang w:val="id-ID"/>
              </w:rPr>
              <w:t>baseUrlAudio</w:t>
            </w:r>
            <w:r w:rsidRPr="005D1BAC">
              <w:rPr>
                <w:lang w:val="id-ID"/>
              </w:rPr>
              <w:tab/>
              <w:t>:</w:t>
            </w:r>
          </w:p>
          <w:p w14:paraId="13063C84" w14:textId="77777777" w:rsidR="000277A2" w:rsidRPr="005D1BAC" w:rsidRDefault="000277A2" w:rsidP="00BE4CA2">
            <w:pPr>
              <w:pStyle w:val="TableContent"/>
              <w:rPr>
                <w:lang w:val="id-ID"/>
              </w:rPr>
            </w:pPr>
          </w:p>
        </w:tc>
        <w:tc>
          <w:tcPr>
            <w:tcW w:w="4082" w:type="dxa"/>
            <w:tcBorders>
              <w:top w:val="single" w:sz="4" w:space="0" w:color="auto"/>
              <w:left w:val="nil"/>
              <w:bottom w:val="single" w:sz="4" w:space="0" w:color="auto"/>
              <w:right w:val="single" w:sz="4" w:space="0" w:color="auto"/>
            </w:tcBorders>
          </w:tcPr>
          <w:p w14:paraId="714C5EA7" w14:textId="77777777" w:rsidR="000277A2" w:rsidRPr="005D1BAC" w:rsidRDefault="000277A2" w:rsidP="00BE4CA2">
            <w:pPr>
              <w:pStyle w:val="TableContent"/>
              <w:rPr>
                <w:lang w:val="id-ID"/>
              </w:rPr>
            </w:pPr>
            <w:r w:rsidRPr="005D1BAC">
              <w:rPr>
                <w:lang w:val="id-ID"/>
              </w:rPr>
              <w:t>ID partisipan lokal</w:t>
            </w:r>
          </w:p>
          <w:p w14:paraId="19D8308B" w14:textId="77777777" w:rsidR="000277A2" w:rsidRPr="005D1BAC" w:rsidRDefault="000277A2" w:rsidP="00BE4CA2">
            <w:pPr>
              <w:pStyle w:val="TableContent"/>
              <w:rPr>
                <w:lang w:val="id-ID"/>
              </w:rPr>
            </w:pPr>
            <w:r w:rsidRPr="005D1BAC">
              <w:rPr>
                <w:lang w:val="id-ID"/>
              </w:rPr>
              <w:t>jumlah total partisipan di ruang konferensi daring</w:t>
            </w:r>
          </w:p>
          <w:p w14:paraId="15CB1259" w14:textId="77777777" w:rsidR="000277A2" w:rsidRPr="005D1BAC" w:rsidRDefault="000277A2" w:rsidP="00BE4CA2">
            <w:pPr>
              <w:pStyle w:val="TableContent"/>
              <w:rPr>
                <w:lang w:val="id-ID"/>
              </w:rPr>
            </w:pPr>
            <w:r w:rsidRPr="005D1BAC">
              <w:rPr>
                <w:lang w:val="id-ID"/>
              </w:rPr>
              <w:t>jumlah halaman di ruang konferensi</w:t>
            </w:r>
          </w:p>
          <w:p w14:paraId="2A8BAF9C" w14:textId="77777777" w:rsidR="000277A2" w:rsidRPr="005D1BAC" w:rsidRDefault="000277A2" w:rsidP="00BE4CA2">
            <w:pPr>
              <w:pStyle w:val="TableContent"/>
              <w:rPr>
                <w:lang w:val="id-ID"/>
              </w:rPr>
            </w:pPr>
            <w:r w:rsidRPr="005D1BAC">
              <w:rPr>
                <w:lang w:val="id-ID"/>
              </w:rPr>
              <w:t>jumlah video yang akan tampil pada satu halaman di perangkat partisipan lokal</w:t>
            </w:r>
          </w:p>
          <w:p w14:paraId="4BDCADE4" w14:textId="77777777" w:rsidR="000277A2" w:rsidRPr="005D1BAC" w:rsidRDefault="000277A2" w:rsidP="00BE4CA2">
            <w:pPr>
              <w:pStyle w:val="TableContent"/>
              <w:rPr>
                <w:i/>
                <w:iCs/>
                <w:lang w:val="id-ID"/>
              </w:rPr>
            </w:pPr>
            <w:r w:rsidRPr="005D1BAC">
              <w:rPr>
                <w:lang w:val="id-ID"/>
              </w:rPr>
              <w:t xml:space="preserve">alamat untuk mengakses API untuk </w:t>
            </w:r>
            <w:r w:rsidRPr="005D1BAC">
              <w:rPr>
                <w:i/>
                <w:iCs/>
                <w:lang w:val="id-ID"/>
              </w:rPr>
              <w:t>unmute</w:t>
            </w:r>
            <w:r w:rsidRPr="005D1BAC">
              <w:rPr>
                <w:lang w:val="id-ID"/>
              </w:rPr>
              <w:t xml:space="preserve"> video partisipan </w:t>
            </w:r>
            <w:r w:rsidRPr="005D1BAC">
              <w:rPr>
                <w:i/>
                <w:iCs/>
                <w:lang w:val="id-ID"/>
              </w:rPr>
              <w:t>remote</w:t>
            </w:r>
          </w:p>
          <w:p w14:paraId="6C07E2D6" w14:textId="77777777" w:rsidR="000277A2" w:rsidRPr="005D1BAC" w:rsidRDefault="000277A2" w:rsidP="00BE4CA2">
            <w:pPr>
              <w:pStyle w:val="TableContent"/>
              <w:rPr>
                <w:i/>
                <w:iCs/>
                <w:lang w:val="id-ID"/>
              </w:rPr>
            </w:pPr>
            <w:r w:rsidRPr="005D1BAC">
              <w:rPr>
                <w:lang w:val="id-ID"/>
              </w:rPr>
              <w:t xml:space="preserve">alamat untuk mengakses API untuk </w:t>
            </w:r>
            <w:r w:rsidRPr="005D1BAC">
              <w:rPr>
                <w:i/>
                <w:iCs/>
                <w:lang w:val="id-ID"/>
              </w:rPr>
              <w:t>unmute</w:t>
            </w:r>
            <w:r w:rsidRPr="005D1BAC">
              <w:rPr>
                <w:lang w:val="id-ID"/>
              </w:rPr>
              <w:t xml:space="preserve"> video partisipan </w:t>
            </w:r>
            <w:r w:rsidRPr="005D1BAC">
              <w:rPr>
                <w:i/>
                <w:iCs/>
                <w:lang w:val="id-ID"/>
              </w:rPr>
              <w:t>remote</w:t>
            </w:r>
          </w:p>
        </w:tc>
      </w:tr>
      <w:tr w:rsidR="000277A2" w:rsidRPr="005D1BAC" w14:paraId="47708AA8" w14:textId="77777777" w:rsidTr="00CA3B93">
        <w:trPr>
          <w:trHeight w:val="60"/>
        </w:trPr>
        <w:tc>
          <w:tcPr>
            <w:tcW w:w="1417" w:type="dxa"/>
          </w:tcPr>
          <w:p w14:paraId="693861AA" w14:textId="77777777" w:rsidR="000277A2" w:rsidRPr="005D1BAC" w:rsidRDefault="000277A2" w:rsidP="00BE4CA2">
            <w:pPr>
              <w:pStyle w:val="TableContent"/>
              <w:rPr>
                <w:lang w:val="id-ID"/>
              </w:rPr>
            </w:pPr>
            <w:r w:rsidRPr="005D1BAC">
              <w:rPr>
                <w:lang w:val="id-ID"/>
              </w:rPr>
              <w:t>Output</w:t>
            </w:r>
          </w:p>
        </w:tc>
        <w:tc>
          <w:tcPr>
            <w:tcW w:w="6520" w:type="dxa"/>
            <w:gridSpan w:val="2"/>
            <w:tcBorders>
              <w:top w:val="single" w:sz="4" w:space="0" w:color="auto"/>
              <w:bottom w:val="single" w:sz="4" w:space="0" w:color="auto"/>
            </w:tcBorders>
          </w:tcPr>
          <w:p w14:paraId="3307A5CD" w14:textId="77777777" w:rsidR="000277A2" w:rsidRPr="005D1BAC" w:rsidRDefault="000277A2" w:rsidP="00BE4CA2">
            <w:pPr>
              <w:pStyle w:val="TableContent"/>
              <w:rPr>
                <w:lang w:val="id-ID"/>
              </w:rPr>
            </w:pPr>
            <w:r w:rsidRPr="005D1BAC">
              <w:rPr>
                <w:lang w:val="id-ID"/>
              </w:rPr>
              <w:t xml:space="preserve">Menghentikan pengriman paket video partisipan </w:t>
            </w:r>
            <w:r w:rsidRPr="005D1BAC">
              <w:rPr>
                <w:i/>
                <w:iCs/>
                <w:lang w:val="id-ID"/>
              </w:rPr>
              <w:t>remote</w:t>
            </w:r>
            <w:r w:rsidRPr="005D1BAC">
              <w:rPr>
                <w:lang w:val="id-ID"/>
              </w:rPr>
              <w:t xml:space="preserve"> sejumlah nilai page-Data yang ditetapkan.</w:t>
            </w:r>
          </w:p>
        </w:tc>
      </w:tr>
      <w:tr w:rsidR="000277A2" w:rsidRPr="005D1BAC" w14:paraId="5397252C" w14:textId="77777777" w:rsidTr="00CA3B93">
        <w:trPr>
          <w:trHeight w:val="60"/>
        </w:trPr>
        <w:tc>
          <w:tcPr>
            <w:tcW w:w="1417" w:type="dxa"/>
          </w:tcPr>
          <w:p w14:paraId="4384190F" w14:textId="77777777" w:rsidR="000277A2" w:rsidRPr="005D1BAC" w:rsidRDefault="000277A2" w:rsidP="00BE4CA2">
            <w:pPr>
              <w:pStyle w:val="TableContent"/>
              <w:rPr>
                <w:lang w:val="id-ID"/>
              </w:rPr>
            </w:pPr>
            <w:r w:rsidRPr="005D1BAC">
              <w:rPr>
                <w:lang w:val="id-ID"/>
              </w:rPr>
              <w:t>Proses</w:t>
            </w:r>
          </w:p>
        </w:tc>
        <w:tc>
          <w:tcPr>
            <w:tcW w:w="6520" w:type="dxa"/>
            <w:gridSpan w:val="2"/>
            <w:tcBorders>
              <w:top w:val="single" w:sz="4" w:space="0" w:color="auto"/>
            </w:tcBorders>
          </w:tcPr>
          <w:p w14:paraId="3DC23FF9" w14:textId="77777777" w:rsidR="000277A2" w:rsidRPr="005D1BAC" w:rsidRDefault="000277A2" w:rsidP="00021A26">
            <w:pPr>
              <w:pStyle w:val="TableContent"/>
              <w:numPr>
                <w:ilvl w:val="0"/>
                <w:numId w:val="36"/>
              </w:numPr>
              <w:rPr>
                <w:lang w:val="id-ID"/>
              </w:rPr>
            </w:pPr>
            <w:r w:rsidRPr="005D1BAC">
              <w:rPr>
                <w:lang w:val="id-ID"/>
              </w:rPr>
              <w:t>Mengambil ID partisipan lokal.</w:t>
            </w:r>
          </w:p>
          <w:p w14:paraId="601D0008" w14:textId="77777777" w:rsidR="000277A2" w:rsidRPr="005D1BAC" w:rsidRDefault="000277A2" w:rsidP="00021A26">
            <w:pPr>
              <w:pStyle w:val="TableContent"/>
              <w:numPr>
                <w:ilvl w:val="0"/>
                <w:numId w:val="36"/>
              </w:numPr>
              <w:rPr>
                <w:lang w:val="id-ID"/>
              </w:rPr>
            </w:pPr>
            <w:r w:rsidRPr="005D1BAC">
              <w:rPr>
                <w:lang w:val="id-ID"/>
              </w:rPr>
              <w:t xml:space="preserve">Memanggil fungsi removeWantedRemoteVideoStream untuk menghenti-kan pengiriman video dari partisipan </w:t>
            </w:r>
            <w:r w:rsidRPr="005D1BAC">
              <w:rPr>
                <w:i/>
                <w:iCs/>
                <w:lang w:val="id-ID"/>
              </w:rPr>
              <w:t>remote</w:t>
            </w:r>
            <w:r w:rsidRPr="005D1BAC">
              <w:rPr>
                <w:lang w:val="id-ID"/>
              </w:rPr>
              <w:t xml:space="preserve"> di laman yang sedang terbuka.</w:t>
            </w:r>
          </w:p>
        </w:tc>
      </w:tr>
    </w:tbl>
    <w:p w14:paraId="6879E2E5" w14:textId="23AAB962" w:rsidR="000277A2" w:rsidRPr="005D1BAC" w:rsidRDefault="000277A2" w:rsidP="00BE4CA2">
      <w:pPr>
        <w:pStyle w:val="CaptionTabel"/>
        <w:rPr>
          <w:rStyle w:val="SourceCodeChar"/>
          <w:rFonts w:eastAsia="SimSun"/>
          <w:lang w:val="id-ID"/>
        </w:rPr>
      </w:pPr>
      <w:bookmarkStart w:id="226" w:name="_Toc60222198"/>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4</w:t>
      </w:r>
      <w:r w:rsidR="00607FE6" w:rsidRPr="005D1BAC">
        <w:rPr>
          <w:lang w:val="id-ID"/>
        </w:rPr>
        <w:fldChar w:fldCharType="end"/>
      </w:r>
      <w:r w:rsidRPr="005D1BAC">
        <w:rPr>
          <w:lang w:val="id-ID"/>
        </w:rPr>
        <w:t xml:space="preserve">. Rancangan Fungsi </w:t>
      </w:r>
      <w:r w:rsidRPr="005D1BAC">
        <w:rPr>
          <w:rStyle w:val="SourceCodeChar"/>
          <w:rFonts w:eastAsia="SimSun"/>
          <w:lang w:val="id-ID"/>
        </w:rPr>
        <w:t>muteAllParticipant()</w:t>
      </w:r>
      <w:bookmarkEnd w:id="226"/>
    </w:p>
    <w:tbl>
      <w:tblPr>
        <w:tblStyle w:val="TableGrid"/>
        <w:tblW w:w="7937" w:type="dxa"/>
        <w:tblLook w:val="04A0" w:firstRow="1" w:lastRow="0" w:firstColumn="1" w:lastColumn="0" w:noHBand="0" w:noVBand="1"/>
      </w:tblPr>
      <w:tblGrid>
        <w:gridCol w:w="1417"/>
        <w:gridCol w:w="2438"/>
        <w:gridCol w:w="4082"/>
      </w:tblGrid>
      <w:tr w:rsidR="000277A2" w:rsidRPr="005D1BAC" w14:paraId="74F8D1EC" w14:textId="77777777" w:rsidTr="00CA3B93">
        <w:tc>
          <w:tcPr>
            <w:tcW w:w="1417" w:type="dxa"/>
          </w:tcPr>
          <w:p w14:paraId="27026A32" w14:textId="77777777" w:rsidR="000277A2" w:rsidRPr="005D1BAC" w:rsidRDefault="000277A2" w:rsidP="00BE4CA2">
            <w:pPr>
              <w:pStyle w:val="TableContent"/>
              <w:rPr>
                <w:lang w:val="id-ID"/>
              </w:rPr>
            </w:pPr>
            <w:r w:rsidRPr="005D1BAC">
              <w:rPr>
                <w:lang w:val="id-ID"/>
              </w:rPr>
              <w:t>Nama</w:t>
            </w:r>
          </w:p>
        </w:tc>
        <w:tc>
          <w:tcPr>
            <w:tcW w:w="6520" w:type="dxa"/>
            <w:gridSpan w:val="2"/>
          </w:tcPr>
          <w:p w14:paraId="22B0D56F" w14:textId="77777777" w:rsidR="000277A2" w:rsidRPr="005D1BAC" w:rsidRDefault="000277A2" w:rsidP="00BE4CA2">
            <w:pPr>
              <w:pStyle w:val="TableContent"/>
              <w:rPr>
                <w:lang w:val="id-ID"/>
              </w:rPr>
            </w:pPr>
            <w:r w:rsidRPr="005D1BAC">
              <w:rPr>
                <w:lang w:val="id-ID"/>
              </w:rPr>
              <w:t>muteAllParticipant</w:t>
            </w:r>
          </w:p>
        </w:tc>
      </w:tr>
      <w:tr w:rsidR="000277A2" w:rsidRPr="005D1BAC" w14:paraId="5EB95F01" w14:textId="77777777" w:rsidTr="00CA3B93">
        <w:tc>
          <w:tcPr>
            <w:tcW w:w="1417" w:type="dxa"/>
          </w:tcPr>
          <w:p w14:paraId="089A3955" w14:textId="77777777" w:rsidR="000277A2" w:rsidRPr="005D1BAC" w:rsidRDefault="000277A2" w:rsidP="00BE4CA2">
            <w:pPr>
              <w:pStyle w:val="TableContent"/>
              <w:rPr>
                <w:lang w:val="id-ID"/>
              </w:rPr>
            </w:pPr>
            <w:r w:rsidRPr="005D1BAC">
              <w:rPr>
                <w:lang w:val="id-ID"/>
              </w:rPr>
              <w:t>Tujuan</w:t>
            </w:r>
          </w:p>
        </w:tc>
        <w:tc>
          <w:tcPr>
            <w:tcW w:w="6520" w:type="dxa"/>
            <w:gridSpan w:val="2"/>
            <w:tcBorders>
              <w:bottom w:val="single" w:sz="4" w:space="0" w:color="auto"/>
            </w:tcBorders>
          </w:tcPr>
          <w:p w14:paraId="1F962941" w14:textId="069CA9D3" w:rsidR="000277A2" w:rsidRPr="005D1BAC" w:rsidRDefault="000277A2" w:rsidP="00BE4CA2">
            <w:pPr>
              <w:pStyle w:val="TableContent"/>
              <w:rPr>
                <w:lang w:val="id-ID"/>
              </w:rPr>
            </w:pPr>
            <w:r w:rsidRPr="005D1BAC">
              <w:rPr>
                <w:lang w:val="id-ID"/>
              </w:rPr>
              <w:t xml:space="preserve">Fungsi </w:t>
            </w:r>
            <w:r w:rsidR="00BE4CA2" w:rsidRPr="005D1BAC">
              <w:rPr>
                <w:lang w:val="id-ID"/>
              </w:rPr>
              <w:t xml:space="preserve">untuk melakukan </w:t>
            </w:r>
            <w:r w:rsidR="00BE4CA2" w:rsidRPr="005D1BAC">
              <w:rPr>
                <w:i/>
                <w:iCs/>
                <w:lang w:val="id-ID"/>
              </w:rPr>
              <w:t>mute</w:t>
            </w:r>
            <w:r w:rsidR="00BE4CA2" w:rsidRPr="005D1BAC">
              <w:rPr>
                <w:lang w:val="id-ID"/>
              </w:rPr>
              <w:t xml:space="preserve"> semua partisipan remote sesuai jumlah nilai data yang ditentukan pengguna.</w:t>
            </w:r>
          </w:p>
        </w:tc>
      </w:tr>
      <w:tr w:rsidR="000277A2" w:rsidRPr="005D1BAC" w14:paraId="126AF577" w14:textId="77777777" w:rsidTr="00CA3B93">
        <w:tc>
          <w:tcPr>
            <w:tcW w:w="1417" w:type="dxa"/>
            <w:tcBorders>
              <w:right w:val="single" w:sz="4" w:space="0" w:color="auto"/>
            </w:tcBorders>
          </w:tcPr>
          <w:p w14:paraId="087E92A4" w14:textId="77777777" w:rsidR="000277A2" w:rsidRPr="005D1BAC" w:rsidRDefault="000277A2" w:rsidP="00BE4CA2">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7ACC58EB" w14:textId="77777777" w:rsidR="000277A2" w:rsidRPr="005D1BAC" w:rsidRDefault="000277A2" w:rsidP="00BE4CA2">
            <w:pPr>
              <w:pStyle w:val="TableContent"/>
              <w:rPr>
                <w:lang w:val="id-ID"/>
              </w:rPr>
            </w:pPr>
            <w:r w:rsidRPr="005D1BAC">
              <w:rPr>
                <w:lang w:val="id-ID"/>
              </w:rPr>
              <w:t>-</w:t>
            </w:r>
          </w:p>
        </w:tc>
        <w:tc>
          <w:tcPr>
            <w:tcW w:w="4082" w:type="dxa"/>
            <w:tcBorders>
              <w:top w:val="single" w:sz="4" w:space="0" w:color="auto"/>
              <w:left w:val="nil"/>
              <w:bottom w:val="single" w:sz="4" w:space="0" w:color="auto"/>
              <w:right w:val="single" w:sz="4" w:space="0" w:color="auto"/>
            </w:tcBorders>
          </w:tcPr>
          <w:p w14:paraId="0C7C2A2F" w14:textId="77777777" w:rsidR="000277A2" w:rsidRPr="005D1BAC" w:rsidRDefault="000277A2" w:rsidP="00BE4CA2">
            <w:pPr>
              <w:pStyle w:val="TableContent"/>
              <w:rPr>
                <w:i/>
                <w:iCs/>
                <w:lang w:val="id-ID"/>
              </w:rPr>
            </w:pPr>
          </w:p>
        </w:tc>
      </w:tr>
      <w:tr w:rsidR="000277A2" w:rsidRPr="005D1BAC" w14:paraId="72CB0858" w14:textId="77777777" w:rsidTr="00CA3B93">
        <w:trPr>
          <w:trHeight w:val="60"/>
        </w:trPr>
        <w:tc>
          <w:tcPr>
            <w:tcW w:w="1417" w:type="dxa"/>
          </w:tcPr>
          <w:p w14:paraId="2C578609" w14:textId="77777777" w:rsidR="000277A2" w:rsidRPr="005D1BAC" w:rsidRDefault="000277A2" w:rsidP="00BE4CA2">
            <w:pPr>
              <w:pStyle w:val="TableContent"/>
              <w:rPr>
                <w:lang w:val="id-ID"/>
              </w:rPr>
            </w:pPr>
            <w:r w:rsidRPr="005D1BAC">
              <w:rPr>
                <w:lang w:val="id-ID"/>
              </w:rPr>
              <w:t>Output</w:t>
            </w:r>
          </w:p>
        </w:tc>
        <w:tc>
          <w:tcPr>
            <w:tcW w:w="6520" w:type="dxa"/>
            <w:gridSpan w:val="2"/>
            <w:tcBorders>
              <w:top w:val="single" w:sz="4" w:space="0" w:color="auto"/>
              <w:bottom w:val="single" w:sz="4" w:space="0" w:color="auto"/>
            </w:tcBorders>
          </w:tcPr>
          <w:p w14:paraId="34BDDCC4" w14:textId="77777777" w:rsidR="000277A2" w:rsidRPr="005D1BAC" w:rsidRDefault="000277A2" w:rsidP="00BE4CA2">
            <w:pPr>
              <w:pStyle w:val="TableContent"/>
              <w:rPr>
                <w:lang w:val="id-ID"/>
              </w:rPr>
            </w:pPr>
            <w:r w:rsidRPr="005D1BAC">
              <w:rPr>
                <w:lang w:val="id-ID"/>
              </w:rPr>
              <w:t xml:space="preserve">Fungsi </w:t>
            </w:r>
            <w:r w:rsidRPr="005D1BAC">
              <w:rPr>
                <w:i/>
                <w:iCs/>
                <w:lang w:val="id-ID"/>
              </w:rPr>
              <w:t>pagination</w:t>
            </w:r>
            <w:r w:rsidRPr="005D1BAC">
              <w:rPr>
                <w:lang w:val="id-ID"/>
              </w:rPr>
              <w:t xml:space="preserve"> yang diimplementasi di JVB akan dipanggil di Jitsi Meet dan meampilkan video partisipan remote di perangkat partisipan lokal sesuai jumlah pageDataData yang ditentukan partisipan lokal.</w:t>
            </w:r>
          </w:p>
        </w:tc>
      </w:tr>
      <w:tr w:rsidR="000277A2" w:rsidRPr="005D1BAC" w14:paraId="469C0D1D" w14:textId="77777777" w:rsidTr="00CA3B93">
        <w:trPr>
          <w:trHeight w:val="60"/>
        </w:trPr>
        <w:tc>
          <w:tcPr>
            <w:tcW w:w="1417" w:type="dxa"/>
          </w:tcPr>
          <w:p w14:paraId="720BFA32" w14:textId="77777777" w:rsidR="000277A2" w:rsidRPr="005D1BAC" w:rsidRDefault="000277A2" w:rsidP="00BE4CA2">
            <w:pPr>
              <w:pStyle w:val="TableContent"/>
              <w:rPr>
                <w:lang w:val="id-ID"/>
              </w:rPr>
            </w:pPr>
            <w:r w:rsidRPr="005D1BAC">
              <w:rPr>
                <w:lang w:val="id-ID"/>
              </w:rPr>
              <w:t>Proses</w:t>
            </w:r>
          </w:p>
        </w:tc>
        <w:tc>
          <w:tcPr>
            <w:tcW w:w="6520" w:type="dxa"/>
            <w:gridSpan w:val="2"/>
            <w:tcBorders>
              <w:top w:val="single" w:sz="4" w:space="0" w:color="auto"/>
            </w:tcBorders>
          </w:tcPr>
          <w:p w14:paraId="508A5576" w14:textId="77777777" w:rsidR="000277A2" w:rsidRPr="005D1BAC" w:rsidRDefault="000277A2" w:rsidP="00021A26">
            <w:pPr>
              <w:pStyle w:val="TableContent"/>
              <w:numPr>
                <w:ilvl w:val="0"/>
                <w:numId w:val="37"/>
              </w:numPr>
              <w:rPr>
                <w:lang w:val="id-ID"/>
              </w:rPr>
            </w:pPr>
            <w:r w:rsidRPr="005D1BAC">
              <w:rPr>
                <w:lang w:val="id-ID"/>
              </w:rPr>
              <w:t>Mengambil ID partisipan lokal.</w:t>
            </w:r>
          </w:p>
          <w:p w14:paraId="65FD6F19" w14:textId="77777777" w:rsidR="000277A2" w:rsidRPr="005D1BAC" w:rsidRDefault="000277A2" w:rsidP="00021A26">
            <w:pPr>
              <w:pStyle w:val="TableContent"/>
              <w:numPr>
                <w:ilvl w:val="0"/>
                <w:numId w:val="37"/>
              </w:numPr>
              <w:rPr>
                <w:lang w:val="id-ID"/>
              </w:rPr>
            </w:pPr>
            <w:r w:rsidRPr="005D1BAC">
              <w:rPr>
                <w:lang w:val="id-ID"/>
              </w:rPr>
              <w:t xml:space="preserve">Memanggil fungsi removeWantedRemoteVideoStream untuk menghenti-kan pengiriman video dari semua partisipan </w:t>
            </w:r>
            <w:r w:rsidRPr="005D1BAC">
              <w:rPr>
                <w:i/>
                <w:iCs/>
                <w:lang w:val="id-ID"/>
              </w:rPr>
              <w:t>remote.</w:t>
            </w:r>
          </w:p>
        </w:tc>
      </w:tr>
    </w:tbl>
    <w:p w14:paraId="6BAFF51D" w14:textId="25F4B222" w:rsidR="000277A2" w:rsidRPr="005D1BAC" w:rsidRDefault="000277A2" w:rsidP="00BE4CA2">
      <w:pPr>
        <w:pStyle w:val="CaptionTabel"/>
        <w:rPr>
          <w:rStyle w:val="SourceCodeChar"/>
          <w:rFonts w:eastAsia="SimSun"/>
          <w:lang w:val="id-ID"/>
        </w:rPr>
      </w:pPr>
      <w:bookmarkStart w:id="227" w:name="_Toc60222199"/>
      <w:r w:rsidRPr="005D1BAC">
        <w:rPr>
          <w:lang w:val="id-ID"/>
        </w:rPr>
        <w:lastRenderedPageBreak/>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5</w:t>
      </w:r>
      <w:r w:rsidR="00607FE6" w:rsidRPr="005D1BAC">
        <w:rPr>
          <w:lang w:val="id-ID"/>
        </w:rPr>
        <w:fldChar w:fldCharType="end"/>
      </w:r>
      <w:r w:rsidRPr="005D1BAC">
        <w:rPr>
          <w:lang w:val="id-ID"/>
        </w:rPr>
        <w:t xml:space="preserve">. Rancangan Fungsi </w:t>
      </w:r>
      <w:r w:rsidRPr="005D1BAC">
        <w:rPr>
          <w:rStyle w:val="SourceCodeChar"/>
          <w:rFonts w:eastAsia="SimSun"/>
          <w:lang w:val="id-ID"/>
        </w:rPr>
        <w:t>addParticipantId()</w:t>
      </w:r>
      <w:bookmarkEnd w:id="227"/>
    </w:p>
    <w:tbl>
      <w:tblPr>
        <w:tblStyle w:val="TableGrid"/>
        <w:tblW w:w="7937" w:type="dxa"/>
        <w:tblLook w:val="04A0" w:firstRow="1" w:lastRow="0" w:firstColumn="1" w:lastColumn="0" w:noHBand="0" w:noVBand="1"/>
      </w:tblPr>
      <w:tblGrid>
        <w:gridCol w:w="1417"/>
        <w:gridCol w:w="2438"/>
        <w:gridCol w:w="4082"/>
      </w:tblGrid>
      <w:tr w:rsidR="000277A2" w:rsidRPr="005D1BAC" w14:paraId="0D608ED7" w14:textId="77777777" w:rsidTr="00CA3B93">
        <w:tc>
          <w:tcPr>
            <w:tcW w:w="1417" w:type="dxa"/>
          </w:tcPr>
          <w:p w14:paraId="585B42BC"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Nama</w:t>
            </w:r>
          </w:p>
        </w:tc>
        <w:tc>
          <w:tcPr>
            <w:tcW w:w="6520" w:type="dxa"/>
            <w:gridSpan w:val="2"/>
          </w:tcPr>
          <w:p w14:paraId="401C0109"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addParticipantId</w:t>
            </w:r>
          </w:p>
        </w:tc>
      </w:tr>
      <w:tr w:rsidR="000277A2" w:rsidRPr="005D1BAC" w14:paraId="68A898B3" w14:textId="77777777" w:rsidTr="00CA3B93">
        <w:tc>
          <w:tcPr>
            <w:tcW w:w="1417" w:type="dxa"/>
          </w:tcPr>
          <w:p w14:paraId="4C54760B"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Tujuan</w:t>
            </w:r>
          </w:p>
        </w:tc>
        <w:tc>
          <w:tcPr>
            <w:tcW w:w="6520" w:type="dxa"/>
            <w:gridSpan w:val="2"/>
            <w:tcBorders>
              <w:bottom w:val="single" w:sz="4" w:space="0" w:color="auto"/>
            </w:tcBorders>
          </w:tcPr>
          <w:p w14:paraId="5F4156B7"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18"/>
                <w:lang w:val="id-ID"/>
              </w:rPr>
              <w:t xml:space="preserve">Fungsi untuk memasukkan ID partisipan ke dalam idList secara terurut sesuai waktu </w:t>
            </w:r>
            <w:r w:rsidRPr="005D1BAC">
              <w:rPr>
                <w:rFonts w:cs="Times New Roman"/>
                <w:i/>
                <w:iCs/>
                <w:sz w:val="20"/>
                <w:szCs w:val="18"/>
                <w:lang w:val="id-ID"/>
              </w:rPr>
              <w:t xml:space="preserve">join </w:t>
            </w:r>
            <w:r w:rsidRPr="005D1BAC">
              <w:rPr>
                <w:rFonts w:cs="Times New Roman"/>
                <w:sz w:val="20"/>
                <w:szCs w:val="18"/>
                <w:lang w:val="id-ID"/>
              </w:rPr>
              <w:t>ke ruang konferensi daring.</w:t>
            </w:r>
          </w:p>
        </w:tc>
      </w:tr>
      <w:tr w:rsidR="000277A2" w:rsidRPr="005D1BAC" w14:paraId="4D4A2802" w14:textId="77777777" w:rsidTr="00CA3B93">
        <w:tc>
          <w:tcPr>
            <w:tcW w:w="1417" w:type="dxa"/>
            <w:tcBorders>
              <w:right w:val="single" w:sz="4" w:space="0" w:color="auto"/>
            </w:tcBorders>
          </w:tcPr>
          <w:p w14:paraId="26F6EC49"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Input</w:t>
            </w:r>
          </w:p>
        </w:tc>
        <w:tc>
          <w:tcPr>
            <w:tcW w:w="2438" w:type="dxa"/>
            <w:tcBorders>
              <w:top w:val="single" w:sz="4" w:space="0" w:color="auto"/>
              <w:left w:val="single" w:sz="4" w:space="0" w:color="auto"/>
              <w:bottom w:val="single" w:sz="4" w:space="0" w:color="auto"/>
              <w:right w:val="nil"/>
            </w:tcBorders>
          </w:tcPr>
          <w:p w14:paraId="69D37D84" w14:textId="77777777" w:rsidR="000277A2" w:rsidRPr="005D1BAC" w:rsidRDefault="000277A2" w:rsidP="00021A26">
            <w:pPr>
              <w:pStyle w:val="ListParagraph"/>
              <w:numPr>
                <w:ilvl w:val="0"/>
                <w:numId w:val="32"/>
              </w:numPr>
              <w:spacing w:after="0" w:line="240" w:lineRule="auto"/>
              <w:rPr>
                <w:rFonts w:cs="Times New Roman"/>
                <w:sz w:val="20"/>
                <w:szCs w:val="20"/>
                <w:lang w:val="id-ID"/>
              </w:rPr>
            </w:pPr>
            <w:r w:rsidRPr="005D1BAC">
              <w:rPr>
                <w:rFonts w:cs="Times New Roman"/>
                <w:sz w:val="20"/>
                <w:szCs w:val="20"/>
                <w:lang w:val="id-ID"/>
              </w:rPr>
              <w:t>id</w:t>
            </w:r>
            <w:r w:rsidRPr="005D1BAC">
              <w:rPr>
                <w:rFonts w:cs="Times New Roman"/>
                <w:szCs w:val="24"/>
                <w:lang w:val="id-ID"/>
              </w:rPr>
              <w:tab/>
            </w:r>
            <w:r w:rsidRPr="005D1BAC">
              <w:rPr>
                <w:rFonts w:cs="Times New Roman"/>
                <w:szCs w:val="24"/>
                <w:lang w:val="id-ID"/>
              </w:rPr>
              <w:tab/>
            </w:r>
            <w:r w:rsidRPr="005D1BAC">
              <w:rPr>
                <w:rFonts w:cs="Times New Roman"/>
                <w:sz w:val="20"/>
                <w:szCs w:val="20"/>
                <w:lang w:val="id-ID"/>
              </w:rPr>
              <w:tab/>
            </w:r>
            <w:r w:rsidRPr="005D1BAC">
              <w:rPr>
                <w:rFonts w:cs="Times New Roman"/>
                <w:szCs w:val="24"/>
                <w:lang w:val="id-ID"/>
              </w:rPr>
              <w:tab/>
            </w:r>
            <w:r w:rsidRPr="005D1BAC">
              <w:rPr>
                <w:rFonts w:cs="Times New Roman"/>
                <w:sz w:val="20"/>
                <w:szCs w:val="20"/>
                <w:lang w:val="id-ID"/>
              </w:rPr>
              <w:t>:</w:t>
            </w:r>
          </w:p>
        </w:tc>
        <w:tc>
          <w:tcPr>
            <w:tcW w:w="4082" w:type="dxa"/>
            <w:tcBorders>
              <w:top w:val="single" w:sz="4" w:space="0" w:color="auto"/>
              <w:left w:val="nil"/>
              <w:bottom w:val="single" w:sz="4" w:space="0" w:color="auto"/>
              <w:right w:val="single" w:sz="4" w:space="0" w:color="auto"/>
            </w:tcBorders>
          </w:tcPr>
          <w:p w14:paraId="7183185A" w14:textId="77777777" w:rsidR="000277A2" w:rsidRPr="005D1BAC" w:rsidRDefault="000277A2" w:rsidP="00CA3B93">
            <w:pPr>
              <w:pStyle w:val="ListParagraph"/>
              <w:spacing w:after="0" w:line="240" w:lineRule="auto"/>
              <w:ind w:left="0"/>
              <w:rPr>
                <w:rFonts w:cs="Times New Roman"/>
                <w:sz w:val="20"/>
                <w:szCs w:val="20"/>
                <w:lang w:val="id-ID"/>
              </w:rPr>
            </w:pPr>
            <w:r w:rsidRPr="005D1BAC">
              <w:rPr>
                <w:rFonts w:cs="Times New Roman"/>
                <w:sz w:val="20"/>
                <w:szCs w:val="20"/>
                <w:lang w:val="id-ID"/>
              </w:rPr>
              <w:t xml:space="preserve">ID partisipan </w:t>
            </w:r>
            <w:r w:rsidRPr="005D1BAC">
              <w:rPr>
                <w:rFonts w:cs="Times New Roman"/>
                <w:i/>
                <w:iCs/>
                <w:sz w:val="20"/>
                <w:szCs w:val="20"/>
                <w:lang w:val="id-ID"/>
              </w:rPr>
              <w:t>remote</w:t>
            </w:r>
          </w:p>
        </w:tc>
      </w:tr>
      <w:tr w:rsidR="000277A2" w:rsidRPr="005D1BAC" w14:paraId="6A867B1B" w14:textId="77777777" w:rsidTr="00CA3B93">
        <w:trPr>
          <w:trHeight w:val="60"/>
        </w:trPr>
        <w:tc>
          <w:tcPr>
            <w:tcW w:w="1417" w:type="dxa"/>
          </w:tcPr>
          <w:p w14:paraId="30EDC38C"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Output</w:t>
            </w:r>
          </w:p>
        </w:tc>
        <w:tc>
          <w:tcPr>
            <w:tcW w:w="6520" w:type="dxa"/>
            <w:gridSpan w:val="2"/>
            <w:tcBorders>
              <w:top w:val="single" w:sz="4" w:space="0" w:color="auto"/>
              <w:bottom w:val="single" w:sz="4" w:space="0" w:color="auto"/>
            </w:tcBorders>
          </w:tcPr>
          <w:p w14:paraId="2C739E23"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 xml:space="preserve">ID partisipan masuk ke dalam </w:t>
            </w:r>
            <w:r w:rsidRPr="005D1BAC">
              <w:rPr>
                <w:rFonts w:cs="Times New Roman"/>
                <w:i/>
                <w:iCs/>
                <w:sz w:val="20"/>
                <w:szCs w:val="20"/>
                <w:lang w:val="id-ID"/>
              </w:rPr>
              <w:t>list</w:t>
            </w:r>
            <w:r w:rsidRPr="005D1BAC">
              <w:rPr>
                <w:rFonts w:cs="Times New Roman"/>
                <w:sz w:val="20"/>
                <w:szCs w:val="20"/>
                <w:lang w:val="id-ID"/>
              </w:rPr>
              <w:t xml:space="preserve"> idList</w:t>
            </w:r>
          </w:p>
        </w:tc>
      </w:tr>
    </w:tbl>
    <w:p w14:paraId="442DA535" w14:textId="0F8F7633" w:rsidR="000277A2" w:rsidRPr="005D1BAC" w:rsidRDefault="000277A2" w:rsidP="00BE4CA2">
      <w:pPr>
        <w:pStyle w:val="CaptionTabel"/>
        <w:rPr>
          <w:lang w:val="id-ID"/>
        </w:rPr>
      </w:pPr>
      <w:bookmarkStart w:id="228" w:name="_Toc60222200"/>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6</w:t>
      </w:r>
      <w:r w:rsidR="00607FE6" w:rsidRPr="005D1BAC">
        <w:rPr>
          <w:lang w:val="id-ID"/>
        </w:rPr>
        <w:fldChar w:fldCharType="end"/>
      </w:r>
      <w:r w:rsidRPr="005D1BAC">
        <w:rPr>
          <w:lang w:val="id-ID"/>
        </w:rPr>
        <w:t xml:space="preserve">. Rancangan Fungsi </w:t>
      </w:r>
      <w:r w:rsidRPr="005D1BAC">
        <w:rPr>
          <w:rStyle w:val="SourceCodeChar"/>
          <w:rFonts w:eastAsia="SimSun"/>
          <w:lang w:val="id-ID"/>
        </w:rPr>
        <w:t>removeParticipantId()</w:t>
      </w:r>
      <w:bookmarkEnd w:id="228"/>
    </w:p>
    <w:tbl>
      <w:tblPr>
        <w:tblStyle w:val="TableGrid"/>
        <w:tblW w:w="7937" w:type="dxa"/>
        <w:tblLook w:val="04A0" w:firstRow="1" w:lastRow="0" w:firstColumn="1" w:lastColumn="0" w:noHBand="0" w:noVBand="1"/>
      </w:tblPr>
      <w:tblGrid>
        <w:gridCol w:w="1417"/>
        <w:gridCol w:w="2438"/>
        <w:gridCol w:w="4082"/>
      </w:tblGrid>
      <w:tr w:rsidR="000277A2" w:rsidRPr="005D1BAC" w14:paraId="6CE60FA7" w14:textId="77777777" w:rsidTr="00CA3B93">
        <w:tc>
          <w:tcPr>
            <w:tcW w:w="1417" w:type="dxa"/>
          </w:tcPr>
          <w:p w14:paraId="2627B966"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Nama</w:t>
            </w:r>
          </w:p>
        </w:tc>
        <w:tc>
          <w:tcPr>
            <w:tcW w:w="6520" w:type="dxa"/>
            <w:gridSpan w:val="2"/>
          </w:tcPr>
          <w:p w14:paraId="5D003B0B"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removeParticipantId</w:t>
            </w:r>
          </w:p>
        </w:tc>
      </w:tr>
      <w:tr w:rsidR="000277A2" w:rsidRPr="005D1BAC" w14:paraId="20354E98" w14:textId="77777777" w:rsidTr="00CA3B93">
        <w:tc>
          <w:tcPr>
            <w:tcW w:w="1417" w:type="dxa"/>
          </w:tcPr>
          <w:p w14:paraId="50F360C5"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Tujuan</w:t>
            </w:r>
          </w:p>
        </w:tc>
        <w:tc>
          <w:tcPr>
            <w:tcW w:w="6520" w:type="dxa"/>
            <w:gridSpan w:val="2"/>
            <w:tcBorders>
              <w:bottom w:val="single" w:sz="4" w:space="0" w:color="auto"/>
            </w:tcBorders>
          </w:tcPr>
          <w:p w14:paraId="23D43D03"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18"/>
                <w:lang w:val="id-ID"/>
              </w:rPr>
              <w:t xml:space="preserve">Fungsi untuk menghapus ID partisipan dari idList ketika partisipan </w:t>
            </w:r>
            <w:r w:rsidRPr="005D1BAC">
              <w:rPr>
                <w:rFonts w:cs="Times New Roman"/>
                <w:i/>
                <w:iCs/>
                <w:sz w:val="20"/>
                <w:szCs w:val="18"/>
                <w:lang w:val="id-ID"/>
              </w:rPr>
              <w:t>left</w:t>
            </w:r>
            <w:r w:rsidRPr="005D1BAC">
              <w:rPr>
                <w:rFonts w:cs="Times New Roman"/>
                <w:sz w:val="20"/>
                <w:szCs w:val="18"/>
                <w:lang w:val="id-ID"/>
              </w:rPr>
              <w:t xml:space="preserve"> dari ruang konferensi daring.</w:t>
            </w:r>
          </w:p>
        </w:tc>
      </w:tr>
      <w:tr w:rsidR="000277A2" w:rsidRPr="005D1BAC" w14:paraId="5B52AB47" w14:textId="77777777" w:rsidTr="00CA3B93">
        <w:tc>
          <w:tcPr>
            <w:tcW w:w="1417" w:type="dxa"/>
            <w:tcBorders>
              <w:right w:val="single" w:sz="4" w:space="0" w:color="auto"/>
            </w:tcBorders>
          </w:tcPr>
          <w:p w14:paraId="3814E108"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Input</w:t>
            </w:r>
          </w:p>
        </w:tc>
        <w:tc>
          <w:tcPr>
            <w:tcW w:w="2438" w:type="dxa"/>
            <w:tcBorders>
              <w:top w:val="single" w:sz="4" w:space="0" w:color="auto"/>
              <w:left w:val="single" w:sz="4" w:space="0" w:color="auto"/>
              <w:bottom w:val="single" w:sz="4" w:space="0" w:color="auto"/>
              <w:right w:val="nil"/>
            </w:tcBorders>
          </w:tcPr>
          <w:p w14:paraId="1409B225" w14:textId="77777777" w:rsidR="000277A2" w:rsidRPr="005D1BAC" w:rsidRDefault="000277A2" w:rsidP="00021A26">
            <w:pPr>
              <w:pStyle w:val="ListParagraph"/>
              <w:numPr>
                <w:ilvl w:val="0"/>
                <w:numId w:val="32"/>
              </w:numPr>
              <w:spacing w:after="0" w:line="240" w:lineRule="auto"/>
              <w:rPr>
                <w:rFonts w:cs="Times New Roman"/>
                <w:sz w:val="20"/>
                <w:szCs w:val="20"/>
                <w:lang w:val="id-ID"/>
              </w:rPr>
            </w:pPr>
            <w:r w:rsidRPr="005D1BAC">
              <w:rPr>
                <w:rFonts w:cs="Times New Roman"/>
                <w:sz w:val="20"/>
                <w:szCs w:val="20"/>
                <w:lang w:val="id-ID"/>
              </w:rPr>
              <w:t>id</w:t>
            </w:r>
            <w:r w:rsidRPr="005D1BAC">
              <w:rPr>
                <w:rFonts w:cs="Times New Roman"/>
                <w:szCs w:val="24"/>
                <w:lang w:val="id-ID"/>
              </w:rPr>
              <w:tab/>
            </w:r>
            <w:r w:rsidRPr="005D1BAC">
              <w:rPr>
                <w:rFonts w:cs="Times New Roman"/>
                <w:szCs w:val="24"/>
                <w:lang w:val="id-ID"/>
              </w:rPr>
              <w:tab/>
            </w:r>
            <w:r w:rsidRPr="005D1BAC">
              <w:rPr>
                <w:rFonts w:cs="Times New Roman"/>
                <w:sz w:val="20"/>
                <w:szCs w:val="20"/>
                <w:lang w:val="id-ID"/>
              </w:rPr>
              <w:tab/>
            </w:r>
            <w:r w:rsidRPr="005D1BAC">
              <w:rPr>
                <w:rFonts w:cs="Times New Roman"/>
                <w:szCs w:val="24"/>
                <w:lang w:val="id-ID"/>
              </w:rPr>
              <w:tab/>
            </w:r>
            <w:r w:rsidRPr="005D1BAC">
              <w:rPr>
                <w:rFonts w:cs="Times New Roman"/>
                <w:sz w:val="20"/>
                <w:szCs w:val="20"/>
                <w:lang w:val="id-ID"/>
              </w:rPr>
              <w:t>:</w:t>
            </w:r>
          </w:p>
        </w:tc>
        <w:tc>
          <w:tcPr>
            <w:tcW w:w="4082" w:type="dxa"/>
            <w:tcBorders>
              <w:top w:val="single" w:sz="4" w:space="0" w:color="auto"/>
              <w:left w:val="nil"/>
              <w:bottom w:val="single" w:sz="4" w:space="0" w:color="auto"/>
              <w:right w:val="single" w:sz="4" w:space="0" w:color="auto"/>
            </w:tcBorders>
          </w:tcPr>
          <w:p w14:paraId="5303FECC" w14:textId="77777777" w:rsidR="000277A2" w:rsidRPr="005D1BAC" w:rsidRDefault="000277A2" w:rsidP="00CA3B93">
            <w:pPr>
              <w:pStyle w:val="ListParagraph"/>
              <w:spacing w:after="0" w:line="240" w:lineRule="auto"/>
              <w:ind w:left="0"/>
              <w:rPr>
                <w:rFonts w:cs="Times New Roman"/>
                <w:sz w:val="20"/>
                <w:szCs w:val="20"/>
                <w:lang w:val="id-ID"/>
              </w:rPr>
            </w:pPr>
            <w:r w:rsidRPr="005D1BAC">
              <w:rPr>
                <w:rFonts w:cs="Times New Roman"/>
                <w:sz w:val="20"/>
                <w:szCs w:val="20"/>
                <w:lang w:val="id-ID"/>
              </w:rPr>
              <w:t xml:space="preserve">ID partisipan </w:t>
            </w:r>
            <w:r w:rsidRPr="005D1BAC">
              <w:rPr>
                <w:rFonts w:cs="Times New Roman"/>
                <w:i/>
                <w:iCs/>
                <w:sz w:val="20"/>
                <w:szCs w:val="20"/>
                <w:lang w:val="id-ID"/>
              </w:rPr>
              <w:t>remote</w:t>
            </w:r>
          </w:p>
        </w:tc>
      </w:tr>
      <w:tr w:rsidR="000277A2" w:rsidRPr="005D1BAC" w14:paraId="2391AB4D" w14:textId="77777777" w:rsidTr="00CA3B93">
        <w:trPr>
          <w:trHeight w:val="60"/>
        </w:trPr>
        <w:tc>
          <w:tcPr>
            <w:tcW w:w="1417" w:type="dxa"/>
          </w:tcPr>
          <w:p w14:paraId="0D81B476"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Output</w:t>
            </w:r>
          </w:p>
        </w:tc>
        <w:tc>
          <w:tcPr>
            <w:tcW w:w="6520" w:type="dxa"/>
            <w:gridSpan w:val="2"/>
            <w:tcBorders>
              <w:top w:val="single" w:sz="4" w:space="0" w:color="auto"/>
              <w:bottom w:val="single" w:sz="4" w:space="0" w:color="auto"/>
            </w:tcBorders>
          </w:tcPr>
          <w:p w14:paraId="43F4DB66"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 xml:space="preserve">ID partisipan dihapus dari dalam </w:t>
            </w:r>
            <w:r w:rsidRPr="005D1BAC">
              <w:rPr>
                <w:rFonts w:cs="Times New Roman"/>
                <w:i/>
                <w:iCs/>
                <w:sz w:val="20"/>
                <w:szCs w:val="20"/>
                <w:lang w:val="id-ID"/>
              </w:rPr>
              <w:t>list</w:t>
            </w:r>
            <w:r w:rsidRPr="005D1BAC">
              <w:rPr>
                <w:rFonts w:cs="Times New Roman"/>
                <w:sz w:val="20"/>
                <w:szCs w:val="20"/>
                <w:lang w:val="id-ID"/>
              </w:rPr>
              <w:t xml:space="preserve"> idList</w:t>
            </w:r>
          </w:p>
        </w:tc>
      </w:tr>
    </w:tbl>
    <w:p w14:paraId="12D85F9C" w14:textId="54CCA127" w:rsidR="002272AC" w:rsidRPr="005D1BAC" w:rsidRDefault="002272AC" w:rsidP="002272AC">
      <w:pPr>
        <w:tabs>
          <w:tab w:val="left" w:pos="4445"/>
        </w:tabs>
        <w:sectPr w:rsidR="002272AC" w:rsidRPr="005D1BAC" w:rsidSect="00A46772">
          <w:pgSz w:w="11906" w:h="16838" w:code="9"/>
          <w:pgMar w:top="2268" w:right="1701" w:bottom="1701" w:left="2268" w:header="709" w:footer="709" w:gutter="0"/>
          <w:cols w:space="708"/>
          <w:docGrid w:linePitch="360"/>
        </w:sectPr>
      </w:pPr>
    </w:p>
    <w:p w14:paraId="782B41BF" w14:textId="77777777" w:rsidR="002C5A8D" w:rsidRPr="005D1BAC" w:rsidRDefault="002C5A8D" w:rsidP="00FC2902">
      <w:pPr>
        <w:pStyle w:val="Heading1"/>
      </w:pPr>
      <w:r w:rsidRPr="005D1BAC">
        <w:lastRenderedPageBreak/>
        <w:br/>
      </w:r>
      <w:bookmarkStart w:id="229" w:name="_Toc60131910"/>
      <w:bookmarkStart w:id="230" w:name="_Toc64571797"/>
      <w:r w:rsidRPr="005D1BAC">
        <w:t>IMPLEMENTASI</w:t>
      </w:r>
      <w:bookmarkEnd w:id="229"/>
      <w:bookmarkEnd w:id="230"/>
    </w:p>
    <w:p w14:paraId="2DEFD38A" w14:textId="195204EF" w:rsidR="002272AC" w:rsidRPr="005D1BAC" w:rsidRDefault="002272AC" w:rsidP="002272AC">
      <w:r w:rsidRPr="005D1BAC">
        <w:rPr>
          <w:rFonts w:cs="Times New Roman"/>
          <w:szCs w:val="24"/>
        </w:rPr>
        <w:t xml:space="preserve">Bab ini berisi penjabaran hasil implementasi yang dilakukan – untuk penambahan fungsi dan modifikasi pada program – selama pengerjaan proyek </w:t>
      </w:r>
      <w:r w:rsidRPr="005D1BAC">
        <w:rPr>
          <w:rFonts w:cs="Times New Roman"/>
          <w:i/>
          <w:iCs/>
          <w:szCs w:val="24"/>
        </w:rPr>
        <w:t>Jitsi Bandwidth Reduction</w:t>
      </w:r>
      <w:r w:rsidRPr="005D1BAC">
        <w:t xml:space="preserve">. </w:t>
      </w:r>
      <w:r w:rsidRPr="005D1BAC">
        <w:rPr>
          <w:rFonts w:cs="Times New Roman"/>
          <w:szCs w:val="24"/>
        </w:rPr>
        <w:t xml:space="preserve">Adapun hasil impelementasi yang dipaparkan pada bab ini adalah segala bentuk modifikasi </w:t>
      </w:r>
      <w:r w:rsidR="00A819B5" w:rsidRPr="005D1BAC">
        <w:t xml:space="preserve">pada </w:t>
      </w:r>
      <w:r w:rsidRPr="005D1BAC">
        <w:t>komponen Jitsi, termasuk pembuatan fungsi dan penam</w:t>
      </w:r>
      <w:r w:rsidR="00A819B5" w:rsidRPr="005D1BAC">
        <w:t>-</w:t>
      </w:r>
      <w:r w:rsidRPr="005D1BAC">
        <w:t>bahan log pada program untuk kebutuhan</w:t>
      </w:r>
      <w:r w:rsidRPr="005D1BAC">
        <w:rPr>
          <w:rFonts w:cs="Times New Roman"/>
          <w:szCs w:val="24"/>
        </w:rPr>
        <w:t xml:space="preserve"> proyek.</w:t>
      </w:r>
    </w:p>
    <w:p w14:paraId="64930E4D" w14:textId="7FD98373" w:rsidR="002272AC" w:rsidRPr="005D1BAC" w:rsidRDefault="00DE58F8" w:rsidP="009243E6">
      <w:pPr>
        <w:pStyle w:val="Heading2"/>
      </w:pPr>
      <w:bookmarkStart w:id="231" w:name="_Toc60131911"/>
      <w:bookmarkStart w:id="232" w:name="_Toc64571798"/>
      <w:r w:rsidRPr="005D1BAC">
        <w:t xml:space="preserve">Implementasi di </w:t>
      </w:r>
      <w:r w:rsidR="002272AC" w:rsidRPr="005D1BAC">
        <w:t>Jitsi Videobridge (JVB)</w:t>
      </w:r>
      <w:bookmarkEnd w:id="231"/>
      <w:bookmarkEnd w:id="232"/>
    </w:p>
    <w:p w14:paraId="52541459" w14:textId="1E67019F" w:rsidR="006B043E" w:rsidRDefault="006B043E" w:rsidP="006B043E">
      <w:r w:rsidRPr="005D1BAC">
        <w:t xml:space="preserve">Implementasi pada komponen JVB dialkuakn berdasarkan rancangan yang telah dibuat pada komponen ini untuk penerapan metode </w:t>
      </w:r>
      <w:r w:rsidRPr="005D1BAC">
        <w:rPr>
          <w:i/>
          <w:iCs/>
        </w:rPr>
        <w:t>pagination</w:t>
      </w:r>
      <w:r w:rsidRPr="005D1BAC">
        <w:t xml:space="preserve"> dari sisi </w:t>
      </w:r>
      <w:r w:rsidRPr="005D1BAC">
        <w:rPr>
          <w:i/>
          <w:iCs/>
        </w:rPr>
        <w:t>backend</w:t>
      </w:r>
      <w:r w:rsidRPr="005D1BAC">
        <w:t xml:space="preserve"> aplikasi Jitsi.</w:t>
      </w:r>
    </w:p>
    <w:p w14:paraId="70B5E62F" w14:textId="022825E3" w:rsidR="00DC0B31" w:rsidRPr="005D1BAC" w:rsidRDefault="00DC0B31" w:rsidP="006B043E">
      <w:r>
        <w:rPr>
          <w:lang w:val="en-GB"/>
        </w:rPr>
        <w:t xml:space="preserve">Implementasi </w:t>
      </w:r>
      <w:r w:rsidRPr="005D1BAC">
        <w:t xml:space="preserve">yang dilakukan pada komponen JVB untuk memenuhi kebutuhan tim </w:t>
      </w:r>
      <w:r>
        <w:rPr>
          <w:lang w:val="en-GB"/>
        </w:rPr>
        <w:t>berdasarkan rancangan untuk pemberhentian pengiriman paket ke partisipan non-octo dan implementasi fungsi RESTful API</w:t>
      </w:r>
      <w:r w:rsidRPr="005D1BAC">
        <w:t>.</w:t>
      </w:r>
    </w:p>
    <w:p w14:paraId="5677C435" w14:textId="02EB0E96" w:rsidR="002272AC" w:rsidRDefault="002272AC" w:rsidP="002272AC">
      <w:pPr>
        <w:pStyle w:val="Heading3"/>
      </w:pPr>
      <w:bookmarkStart w:id="233" w:name="_Toc60131912"/>
      <w:bookmarkStart w:id="234" w:name="_Toc64571799"/>
      <w:r w:rsidRPr="005D1BAC">
        <w:t>Pemberhentian Pengiriman Paket ke Partisipan (Non-Octo)</w:t>
      </w:r>
      <w:bookmarkEnd w:id="233"/>
      <w:bookmarkEnd w:id="234"/>
    </w:p>
    <w:p w14:paraId="0E9B47A5" w14:textId="1DE729C0" w:rsidR="00B95DEC" w:rsidRPr="00B95DEC" w:rsidRDefault="00B95DEC" w:rsidP="00B95DEC">
      <w:r>
        <w:rPr>
          <w:lang w:val="en-GB"/>
        </w:rPr>
        <w:t xml:space="preserve">Implementasi </w:t>
      </w:r>
      <w:r w:rsidRPr="005D1BAC">
        <w:t>metode pemberhentian pengiriman paket ke partisipan (non-octo) dibagi ke dalam dua tahap</w:t>
      </w:r>
      <w:r>
        <w:rPr>
          <w:lang w:val="en-GB"/>
        </w:rPr>
        <w:t xml:space="preserve"> beritkut</w:t>
      </w:r>
      <w:r w:rsidRPr="005D1BAC">
        <w:t>.</w:t>
      </w:r>
    </w:p>
    <w:p w14:paraId="23307389" w14:textId="4424CF73" w:rsidR="006B043E" w:rsidRPr="005D1BAC" w:rsidRDefault="002272AC" w:rsidP="00021A26">
      <w:pPr>
        <w:pStyle w:val="ListParagraph"/>
        <w:numPr>
          <w:ilvl w:val="0"/>
          <w:numId w:val="38"/>
        </w:numPr>
        <w:spacing w:after="0"/>
      </w:pPr>
      <w:r w:rsidRPr="005D1BAC">
        <w:t>Modifikasi</w:t>
      </w:r>
      <w:r w:rsidR="0050165E" w:rsidRPr="005D1BAC">
        <w:t xml:space="preserve"> pada</w:t>
      </w:r>
      <w:r w:rsidRPr="005D1BAC">
        <w:t xml:space="preserve"> Objek </w:t>
      </w:r>
      <w:r w:rsidRPr="005D1BAC">
        <w:rPr>
          <w:i/>
          <w:iCs/>
        </w:rPr>
        <w:t>Endpoint</w:t>
      </w:r>
      <w:r w:rsidRPr="005D1BAC">
        <w:t xml:space="preserve"> di JVB</w:t>
      </w:r>
    </w:p>
    <w:p w14:paraId="7B067033" w14:textId="41361904" w:rsidR="00B95D52" w:rsidRPr="005D1BAC" w:rsidRDefault="0050165E" w:rsidP="00B95D52">
      <w:pPr>
        <w:ind w:left="851"/>
      </w:pPr>
      <w:r w:rsidRPr="005D1BAC">
        <w:t xml:space="preserve">Implementasi modifikasi pada objek </w:t>
      </w:r>
      <w:r w:rsidRPr="005D1BAC">
        <w:rPr>
          <w:i/>
          <w:iCs/>
        </w:rPr>
        <w:t>Endpoint</w:t>
      </w:r>
      <w:r w:rsidRPr="005D1BAC">
        <w:t xml:space="preserve"> pertama-tama adalah pe-nambahan dua </w:t>
      </w:r>
      <w:r w:rsidR="00B95D52" w:rsidRPr="005D1BAC">
        <w:t xml:space="preserve">buah </w:t>
      </w:r>
      <w:r w:rsidRPr="005D1BAC">
        <w:t xml:space="preserve">variabel bertipe </w:t>
      </w:r>
      <w:r w:rsidRPr="005D1BAC">
        <w:rPr>
          <w:i/>
          <w:iCs/>
        </w:rPr>
        <w:t>map</w:t>
      </w:r>
      <w:r w:rsidR="00B95D52" w:rsidRPr="005D1BAC">
        <w:t xml:space="preserve">, wantToReceiveAudioFromEnd-Points dan wantToReceiveVideoFromEndPoints untuk </w:t>
      </w:r>
      <w:r w:rsidR="006B043E" w:rsidRPr="005D1BAC">
        <w:t xml:space="preserve">menampung ID partisipan </w:t>
      </w:r>
      <w:r w:rsidR="006B043E" w:rsidRPr="005D1BAC">
        <w:rPr>
          <w:i/>
          <w:iCs/>
        </w:rPr>
        <w:t>remote</w:t>
      </w:r>
      <w:r w:rsidR="006B043E" w:rsidRPr="005D1BAC">
        <w:t xml:space="preserve"> yang paketnya ingin diterima partisipan lokal.</w:t>
      </w:r>
    </w:p>
    <w:p w14:paraId="46216A5E" w14:textId="1AC177A1" w:rsidR="006B043E" w:rsidRPr="005D1BAC" w:rsidRDefault="00B95D52" w:rsidP="00B95D52">
      <w:pPr>
        <w:ind w:left="851"/>
      </w:pPr>
      <w:r w:rsidRPr="005D1BAC">
        <w:t xml:space="preserve">Kemudian, diimpplementasi fungsi RESTful API berdasarkan rancangan, </w:t>
      </w:r>
      <w:r w:rsidR="006B043E" w:rsidRPr="005D1BAC">
        <w:t>yaitu:</w:t>
      </w:r>
    </w:p>
    <w:p w14:paraId="59CB18B3" w14:textId="400DDCA4" w:rsidR="00B95D52" w:rsidRPr="005D1BAC" w:rsidRDefault="00B95D52" w:rsidP="00021A26">
      <w:pPr>
        <w:pStyle w:val="ListParagraph"/>
        <w:numPr>
          <w:ilvl w:val="1"/>
          <w:numId w:val="26"/>
        </w:numPr>
        <w:spacing w:after="0"/>
        <w:rPr>
          <w:szCs w:val="24"/>
        </w:rPr>
      </w:pPr>
      <w:r w:rsidRPr="005D1BAC">
        <w:rPr>
          <w:rStyle w:val="SourceCodeChar"/>
          <w:rFonts w:eastAsia="SimSun"/>
          <w:lang w:val="id-ID"/>
        </w:rPr>
        <w:t>wantsPacketFromEndpoint()</w:t>
      </w:r>
      <w:r w:rsidR="003B42F3" w:rsidRPr="005D1BAC">
        <w:rPr>
          <w:rFonts w:cs="Times New Roman"/>
          <w:szCs w:val="24"/>
        </w:rPr>
        <w:t xml:space="preserve"> diuraikan </w:t>
      </w:r>
      <w:r w:rsidRPr="005D1BAC">
        <w:rPr>
          <w:rFonts w:cs="Times New Roman"/>
          <w:szCs w:val="24"/>
        </w:rPr>
        <w:t>pada Tabel V</w:t>
      </w:r>
      <w:r w:rsidR="004C4738" w:rsidRPr="005D1BAC">
        <w:rPr>
          <w:rFonts w:cs="Times New Roman"/>
          <w:szCs w:val="24"/>
        </w:rPr>
        <w:t>I</w:t>
      </w:r>
      <w:r w:rsidRPr="005D1BAC">
        <w:rPr>
          <w:rFonts w:cs="Times New Roman"/>
          <w:szCs w:val="24"/>
        </w:rPr>
        <w:t>.1.</w:t>
      </w:r>
    </w:p>
    <w:p w14:paraId="5F7F67A3" w14:textId="6ED64735" w:rsidR="00B95D52" w:rsidRPr="005D1BAC" w:rsidRDefault="00B95D52" w:rsidP="00021A26">
      <w:pPr>
        <w:pStyle w:val="ListParagraph"/>
        <w:numPr>
          <w:ilvl w:val="1"/>
          <w:numId w:val="26"/>
        </w:numPr>
        <w:spacing w:before="480" w:after="0"/>
        <w:rPr>
          <w:szCs w:val="24"/>
        </w:rPr>
      </w:pPr>
      <w:r w:rsidRPr="005D1BAC">
        <w:rPr>
          <w:rStyle w:val="SourceCodeChar"/>
          <w:rFonts w:eastAsia="SimSun"/>
          <w:lang w:val="id-ID"/>
        </w:rPr>
        <w:lastRenderedPageBreak/>
        <w:t>addEndpointToAcceptedList</w:t>
      </w:r>
      <w:r w:rsidR="003B42F3" w:rsidRPr="005D1BAC">
        <w:rPr>
          <w:rStyle w:val="SourceCodeChar"/>
          <w:rFonts w:eastAsia="SimSun"/>
          <w:lang w:val="id-ID"/>
        </w:rPr>
        <w:t>()</w:t>
      </w:r>
      <w:r w:rsidR="003B42F3" w:rsidRPr="005D1BAC">
        <w:rPr>
          <w:rFonts w:cs="Times New Roman"/>
          <w:szCs w:val="24"/>
        </w:rPr>
        <w:t xml:space="preserve"> diuraikan pada </w:t>
      </w:r>
      <w:r w:rsidRPr="005D1BAC">
        <w:rPr>
          <w:rFonts w:cs="Times New Roman"/>
          <w:szCs w:val="24"/>
        </w:rPr>
        <w:t>Tabel</w:t>
      </w:r>
      <w:r w:rsidR="003B42F3" w:rsidRPr="005D1BAC">
        <w:rPr>
          <w:rFonts w:cs="Times New Roman"/>
          <w:szCs w:val="24"/>
        </w:rPr>
        <w:t xml:space="preserve"> </w:t>
      </w:r>
      <w:r w:rsidRPr="005D1BAC">
        <w:rPr>
          <w:rFonts w:cs="Times New Roman"/>
          <w:szCs w:val="24"/>
        </w:rPr>
        <w:t>V</w:t>
      </w:r>
      <w:r w:rsidR="004C4738" w:rsidRPr="005D1BAC">
        <w:rPr>
          <w:rFonts w:cs="Times New Roman"/>
          <w:szCs w:val="24"/>
        </w:rPr>
        <w:t>I</w:t>
      </w:r>
      <w:r w:rsidRPr="005D1BAC">
        <w:rPr>
          <w:rFonts w:cs="Times New Roman"/>
          <w:szCs w:val="24"/>
        </w:rPr>
        <w:t>.2.</w:t>
      </w:r>
    </w:p>
    <w:p w14:paraId="35B7C589" w14:textId="2D76AEF8" w:rsidR="00B95D52" w:rsidRPr="005D1BAC" w:rsidRDefault="00B95D52" w:rsidP="00021A26">
      <w:pPr>
        <w:pStyle w:val="ListParagraph"/>
        <w:numPr>
          <w:ilvl w:val="1"/>
          <w:numId w:val="26"/>
        </w:numPr>
        <w:spacing w:before="480" w:after="0"/>
        <w:rPr>
          <w:szCs w:val="24"/>
        </w:rPr>
      </w:pPr>
      <w:r w:rsidRPr="005D1BAC">
        <w:rPr>
          <w:rStyle w:val="SourceCodeChar"/>
          <w:rFonts w:eastAsia="SimSun"/>
          <w:lang w:val="id-ID"/>
        </w:rPr>
        <w:t>removeEndpointToAcceptedList</w:t>
      </w:r>
      <w:r w:rsidR="003B42F3" w:rsidRPr="005D1BAC">
        <w:rPr>
          <w:rStyle w:val="SourceCodeChar"/>
          <w:rFonts w:eastAsia="SimSun"/>
          <w:lang w:val="id-ID"/>
        </w:rPr>
        <w:t>()</w:t>
      </w:r>
      <w:r w:rsidR="003B42F3" w:rsidRPr="005D1BAC">
        <w:rPr>
          <w:rFonts w:cs="Times New Roman"/>
          <w:szCs w:val="24"/>
        </w:rPr>
        <w:t xml:space="preserve"> diuraikan pada </w:t>
      </w:r>
      <w:r w:rsidRPr="005D1BAC">
        <w:rPr>
          <w:rFonts w:cs="Times New Roman"/>
          <w:szCs w:val="24"/>
        </w:rPr>
        <w:t>Tabel V</w:t>
      </w:r>
      <w:r w:rsidR="004C4738" w:rsidRPr="005D1BAC">
        <w:rPr>
          <w:rFonts w:cs="Times New Roman"/>
          <w:szCs w:val="24"/>
        </w:rPr>
        <w:t>I</w:t>
      </w:r>
      <w:r w:rsidRPr="005D1BAC">
        <w:rPr>
          <w:rFonts w:cs="Times New Roman"/>
          <w:szCs w:val="24"/>
        </w:rPr>
        <w:t>.3.</w:t>
      </w:r>
    </w:p>
    <w:p w14:paraId="413119D1" w14:textId="2A6BDFED" w:rsidR="006B043E" w:rsidRPr="00861327" w:rsidRDefault="00B95D52" w:rsidP="00021A26">
      <w:pPr>
        <w:pStyle w:val="ListParagraph"/>
        <w:numPr>
          <w:ilvl w:val="1"/>
          <w:numId w:val="26"/>
        </w:numPr>
        <w:spacing w:before="480" w:after="0"/>
        <w:rPr>
          <w:szCs w:val="24"/>
        </w:rPr>
      </w:pPr>
      <w:r w:rsidRPr="005D1BAC">
        <w:rPr>
          <w:rStyle w:val="SourceCodeChar"/>
          <w:rFonts w:eastAsia="SimSun"/>
          <w:lang w:val="id-ID"/>
        </w:rPr>
        <w:t>clearWantsToRecieveFromEndPoints()</w:t>
      </w:r>
      <w:r w:rsidRPr="005D1BAC">
        <w:rPr>
          <w:rFonts w:cs="Times New Roman"/>
          <w:szCs w:val="24"/>
        </w:rPr>
        <w:t xml:space="preserve"> </w:t>
      </w:r>
      <w:r w:rsidR="003B42F3" w:rsidRPr="005D1BAC">
        <w:rPr>
          <w:rFonts w:cs="Times New Roman"/>
          <w:szCs w:val="24"/>
        </w:rPr>
        <w:t>diuraikan</w:t>
      </w:r>
      <w:r w:rsidRPr="005D1BAC">
        <w:rPr>
          <w:rFonts w:cs="Times New Roman"/>
          <w:szCs w:val="24"/>
        </w:rPr>
        <w:t xml:space="preserve"> pada Tabel V</w:t>
      </w:r>
      <w:r w:rsidR="004C4738" w:rsidRPr="005D1BAC">
        <w:rPr>
          <w:rFonts w:cs="Times New Roman"/>
          <w:szCs w:val="24"/>
        </w:rPr>
        <w:t>I</w:t>
      </w:r>
      <w:r w:rsidRPr="005D1BAC">
        <w:rPr>
          <w:rFonts w:cs="Times New Roman"/>
          <w:szCs w:val="24"/>
        </w:rPr>
        <w:t>.4.</w:t>
      </w:r>
    </w:p>
    <w:p w14:paraId="0638A2FB" w14:textId="3C7EFC14" w:rsidR="00C57DBA" w:rsidRPr="005D1BAC" w:rsidRDefault="00C57DBA" w:rsidP="00C57DBA">
      <w:pPr>
        <w:pStyle w:val="CaptionTabel"/>
        <w:rPr>
          <w:rStyle w:val="SourceCodeChar"/>
          <w:rFonts w:eastAsia="SimSun"/>
          <w:lang w:val="id-ID"/>
        </w:rPr>
      </w:pPr>
      <w:bookmarkStart w:id="235" w:name="_Toc60222201"/>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I</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w:t>
      </w:r>
      <w:r w:rsidR="00607FE6" w:rsidRPr="005D1BAC">
        <w:rPr>
          <w:lang w:val="id-ID"/>
        </w:rPr>
        <w:fldChar w:fldCharType="end"/>
      </w:r>
      <w:r w:rsidRPr="005D1BAC">
        <w:rPr>
          <w:lang w:val="id-ID"/>
        </w:rPr>
        <w:t xml:space="preserve">. Fungsi </w:t>
      </w:r>
      <w:r w:rsidRPr="005D1BAC">
        <w:rPr>
          <w:rStyle w:val="SourceCodeChar"/>
          <w:rFonts w:eastAsia="SimSun"/>
          <w:lang w:val="id-ID"/>
        </w:rPr>
        <w:t>wantsPacketFromEndpoint()</w:t>
      </w:r>
      <w:bookmarkEnd w:id="235"/>
    </w:p>
    <w:tbl>
      <w:tblPr>
        <w:tblStyle w:val="TableGrid"/>
        <w:tblW w:w="7937" w:type="dxa"/>
        <w:tblLook w:val="04A0" w:firstRow="1" w:lastRow="0" w:firstColumn="1" w:lastColumn="0" w:noHBand="0" w:noVBand="1"/>
      </w:tblPr>
      <w:tblGrid>
        <w:gridCol w:w="1134"/>
        <w:gridCol w:w="6803"/>
      </w:tblGrid>
      <w:tr w:rsidR="002272AC" w:rsidRPr="005D1BAC" w14:paraId="3D0C0036" w14:textId="77777777" w:rsidTr="006B043E">
        <w:tc>
          <w:tcPr>
            <w:tcW w:w="1134" w:type="dxa"/>
          </w:tcPr>
          <w:p w14:paraId="23FD4A14"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470F9D22" w14:textId="77777777" w:rsidR="002272AC" w:rsidRPr="005D1BAC" w:rsidRDefault="002272AC" w:rsidP="006B043E">
            <w:pPr>
              <w:spacing w:after="0" w:line="240" w:lineRule="auto"/>
              <w:rPr>
                <w:rFonts w:cs="Times New Roman"/>
                <w:sz w:val="20"/>
                <w:szCs w:val="20"/>
                <w:lang w:val="id-ID"/>
              </w:rPr>
            </w:pPr>
            <w:r w:rsidRPr="005D1BAC">
              <w:rPr>
                <w:rFonts w:cs="Times New Roman"/>
                <w:sz w:val="20"/>
                <w:szCs w:val="20"/>
                <w:lang w:val="id-ID"/>
              </w:rPr>
              <w:t>jvb/src/main/java/org/jitsi/videobridge/AbstractEndpoint.java</w:t>
            </w:r>
          </w:p>
        </w:tc>
      </w:tr>
      <w:tr w:rsidR="002272AC" w:rsidRPr="005D1BAC" w14:paraId="2B6BD6E2" w14:textId="77777777" w:rsidTr="006B043E">
        <w:tc>
          <w:tcPr>
            <w:tcW w:w="1134" w:type="dxa"/>
          </w:tcPr>
          <w:p w14:paraId="1070EFD0"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57ACAA05" w14:textId="77777777" w:rsidR="002272AC" w:rsidRPr="005D1BAC" w:rsidRDefault="002272AC" w:rsidP="006B043E">
            <w:pPr>
              <w:pStyle w:val="SourceCode"/>
              <w:rPr>
                <w:lang w:val="id-ID"/>
              </w:rPr>
            </w:pPr>
            <w:r w:rsidRPr="005D1BAC">
              <w:rPr>
                <w:lang w:val="id-ID"/>
              </w:rPr>
              <w:t>public boolean wantsPacketFromEndpoint(String</w:t>
            </w:r>
          </w:p>
          <w:p w14:paraId="16036925" w14:textId="77777777" w:rsidR="002272AC" w:rsidRPr="005D1BAC" w:rsidRDefault="002272AC" w:rsidP="006B043E">
            <w:pPr>
              <w:pStyle w:val="SourceCode"/>
              <w:rPr>
                <w:lang w:val="id-ID"/>
              </w:rPr>
            </w:pPr>
            <w:r w:rsidRPr="005D1BAC">
              <w:rPr>
                <w:lang w:val="id-ID"/>
              </w:rPr>
              <w:t>endpointID, String packetType)</w:t>
            </w:r>
          </w:p>
          <w:p w14:paraId="1BE5766D" w14:textId="77777777" w:rsidR="002272AC" w:rsidRPr="005D1BAC" w:rsidRDefault="002272AC" w:rsidP="006B043E">
            <w:pPr>
              <w:pStyle w:val="SourceCode"/>
              <w:rPr>
                <w:lang w:val="id-ID"/>
              </w:rPr>
            </w:pPr>
            <w:r w:rsidRPr="005D1BAC">
              <w:rPr>
                <w:lang w:val="id-ID"/>
              </w:rPr>
              <w:t>{</w:t>
            </w:r>
          </w:p>
          <w:p w14:paraId="4CFD0019" w14:textId="77777777" w:rsidR="002272AC" w:rsidRPr="005D1BAC" w:rsidRDefault="002272AC" w:rsidP="006B043E">
            <w:pPr>
              <w:pStyle w:val="SourceCode"/>
              <w:rPr>
                <w:lang w:val="id-ID"/>
              </w:rPr>
            </w:pPr>
            <w:r w:rsidRPr="005D1BAC">
              <w:rPr>
                <w:lang w:val="id-ID"/>
              </w:rPr>
              <w:t xml:space="preserve">    if (packetType.equals("Video") &amp;&amp; this.</w:t>
            </w:r>
          </w:p>
          <w:p w14:paraId="20F9AA62" w14:textId="77777777" w:rsidR="002272AC" w:rsidRPr="005D1BAC" w:rsidRDefault="002272AC" w:rsidP="006B043E">
            <w:pPr>
              <w:pStyle w:val="SourceCode"/>
              <w:rPr>
                <w:lang w:val="id-ID"/>
              </w:rPr>
            </w:pPr>
            <w:r w:rsidRPr="005D1BAC">
              <w:rPr>
                <w:lang w:val="id-ID"/>
              </w:rPr>
              <w:t xml:space="preserve">    wantToReceiveVideoFromEndPoints.containsKey(</w:t>
            </w:r>
          </w:p>
          <w:p w14:paraId="250A2946" w14:textId="77777777" w:rsidR="002272AC" w:rsidRPr="005D1BAC" w:rsidRDefault="002272AC" w:rsidP="006B043E">
            <w:pPr>
              <w:pStyle w:val="SourceCode"/>
              <w:rPr>
                <w:lang w:val="id-ID"/>
              </w:rPr>
            </w:pPr>
            <w:r w:rsidRPr="005D1BAC">
              <w:rPr>
                <w:lang w:val="id-ID"/>
              </w:rPr>
              <w:t xml:space="preserve">    endpointID))</w:t>
            </w:r>
          </w:p>
          <w:p w14:paraId="11DE3AB3" w14:textId="77777777" w:rsidR="002272AC" w:rsidRPr="005D1BAC" w:rsidRDefault="002272AC" w:rsidP="006B043E">
            <w:pPr>
              <w:pStyle w:val="SourceCode"/>
              <w:rPr>
                <w:lang w:val="id-ID"/>
              </w:rPr>
            </w:pPr>
            <w:r w:rsidRPr="005D1BAC">
              <w:rPr>
                <w:lang w:val="id-ID"/>
              </w:rPr>
              <w:t xml:space="preserve">    {</w:t>
            </w:r>
          </w:p>
          <w:p w14:paraId="157E9775" w14:textId="77777777" w:rsidR="002272AC" w:rsidRPr="005D1BAC" w:rsidRDefault="002272AC" w:rsidP="006B043E">
            <w:pPr>
              <w:pStyle w:val="SourceCode"/>
              <w:rPr>
                <w:lang w:val="id-ID"/>
              </w:rPr>
            </w:pPr>
            <w:r w:rsidRPr="005D1BAC">
              <w:rPr>
                <w:lang w:val="id-ID"/>
              </w:rPr>
              <w:t xml:space="preserve">        return true;</w:t>
            </w:r>
          </w:p>
          <w:p w14:paraId="34852059" w14:textId="77777777" w:rsidR="002272AC" w:rsidRPr="005D1BAC" w:rsidRDefault="002272AC" w:rsidP="006B043E">
            <w:pPr>
              <w:pStyle w:val="SourceCode"/>
              <w:rPr>
                <w:lang w:val="id-ID"/>
              </w:rPr>
            </w:pPr>
            <w:r w:rsidRPr="005D1BAC">
              <w:rPr>
                <w:lang w:val="id-ID"/>
              </w:rPr>
              <w:t xml:space="preserve">    }</w:t>
            </w:r>
          </w:p>
          <w:p w14:paraId="7236BCB0" w14:textId="77777777" w:rsidR="002272AC" w:rsidRPr="005D1BAC" w:rsidRDefault="002272AC" w:rsidP="006B043E">
            <w:pPr>
              <w:pStyle w:val="SourceCode"/>
              <w:rPr>
                <w:lang w:val="id-ID"/>
              </w:rPr>
            </w:pPr>
          </w:p>
          <w:p w14:paraId="38F19B48" w14:textId="77777777" w:rsidR="002272AC" w:rsidRPr="005D1BAC" w:rsidRDefault="002272AC" w:rsidP="006B043E">
            <w:pPr>
              <w:pStyle w:val="SourceCode"/>
              <w:rPr>
                <w:lang w:val="id-ID"/>
              </w:rPr>
            </w:pPr>
            <w:r w:rsidRPr="005D1BAC">
              <w:rPr>
                <w:lang w:val="id-ID"/>
              </w:rPr>
              <w:t xml:space="preserve">    if (packetType.equals("Audio") &amp;&amp; this.</w:t>
            </w:r>
          </w:p>
          <w:p w14:paraId="27DEF000" w14:textId="77777777" w:rsidR="002272AC" w:rsidRPr="005D1BAC" w:rsidRDefault="002272AC" w:rsidP="006B043E">
            <w:pPr>
              <w:pStyle w:val="SourceCode"/>
              <w:rPr>
                <w:lang w:val="id-ID"/>
              </w:rPr>
            </w:pPr>
            <w:r w:rsidRPr="005D1BAC">
              <w:rPr>
                <w:lang w:val="id-ID"/>
              </w:rPr>
              <w:t xml:space="preserve">    wantToReceiveAudioFromEndPoints.containsKey(</w:t>
            </w:r>
          </w:p>
          <w:p w14:paraId="2EA9F77C" w14:textId="77777777" w:rsidR="002272AC" w:rsidRPr="005D1BAC" w:rsidRDefault="002272AC" w:rsidP="006B043E">
            <w:pPr>
              <w:pStyle w:val="SourceCode"/>
              <w:rPr>
                <w:lang w:val="id-ID"/>
              </w:rPr>
            </w:pPr>
            <w:r w:rsidRPr="005D1BAC">
              <w:rPr>
                <w:lang w:val="id-ID"/>
              </w:rPr>
              <w:t xml:space="preserve">    endpointID))</w:t>
            </w:r>
          </w:p>
          <w:p w14:paraId="49880E76" w14:textId="77777777" w:rsidR="002272AC" w:rsidRPr="005D1BAC" w:rsidRDefault="002272AC" w:rsidP="006B043E">
            <w:pPr>
              <w:pStyle w:val="SourceCode"/>
              <w:rPr>
                <w:lang w:val="id-ID"/>
              </w:rPr>
            </w:pPr>
            <w:r w:rsidRPr="005D1BAC">
              <w:rPr>
                <w:lang w:val="id-ID"/>
              </w:rPr>
              <w:t xml:space="preserve">    {</w:t>
            </w:r>
          </w:p>
          <w:p w14:paraId="039FAA79" w14:textId="77777777" w:rsidR="002272AC" w:rsidRPr="005D1BAC" w:rsidRDefault="002272AC" w:rsidP="006B043E">
            <w:pPr>
              <w:pStyle w:val="SourceCode"/>
              <w:rPr>
                <w:lang w:val="id-ID"/>
              </w:rPr>
            </w:pPr>
            <w:r w:rsidRPr="005D1BAC">
              <w:rPr>
                <w:lang w:val="id-ID"/>
              </w:rPr>
              <w:t xml:space="preserve">        return true;</w:t>
            </w:r>
          </w:p>
          <w:p w14:paraId="1F5BA320" w14:textId="77777777" w:rsidR="002272AC" w:rsidRPr="005D1BAC" w:rsidRDefault="002272AC" w:rsidP="006B043E">
            <w:pPr>
              <w:pStyle w:val="SourceCode"/>
              <w:rPr>
                <w:lang w:val="id-ID"/>
              </w:rPr>
            </w:pPr>
            <w:r w:rsidRPr="005D1BAC">
              <w:rPr>
                <w:lang w:val="id-ID"/>
              </w:rPr>
              <w:t xml:space="preserve">    }</w:t>
            </w:r>
          </w:p>
          <w:p w14:paraId="198DBAD3" w14:textId="77777777" w:rsidR="002272AC" w:rsidRPr="005D1BAC" w:rsidRDefault="002272AC" w:rsidP="006B043E">
            <w:pPr>
              <w:pStyle w:val="SourceCode"/>
              <w:rPr>
                <w:lang w:val="id-ID"/>
              </w:rPr>
            </w:pPr>
          </w:p>
          <w:p w14:paraId="6D44ECF8" w14:textId="77777777" w:rsidR="002272AC" w:rsidRPr="005D1BAC" w:rsidRDefault="002272AC" w:rsidP="006B043E">
            <w:pPr>
              <w:pStyle w:val="SourceCode"/>
              <w:rPr>
                <w:lang w:val="id-ID"/>
              </w:rPr>
            </w:pPr>
            <w:r w:rsidRPr="005D1BAC">
              <w:rPr>
                <w:lang w:val="id-ID"/>
              </w:rPr>
              <w:t xml:space="preserve">    return false;</w:t>
            </w:r>
          </w:p>
          <w:p w14:paraId="0843C867" w14:textId="77777777" w:rsidR="002272AC" w:rsidRPr="005D1BAC" w:rsidRDefault="002272AC" w:rsidP="006B043E">
            <w:pPr>
              <w:pStyle w:val="SourceCode"/>
              <w:rPr>
                <w:lang w:val="id-ID"/>
              </w:rPr>
            </w:pPr>
            <w:r w:rsidRPr="005D1BAC">
              <w:rPr>
                <w:lang w:val="id-ID"/>
              </w:rPr>
              <w:t>}</w:t>
            </w:r>
          </w:p>
        </w:tc>
      </w:tr>
    </w:tbl>
    <w:p w14:paraId="7E890B93" w14:textId="06DE6EBB" w:rsidR="004C4738" w:rsidRPr="005D1BAC" w:rsidRDefault="00C57DBA" w:rsidP="004C4738">
      <w:pPr>
        <w:pStyle w:val="CaptionTabel"/>
        <w:rPr>
          <w:rStyle w:val="SourceCodeChar"/>
          <w:rFonts w:eastAsia="SimSun"/>
          <w:lang w:val="id-ID"/>
        </w:rPr>
      </w:pPr>
      <w:bookmarkStart w:id="236" w:name="_Toc60222202"/>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I</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2</w:t>
      </w:r>
      <w:r w:rsidR="00607FE6" w:rsidRPr="005D1BAC">
        <w:rPr>
          <w:lang w:val="id-ID"/>
        </w:rPr>
        <w:fldChar w:fldCharType="end"/>
      </w:r>
      <w:r w:rsidRPr="005D1BAC">
        <w:rPr>
          <w:lang w:val="id-ID"/>
        </w:rPr>
        <w:t>.</w:t>
      </w:r>
      <w:r w:rsidR="004C4738" w:rsidRPr="005D1BAC">
        <w:rPr>
          <w:lang w:val="id-ID"/>
        </w:rPr>
        <w:t xml:space="preserve">Fungsi </w:t>
      </w:r>
      <w:r w:rsidR="004C4738" w:rsidRPr="005D1BAC">
        <w:rPr>
          <w:rStyle w:val="SourceCodeChar"/>
          <w:rFonts w:eastAsia="SimSun"/>
          <w:lang w:val="id-ID"/>
        </w:rPr>
        <w:t>addEndpointToAcceptedList()</w:t>
      </w:r>
      <w:bookmarkEnd w:id="236"/>
    </w:p>
    <w:tbl>
      <w:tblPr>
        <w:tblStyle w:val="TableGrid"/>
        <w:tblW w:w="7937" w:type="dxa"/>
        <w:tblLook w:val="04A0" w:firstRow="1" w:lastRow="0" w:firstColumn="1" w:lastColumn="0" w:noHBand="0" w:noVBand="1"/>
      </w:tblPr>
      <w:tblGrid>
        <w:gridCol w:w="1134"/>
        <w:gridCol w:w="6803"/>
      </w:tblGrid>
      <w:tr w:rsidR="002272AC" w:rsidRPr="005D1BAC" w14:paraId="5D9DB1B1" w14:textId="77777777" w:rsidTr="006B043E">
        <w:tc>
          <w:tcPr>
            <w:tcW w:w="1134" w:type="dxa"/>
          </w:tcPr>
          <w:p w14:paraId="481F1A2E"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6C3C3A83" w14:textId="77777777" w:rsidR="002272AC" w:rsidRPr="005D1BAC" w:rsidRDefault="002272AC" w:rsidP="006B043E">
            <w:pPr>
              <w:spacing w:after="0" w:line="240" w:lineRule="auto"/>
              <w:rPr>
                <w:rFonts w:cs="Times New Roman"/>
                <w:sz w:val="20"/>
                <w:szCs w:val="20"/>
                <w:lang w:val="id-ID"/>
              </w:rPr>
            </w:pPr>
            <w:r w:rsidRPr="005D1BAC">
              <w:rPr>
                <w:rFonts w:cs="Times New Roman"/>
                <w:sz w:val="20"/>
                <w:szCs w:val="20"/>
                <w:lang w:val="id-ID"/>
              </w:rPr>
              <w:t>jvb/src/main/java/org/jitsi/videobridge/AbstractEndpoint.java</w:t>
            </w:r>
          </w:p>
        </w:tc>
      </w:tr>
      <w:tr w:rsidR="002272AC" w:rsidRPr="005D1BAC" w14:paraId="302B6D6F" w14:textId="77777777" w:rsidTr="006B043E">
        <w:tc>
          <w:tcPr>
            <w:tcW w:w="1134" w:type="dxa"/>
          </w:tcPr>
          <w:p w14:paraId="05B6C81E"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5027E131" w14:textId="77777777" w:rsidR="002272AC" w:rsidRPr="005D1BAC" w:rsidRDefault="002272AC" w:rsidP="006B043E">
            <w:pPr>
              <w:pStyle w:val="SourceCode"/>
              <w:rPr>
                <w:lang w:val="id-ID"/>
              </w:rPr>
            </w:pPr>
            <w:r w:rsidRPr="005D1BAC">
              <w:rPr>
                <w:lang w:val="id-ID"/>
              </w:rPr>
              <w:t>public void addEndpointToAcceptedList(AbstractEndpoint rejectedEndPoint, String packetType)</w:t>
            </w:r>
          </w:p>
          <w:p w14:paraId="24F6FAC8" w14:textId="77777777" w:rsidR="002272AC" w:rsidRPr="005D1BAC" w:rsidRDefault="002272AC" w:rsidP="006B043E">
            <w:pPr>
              <w:pStyle w:val="SourceCode"/>
              <w:rPr>
                <w:lang w:val="id-ID"/>
              </w:rPr>
            </w:pPr>
            <w:r w:rsidRPr="005D1BAC">
              <w:rPr>
                <w:lang w:val="id-ID"/>
              </w:rPr>
              <w:t>{</w:t>
            </w:r>
          </w:p>
          <w:p w14:paraId="31FF864D" w14:textId="77777777" w:rsidR="002272AC" w:rsidRPr="005D1BAC" w:rsidRDefault="002272AC" w:rsidP="006B043E">
            <w:pPr>
              <w:pStyle w:val="SourceCode"/>
              <w:rPr>
                <w:lang w:val="id-ID"/>
              </w:rPr>
            </w:pPr>
            <w:r w:rsidRPr="005D1BAC">
              <w:rPr>
                <w:lang w:val="id-ID"/>
              </w:rPr>
              <w:t xml:space="preserve">    if (packetType.equals("Video"))</w:t>
            </w:r>
          </w:p>
          <w:p w14:paraId="32D001EE" w14:textId="77777777" w:rsidR="002272AC" w:rsidRPr="005D1BAC" w:rsidRDefault="002272AC" w:rsidP="006B043E">
            <w:pPr>
              <w:pStyle w:val="SourceCode"/>
              <w:rPr>
                <w:lang w:val="id-ID"/>
              </w:rPr>
            </w:pPr>
            <w:r w:rsidRPr="005D1BAC">
              <w:rPr>
                <w:lang w:val="id-ID"/>
              </w:rPr>
              <w:t xml:space="preserve">        {</w:t>
            </w:r>
          </w:p>
          <w:p w14:paraId="70E6C5A6" w14:textId="77777777" w:rsidR="002272AC" w:rsidRPr="005D1BAC" w:rsidRDefault="002272AC" w:rsidP="006B043E">
            <w:pPr>
              <w:pStyle w:val="SourceCode"/>
              <w:rPr>
                <w:lang w:val="id-ID"/>
              </w:rPr>
            </w:pPr>
            <w:r w:rsidRPr="005D1BAC">
              <w:rPr>
                <w:lang w:val="id-ID"/>
              </w:rPr>
              <w:t xml:space="preserve">            this.wantToReceiveVideoFromEndPoints.put(</w:t>
            </w:r>
          </w:p>
          <w:p w14:paraId="6039685D" w14:textId="77777777" w:rsidR="002272AC" w:rsidRPr="005D1BAC" w:rsidRDefault="002272AC" w:rsidP="006B043E">
            <w:pPr>
              <w:pStyle w:val="SourceCode"/>
              <w:rPr>
                <w:lang w:val="id-ID"/>
              </w:rPr>
            </w:pPr>
            <w:r w:rsidRPr="005D1BAC">
              <w:rPr>
                <w:lang w:val="id-ID"/>
              </w:rPr>
              <w:t xml:space="preserve">            rejectedEndPoint.getID(),rejectedEndPoint</w:t>
            </w:r>
          </w:p>
          <w:p w14:paraId="1565A9C1" w14:textId="77777777" w:rsidR="002272AC" w:rsidRPr="005D1BAC" w:rsidRDefault="002272AC" w:rsidP="006B043E">
            <w:pPr>
              <w:pStyle w:val="SourceCode"/>
              <w:rPr>
                <w:lang w:val="id-ID"/>
              </w:rPr>
            </w:pPr>
            <w:r w:rsidRPr="005D1BAC">
              <w:rPr>
                <w:lang w:val="id-ID"/>
              </w:rPr>
              <w:t xml:space="preserve">            ;</w:t>
            </w:r>
          </w:p>
          <w:p w14:paraId="782E0F27" w14:textId="77777777" w:rsidR="002272AC" w:rsidRPr="005D1BAC" w:rsidRDefault="002272AC" w:rsidP="006B043E">
            <w:pPr>
              <w:pStyle w:val="SourceCode"/>
              <w:rPr>
                <w:lang w:val="id-ID"/>
              </w:rPr>
            </w:pPr>
            <w:r w:rsidRPr="005D1BAC">
              <w:rPr>
                <w:lang w:val="id-ID"/>
              </w:rPr>
              <w:t xml:space="preserve">        }</w:t>
            </w:r>
          </w:p>
          <w:p w14:paraId="1A08344C" w14:textId="77777777" w:rsidR="002272AC" w:rsidRPr="005D1BAC" w:rsidRDefault="002272AC" w:rsidP="006B043E">
            <w:pPr>
              <w:pStyle w:val="SourceCode"/>
              <w:rPr>
                <w:lang w:val="id-ID"/>
              </w:rPr>
            </w:pPr>
          </w:p>
          <w:p w14:paraId="47CAF517" w14:textId="77777777" w:rsidR="002272AC" w:rsidRPr="005D1BAC" w:rsidRDefault="002272AC" w:rsidP="006B043E">
            <w:pPr>
              <w:pStyle w:val="SourceCode"/>
              <w:rPr>
                <w:lang w:val="id-ID"/>
              </w:rPr>
            </w:pPr>
            <w:r w:rsidRPr="005D1BAC">
              <w:rPr>
                <w:lang w:val="id-ID"/>
              </w:rPr>
              <w:t xml:space="preserve">        if (packetType.equals("Audio")) </w:t>
            </w:r>
          </w:p>
          <w:p w14:paraId="50295702" w14:textId="77777777" w:rsidR="002272AC" w:rsidRPr="005D1BAC" w:rsidRDefault="002272AC" w:rsidP="006B043E">
            <w:pPr>
              <w:pStyle w:val="SourceCode"/>
              <w:rPr>
                <w:lang w:val="id-ID"/>
              </w:rPr>
            </w:pPr>
            <w:r w:rsidRPr="005D1BAC">
              <w:rPr>
                <w:lang w:val="id-ID"/>
              </w:rPr>
              <w:t xml:space="preserve">        {</w:t>
            </w:r>
          </w:p>
          <w:p w14:paraId="5CFBD7E5" w14:textId="77777777" w:rsidR="002272AC" w:rsidRPr="005D1BAC" w:rsidRDefault="002272AC" w:rsidP="006B043E">
            <w:pPr>
              <w:pStyle w:val="SourceCode"/>
              <w:rPr>
                <w:lang w:val="id-ID"/>
              </w:rPr>
            </w:pPr>
            <w:r w:rsidRPr="005D1BAC">
              <w:rPr>
                <w:lang w:val="id-ID"/>
              </w:rPr>
              <w:t xml:space="preserve">            this.wantToReceiveAudioFromEndPoints.put(</w:t>
            </w:r>
          </w:p>
          <w:p w14:paraId="449642CF" w14:textId="77777777" w:rsidR="002272AC" w:rsidRPr="005D1BAC" w:rsidRDefault="002272AC" w:rsidP="006B043E">
            <w:pPr>
              <w:pStyle w:val="SourceCode"/>
              <w:rPr>
                <w:lang w:val="id-ID"/>
              </w:rPr>
            </w:pPr>
            <w:r w:rsidRPr="005D1BAC">
              <w:rPr>
                <w:lang w:val="id-ID"/>
              </w:rPr>
              <w:t xml:space="preserve">            rejectedEndPoint.getID(), rejectedEndPoint)</w:t>
            </w:r>
          </w:p>
          <w:p w14:paraId="538DD823" w14:textId="77777777" w:rsidR="002272AC" w:rsidRPr="005D1BAC" w:rsidRDefault="002272AC" w:rsidP="006B043E">
            <w:pPr>
              <w:pStyle w:val="SourceCode"/>
              <w:rPr>
                <w:lang w:val="id-ID"/>
              </w:rPr>
            </w:pPr>
            <w:r w:rsidRPr="005D1BAC">
              <w:rPr>
                <w:lang w:val="id-ID"/>
              </w:rPr>
              <w:t xml:space="preserve">            ;</w:t>
            </w:r>
          </w:p>
          <w:p w14:paraId="03A9A7DC" w14:textId="77777777" w:rsidR="002272AC" w:rsidRPr="005D1BAC" w:rsidRDefault="002272AC" w:rsidP="006B043E">
            <w:pPr>
              <w:pStyle w:val="SourceCode"/>
              <w:rPr>
                <w:lang w:val="id-ID"/>
              </w:rPr>
            </w:pPr>
            <w:r w:rsidRPr="005D1BAC">
              <w:rPr>
                <w:lang w:val="id-ID"/>
              </w:rPr>
              <w:t xml:space="preserve">        }</w:t>
            </w:r>
          </w:p>
          <w:p w14:paraId="1E99610A" w14:textId="77777777" w:rsidR="002272AC" w:rsidRPr="005D1BAC" w:rsidRDefault="002272AC" w:rsidP="006B043E">
            <w:pPr>
              <w:pStyle w:val="SourceCode"/>
              <w:rPr>
                <w:lang w:val="id-ID"/>
              </w:rPr>
            </w:pPr>
            <w:r w:rsidRPr="005D1BAC">
              <w:rPr>
                <w:lang w:val="id-ID"/>
              </w:rPr>
              <w:t xml:space="preserve">    }</w:t>
            </w:r>
          </w:p>
          <w:p w14:paraId="7D2C865C" w14:textId="77777777" w:rsidR="002272AC" w:rsidRPr="005D1BAC" w:rsidRDefault="002272AC" w:rsidP="006B043E">
            <w:pPr>
              <w:pStyle w:val="SourceCode"/>
              <w:rPr>
                <w:lang w:val="id-ID"/>
              </w:rPr>
            </w:pPr>
            <w:r w:rsidRPr="005D1BAC">
              <w:rPr>
                <w:lang w:val="id-ID"/>
              </w:rPr>
              <w:t>}</w:t>
            </w:r>
          </w:p>
        </w:tc>
      </w:tr>
    </w:tbl>
    <w:p w14:paraId="59B8C4E0" w14:textId="6E34807C" w:rsidR="004C4738" w:rsidRPr="005D1BAC" w:rsidRDefault="00C57DBA" w:rsidP="004C4738">
      <w:pPr>
        <w:pStyle w:val="CaptionTabel"/>
        <w:rPr>
          <w:rStyle w:val="SourceCodeChar"/>
          <w:rFonts w:eastAsia="SimSun"/>
          <w:lang w:val="id-ID"/>
        </w:rPr>
      </w:pPr>
      <w:bookmarkStart w:id="237" w:name="_Toc60222203"/>
      <w:r w:rsidRPr="005D1BAC">
        <w:rPr>
          <w:lang w:val="id-ID"/>
        </w:rPr>
        <w:lastRenderedPageBreak/>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I</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3</w:t>
      </w:r>
      <w:r w:rsidR="00607FE6" w:rsidRPr="005D1BAC">
        <w:rPr>
          <w:lang w:val="id-ID"/>
        </w:rPr>
        <w:fldChar w:fldCharType="end"/>
      </w:r>
      <w:r w:rsidRPr="005D1BAC">
        <w:rPr>
          <w:lang w:val="id-ID"/>
        </w:rPr>
        <w:t xml:space="preserve">. </w:t>
      </w:r>
      <w:r w:rsidR="004C4738" w:rsidRPr="005D1BAC">
        <w:rPr>
          <w:lang w:val="id-ID"/>
        </w:rPr>
        <w:t xml:space="preserve">Fungsi </w:t>
      </w:r>
      <w:r w:rsidR="004C4738" w:rsidRPr="005D1BAC">
        <w:rPr>
          <w:rStyle w:val="SourceCodeChar"/>
          <w:rFonts w:eastAsia="SimSun"/>
          <w:lang w:val="id-ID"/>
        </w:rPr>
        <w:t>removeEndpointToAcceptedList()</w:t>
      </w:r>
      <w:bookmarkEnd w:id="237"/>
    </w:p>
    <w:tbl>
      <w:tblPr>
        <w:tblStyle w:val="TableGrid"/>
        <w:tblW w:w="7937" w:type="dxa"/>
        <w:tblLook w:val="04A0" w:firstRow="1" w:lastRow="0" w:firstColumn="1" w:lastColumn="0" w:noHBand="0" w:noVBand="1"/>
      </w:tblPr>
      <w:tblGrid>
        <w:gridCol w:w="1134"/>
        <w:gridCol w:w="6803"/>
      </w:tblGrid>
      <w:tr w:rsidR="002272AC" w:rsidRPr="005D1BAC" w14:paraId="32CC3E58" w14:textId="77777777" w:rsidTr="006B043E">
        <w:tc>
          <w:tcPr>
            <w:tcW w:w="1134" w:type="dxa"/>
          </w:tcPr>
          <w:p w14:paraId="0A41383E"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0317600B" w14:textId="77777777" w:rsidR="002272AC" w:rsidRPr="005D1BAC" w:rsidRDefault="002272AC" w:rsidP="006B043E">
            <w:pPr>
              <w:spacing w:after="0" w:line="240" w:lineRule="auto"/>
              <w:rPr>
                <w:rFonts w:cs="Times New Roman"/>
                <w:sz w:val="20"/>
                <w:szCs w:val="20"/>
                <w:lang w:val="id-ID"/>
              </w:rPr>
            </w:pPr>
            <w:r w:rsidRPr="005D1BAC">
              <w:rPr>
                <w:rFonts w:cs="Times New Roman"/>
                <w:sz w:val="20"/>
                <w:szCs w:val="20"/>
                <w:lang w:val="id-ID"/>
              </w:rPr>
              <w:t>jvb/src/main/java/org/jitsi/videobridge/AbstractEndpoint.java</w:t>
            </w:r>
          </w:p>
        </w:tc>
      </w:tr>
      <w:tr w:rsidR="002272AC" w:rsidRPr="005D1BAC" w14:paraId="5128CC2C" w14:textId="77777777" w:rsidTr="006B043E">
        <w:tc>
          <w:tcPr>
            <w:tcW w:w="1134" w:type="dxa"/>
          </w:tcPr>
          <w:p w14:paraId="60808039"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3CC3FBC6" w14:textId="77777777" w:rsidR="002272AC" w:rsidRPr="005D1BAC" w:rsidRDefault="002272AC" w:rsidP="006B043E">
            <w:pPr>
              <w:pStyle w:val="SourceCode"/>
              <w:rPr>
                <w:lang w:val="id-ID"/>
              </w:rPr>
            </w:pPr>
            <w:r w:rsidRPr="005D1BAC">
              <w:rPr>
                <w:lang w:val="id-ID"/>
              </w:rPr>
              <w:t>public void removeEndpointFromAcceptedList(</w:t>
            </w:r>
          </w:p>
          <w:p w14:paraId="459EB871" w14:textId="77777777" w:rsidR="002272AC" w:rsidRPr="005D1BAC" w:rsidRDefault="002272AC" w:rsidP="006B043E">
            <w:pPr>
              <w:pStyle w:val="SourceCode"/>
              <w:rPr>
                <w:lang w:val="id-ID"/>
              </w:rPr>
            </w:pPr>
            <w:r w:rsidRPr="005D1BAC">
              <w:rPr>
                <w:lang w:val="id-ID"/>
              </w:rPr>
              <w:t>AbstractEndpoint removeEndPoint, String packetType)</w:t>
            </w:r>
          </w:p>
          <w:p w14:paraId="751694E6" w14:textId="77777777" w:rsidR="002272AC" w:rsidRPr="005D1BAC" w:rsidRDefault="002272AC" w:rsidP="006B043E">
            <w:pPr>
              <w:pStyle w:val="SourceCode"/>
              <w:rPr>
                <w:lang w:val="id-ID"/>
              </w:rPr>
            </w:pPr>
            <w:r w:rsidRPr="005D1BAC">
              <w:rPr>
                <w:lang w:val="id-ID"/>
              </w:rPr>
              <w:t>{</w:t>
            </w:r>
          </w:p>
          <w:p w14:paraId="7E5B3130" w14:textId="77777777" w:rsidR="002272AC" w:rsidRPr="005D1BAC" w:rsidRDefault="002272AC" w:rsidP="006B043E">
            <w:pPr>
              <w:pStyle w:val="SourceCode"/>
              <w:rPr>
                <w:lang w:val="id-ID"/>
              </w:rPr>
            </w:pPr>
            <w:r w:rsidRPr="005D1BAC">
              <w:rPr>
                <w:lang w:val="id-ID"/>
              </w:rPr>
              <w:t xml:space="preserve">    if (packetType.equals("Video")) </w:t>
            </w:r>
          </w:p>
          <w:p w14:paraId="0B7B0589" w14:textId="77777777" w:rsidR="002272AC" w:rsidRPr="005D1BAC" w:rsidRDefault="002272AC" w:rsidP="006B043E">
            <w:pPr>
              <w:pStyle w:val="SourceCode"/>
              <w:rPr>
                <w:lang w:val="id-ID"/>
              </w:rPr>
            </w:pPr>
            <w:r w:rsidRPr="005D1BAC">
              <w:rPr>
                <w:lang w:val="id-ID"/>
              </w:rPr>
              <w:t xml:space="preserve">    {</w:t>
            </w:r>
          </w:p>
          <w:p w14:paraId="09901F6E" w14:textId="77777777" w:rsidR="002272AC" w:rsidRPr="005D1BAC" w:rsidRDefault="002272AC" w:rsidP="006B043E">
            <w:pPr>
              <w:pStyle w:val="SourceCode"/>
              <w:rPr>
                <w:lang w:val="id-ID"/>
              </w:rPr>
            </w:pPr>
            <w:r w:rsidRPr="005D1BAC">
              <w:rPr>
                <w:lang w:val="id-ID"/>
              </w:rPr>
              <w:t xml:space="preserve">        this.wantToReceiveVideoFromEndPoints.remove(</w:t>
            </w:r>
          </w:p>
          <w:p w14:paraId="79127D73" w14:textId="77777777" w:rsidR="002272AC" w:rsidRPr="005D1BAC" w:rsidRDefault="002272AC" w:rsidP="006B043E">
            <w:pPr>
              <w:pStyle w:val="SourceCode"/>
              <w:rPr>
                <w:lang w:val="id-ID"/>
              </w:rPr>
            </w:pPr>
            <w:r w:rsidRPr="005D1BAC">
              <w:rPr>
                <w:lang w:val="id-ID"/>
              </w:rPr>
              <w:t xml:space="preserve">        removeEndPoint.getID());</w:t>
            </w:r>
          </w:p>
          <w:p w14:paraId="55639159" w14:textId="77777777" w:rsidR="002272AC" w:rsidRPr="005D1BAC" w:rsidRDefault="002272AC" w:rsidP="006B043E">
            <w:pPr>
              <w:pStyle w:val="SourceCode"/>
              <w:rPr>
                <w:lang w:val="id-ID"/>
              </w:rPr>
            </w:pPr>
            <w:r w:rsidRPr="005D1BAC">
              <w:rPr>
                <w:lang w:val="id-ID"/>
              </w:rPr>
              <w:t xml:space="preserve">    }</w:t>
            </w:r>
          </w:p>
          <w:p w14:paraId="67CBE4D0" w14:textId="77777777" w:rsidR="002272AC" w:rsidRPr="005D1BAC" w:rsidRDefault="002272AC" w:rsidP="006B043E">
            <w:pPr>
              <w:pStyle w:val="SourceCode"/>
              <w:rPr>
                <w:lang w:val="id-ID"/>
              </w:rPr>
            </w:pPr>
          </w:p>
          <w:p w14:paraId="1415E578" w14:textId="77777777" w:rsidR="002272AC" w:rsidRPr="005D1BAC" w:rsidRDefault="002272AC" w:rsidP="006B043E">
            <w:pPr>
              <w:pStyle w:val="SourceCode"/>
              <w:rPr>
                <w:lang w:val="id-ID"/>
              </w:rPr>
            </w:pPr>
            <w:r w:rsidRPr="005D1BAC">
              <w:rPr>
                <w:lang w:val="id-ID"/>
              </w:rPr>
              <w:t xml:space="preserve">    if (packetType.equals("Audio")) </w:t>
            </w:r>
          </w:p>
          <w:p w14:paraId="2710E145" w14:textId="77777777" w:rsidR="002272AC" w:rsidRPr="005D1BAC" w:rsidRDefault="002272AC" w:rsidP="006B043E">
            <w:pPr>
              <w:pStyle w:val="SourceCode"/>
              <w:rPr>
                <w:lang w:val="id-ID"/>
              </w:rPr>
            </w:pPr>
            <w:r w:rsidRPr="005D1BAC">
              <w:rPr>
                <w:lang w:val="id-ID"/>
              </w:rPr>
              <w:t xml:space="preserve">    {</w:t>
            </w:r>
          </w:p>
          <w:p w14:paraId="4D9EE224" w14:textId="77777777" w:rsidR="002272AC" w:rsidRPr="005D1BAC" w:rsidRDefault="002272AC" w:rsidP="006B043E">
            <w:pPr>
              <w:pStyle w:val="SourceCode"/>
              <w:rPr>
                <w:lang w:val="id-ID"/>
              </w:rPr>
            </w:pPr>
            <w:r w:rsidRPr="005D1BAC">
              <w:rPr>
                <w:lang w:val="id-ID"/>
              </w:rPr>
              <w:t xml:space="preserve">        this.wantToReceiveAudioFromEndPoints.remove(</w:t>
            </w:r>
          </w:p>
          <w:p w14:paraId="63566341" w14:textId="77777777" w:rsidR="002272AC" w:rsidRPr="005D1BAC" w:rsidRDefault="002272AC" w:rsidP="006B043E">
            <w:pPr>
              <w:pStyle w:val="SourceCode"/>
              <w:rPr>
                <w:lang w:val="id-ID"/>
              </w:rPr>
            </w:pPr>
            <w:r w:rsidRPr="005D1BAC">
              <w:rPr>
                <w:lang w:val="id-ID"/>
              </w:rPr>
              <w:t xml:space="preserve">        removeEndPoint.getID());</w:t>
            </w:r>
          </w:p>
          <w:p w14:paraId="042AAF33" w14:textId="77777777" w:rsidR="002272AC" w:rsidRPr="005D1BAC" w:rsidRDefault="002272AC" w:rsidP="006B043E">
            <w:pPr>
              <w:pStyle w:val="SourceCode"/>
              <w:rPr>
                <w:lang w:val="id-ID"/>
              </w:rPr>
            </w:pPr>
            <w:r w:rsidRPr="005D1BAC">
              <w:rPr>
                <w:lang w:val="id-ID"/>
              </w:rPr>
              <w:t xml:space="preserve">    }</w:t>
            </w:r>
          </w:p>
          <w:p w14:paraId="748FF14B" w14:textId="77777777" w:rsidR="002272AC" w:rsidRPr="005D1BAC" w:rsidRDefault="002272AC" w:rsidP="006B043E">
            <w:pPr>
              <w:pStyle w:val="SourceCode"/>
              <w:rPr>
                <w:lang w:val="id-ID"/>
              </w:rPr>
            </w:pPr>
            <w:r w:rsidRPr="005D1BAC">
              <w:rPr>
                <w:lang w:val="id-ID"/>
              </w:rPr>
              <w:t>}</w:t>
            </w:r>
          </w:p>
        </w:tc>
      </w:tr>
    </w:tbl>
    <w:p w14:paraId="62BE64D1" w14:textId="51B0FCDF" w:rsidR="004C4738" w:rsidRPr="005D1BAC" w:rsidRDefault="00C57DBA" w:rsidP="004C4738">
      <w:pPr>
        <w:pStyle w:val="CaptionTabel"/>
        <w:rPr>
          <w:rStyle w:val="SourceCodeChar"/>
          <w:rFonts w:eastAsia="SimSun"/>
          <w:lang w:val="id-ID"/>
        </w:rPr>
      </w:pPr>
      <w:bookmarkStart w:id="238" w:name="_Toc60222204"/>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I</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4</w:t>
      </w:r>
      <w:r w:rsidR="00607FE6" w:rsidRPr="005D1BAC">
        <w:rPr>
          <w:lang w:val="id-ID"/>
        </w:rPr>
        <w:fldChar w:fldCharType="end"/>
      </w:r>
      <w:r w:rsidRPr="005D1BAC">
        <w:rPr>
          <w:lang w:val="id-ID"/>
        </w:rPr>
        <w:t xml:space="preserve">. </w:t>
      </w:r>
      <w:r w:rsidR="004C4738" w:rsidRPr="005D1BAC">
        <w:rPr>
          <w:lang w:val="id-ID"/>
        </w:rPr>
        <w:t xml:space="preserve">Fungsi </w:t>
      </w:r>
      <w:r w:rsidR="004C4738" w:rsidRPr="005D1BAC">
        <w:rPr>
          <w:rStyle w:val="SourceCodeChar"/>
          <w:rFonts w:eastAsia="SimSun"/>
          <w:lang w:val="id-ID"/>
        </w:rPr>
        <w:t>clearWantsToRecieveFromEndPoints()</w:t>
      </w:r>
      <w:bookmarkEnd w:id="238"/>
    </w:p>
    <w:tbl>
      <w:tblPr>
        <w:tblStyle w:val="TableGrid"/>
        <w:tblW w:w="7937" w:type="dxa"/>
        <w:tblLook w:val="04A0" w:firstRow="1" w:lastRow="0" w:firstColumn="1" w:lastColumn="0" w:noHBand="0" w:noVBand="1"/>
      </w:tblPr>
      <w:tblGrid>
        <w:gridCol w:w="1134"/>
        <w:gridCol w:w="6803"/>
      </w:tblGrid>
      <w:tr w:rsidR="002272AC" w:rsidRPr="005D1BAC" w14:paraId="3B01D57A" w14:textId="77777777" w:rsidTr="006B043E">
        <w:tc>
          <w:tcPr>
            <w:tcW w:w="1134" w:type="dxa"/>
          </w:tcPr>
          <w:p w14:paraId="5F78AB64"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3354104B" w14:textId="77777777" w:rsidR="002272AC" w:rsidRPr="005D1BAC" w:rsidRDefault="002272AC" w:rsidP="006B043E">
            <w:pPr>
              <w:spacing w:after="0" w:line="240" w:lineRule="auto"/>
              <w:rPr>
                <w:rFonts w:cs="Times New Roman"/>
                <w:sz w:val="20"/>
                <w:szCs w:val="20"/>
                <w:lang w:val="id-ID"/>
              </w:rPr>
            </w:pPr>
            <w:r w:rsidRPr="005D1BAC">
              <w:rPr>
                <w:rFonts w:cs="Times New Roman"/>
                <w:sz w:val="20"/>
                <w:szCs w:val="20"/>
                <w:lang w:val="id-ID"/>
              </w:rPr>
              <w:t>jvb/src/main/java/org/jitsi/videobridge/AbstractEndpoint.java</w:t>
            </w:r>
          </w:p>
        </w:tc>
      </w:tr>
      <w:tr w:rsidR="002272AC" w:rsidRPr="005D1BAC" w14:paraId="6D3FBF21" w14:textId="77777777" w:rsidTr="006B043E">
        <w:tc>
          <w:tcPr>
            <w:tcW w:w="1134" w:type="dxa"/>
          </w:tcPr>
          <w:p w14:paraId="5067870E"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2EB506D8" w14:textId="77777777" w:rsidR="002272AC" w:rsidRPr="005D1BAC" w:rsidRDefault="002272AC" w:rsidP="006B043E">
            <w:pPr>
              <w:pStyle w:val="SourceCode"/>
              <w:rPr>
                <w:lang w:val="id-ID"/>
              </w:rPr>
            </w:pPr>
            <w:r w:rsidRPr="005D1BAC">
              <w:rPr>
                <w:lang w:val="id-ID"/>
              </w:rPr>
              <w:t>public void clearWantsToRecieveFromEndPoints(String packetType)</w:t>
            </w:r>
          </w:p>
          <w:p w14:paraId="71D44F61" w14:textId="77777777" w:rsidR="002272AC" w:rsidRPr="005D1BAC" w:rsidRDefault="002272AC" w:rsidP="006B043E">
            <w:pPr>
              <w:pStyle w:val="SourceCode"/>
              <w:rPr>
                <w:lang w:val="id-ID"/>
              </w:rPr>
            </w:pPr>
            <w:r w:rsidRPr="005D1BAC">
              <w:rPr>
                <w:lang w:val="id-ID"/>
              </w:rPr>
              <w:t>{</w:t>
            </w:r>
          </w:p>
          <w:p w14:paraId="78F61DF1" w14:textId="77777777" w:rsidR="002272AC" w:rsidRPr="005D1BAC" w:rsidRDefault="002272AC" w:rsidP="006B043E">
            <w:pPr>
              <w:pStyle w:val="SourceCode"/>
              <w:rPr>
                <w:lang w:val="id-ID"/>
              </w:rPr>
            </w:pPr>
            <w:r w:rsidRPr="005D1BAC">
              <w:rPr>
                <w:lang w:val="id-ID"/>
              </w:rPr>
              <w:t xml:space="preserve">    if (packetType.equals("Video")) </w:t>
            </w:r>
          </w:p>
          <w:p w14:paraId="14E7A15C" w14:textId="77777777" w:rsidR="002272AC" w:rsidRPr="005D1BAC" w:rsidRDefault="002272AC" w:rsidP="006B043E">
            <w:pPr>
              <w:pStyle w:val="SourceCode"/>
              <w:rPr>
                <w:lang w:val="id-ID"/>
              </w:rPr>
            </w:pPr>
            <w:r w:rsidRPr="005D1BAC">
              <w:rPr>
                <w:lang w:val="id-ID"/>
              </w:rPr>
              <w:t xml:space="preserve">    {</w:t>
            </w:r>
          </w:p>
          <w:p w14:paraId="1526152D" w14:textId="77777777" w:rsidR="002272AC" w:rsidRPr="005D1BAC" w:rsidRDefault="002272AC" w:rsidP="006B043E">
            <w:pPr>
              <w:pStyle w:val="SourceCode"/>
              <w:rPr>
                <w:lang w:val="id-ID"/>
              </w:rPr>
            </w:pPr>
            <w:r w:rsidRPr="005D1BAC">
              <w:rPr>
                <w:lang w:val="id-ID"/>
              </w:rPr>
              <w:t xml:space="preserve">        this.wantToReceiveVideoFromEndPoints.clear();</w:t>
            </w:r>
          </w:p>
          <w:p w14:paraId="71070F26" w14:textId="77777777" w:rsidR="002272AC" w:rsidRPr="005D1BAC" w:rsidRDefault="002272AC" w:rsidP="006B043E">
            <w:pPr>
              <w:pStyle w:val="SourceCode"/>
              <w:rPr>
                <w:lang w:val="id-ID"/>
              </w:rPr>
            </w:pPr>
            <w:r w:rsidRPr="005D1BAC">
              <w:rPr>
                <w:lang w:val="id-ID"/>
              </w:rPr>
              <w:t xml:space="preserve">    }</w:t>
            </w:r>
          </w:p>
          <w:p w14:paraId="36DD20A9" w14:textId="77777777" w:rsidR="002272AC" w:rsidRPr="005D1BAC" w:rsidRDefault="002272AC" w:rsidP="006B043E">
            <w:pPr>
              <w:pStyle w:val="SourceCode"/>
              <w:rPr>
                <w:lang w:val="id-ID"/>
              </w:rPr>
            </w:pPr>
          </w:p>
          <w:p w14:paraId="5C3AD6F9" w14:textId="77777777" w:rsidR="002272AC" w:rsidRPr="005D1BAC" w:rsidRDefault="002272AC" w:rsidP="006B043E">
            <w:pPr>
              <w:pStyle w:val="SourceCode"/>
              <w:rPr>
                <w:lang w:val="id-ID"/>
              </w:rPr>
            </w:pPr>
            <w:r w:rsidRPr="005D1BAC">
              <w:rPr>
                <w:lang w:val="id-ID"/>
              </w:rPr>
              <w:t xml:space="preserve">    if (packetType.equals("Audio")) </w:t>
            </w:r>
          </w:p>
          <w:p w14:paraId="5855F7A8" w14:textId="77777777" w:rsidR="002272AC" w:rsidRPr="005D1BAC" w:rsidRDefault="002272AC" w:rsidP="006B043E">
            <w:pPr>
              <w:pStyle w:val="SourceCode"/>
              <w:rPr>
                <w:lang w:val="id-ID"/>
              </w:rPr>
            </w:pPr>
            <w:r w:rsidRPr="005D1BAC">
              <w:rPr>
                <w:lang w:val="id-ID"/>
              </w:rPr>
              <w:t xml:space="preserve">    {</w:t>
            </w:r>
          </w:p>
          <w:p w14:paraId="750AC2C4" w14:textId="77777777" w:rsidR="002272AC" w:rsidRPr="005D1BAC" w:rsidRDefault="002272AC" w:rsidP="006B043E">
            <w:pPr>
              <w:pStyle w:val="SourceCode"/>
              <w:rPr>
                <w:lang w:val="id-ID"/>
              </w:rPr>
            </w:pPr>
            <w:r w:rsidRPr="005D1BAC">
              <w:rPr>
                <w:lang w:val="id-ID"/>
              </w:rPr>
              <w:t xml:space="preserve">        this.wantToReceiveAudioFromEndPoints.clear();</w:t>
            </w:r>
          </w:p>
          <w:p w14:paraId="38DED822" w14:textId="77777777" w:rsidR="002272AC" w:rsidRPr="005D1BAC" w:rsidRDefault="002272AC" w:rsidP="006B043E">
            <w:pPr>
              <w:pStyle w:val="SourceCode"/>
              <w:rPr>
                <w:lang w:val="id-ID"/>
              </w:rPr>
            </w:pPr>
            <w:r w:rsidRPr="005D1BAC">
              <w:rPr>
                <w:lang w:val="id-ID"/>
              </w:rPr>
              <w:t xml:space="preserve">    }</w:t>
            </w:r>
          </w:p>
          <w:p w14:paraId="58165ECD" w14:textId="77777777" w:rsidR="002272AC" w:rsidRPr="005D1BAC" w:rsidRDefault="002272AC" w:rsidP="006B043E">
            <w:pPr>
              <w:pStyle w:val="SourceCode"/>
              <w:rPr>
                <w:lang w:val="id-ID"/>
              </w:rPr>
            </w:pPr>
            <w:r w:rsidRPr="005D1BAC">
              <w:rPr>
                <w:lang w:val="id-ID"/>
              </w:rPr>
              <w:t>}</w:t>
            </w:r>
          </w:p>
        </w:tc>
      </w:tr>
    </w:tbl>
    <w:p w14:paraId="41943AF7" w14:textId="77777777" w:rsidR="002272AC" w:rsidRPr="005D1BAC" w:rsidRDefault="002272AC" w:rsidP="002272AC"/>
    <w:p w14:paraId="6EA6F7CF" w14:textId="3243F769" w:rsidR="002272AC" w:rsidRPr="005D1BAC" w:rsidRDefault="002272AC" w:rsidP="00021A26">
      <w:pPr>
        <w:pStyle w:val="ListParagraph"/>
        <w:numPr>
          <w:ilvl w:val="0"/>
          <w:numId w:val="38"/>
        </w:numPr>
        <w:spacing w:after="0"/>
      </w:pPr>
      <w:r w:rsidRPr="005D1BAC">
        <w:t>Modifikasi Alur Pengiriman Paket</w:t>
      </w:r>
    </w:p>
    <w:p w14:paraId="381815FB" w14:textId="1078DED4" w:rsidR="004C4738" w:rsidRPr="005D1BAC" w:rsidRDefault="004C4738" w:rsidP="004C4738">
      <w:pPr>
        <w:ind w:left="851"/>
      </w:pPr>
      <w:r w:rsidRPr="005D1BAC">
        <w:t xml:space="preserve">Implemetnasi modifikasi yang dibuat pada alur pengiriman paket di JVB yaitu penambahan baris untuk </w:t>
      </w:r>
      <w:r w:rsidRPr="005D1BAC">
        <w:rPr>
          <w:rFonts w:cs="Times New Roman"/>
          <w:szCs w:val="24"/>
        </w:rPr>
        <w:t xml:space="preserve">pemanggilan </w:t>
      </w:r>
      <w:r w:rsidRPr="005D1BAC">
        <w:rPr>
          <w:rFonts w:cs="Times New Roman"/>
          <w:i/>
          <w:iCs/>
          <w:szCs w:val="24"/>
        </w:rPr>
        <w:t xml:space="preserve">method </w:t>
      </w:r>
      <w:r w:rsidRPr="005D1BAC">
        <w:rPr>
          <w:rStyle w:val="SourceCodeChar"/>
          <w:rFonts w:eastAsia="SimSun"/>
          <w:lang w:val="id-ID"/>
        </w:rPr>
        <w:t>wantsPacketFrom-Endpoint()</w:t>
      </w:r>
      <w:r w:rsidRPr="005D1BAC">
        <w:rPr>
          <w:rFonts w:cs="Times New Roman"/>
          <w:szCs w:val="24"/>
        </w:rPr>
        <w:t xml:space="preserve"> sebelum pemanaggilan </w:t>
      </w:r>
      <w:r w:rsidRPr="005D1BAC">
        <w:rPr>
          <w:rFonts w:cs="Times New Roman"/>
          <w:i/>
          <w:iCs/>
          <w:szCs w:val="24"/>
        </w:rPr>
        <w:t>method</w:t>
      </w:r>
      <w:r w:rsidRPr="005D1BAC">
        <w:rPr>
          <w:rFonts w:cs="Times New Roman"/>
          <w:szCs w:val="24"/>
        </w:rPr>
        <w:t xml:space="preserve"> </w:t>
      </w:r>
      <w:r w:rsidRPr="005D1BAC">
        <w:rPr>
          <w:rStyle w:val="SourceCodeChar"/>
          <w:rFonts w:eastAsia="SimSun"/>
          <w:lang w:val="id-ID"/>
        </w:rPr>
        <w:t>wants().</w:t>
      </w:r>
      <w:r w:rsidRPr="005D1BAC">
        <w:rPr>
          <w:rFonts w:cs="Times New Roman"/>
          <w:szCs w:val="24"/>
        </w:rPr>
        <w:t xml:space="preserve"> Fungsi ini dirauikan pada Tabel VI.5.</w:t>
      </w:r>
    </w:p>
    <w:p w14:paraId="3D03BF80" w14:textId="52B9E04A" w:rsidR="00607FE6" w:rsidRPr="005D1BAC" w:rsidRDefault="00607FE6" w:rsidP="00607FE6">
      <w:pPr>
        <w:pStyle w:val="CaptionTabel"/>
        <w:rPr>
          <w:lang w:val="id-ID"/>
        </w:rPr>
      </w:pPr>
      <w:bookmarkStart w:id="239" w:name="_Toc60222205"/>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5</w:t>
      </w:r>
      <w:r w:rsidRPr="005D1BAC">
        <w:rPr>
          <w:lang w:val="id-ID"/>
        </w:rPr>
        <w:fldChar w:fldCharType="end"/>
      </w:r>
      <w:r w:rsidRPr="005D1BAC">
        <w:rPr>
          <w:lang w:val="id-ID"/>
        </w:rPr>
        <w:t xml:space="preserve">. Fungsi </w:t>
      </w:r>
      <w:r w:rsidRPr="005D1BAC">
        <w:rPr>
          <w:rStyle w:val="SourceCodeChar"/>
          <w:rFonts w:eastAsia="SimSun"/>
          <w:lang w:val="id-ID"/>
        </w:rPr>
        <w:t>sendOut()</w:t>
      </w:r>
      <w:r w:rsidRPr="005D1BAC">
        <w:rPr>
          <w:lang w:val="id-ID"/>
        </w:rPr>
        <w:t xml:space="preserve"> dengan Modifikasi</w:t>
      </w:r>
      <w:bookmarkEnd w:id="239"/>
    </w:p>
    <w:tbl>
      <w:tblPr>
        <w:tblStyle w:val="TableGrid"/>
        <w:tblW w:w="7937" w:type="dxa"/>
        <w:tblLook w:val="04A0" w:firstRow="1" w:lastRow="0" w:firstColumn="1" w:lastColumn="0" w:noHBand="0" w:noVBand="1"/>
      </w:tblPr>
      <w:tblGrid>
        <w:gridCol w:w="1134"/>
        <w:gridCol w:w="6803"/>
      </w:tblGrid>
      <w:tr w:rsidR="002272AC" w:rsidRPr="005D1BAC" w14:paraId="655E2DA1" w14:textId="77777777" w:rsidTr="006B043E">
        <w:tc>
          <w:tcPr>
            <w:tcW w:w="1134" w:type="dxa"/>
          </w:tcPr>
          <w:p w14:paraId="6FF4F07A"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22BA6FC2" w14:textId="77777777" w:rsidR="002272AC" w:rsidRPr="005D1BAC" w:rsidRDefault="002272AC" w:rsidP="006B043E">
            <w:pPr>
              <w:spacing w:after="0" w:line="240" w:lineRule="auto"/>
              <w:rPr>
                <w:rFonts w:cs="Times New Roman"/>
                <w:sz w:val="20"/>
                <w:szCs w:val="20"/>
                <w:lang w:val="id-ID"/>
              </w:rPr>
            </w:pPr>
            <w:r w:rsidRPr="005D1BAC">
              <w:rPr>
                <w:rFonts w:cs="Times New Roman"/>
                <w:sz w:val="20"/>
                <w:szCs w:val="20"/>
                <w:lang w:val="id-ID"/>
              </w:rPr>
              <w:t>jvb/src/main/java/org/jitsi/videobridge/Conference.java</w:t>
            </w:r>
          </w:p>
        </w:tc>
      </w:tr>
      <w:tr w:rsidR="002272AC" w:rsidRPr="005D1BAC" w14:paraId="75D2C768" w14:textId="77777777" w:rsidTr="006B043E">
        <w:tc>
          <w:tcPr>
            <w:tcW w:w="1134" w:type="dxa"/>
          </w:tcPr>
          <w:p w14:paraId="6909769E"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2B187247" w14:textId="77777777" w:rsidR="002272AC" w:rsidRPr="005D1BAC" w:rsidRDefault="002272AC" w:rsidP="006B043E">
            <w:pPr>
              <w:pStyle w:val="SourceCode"/>
              <w:rPr>
                <w:lang w:val="id-ID"/>
              </w:rPr>
            </w:pPr>
            <w:r w:rsidRPr="005D1BAC">
              <w:rPr>
                <w:lang w:val="id-ID"/>
              </w:rPr>
              <w:t>private void sendOut(PacketInfo packetInfo)</w:t>
            </w:r>
          </w:p>
          <w:p w14:paraId="63E4D054" w14:textId="77777777" w:rsidR="002272AC" w:rsidRPr="005D1BAC" w:rsidRDefault="002272AC" w:rsidP="006B043E">
            <w:pPr>
              <w:pStyle w:val="SourceCode"/>
              <w:rPr>
                <w:lang w:val="id-ID"/>
              </w:rPr>
            </w:pPr>
            <w:r w:rsidRPr="005D1BAC">
              <w:rPr>
                <w:lang w:val="id-ID"/>
              </w:rPr>
              <w:t>{</w:t>
            </w:r>
          </w:p>
          <w:p w14:paraId="5C190BBE" w14:textId="77777777" w:rsidR="002272AC" w:rsidRPr="005D1BAC" w:rsidRDefault="002272AC" w:rsidP="006B043E">
            <w:pPr>
              <w:pStyle w:val="SourceCode"/>
              <w:rPr>
                <w:lang w:val="id-ID"/>
              </w:rPr>
            </w:pPr>
            <w:r w:rsidRPr="005D1BAC">
              <w:rPr>
                <w:lang w:val="id-ID"/>
              </w:rPr>
              <w:t xml:space="preserve">    String sourceEndpointId = packetInfo.</w:t>
            </w:r>
          </w:p>
          <w:p w14:paraId="47E46113" w14:textId="77777777" w:rsidR="002272AC" w:rsidRPr="005D1BAC" w:rsidRDefault="002272AC" w:rsidP="006B043E">
            <w:pPr>
              <w:pStyle w:val="SourceCode"/>
              <w:rPr>
                <w:lang w:val="id-ID"/>
              </w:rPr>
            </w:pPr>
            <w:r w:rsidRPr="005D1BAC">
              <w:rPr>
                <w:lang w:val="id-ID"/>
              </w:rPr>
              <w:lastRenderedPageBreak/>
              <w:t xml:space="preserve">    getEndpointId();</w:t>
            </w:r>
          </w:p>
          <w:p w14:paraId="1F6CE2B5" w14:textId="77777777" w:rsidR="002272AC" w:rsidRPr="005D1BAC" w:rsidRDefault="002272AC" w:rsidP="006B043E">
            <w:pPr>
              <w:pStyle w:val="SourceCode"/>
              <w:rPr>
                <w:lang w:val="id-ID"/>
              </w:rPr>
            </w:pPr>
            <w:r w:rsidRPr="005D1BAC">
              <w:rPr>
                <w:lang w:val="id-ID"/>
              </w:rPr>
              <w:t xml:space="preserve">    </w:t>
            </w:r>
          </w:p>
          <w:p w14:paraId="2F41F433" w14:textId="77777777" w:rsidR="002272AC" w:rsidRPr="005D1BAC" w:rsidRDefault="002272AC" w:rsidP="006B043E">
            <w:pPr>
              <w:pStyle w:val="SourceCode"/>
              <w:rPr>
                <w:lang w:val="id-ID"/>
              </w:rPr>
            </w:pPr>
            <w:r w:rsidRPr="005D1BAC">
              <w:rPr>
                <w:lang w:val="id-ID"/>
              </w:rPr>
              <w:t xml:space="preserve">    PotentialPacketHandler prevHandler = null;</w:t>
            </w:r>
          </w:p>
          <w:p w14:paraId="10421615" w14:textId="77777777" w:rsidR="002272AC" w:rsidRPr="005D1BAC" w:rsidRDefault="002272AC" w:rsidP="006B043E">
            <w:pPr>
              <w:pStyle w:val="SourceCode"/>
              <w:rPr>
                <w:lang w:val="id-ID"/>
              </w:rPr>
            </w:pPr>
            <w:r w:rsidRPr="005D1BAC">
              <w:rPr>
                <w:lang w:val="id-ID"/>
              </w:rPr>
              <w:t xml:space="preserve">    for (Endpoint endpoint : endpointsCache)</w:t>
            </w:r>
          </w:p>
          <w:p w14:paraId="5255D707" w14:textId="77777777" w:rsidR="002272AC" w:rsidRPr="005D1BAC" w:rsidRDefault="002272AC" w:rsidP="006B043E">
            <w:pPr>
              <w:pStyle w:val="SourceCode"/>
              <w:rPr>
                <w:lang w:val="id-ID"/>
              </w:rPr>
            </w:pPr>
            <w:r w:rsidRPr="005D1BAC">
              <w:rPr>
                <w:lang w:val="id-ID"/>
              </w:rPr>
              <w:t xml:space="preserve">    {</w:t>
            </w:r>
          </w:p>
          <w:p w14:paraId="4227189C" w14:textId="77777777" w:rsidR="002272AC" w:rsidRPr="005D1BAC" w:rsidRDefault="002272AC" w:rsidP="006B043E">
            <w:pPr>
              <w:pStyle w:val="SourceCode"/>
              <w:rPr>
                <w:lang w:val="id-ID"/>
              </w:rPr>
            </w:pPr>
            <w:r w:rsidRPr="005D1BAC">
              <w:rPr>
                <w:lang w:val="id-ID"/>
              </w:rPr>
              <w:t xml:space="preserve">        if (endpoint.getID().equals(sourceEndpointId))</w:t>
            </w:r>
          </w:p>
          <w:p w14:paraId="70E7F62E" w14:textId="77777777" w:rsidR="002272AC" w:rsidRPr="005D1BAC" w:rsidRDefault="002272AC" w:rsidP="006B043E">
            <w:pPr>
              <w:pStyle w:val="SourceCode"/>
              <w:rPr>
                <w:lang w:val="id-ID"/>
              </w:rPr>
            </w:pPr>
            <w:r w:rsidRPr="005D1BAC">
              <w:rPr>
                <w:lang w:val="id-ID"/>
              </w:rPr>
              <w:t xml:space="preserve">        {</w:t>
            </w:r>
          </w:p>
          <w:p w14:paraId="0DDC36EE" w14:textId="77777777" w:rsidR="002272AC" w:rsidRPr="005D1BAC" w:rsidRDefault="002272AC" w:rsidP="006B043E">
            <w:pPr>
              <w:pStyle w:val="SourceCode"/>
              <w:rPr>
                <w:lang w:val="id-ID"/>
              </w:rPr>
            </w:pPr>
            <w:r w:rsidRPr="005D1BAC">
              <w:rPr>
                <w:lang w:val="id-ID"/>
              </w:rPr>
              <w:t xml:space="preserve">            continue;</w:t>
            </w:r>
          </w:p>
          <w:p w14:paraId="5433F172" w14:textId="77777777" w:rsidR="002272AC" w:rsidRPr="005D1BAC" w:rsidRDefault="002272AC" w:rsidP="006B043E">
            <w:pPr>
              <w:pStyle w:val="SourceCode"/>
              <w:rPr>
                <w:lang w:val="id-ID"/>
              </w:rPr>
            </w:pPr>
            <w:r w:rsidRPr="005D1BAC">
              <w:rPr>
                <w:lang w:val="id-ID"/>
              </w:rPr>
              <w:t xml:space="preserve">        }</w:t>
            </w:r>
          </w:p>
          <w:p w14:paraId="67C289F6" w14:textId="77777777" w:rsidR="002272AC" w:rsidRPr="005D1BAC" w:rsidRDefault="002272AC" w:rsidP="006B043E">
            <w:pPr>
              <w:pStyle w:val="SourceCode"/>
              <w:rPr>
                <w:lang w:val="id-ID"/>
              </w:rPr>
            </w:pPr>
          </w:p>
          <w:p w14:paraId="2D33A39F" w14:textId="77777777" w:rsidR="002272AC" w:rsidRPr="005D1BAC" w:rsidRDefault="002272AC" w:rsidP="006B043E">
            <w:pPr>
              <w:pStyle w:val="SourceCode"/>
              <w:rPr>
                <w:b/>
                <w:bCs w:val="0"/>
                <w:highlight w:val="yellow"/>
                <w:lang w:val="id-ID"/>
              </w:rPr>
            </w:pPr>
            <w:r w:rsidRPr="005D1BAC">
              <w:rPr>
                <w:lang w:val="id-ID"/>
              </w:rPr>
              <w:t xml:space="preserve">    </w:t>
            </w:r>
            <w:r w:rsidRPr="005D1BAC">
              <w:rPr>
                <w:b/>
                <w:highlight w:val="yellow"/>
                <w:lang w:val="id-ID"/>
              </w:rPr>
              <w:t>// pemanggilan fungsi wantsPacketFromEndpoint()</w:t>
            </w:r>
          </w:p>
          <w:p w14:paraId="3118CAE7" w14:textId="77777777" w:rsidR="002272AC" w:rsidRPr="005D1BAC" w:rsidRDefault="002272AC" w:rsidP="006B043E">
            <w:pPr>
              <w:pStyle w:val="SourceCode"/>
              <w:rPr>
                <w:b/>
                <w:bCs w:val="0"/>
                <w:highlight w:val="yellow"/>
                <w:lang w:val="id-ID"/>
              </w:rPr>
            </w:pPr>
            <w:r w:rsidRPr="005D1BAC">
              <w:rPr>
                <w:lang w:val="id-ID"/>
              </w:rPr>
              <w:t xml:space="preserve">    </w:t>
            </w:r>
            <w:r w:rsidRPr="005D1BAC">
              <w:rPr>
                <w:b/>
                <w:highlight w:val="yellow"/>
                <w:lang w:val="id-ID"/>
              </w:rPr>
              <w:t>//</w:t>
            </w:r>
            <w:r w:rsidRPr="005D1BAC">
              <w:rPr>
                <w:highlight w:val="yellow"/>
                <w:lang w:val="id-ID"/>
              </w:rPr>
              <w:t xml:space="preserve"> </w:t>
            </w:r>
            <w:r w:rsidRPr="005D1BAC">
              <w:rPr>
                <w:b/>
                <w:highlight w:val="yellow"/>
                <w:lang w:val="id-ID"/>
              </w:rPr>
              <w:t>untuk mengecek keinginan partisipan untuk</w:t>
            </w:r>
          </w:p>
          <w:p w14:paraId="1F2CC5FA" w14:textId="77777777" w:rsidR="002272AC" w:rsidRPr="005D1BAC" w:rsidRDefault="002272AC" w:rsidP="006B043E">
            <w:pPr>
              <w:pStyle w:val="SourceCode"/>
              <w:rPr>
                <w:lang w:val="id-ID"/>
              </w:rPr>
            </w:pPr>
            <w:r w:rsidRPr="005D1BAC">
              <w:rPr>
                <w:lang w:val="id-ID"/>
              </w:rPr>
              <w:t xml:space="preserve">    </w:t>
            </w:r>
            <w:r w:rsidRPr="005D1BAC">
              <w:rPr>
                <w:b/>
                <w:highlight w:val="yellow"/>
                <w:lang w:val="id-ID"/>
              </w:rPr>
              <w:t>// menerima paket</w:t>
            </w:r>
          </w:p>
          <w:p w14:paraId="13B3DB4B" w14:textId="77777777" w:rsidR="002272AC" w:rsidRPr="005D1BAC" w:rsidRDefault="002272AC" w:rsidP="006B043E">
            <w:pPr>
              <w:pStyle w:val="SourceCode"/>
              <w:rPr>
                <w:lang w:val="id-ID"/>
              </w:rPr>
            </w:pPr>
            <w:r w:rsidRPr="005D1BAC">
              <w:rPr>
                <w:lang w:val="id-ID"/>
              </w:rPr>
              <w:t xml:space="preserve">    if (endpoint.isPacket(packetInfo, "Video")) </w:t>
            </w:r>
          </w:p>
          <w:p w14:paraId="75F08D0E" w14:textId="77777777" w:rsidR="002272AC" w:rsidRPr="005D1BAC" w:rsidRDefault="002272AC" w:rsidP="006B043E">
            <w:pPr>
              <w:pStyle w:val="SourceCode"/>
              <w:rPr>
                <w:lang w:val="id-ID"/>
              </w:rPr>
            </w:pPr>
            <w:r w:rsidRPr="005D1BAC">
              <w:rPr>
                <w:lang w:val="id-ID"/>
              </w:rPr>
              <w:t xml:space="preserve">    {</w:t>
            </w:r>
          </w:p>
          <w:p w14:paraId="286056DC" w14:textId="77777777" w:rsidR="002272AC" w:rsidRPr="005D1BAC" w:rsidRDefault="002272AC" w:rsidP="006B043E">
            <w:pPr>
              <w:pStyle w:val="SourceCode"/>
              <w:rPr>
                <w:lang w:val="id-ID"/>
              </w:rPr>
            </w:pPr>
            <w:r w:rsidRPr="005D1BAC">
              <w:rPr>
                <w:lang w:val="id-ID"/>
              </w:rPr>
              <w:t xml:space="preserve">        if (!endpoint.wantsPacketFromEndpoint(</w:t>
            </w:r>
          </w:p>
          <w:p w14:paraId="12F10AAB" w14:textId="77777777" w:rsidR="002272AC" w:rsidRPr="005D1BAC" w:rsidRDefault="002272AC" w:rsidP="006B043E">
            <w:pPr>
              <w:pStyle w:val="SourceCode"/>
              <w:rPr>
                <w:lang w:val="id-ID"/>
              </w:rPr>
            </w:pPr>
            <w:r w:rsidRPr="005D1BAC">
              <w:rPr>
                <w:lang w:val="id-ID"/>
              </w:rPr>
              <w:t xml:space="preserve">        sourceEndpointId, "Video")) </w:t>
            </w:r>
          </w:p>
          <w:p w14:paraId="4433064E" w14:textId="77777777" w:rsidR="002272AC" w:rsidRPr="005D1BAC" w:rsidRDefault="002272AC" w:rsidP="006B043E">
            <w:pPr>
              <w:pStyle w:val="SourceCode"/>
              <w:rPr>
                <w:lang w:val="id-ID"/>
              </w:rPr>
            </w:pPr>
            <w:r w:rsidRPr="005D1BAC">
              <w:rPr>
                <w:lang w:val="id-ID"/>
              </w:rPr>
              <w:t xml:space="preserve">        {</w:t>
            </w:r>
          </w:p>
          <w:p w14:paraId="7485C369" w14:textId="77777777" w:rsidR="002272AC" w:rsidRPr="005D1BAC" w:rsidRDefault="002272AC" w:rsidP="006B043E">
            <w:pPr>
              <w:pStyle w:val="SourceCode"/>
              <w:rPr>
                <w:lang w:val="id-ID"/>
              </w:rPr>
            </w:pPr>
            <w:r w:rsidRPr="005D1BAC">
              <w:rPr>
                <w:lang w:val="id-ID"/>
              </w:rPr>
              <w:t xml:space="preserve">            continue;</w:t>
            </w:r>
          </w:p>
          <w:p w14:paraId="4AA6949F" w14:textId="77777777" w:rsidR="002272AC" w:rsidRPr="005D1BAC" w:rsidRDefault="002272AC" w:rsidP="006B043E">
            <w:pPr>
              <w:pStyle w:val="SourceCode"/>
              <w:rPr>
                <w:lang w:val="id-ID"/>
              </w:rPr>
            </w:pPr>
            <w:r w:rsidRPr="005D1BAC">
              <w:rPr>
                <w:lang w:val="id-ID"/>
              </w:rPr>
              <w:t xml:space="preserve">        }</w:t>
            </w:r>
          </w:p>
          <w:p w14:paraId="73A06CCD" w14:textId="77777777" w:rsidR="002272AC" w:rsidRPr="005D1BAC" w:rsidRDefault="002272AC" w:rsidP="006B043E">
            <w:pPr>
              <w:pStyle w:val="SourceCode"/>
              <w:rPr>
                <w:lang w:val="id-ID"/>
              </w:rPr>
            </w:pPr>
            <w:r w:rsidRPr="005D1BAC">
              <w:rPr>
                <w:lang w:val="id-ID"/>
              </w:rPr>
              <w:t xml:space="preserve">    }</w:t>
            </w:r>
          </w:p>
          <w:p w14:paraId="6C7AFAE4" w14:textId="77777777" w:rsidR="002272AC" w:rsidRPr="005D1BAC" w:rsidRDefault="002272AC" w:rsidP="006B043E">
            <w:pPr>
              <w:pStyle w:val="SourceCode"/>
              <w:rPr>
                <w:lang w:val="id-ID"/>
              </w:rPr>
            </w:pPr>
          </w:p>
          <w:p w14:paraId="44F7F7EF" w14:textId="77777777" w:rsidR="002272AC" w:rsidRPr="005D1BAC" w:rsidRDefault="002272AC" w:rsidP="006B043E">
            <w:pPr>
              <w:pStyle w:val="SourceCode"/>
              <w:rPr>
                <w:lang w:val="id-ID"/>
              </w:rPr>
            </w:pPr>
            <w:r w:rsidRPr="005D1BAC">
              <w:rPr>
                <w:lang w:val="id-ID"/>
              </w:rPr>
              <w:t xml:space="preserve">    if (endpoint.isPacket(packetInfo, "Audio")) </w:t>
            </w:r>
          </w:p>
          <w:p w14:paraId="77EF7672" w14:textId="77777777" w:rsidR="002272AC" w:rsidRPr="005D1BAC" w:rsidRDefault="002272AC" w:rsidP="006B043E">
            <w:pPr>
              <w:pStyle w:val="SourceCode"/>
              <w:rPr>
                <w:lang w:val="id-ID"/>
              </w:rPr>
            </w:pPr>
            <w:r w:rsidRPr="005D1BAC">
              <w:rPr>
                <w:lang w:val="id-ID"/>
              </w:rPr>
              <w:t xml:space="preserve">    {</w:t>
            </w:r>
          </w:p>
          <w:p w14:paraId="389FDF76" w14:textId="77777777" w:rsidR="002272AC" w:rsidRPr="005D1BAC" w:rsidRDefault="002272AC" w:rsidP="006B043E">
            <w:pPr>
              <w:pStyle w:val="SourceCode"/>
              <w:rPr>
                <w:lang w:val="id-ID"/>
              </w:rPr>
            </w:pPr>
            <w:r w:rsidRPr="005D1BAC">
              <w:rPr>
                <w:lang w:val="id-ID"/>
              </w:rPr>
              <w:t xml:space="preserve">        if (!endpoint.wantsPacketFromEndpoint(</w:t>
            </w:r>
          </w:p>
          <w:p w14:paraId="684C8902" w14:textId="77777777" w:rsidR="002272AC" w:rsidRPr="005D1BAC" w:rsidRDefault="002272AC" w:rsidP="006B043E">
            <w:pPr>
              <w:pStyle w:val="SourceCode"/>
              <w:rPr>
                <w:lang w:val="id-ID"/>
              </w:rPr>
            </w:pPr>
            <w:r w:rsidRPr="005D1BAC">
              <w:rPr>
                <w:lang w:val="id-ID"/>
              </w:rPr>
              <w:t xml:space="preserve">        sourceEndpointId, "Audio")) </w:t>
            </w:r>
          </w:p>
          <w:p w14:paraId="5B30F515" w14:textId="77777777" w:rsidR="002272AC" w:rsidRPr="005D1BAC" w:rsidRDefault="002272AC" w:rsidP="006B043E">
            <w:pPr>
              <w:pStyle w:val="SourceCode"/>
              <w:rPr>
                <w:lang w:val="id-ID"/>
              </w:rPr>
            </w:pPr>
            <w:r w:rsidRPr="005D1BAC">
              <w:rPr>
                <w:lang w:val="id-ID"/>
              </w:rPr>
              <w:t xml:space="preserve">        {</w:t>
            </w:r>
          </w:p>
          <w:p w14:paraId="0036FAED" w14:textId="77777777" w:rsidR="002272AC" w:rsidRPr="005D1BAC" w:rsidRDefault="002272AC" w:rsidP="006B043E">
            <w:pPr>
              <w:pStyle w:val="SourceCode"/>
              <w:rPr>
                <w:lang w:val="id-ID"/>
              </w:rPr>
            </w:pPr>
            <w:r w:rsidRPr="005D1BAC">
              <w:rPr>
                <w:lang w:val="id-ID"/>
              </w:rPr>
              <w:t xml:space="preserve">            continue;</w:t>
            </w:r>
          </w:p>
          <w:p w14:paraId="584516D6" w14:textId="77777777" w:rsidR="002272AC" w:rsidRPr="005D1BAC" w:rsidRDefault="002272AC" w:rsidP="006B043E">
            <w:pPr>
              <w:pStyle w:val="SourceCode"/>
              <w:rPr>
                <w:lang w:val="id-ID"/>
              </w:rPr>
            </w:pPr>
            <w:r w:rsidRPr="005D1BAC">
              <w:rPr>
                <w:lang w:val="id-ID"/>
              </w:rPr>
              <w:t xml:space="preserve">        }</w:t>
            </w:r>
          </w:p>
          <w:p w14:paraId="6D89E72F" w14:textId="77777777" w:rsidR="002272AC" w:rsidRPr="005D1BAC" w:rsidRDefault="002272AC" w:rsidP="006B043E">
            <w:pPr>
              <w:pStyle w:val="SourceCode"/>
              <w:rPr>
                <w:lang w:val="id-ID"/>
              </w:rPr>
            </w:pPr>
            <w:r w:rsidRPr="005D1BAC">
              <w:rPr>
                <w:lang w:val="id-ID"/>
              </w:rPr>
              <w:t xml:space="preserve">    }</w:t>
            </w:r>
          </w:p>
          <w:p w14:paraId="5E76DD53" w14:textId="77777777" w:rsidR="002272AC" w:rsidRPr="005D1BAC" w:rsidRDefault="002272AC" w:rsidP="006B043E">
            <w:pPr>
              <w:pStyle w:val="SourceCode"/>
              <w:rPr>
                <w:b/>
                <w:bCs w:val="0"/>
                <w:color w:val="2F5496" w:themeColor="accent1" w:themeShade="BF"/>
                <w:lang w:val="id-ID"/>
              </w:rPr>
            </w:pPr>
          </w:p>
          <w:p w14:paraId="11159EAF" w14:textId="77777777" w:rsidR="002272AC" w:rsidRPr="005D1BAC" w:rsidRDefault="002272AC" w:rsidP="006B043E">
            <w:pPr>
              <w:pStyle w:val="SourceCode"/>
              <w:rPr>
                <w:lang w:val="id-ID"/>
              </w:rPr>
            </w:pPr>
            <w:r w:rsidRPr="005D1BAC">
              <w:rPr>
                <w:lang w:val="id-ID"/>
              </w:rPr>
              <w:t xml:space="preserve">        if (endpoint.wants(packetInfo))</w:t>
            </w:r>
          </w:p>
          <w:p w14:paraId="057557C6" w14:textId="77777777" w:rsidR="002272AC" w:rsidRPr="005D1BAC" w:rsidRDefault="002272AC" w:rsidP="006B043E">
            <w:pPr>
              <w:pStyle w:val="SourceCode"/>
              <w:rPr>
                <w:lang w:val="id-ID"/>
              </w:rPr>
            </w:pPr>
            <w:r w:rsidRPr="005D1BAC">
              <w:rPr>
                <w:lang w:val="id-ID"/>
              </w:rPr>
              <w:t xml:space="preserve">        {</w:t>
            </w:r>
          </w:p>
          <w:p w14:paraId="01B50340" w14:textId="77777777" w:rsidR="002272AC" w:rsidRPr="005D1BAC" w:rsidRDefault="002272AC" w:rsidP="006B043E">
            <w:pPr>
              <w:pStyle w:val="SourceCode"/>
              <w:rPr>
                <w:lang w:val="id-ID"/>
              </w:rPr>
            </w:pPr>
            <w:r w:rsidRPr="005D1BAC">
              <w:rPr>
                <w:lang w:val="id-ID"/>
              </w:rPr>
              <w:t xml:space="preserve">            if (prevHandler != null)</w:t>
            </w:r>
          </w:p>
          <w:p w14:paraId="184A6A32" w14:textId="77777777" w:rsidR="002272AC" w:rsidRPr="005D1BAC" w:rsidRDefault="002272AC" w:rsidP="006B043E">
            <w:pPr>
              <w:pStyle w:val="SourceCode"/>
              <w:rPr>
                <w:lang w:val="id-ID"/>
              </w:rPr>
            </w:pPr>
            <w:r w:rsidRPr="005D1BAC">
              <w:rPr>
                <w:lang w:val="id-ID"/>
              </w:rPr>
              <w:t xml:space="preserve">            {</w:t>
            </w:r>
          </w:p>
          <w:p w14:paraId="79D8BFA1" w14:textId="77777777" w:rsidR="002272AC" w:rsidRPr="005D1BAC" w:rsidRDefault="002272AC" w:rsidP="006B043E">
            <w:pPr>
              <w:pStyle w:val="SourceCode"/>
              <w:rPr>
                <w:lang w:val="id-ID"/>
              </w:rPr>
            </w:pPr>
            <w:r w:rsidRPr="005D1BAC">
              <w:rPr>
                <w:lang w:val="id-ID"/>
              </w:rPr>
              <w:t xml:space="preserve">                prevHandler.send(packetInfo.clone());</w:t>
            </w:r>
          </w:p>
          <w:p w14:paraId="0B3C6E90" w14:textId="77777777" w:rsidR="002272AC" w:rsidRPr="005D1BAC" w:rsidRDefault="002272AC" w:rsidP="006B043E">
            <w:pPr>
              <w:pStyle w:val="SourceCode"/>
              <w:rPr>
                <w:lang w:val="id-ID"/>
              </w:rPr>
            </w:pPr>
            <w:r w:rsidRPr="005D1BAC">
              <w:rPr>
                <w:lang w:val="id-ID"/>
              </w:rPr>
              <w:t xml:space="preserve">            }</w:t>
            </w:r>
          </w:p>
          <w:p w14:paraId="286A5385" w14:textId="77777777" w:rsidR="002272AC" w:rsidRPr="005D1BAC" w:rsidRDefault="002272AC" w:rsidP="006B043E">
            <w:pPr>
              <w:pStyle w:val="SourceCode"/>
              <w:rPr>
                <w:lang w:val="id-ID"/>
              </w:rPr>
            </w:pPr>
            <w:r w:rsidRPr="005D1BAC">
              <w:rPr>
                <w:lang w:val="id-ID"/>
              </w:rPr>
              <w:t xml:space="preserve">            prevHandler = endpoint;</w:t>
            </w:r>
          </w:p>
          <w:p w14:paraId="1212DA8E" w14:textId="77777777" w:rsidR="002272AC" w:rsidRPr="005D1BAC" w:rsidRDefault="002272AC" w:rsidP="006B043E">
            <w:pPr>
              <w:pStyle w:val="SourceCode"/>
              <w:rPr>
                <w:lang w:val="id-ID"/>
              </w:rPr>
            </w:pPr>
            <w:r w:rsidRPr="005D1BAC">
              <w:rPr>
                <w:lang w:val="id-ID"/>
              </w:rPr>
              <w:t xml:space="preserve">        }</w:t>
            </w:r>
          </w:p>
          <w:p w14:paraId="785726C4" w14:textId="77777777" w:rsidR="002272AC" w:rsidRPr="005D1BAC" w:rsidRDefault="002272AC" w:rsidP="006B043E">
            <w:pPr>
              <w:pStyle w:val="SourceCode"/>
              <w:rPr>
                <w:lang w:val="id-ID"/>
              </w:rPr>
            </w:pPr>
            <w:r w:rsidRPr="005D1BAC">
              <w:rPr>
                <w:lang w:val="id-ID"/>
              </w:rPr>
              <w:t xml:space="preserve">    }</w:t>
            </w:r>
          </w:p>
          <w:p w14:paraId="42771B59" w14:textId="77777777" w:rsidR="002272AC" w:rsidRPr="005D1BAC" w:rsidRDefault="002272AC" w:rsidP="006B043E">
            <w:pPr>
              <w:pStyle w:val="SourceCode"/>
              <w:rPr>
                <w:b/>
                <w:bCs w:val="0"/>
                <w:color w:val="2F5496" w:themeColor="accent1" w:themeShade="BF"/>
                <w:lang w:val="id-ID"/>
              </w:rPr>
            </w:pPr>
          </w:p>
          <w:p w14:paraId="6E60FFC5" w14:textId="77777777" w:rsidR="002272AC" w:rsidRPr="005D1BAC" w:rsidRDefault="002272AC" w:rsidP="006B043E">
            <w:pPr>
              <w:pStyle w:val="SourceCode"/>
              <w:rPr>
                <w:lang w:val="id-ID"/>
              </w:rPr>
            </w:pPr>
            <w:r w:rsidRPr="005D1BAC">
              <w:rPr>
                <w:lang w:val="id-ID"/>
              </w:rPr>
              <w:t xml:space="preserve">    if (tentacle != null &amp;&amp; tentacle.wants(packetInfo))</w:t>
            </w:r>
          </w:p>
          <w:p w14:paraId="1A410BA0" w14:textId="77777777" w:rsidR="002272AC" w:rsidRPr="005D1BAC" w:rsidRDefault="002272AC" w:rsidP="006B043E">
            <w:pPr>
              <w:pStyle w:val="SourceCode"/>
              <w:rPr>
                <w:lang w:val="id-ID"/>
              </w:rPr>
            </w:pPr>
            <w:r w:rsidRPr="005D1BAC">
              <w:rPr>
                <w:lang w:val="id-ID"/>
              </w:rPr>
              <w:t xml:space="preserve">    {</w:t>
            </w:r>
          </w:p>
          <w:p w14:paraId="4C67B1B2" w14:textId="77777777" w:rsidR="002272AC" w:rsidRPr="005D1BAC" w:rsidRDefault="002272AC" w:rsidP="006B043E">
            <w:pPr>
              <w:pStyle w:val="SourceCode"/>
              <w:rPr>
                <w:lang w:val="id-ID"/>
              </w:rPr>
            </w:pPr>
            <w:r w:rsidRPr="005D1BAC">
              <w:rPr>
                <w:lang w:val="id-ID"/>
              </w:rPr>
              <w:t xml:space="preserve">        if (prevHandler != null)</w:t>
            </w:r>
          </w:p>
          <w:p w14:paraId="4118D8D3" w14:textId="77777777" w:rsidR="002272AC" w:rsidRPr="005D1BAC" w:rsidRDefault="002272AC" w:rsidP="006B043E">
            <w:pPr>
              <w:pStyle w:val="SourceCode"/>
              <w:rPr>
                <w:lang w:val="id-ID"/>
              </w:rPr>
            </w:pPr>
            <w:r w:rsidRPr="005D1BAC">
              <w:rPr>
                <w:lang w:val="id-ID"/>
              </w:rPr>
              <w:t xml:space="preserve">        {</w:t>
            </w:r>
          </w:p>
          <w:p w14:paraId="7142E45A" w14:textId="77777777" w:rsidR="002272AC" w:rsidRPr="005D1BAC" w:rsidRDefault="002272AC" w:rsidP="006B043E">
            <w:pPr>
              <w:pStyle w:val="SourceCode"/>
              <w:rPr>
                <w:lang w:val="id-ID"/>
              </w:rPr>
            </w:pPr>
            <w:r w:rsidRPr="005D1BAC">
              <w:rPr>
                <w:lang w:val="id-ID"/>
              </w:rPr>
              <w:t xml:space="preserve">            prevHandler.send(packetInfo.clone());</w:t>
            </w:r>
          </w:p>
          <w:p w14:paraId="2E3F3866" w14:textId="77777777" w:rsidR="002272AC" w:rsidRPr="005D1BAC" w:rsidRDefault="002272AC" w:rsidP="006B043E">
            <w:pPr>
              <w:pStyle w:val="SourceCode"/>
              <w:rPr>
                <w:lang w:val="id-ID"/>
              </w:rPr>
            </w:pPr>
            <w:r w:rsidRPr="005D1BAC">
              <w:rPr>
                <w:lang w:val="id-ID"/>
              </w:rPr>
              <w:t xml:space="preserve">        }</w:t>
            </w:r>
          </w:p>
          <w:p w14:paraId="4A636384" w14:textId="77777777" w:rsidR="002272AC" w:rsidRPr="005D1BAC" w:rsidRDefault="002272AC" w:rsidP="006B043E">
            <w:pPr>
              <w:pStyle w:val="SourceCode"/>
              <w:rPr>
                <w:lang w:val="id-ID"/>
              </w:rPr>
            </w:pPr>
            <w:r w:rsidRPr="005D1BAC">
              <w:rPr>
                <w:lang w:val="id-ID"/>
              </w:rPr>
              <w:t xml:space="preserve">        prevHandler = tentacle;</w:t>
            </w:r>
          </w:p>
          <w:p w14:paraId="61ED9D36" w14:textId="77777777" w:rsidR="002272AC" w:rsidRPr="005D1BAC" w:rsidRDefault="002272AC" w:rsidP="006B043E">
            <w:pPr>
              <w:pStyle w:val="SourceCode"/>
              <w:rPr>
                <w:lang w:val="id-ID"/>
              </w:rPr>
            </w:pPr>
            <w:r w:rsidRPr="005D1BAC">
              <w:rPr>
                <w:lang w:val="id-ID"/>
              </w:rPr>
              <w:t xml:space="preserve">    }</w:t>
            </w:r>
          </w:p>
          <w:p w14:paraId="73B50DC9" w14:textId="77777777" w:rsidR="002272AC" w:rsidRPr="005D1BAC" w:rsidRDefault="002272AC" w:rsidP="006B043E">
            <w:pPr>
              <w:pStyle w:val="SourceCode"/>
              <w:rPr>
                <w:lang w:val="id-ID"/>
              </w:rPr>
            </w:pPr>
            <w:r w:rsidRPr="005D1BAC">
              <w:rPr>
                <w:lang w:val="id-ID"/>
              </w:rPr>
              <w:t xml:space="preserve">    if (prevHandler != null)</w:t>
            </w:r>
          </w:p>
          <w:p w14:paraId="03DECAD0" w14:textId="77777777" w:rsidR="002272AC" w:rsidRPr="005D1BAC" w:rsidRDefault="002272AC" w:rsidP="006B043E">
            <w:pPr>
              <w:pStyle w:val="SourceCode"/>
              <w:rPr>
                <w:lang w:val="id-ID"/>
              </w:rPr>
            </w:pPr>
            <w:r w:rsidRPr="005D1BAC">
              <w:rPr>
                <w:lang w:val="id-ID"/>
              </w:rPr>
              <w:t xml:space="preserve">    {</w:t>
            </w:r>
          </w:p>
          <w:p w14:paraId="15174B88" w14:textId="77777777" w:rsidR="002272AC" w:rsidRPr="005D1BAC" w:rsidRDefault="002272AC" w:rsidP="006B043E">
            <w:pPr>
              <w:pStyle w:val="SourceCode"/>
              <w:rPr>
                <w:lang w:val="id-ID"/>
              </w:rPr>
            </w:pPr>
            <w:r w:rsidRPr="005D1BAC">
              <w:rPr>
                <w:lang w:val="id-ID"/>
              </w:rPr>
              <w:t xml:space="preserve">        prevHandler.send(packetInfo);</w:t>
            </w:r>
          </w:p>
          <w:p w14:paraId="39B95C33" w14:textId="77777777" w:rsidR="002272AC" w:rsidRPr="005D1BAC" w:rsidRDefault="002272AC" w:rsidP="006B043E">
            <w:pPr>
              <w:pStyle w:val="SourceCode"/>
              <w:rPr>
                <w:lang w:val="id-ID"/>
              </w:rPr>
            </w:pPr>
            <w:r w:rsidRPr="005D1BAC">
              <w:rPr>
                <w:lang w:val="id-ID"/>
              </w:rPr>
              <w:t xml:space="preserve">    }</w:t>
            </w:r>
          </w:p>
          <w:p w14:paraId="1712E86C" w14:textId="77777777" w:rsidR="002272AC" w:rsidRPr="005D1BAC" w:rsidRDefault="002272AC" w:rsidP="006B043E">
            <w:pPr>
              <w:pStyle w:val="SourceCode"/>
              <w:rPr>
                <w:lang w:val="id-ID"/>
              </w:rPr>
            </w:pPr>
            <w:r w:rsidRPr="005D1BAC">
              <w:rPr>
                <w:lang w:val="id-ID"/>
              </w:rPr>
              <w:t xml:space="preserve">    else</w:t>
            </w:r>
          </w:p>
          <w:p w14:paraId="4B6B2D2F" w14:textId="77777777" w:rsidR="002272AC" w:rsidRPr="005D1BAC" w:rsidRDefault="002272AC" w:rsidP="006B043E">
            <w:pPr>
              <w:pStyle w:val="SourceCode"/>
              <w:rPr>
                <w:lang w:val="id-ID"/>
              </w:rPr>
            </w:pPr>
            <w:r w:rsidRPr="005D1BAC">
              <w:rPr>
                <w:lang w:val="id-ID"/>
              </w:rPr>
              <w:t xml:space="preserve">    } </w:t>
            </w:r>
          </w:p>
          <w:p w14:paraId="69B13585" w14:textId="77777777" w:rsidR="002272AC" w:rsidRPr="005D1BAC" w:rsidRDefault="002272AC" w:rsidP="006B043E">
            <w:pPr>
              <w:pStyle w:val="SourceCode"/>
              <w:rPr>
                <w:lang w:val="id-ID"/>
              </w:rPr>
            </w:pPr>
            <w:r w:rsidRPr="005D1BAC">
              <w:rPr>
                <w:lang w:val="id-ID"/>
              </w:rPr>
              <w:t xml:space="preserve">        ByteBufferPool.returnBuffer(packetInfo.</w:t>
            </w:r>
          </w:p>
          <w:p w14:paraId="4E5F1A2A" w14:textId="77777777" w:rsidR="002272AC" w:rsidRPr="005D1BAC" w:rsidRDefault="002272AC" w:rsidP="006B043E">
            <w:pPr>
              <w:pStyle w:val="SourceCode"/>
              <w:rPr>
                <w:lang w:val="id-ID"/>
              </w:rPr>
            </w:pPr>
            <w:r w:rsidRPr="005D1BAC">
              <w:rPr>
                <w:lang w:val="id-ID"/>
              </w:rPr>
              <w:lastRenderedPageBreak/>
              <w:t xml:space="preserve">        getPacket().getBuffer());</w:t>
            </w:r>
          </w:p>
          <w:p w14:paraId="317B97D9" w14:textId="77777777" w:rsidR="002272AC" w:rsidRPr="005D1BAC" w:rsidRDefault="002272AC" w:rsidP="006B043E">
            <w:pPr>
              <w:pStyle w:val="SourceCode"/>
              <w:rPr>
                <w:lang w:val="id-ID"/>
              </w:rPr>
            </w:pPr>
            <w:r w:rsidRPr="005D1BAC">
              <w:rPr>
                <w:lang w:val="id-ID"/>
              </w:rPr>
              <w:t xml:space="preserve">    }</w:t>
            </w:r>
          </w:p>
          <w:p w14:paraId="6D7D2A75" w14:textId="77777777" w:rsidR="002272AC" w:rsidRPr="005D1BAC" w:rsidRDefault="002272AC" w:rsidP="006B043E">
            <w:pPr>
              <w:spacing w:after="0" w:line="240" w:lineRule="auto"/>
              <w:rPr>
                <w:rFonts w:cs="Times New Roman"/>
                <w:sz w:val="20"/>
                <w:szCs w:val="20"/>
                <w:lang w:val="id-ID"/>
              </w:rPr>
            </w:pPr>
            <w:r w:rsidRPr="005D1BAC">
              <w:rPr>
                <w:sz w:val="20"/>
                <w:szCs w:val="20"/>
                <w:lang w:val="id-ID"/>
              </w:rPr>
              <w:t>}</w:t>
            </w:r>
          </w:p>
        </w:tc>
      </w:tr>
    </w:tbl>
    <w:p w14:paraId="3238D931" w14:textId="77777777" w:rsidR="002272AC" w:rsidRPr="005D1BAC" w:rsidRDefault="002272AC" w:rsidP="002272AC"/>
    <w:p w14:paraId="49F102BE" w14:textId="7840BA4D" w:rsidR="002272AC" w:rsidRPr="005D1BAC" w:rsidRDefault="002272AC" w:rsidP="002272AC">
      <w:pPr>
        <w:pStyle w:val="Heading3"/>
      </w:pPr>
      <w:bookmarkStart w:id="240" w:name="_Toc60131913"/>
      <w:bookmarkStart w:id="241" w:name="_Toc64571800"/>
      <w:r w:rsidRPr="005D1BAC">
        <w:t>Fungsi RESTful API</w:t>
      </w:r>
      <w:bookmarkEnd w:id="240"/>
      <w:bookmarkEnd w:id="241"/>
    </w:p>
    <w:p w14:paraId="0E78E04F" w14:textId="0F1FB6F7" w:rsidR="004C4738" w:rsidRPr="005D1BAC" w:rsidRDefault="004C4738" w:rsidP="004C4738">
      <w:r w:rsidRPr="005D1BAC">
        <w:t xml:space="preserve">Setelah implementasi modifikasi pada alur pengiriman paket, selanjutnya adalah implementasi fungsi RESTful API untuk proses </w:t>
      </w:r>
      <w:r w:rsidRPr="005D1BAC">
        <w:rPr>
          <w:i/>
          <w:iCs/>
        </w:rPr>
        <w:t>pagination</w:t>
      </w:r>
      <w:r w:rsidRPr="005D1BAC">
        <w:t xml:space="preserve"> di JVB. Pada penger-jaan proyek ini, fungsi RESTful API yang diimplementasi, antara lain:</w:t>
      </w:r>
    </w:p>
    <w:p w14:paraId="4E41F3B1" w14:textId="7C440164" w:rsidR="004C4738" w:rsidRPr="005D1BAC" w:rsidRDefault="004C4738" w:rsidP="00021A26">
      <w:pPr>
        <w:pStyle w:val="ListParagraph"/>
        <w:numPr>
          <w:ilvl w:val="0"/>
          <w:numId w:val="39"/>
        </w:numPr>
        <w:spacing w:after="0"/>
        <w:rPr>
          <w:rFonts w:cs="Times New Roman"/>
          <w:szCs w:val="24"/>
        </w:rPr>
      </w:pPr>
      <w:r w:rsidRPr="005D1BAC">
        <w:rPr>
          <w:rStyle w:val="SourceCodeChar"/>
          <w:rFonts w:eastAsia="SimSun"/>
          <w:lang w:val="id-ID"/>
        </w:rPr>
        <w:t>removeWantedRemoteAudioStream()</w:t>
      </w:r>
      <w:r w:rsidRPr="005D1BAC">
        <w:rPr>
          <w:rFonts w:cs="Times New Roman"/>
        </w:rPr>
        <w:t xml:space="preserve"> diuraikan pada</w:t>
      </w:r>
      <w:r w:rsidRPr="005D1BAC">
        <w:rPr>
          <w:rFonts w:cs="Times New Roman"/>
          <w:szCs w:val="24"/>
        </w:rPr>
        <w:t xml:space="preserve"> Tabel VI.</w:t>
      </w:r>
      <w:r w:rsidR="00B56E43" w:rsidRPr="005D1BAC">
        <w:rPr>
          <w:rFonts w:cs="Times New Roman"/>
          <w:szCs w:val="24"/>
        </w:rPr>
        <w:t>6</w:t>
      </w:r>
      <w:r w:rsidRPr="005D1BAC">
        <w:rPr>
          <w:rFonts w:cs="Times New Roman"/>
          <w:szCs w:val="24"/>
        </w:rPr>
        <w:t>.</w:t>
      </w:r>
    </w:p>
    <w:p w14:paraId="7B3165B4" w14:textId="22AA1326" w:rsidR="004C4738" w:rsidRPr="005D1BAC" w:rsidRDefault="004C4738" w:rsidP="00021A26">
      <w:pPr>
        <w:pStyle w:val="ListParagraph"/>
        <w:numPr>
          <w:ilvl w:val="0"/>
          <w:numId w:val="39"/>
        </w:numPr>
        <w:rPr>
          <w:rFonts w:cs="Times New Roman"/>
          <w:szCs w:val="24"/>
        </w:rPr>
      </w:pPr>
      <w:r w:rsidRPr="005D1BAC">
        <w:rPr>
          <w:rStyle w:val="SourceCodeChar"/>
          <w:rFonts w:eastAsia="SimSun"/>
          <w:lang w:val="id-ID"/>
        </w:rPr>
        <w:t>removeWantedRemoteVideoStream()</w:t>
      </w:r>
      <w:r w:rsidRPr="005D1BAC">
        <w:rPr>
          <w:rFonts w:cs="Times New Roman"/>
        </w:rPr>
        <w:t xml:space="preserve"> diuraikan pada</w:t>
      </w:r>
      <w:r w:rsidRPr="005D1BAC">
        <w:rPr>
          <w:rFonts w:cs="Times New Roman"/>
          <w:szCs w:val="24"/>
        </w:rPr>
        <w:t xml:space="preserve"> Tabel VI.</w:t>
      </w:r>
      <w:r w:rsidR="00B56E43" w:rsidRPr="005D1BAC">
        <w:rPr>
          <w:rFonts w:cs="Times New Roman"/>
          <w:szCs w:val="24"/>
        </w:rPr>
        <w:t>7</w:t>
      </w:r>
      <w:r w:rsidRPr="005D1BAC">
        <w:rPr>
          <w:rFonts w:cs="Times New Roman"/>
          <w:szCs w:val="24"/>
        </w:rPr>
        <w:t>.</w:t>
      </w:r>
    </w:p>
    <w:p w14:paraId="445C0A37" w14:textId="03470DCD" w:rsidR="004C4738" w:rsidRPr="005D1BAC" w:rsidRDefault="004C4738" w:rsidP="004C4738">
      <w:pPr>
        <w:spacing w:after="0"/>
        <w:rPr>
          <w:rFonts w:cs="Times New Roman"/>
          <w:szCs w:val="24"/>
        </w:rPr>
      </w:pPr>
      <w:r w:rsidRPr="005D1BAC">
        <w:rPr>
          <w:rFonts w:cs="Times New Roman"/>
          <w:szCs w:val="24"/>
        </w:rPr>
        <w:t xml:space="preserve">Adapun fungsi </w:t>
      </w:r>
      <w:r w:rsidR="00B56E43" w:rsidRPr="005D1BAC">
        <w:rPr>
          <w:rFonts w:cs="Times New Roman"/>
        </w:rPr>
        <w:t>removeWantedRemoteAudio</w:t>
      </w:r>
      <w:r w:rsidRPr="005D1BAC">
        <w:t>Stream</w:t>
      </w:r>
      <w:r w:rsidRPr="005D1BAC">
        <w:rPr>
          <w:rFonts w:cs="Times New Roman"/>
        </w:rPr>
        <w:t xml:space="preserve">() dan </w:t>
      </w:r>
      <w:r w:rsidR="00B56E43" w:rsidRPr="005D1BAC">
        <w:rPr>
          <w:rStyle w:val="SourceCodeChar"/>
          <w:rFonts w:eastAsia="SimSun"/>
          <w:lang w:val="id-ID"/>
        </w:rPr>
        <w:t>removeWantedRemote-VideoStream()</w:t>
      </w:r>
      <w:r w:rsidR="00B56E43" w:rsidRPr="005D1BAC">
        <w:rPr>
          <w:rFonts w:cs="Times New Roman"/>
        </w:rPr>
        <w:t xml:space="preserve"> </w:t>
      </w:r>
      <w:r w:rsidRPr="005D1BAC">
        <w:rPr>
          <w:rFonts w:cs="Times New Roman"/>
        </w:rPr>
        <w:t xml:space="preserve">memiliki alur proses yang serupa, namun dengan </w:t>
      </w:r>
      <w:r w:rsidRPr="005D1BAC">
        <w:rPr>
          <w:rFonts w:cs="Times New Roman"/>
          <w:i/>
          <w:iCs/>
        </w:rPr>
        <w:t>input</w:t>
      </w:r>
      <w:r w:rsidRPr="005D1BAC">
        <w:rPr>
          <w:rFonts w:cs="Times New Roman"/>
        </w:rPr>
        <w:t xml:space="preserve"> </w:t>
      </w:r>
      <w:r w:rsidRPr="005D1BAC">
        <w:rPr>
          <w:rFonts w:cs="Times New Roman"/>
          <w:i/>
          <w:iCs/>
        </w:rPr>
        <w:t>packetType</w:t>
      </w:r>
      <w:r w:rsidRPr="005D1BAC">
        <w:rPr>
          <w:rFonts w:cs="Times New Roman"/>
        </w:rPr>
        <w:t xml:space="preserve"> yang berbeda, tergantung kebutuhan pengguna untuk menerima pengiriman paket audio atau video.</w:t>
      </w:r>
    </w:p>
    <w:p w14:paraId="2E9889FF" w14:textId="64222F56" w:rsidR="004C4738" w:rsidRPr="005D1BAC" w:rsidRDefault="00607FE6" w:rsidP="004C4738">
      <w:pPr>
        <w:pStyle w:val="CaptionTabel"/>
        <w:rPr>
          <w:rStyle w:val="SourceCodeChar"/>
          <w:rFonts w:eastAsia="SimSun"/>
          <w:lang w:val="id-ID"/>
        </w:rPr>
      </w:pPr>
      <w:bookmarkStart w:id="242" w:name="_Toc60222206"/>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6</w:t>
      </w:r>
      <w:r w:rsidRPr="005D1BAC">
        <w:rPr>
          <w:lang w:val="id-ID"/>
        </w:rPr>
        <w:fldChar w:fldCharType="end"/>
      </w:r>
      <w:r w:rsidRPr="005D1BAC">
        <w:rPr>
          <w:lang w:val="id-ID"/>
        </w:rPr>
        <w:t xml:space="preserve">. </w:t>
      </w:r>
      <w:r w:rsidR="004C4738" w:rsidRPr="005D1BAC">
        <w:rPr>
          <w:lang w:val="id-ID"/>
        </w:rPr>
        <w:t xml:space="preserve">Fungsi </w:t>
      </w:r>
      <w:r w:rsidR="004C4738" w:rsidRPr="005D1BAC">
        <w:rPr>
          <w:rStyle w:val="SourceCodeChar"/>
          <w:rFonts w:eastAsia="SimSun"/>
          <w:lang w:val="id-ID"/>
        </w:rPr>
        <w:t>removeWantedRemoteAudioStream()</w:t>
      </w:r>
      <w:bookmarkEnd w:id="242"/>
    </w:p>
    <w:tbl>
      <w:tblPr>
        <w:tblStyle w:val="TableGrid"/>
        <w:tblW w:w="7937" w:type="dxa"/>
        <w:tblLook w:val="04A0" w:firstRow="1" w:lastRow="0" w:firstColumn="1" w:lastColumn="0" w:noHBand="0" w:noVBand="1"/>
      </w:tblPr>
      <w:tblGrid>
        <w:gridCol w:w="1134"/>
        <w:gridCol w:w="6803"/>
      </w:tblGrid>
      <w:tr w:rsidR="002272AC" w:rsidRPr="005D1BAC" w14:paraId="14082885" w14:textId="77777777" w:rsidTr="006B043E">
        <w:tc>
          <w:tcPr>
            <w:tcW w:w="1134" w:type="dxa"/>
          </w:tcPr>
          <w:p w14:paraId="4302D207"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5E402391" w14:textId="77777777" w:rsidR="002272AC" w:rsidRPr="005D1BAC" w:rsidRDefault="002272AC" w:rsidP="006B043E">
            <w:pPr>
              <w:spacing w:after="0" w:line="240" w:lineRule="auto"/>
              <w:rPr>
                <w:sz w:val="20"/>
                <w:szCs w:val="18"/>
                <w:lang w:val="id-ID"/>
              </w:rPr>
            </w:pPr>
            <w:r w:rsidRPr="005D1BAC">
              <w:rPr>
                <w:sz w:val="20"/>
                <w:szCs w:val="18"/>
                <w:lang w:val="id-ID"/>
              </w:rPr>
              <w:t>jvb/src/main/java/org/jitsi/videobridge/rest/root/colibri/conferences/</w:t>
            </w:r>
          </w:p>
          <w:p w14:paraId="5DA16763" w14:textId="77777777" w:rsidR="002272AC" w:rsidRPr="005D1BAC" w:rsidRDefault="002272AC" w:rsidP="006B043E">
            <w:pPr>
              <w:spacing w:after="0" w:line="240" w:lineRule="auto"/>
              <w:rPr>
                <w:rFonts w:cs="Times New Roman"/>
                <w:sz w:val="20"/>
                <w:szCs w:val="20"/>
                <w:lang w:val="id-ID"/>
              </w:rPr>
            </w:pPr>
            <w:r w:rsidRPr="005D1BAC">
              <w:rPr>
                <w:sz w:val="20"/>
                <w:szCs w:val="18"/>
                <w:lang w:val="id-ID"/>
              </w:rPr>
              <w:t>Conferences.java</w:t>
            </w:r>
          </w:p>
        </w:tc>
      </w:tr>
      <w:tr w:rsidR="002272AC" w:rsidRPr="005D1BAC" w14:paraId="321F758F" w14:textId="77777777" w:rsidTr="006B043E">
        <w:tc>
          <w:tcPr>
            <w:tcW w:w="1134" w:type="dxa"/>
          </w:tcPr>
          <w:p w14:paraId="18072AD8"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6603609B" w14:textId="77777777" w:rsidR="002272AC" w:rsidRPr="005D1BAC" w:rsidRDefault="002272AC" w:rsidP="006B043E">
            <w:pPr>
              <w:pStyle w:val="SourceCode"/>
              <w:rPr>
                <w:lang w:val="id-ID"/>
              </w:rPr>
            </w:pPr>
            <w:r w:rsidRPr="005D1BAC">
              <w:rPr>
                <w:lang w:val="id-ID"/>
              </w:rPr>
              <w:t>@GET</w:t>
            </w:r>
          </w:p>
          <w:p w14:paraId="2A9E06BB" w14:textId="77777777" w:rsidR="002272AC" w:rsidRPr="005D1BAC" w:rsidRDefault="002272AC" w:rsidP="006B043E">
            <w:pPr>
              <w:pStyle w:val="SourceCode"/>
              <w:rPr>
                <w:lang w:val="id-ID"/>
              </w:rPr>
            </w:pPr>
            <w:r w:rsidRPr="005D1BAC">
              <w:rPr>
                <w:lang w:val="id-ID"/>
              </w:rPr>
              <w:t>@Path("/removeWantedRemoteAudioStream/{localEndPointID}/{remoteEndPointID}")</w:t>
            </w:r>
          </w:p>
          <w:p w14:paraId="0B750768" w14:textId="77777777" w:rsidR="002272AC" w:rsidRPr="005D1BAC" w:rsidRDefault="002272AC" w:rsidP="006B043E">
            <w:pPr>
              <w:pStyle w:val="SourceCode"/>
              <w:rPr>
                <w:lang w:val="id-ID"/>
              </w:rPr>
            </w:pPr>
            <w:r w:rsidRPr="005D1BAC">
              <w:rPr>
                <w:lang w:val="id-ID"/>
              </w:rPr>
              <w:t>@Produces(MediaType.APPLICATION_JSON)</w:t>
            </w:r>
          </w:p>
          <w:p w14:paraId="23A9E199" w14:textId="77777777" w:rsidR="002272AC" w:rsidRPr="005D1BAC" w:rsidRDefault="002272AC" w:rsidP="006B043E">
            <w:pPr>
              <w:pStyle w:val="SourceCode"/>
              <w:rPr>
                <w:lang w:val="id-ID"/>
              </w:rPr>
            </w:pPr>
            <w:r w:rsidRPr="005D1BAC">
              <w:rPr>
                <w:lang w:val="id-ID"/>
              </w:rPr>
              <w:t>public String removeWantedRemoteVideoStream(</w:t>
            </w:r>
          </w:p>
          <w:p w14:paraId="474062A1" w14:textId="77777777" w:rsidR="002272AC" w:rsidRPr="005D1BAC" w:rsidRDefault="002272AC" w:rsidP="006B043E">
            <w:pPr>
              <w:pStyle w:val="SourceCode"/>
              <w:rPr>
                <w:lang w:val="id-ID"/>
              </w:rPr>
            </w:pPr>
            <w:r w:rsidRPr="005D1BAC">
              <w:rPr>
                <w:lang w:val="id-ID"/>
              </w:rPr>
              <w:t xml:space="preserve">    @PathParam("localEndPointID") String</w:t>
            </w:r>
          </w:p>
          <w:p w14:paraId="0C148F3C" w14:textId="77777777" w:rsidR="002272AC" w:rsidRPr="005D1BAC" w:rsidRDefault="002272AC" w:rsidP="006B043E">
            <w:pPr>
              <w:pStyle w:val="SourceCode"/>
              <w:rPr>
                <w:lang w:val="id-ID"/>
              </w:rPr>
            </w:pPr>
            <w:r w:rsidRPr="005D1BAC">
              <w:rPr>
                <w:lang w:val="id-ID"/>
              </w:rPr>
              <w:t xml:space="preserve">        localEndPointID,</w:t>
            </w:r>
          </w:p>
          <w:p w14:paraId="0BC7B4FC" w14:textId="77777777" w:rsidR="002272AC" w:rsidRPr="005D1BAC" w:rsidRDefault="002272AC" w:rsidP="006B043E">
            <w:pPr>
              <w:pStyle w:val="SourceCode"/>
              <w:rPr>
                <w:lang w:val="id-ID"/>
              </w:rPr>
            </w:pPr>
            <w:r w:rsidRPr="005D1BAC">
              <w:rPr>
                <w:lang w:val="id-ID"/>
              </w:rPr>
              <w:t xml:space="preserve">    @PathParam("remoteEndPointID") String </w:t>
            </w:r>
          </w:p>
          <w:p w14:paraId="0776E644" w14:textId="77777777" w:rsidR="002272AC" w:rsidRPr="005D1BAC" w:rsidRDefault="002272AC" w:rsidP="006B043E">
            <w:pPr>
              <w:pStyle w:val="SourceCode"/>
              <w:rPr>
                <w:lang w:val="id-ID"/>
              </w:rPr>
            </w:pPr>
            <w:r w:rsidRPr="005D1BAC">
              <w:rPr>
                <w:lang w:val="id-ID"/>
              </w:rPr>
              <w:t xml:space="preserve">        remoteEndPointID)</w:t>
            </w:r>
          </w:p>
          <w:p w14:paraId="776C7373" w14:textId="77777777" w:rsidR="002272AC" w:rsidRPr="005D1BAC" w:rsidRDefault="002272AC" w:rsidP="006B043E">
            <w:pPr>
              <w:pStyle w:val="SourceCode"/>
              <w:rPr>
                <w:lang w:val="id-ID"/>
              </w:rPr>
            </w:pPr>
            <w:r w:rsidRPr="005D1BAC">
              <w:rPr>
                <w:lang w:val="id-ID"/>
              </w:rPr>
              <w:t>{</w:t>
            </w:r>
          </w:p>
          <w:p w14:paraId="1695FE30" w14:textId="77777777" w:rsidR="002272AC" w:rsidRPr="005D1BAC" w:rsidRDefault="002272AC" w:rsidP="006B043E">
            <w:pPr>
              <w:pStyle w:val="SourceCode"/>
              <w:rPr>
                <w:lang w:val="id-ID"/>
              </w:rPr>
            </w:pPr>
            <w:r w:rsidRPr="005D1BAC">
              <w:rPr>
                <w:lang w:val="id-ID"/>
              </w:rPr>
              <w:t xml:space="preserve">    JSONObject response = new JSONObject();</w:t>
            </w:r>
          </w:p>
          <w:p w14:paraId="13453136" w14:textId="77777777" w:rsidR="002272AC" w:rsidRPr="005D1BAC" w:rsidRDefault="002272AC" w:rsidP="006B043E">
            <w:pPr>
              <w:pStyle w:val="SourceCode"/>
              <w:rPr>
                <w:lang w:val="id-ID"/>
              </w:rPr>
            </w:pPr>
            <w:r w:rsidRPr="005D1BAC">
              <w:rPr>
                <w:lang w:val="id-ID"/>
              </w:rPr>
              <w:t xml:space="preserve">    String conferenceId = getConferenceId(</w:t>
            </w:r>
          </w:p>
          <w:p w14:paraId="607D99D1" w14:textId="77777777" w:rsidR="002272AC" w:rsidRPr="005D1BAC" w:rsidRDefault="002272AC" w:rsidP="006B043E">
            <w:pPr>
              <w:pStyle w:val="SourceCode"/>
              <w:rPr>
                <w:lang w:val="id-ID"/>
              </w:rPr>
            </w:pPr>
            <w:r w:rsidRPr="005D1BAC">
              <w:rPr>
                <w:lang w:val="id-ID"/>
              </w:rPr>
              <w:t xml:space="preserve">    localEndPointID);</w:t>
            </w:r>
          </w:p>
          <w:p w14:paraId="4D82BF6A" w14:textId="77777777" w:rsidR="002272AC" w:rsidRPr="005D1BAC" w:rsidRDefault="002272AC" w:rsidP="006B043E">
            <w:pPr>
              <w:pStyle w:val="SourceCode"/>
              <w:rPr>
                <w:lang w:val="id-ID"/>
              </w:rPr>
            </w:pPr>
          </w:p>
          <w:p w14:paraId="2BF63334" w14:textId="77777777" w:rsidR="002272AC" w:rsidRPr="005D1BAC" w:rsidRDefault="002272AC" w:rsidP="006B043E">
            <w:pPr>
              <w:pStyle w:val="SourceCode"/>
              <w:rPr>
                <w:lang w:val="id-ID"/>
              </w:rPr>
            </w:pPr>
            <w:r w:rsidRPr="005D1BAC">
              <w:rPr>
                <w:lang w:val="id-ID"/>
              </w:rPr>
              <w:t xml:space="preserve">    try</w:t>
            </w:r>
          </w:p>
          <w:p w14:paraId="1F1728BC" w14:textId="77777777" w:rsidR="002272AC" w:rsidRPr="005D1BAC" w:rsidRDefault="002272AC" w:rsidP="006B043E">
            <w:pPr>
              <w:pStyle w:val="SourceCode"/>
              <w:rPr>
                <w:lang w:val="id-ID"/>
              </w:rPr>
            </w:pPr>
            <w:r w:rsidRPr="005D1BAC">
              <w:rPr>
                <w:lang w:val="id-ID"/>
              </w:rPr>
              <w:t xml:space="preserve">    {</w:t>
            </w:r>
          </w:p>
          <w:p w14:paraId="56827BC7" w14:textId="77777777" w:rsidR="002272AC" w:rsidRPr="005D1BAC" w:rsidRDefault="002272AC" w:rsidP="006B043E">
            <w:pPr>
              <w:pStyle w:val="SourceCode"/>
              <w:rPr>
                <w:lang w:val="id-ID"/>
              </w:rPr>
            </w:pPr>
            <w:r w:rsidRPr="005D1BAC">
              <w:rPr>
                <w:lang w:val="id-ID"/>
              </w:rPr>
              <w:t xml:space="preserve">        Conference conference =  </w:t>
            </w:r>
          </w:p>
          <w:p w14:paraId="66D36612" w14:textId="77777777" w:rsidR="002272AC" w:rsidRPr="005D1BAC" w:rsidRDefault="002272AC" w:rsidP="006B043E">
            <w:pPr>
              <w:pStyle w:val="SourceCode"/>
              <w:rPr>
                <w:lang w:val="id-ID"/>
              </w:rPr>
            </w:pPr>
            <w:r w:rsidRPr="005D1BAC">
              <w:rPr>
                <w:lang w:val="id-ID"/>
              </w:rPr>
              <w:t xml:space="preserve">        videobridgeProvider.get().</w:t>
            </w:r>
          </w:p>
          <w:p w14:paraId="56FFA624" w14:textId="77777777" w:rsidR="002272AC" w:rsidRPr="005D1BAC" w:rsidRDefault="002272AC" w:rsidP="006B043E">
            <w:pPr>
              <w:pStyle w:val="SourceCode"/>
              <w:rPr>
                <w:lang w:val="id-ID"/>
              </w:rPr>
            </w:pPr>
            <w:r w:rsidRPr="005D1BAC">
              <w:rPr>
                <w:lang w:val="id-ID"/>
              </w:rPr>
              <w:t xml:space="preserve">        getConference(conferenceId);</w:t>
            </w:r>
          </w:p>
          <w:p w14:paraId="2895989C" w14:textId="77777777" w:rsidR="002272AC" w:rsidRPr="005D1BAC" w:rsidRDefault="002272AC" w:rsidP="006B043E">
            <w:pPr>
              <w:pStyle w:val="SourceCode"/>
              <w:rPr>
                <w:lang w:val="id-ID"/>
              </w:rPr>
            </w:pPr>
          </w:p>
          <w:p w14:paraId="0E0C50DF" w14:textId="77777777" w:rsidR="002272AC" w:rsidRPr="005D1BAC" w:rsidRDefault="002272AC" w:rsidP="006B043E">
            <w:pPr>
              <w:pStyle w:val="SourceCode"/>
              <w:rPr>
                <w:lang w:val="id-ID"/>
              </w:rPr>
            </w:pPr>
            <w:r w:rsidRPr="005D1BAC">
              <w:rPr>
                <w:lang w:val="id-ID"/>
              </w:rPr>
              <w:t xml:space="preserve">        AbstractEndpoint localEndpoint = </w:t>
            </w:r>
          </w:p>
          <w:p w14:paraId="09873755" w14:textId="77777777" w:rsidR="002272AC" w:rsidRPr="005D1BAC" w:rsidRDefault="002272AC" w:rsidP="006B043E">
            <w:pPr>
              <w:pStyle w:val="SourceCode"/>
              <w:rPr>
                <w:lang w:val="id-ID"/>
              </w:rPr>
            </w:pPr>
            <w:r w:rsidRPr="005D1BAC">
              <w:rPr>
                <w:lang w:val="id-ID"/>
              </w:rPr>
              <w:t xml:space="preserve">            conference.getEndpoint(localEndPointID);</w:t>
            </w:r>
          </w:p>
          <w:p w14:paraId="236273D3" w14:textId="77777777" w:rsidR="002272AC" w:rsidRPr="005D1BAC" w:rsidRDefault="002272AC" w:rsidP="006B043E">
            <w:pPr>
              <w:pStyle w:val="SourceCode"/>
              <w:rPr>
                <w:lang w:val="id-ID"/>
              </w:rPr>
            </w:pPr>
            <w:r w:rsidRPr="005D1BAC">
              <w:rPr>
                <w:lang w:val="id-ID"/>
              </w:rPr>
              <w:t xml:space="preserve">        AbstractEndpoint remoteEndpoint = </w:t>
            </w:r>
          </w:p>
          <w:p w14:paraId="1302251F" w14:textId="77777777" w:rsidR="002272AC" w:rsidRPr="005D1BAC" w:rsidRDefault="002272AC" w:rsidP="006B043E">
            <w:pPr>
              <w:pStyle w:val="SourceCode"/>
              <w:rPr>
                <w:lang w:val="id-ID"/>
              </w:rPr>
            </w:pPr>
            <w:r w:rsidRPr="005D1BAC">
              <w:rPr>
                <w:lang w:val="id-ID"/>
              </w:rPr>
              <w:lastRenderedPageBreak/>
              <w:t xml:space="preserve">            conference.getEndpoint(remoteEndPointID);</w:t>
            </w:r>
          </w:p>
          <w:p w14:paraId="5456C3F8" w14:textId="77777777" w:rsidR="002272AC" w:rsidRPr="005D1BAC" w:rsidRDefault="002272AC" w:rsidP="006B043E">
            <w:pPr>
              <w:pStyle w:val="SourceCode"/>
              <w:rPr>
                <w:lang w:val="id-ID"/>
              </w:rPr>
            </w:pPr>
            <w:r w:rsidRPr="005D1BAC">
              <w:rPr>
                <w:lang w:val="id-ID"/>
              </w:rPr>
              <w:t xml:space="preserve">    </w:t>
            </w:r>
          </w:p>
          <w:p w14:paraId="1FA8D34B" w14:textId="77777777" w:rsidR="002272AC" w:rsidRPr="005D1BAC" w:rsidRDefault="002272AC" w:rsidP="006B043E">
            <w:pPr>
              <w:pStyle w:val="SourceCode"/>
              <w:rPr>
                <w:lang w:val="id-ID"/>
              </w:rPr>
            </w:pPr>
            <w:r w:rsidRPr="005D1BAC">
              <w:rPr>
                <w:lang w:val="id-ID"/>
              </w:rPr>
              <w:t xml:space="preserve">        localEndpoint.removeEndpointFromAcceptedList</w:t>
            </w:r>
          </w:p>
          <w:p w14:paraId="2ABEA1B0" w14:textId="77777777" w:rsidR="002272AC" w:rsidRPr="005D1BAC" w:rsidRDefault="002272AC" w:rsidP="006B043E">
            <w:pPr>
              <w:pStyle w:val="SourceCode"/>
              <w:rPr>
                <w:lang w:val="id-ID"/>
              </w:rPr>
            </w:pPr>
            <w:r w:rsidRPr="005D1BAC">
              <w:rPr>
                <w:lang w:val="id-ID"/>
              </w:rPr>
              <w:t xml:space="preserve">            (remoteEndpoint, "Audio");</w:t>
            </w:r>
          </w:p>
          <w:p w14:paraId="6E4DB4AD" w14:textId="77777777" w:rsidR="002272AC" w:rsidRPr="005D1BAC" w:rsidRDefault="002272AC" w:rsidP="006B043E">
            <w:pPr>
              <w:pStyle w:val="SourceCode"/>
              <w:rPr>
                <w:lang w:val="id-ID"/>
              </w:rPr>
            </w:pPr>
            <w:r w:rsidRPr="005D1BAC">
              <w:rPr>
                <w:lang w:val="id-ID"/>
              </w:rPr>
              <w:t xml:space="preserve">    } catch (Exception ex) {</w:t>
            </w:r>
          </w:p>
          <w:p w14:paraId="36194596" w14:textId="77777777" w:rsidR="002272AC" w:rsidRPr="005D1BAC" w:rsidRDefault="002272AC" w:rsidP="006B043E">
            <w:pPr>
              <w:pStyle w:val="SourceCode"/>
              <w:rPr>
                <w:lang w:val="id-ID"/>
              </w:rPr>
            </w:pPr>
            <w:r w:rsidRPr="005D1BAC">
              <w:rPr>
                <w:lang w:val="id-ID"/>
              </w:rPr>
              <w:t xml:space="preserve">        response.put("Message", ex.getLocalizedMessage</w:t>
            </w:r>
          </w:p>
          <w:p w14:paraId="028F6556" w14:textId="77777777" w:rsidR="002272AC" w:rsidRPr="005D1BAC" w:rsidRDefault="002272AC" w:rsidP="006B043E">
            <w:pPr>
              <w:pStyle w:val="SourceCode"/>
              <w:rPr>
                <w:lang w:val="id-ID"/>
              </w:rPr>
            </w:pPr>
            <w:r w:rsidRPr="005D1BAC">
              <w:rPr>
                <w:lang w:val="id-ID"/>
              </w:rPr>
              <w:t xml:space="preserve">            ());</w:t>
            </w:r>
          </w:p>
          <w:p w14:paraId="522F3F8D" w14:textId="77777777" w:rsidR="002272AC" w:rsidRPr="005D1BAC" w:rsidRDefault="002272AC" w:rsidP="006B043E">
            <w:pPr>
              <w:pStyle w:val="SourceCode"/>
              <w:rPr>
                <w:lang w:val="id-ID"/>
              </w:rPr>
            </w:pPr>
            <w:r w:rsidRPr="005D1BAC">
              <w:rPr>
                <w:lang w:val="id-ID"/>
              </w:rPr>
              <w:t xml:space="preserve">        ex.printStackTrace();</w:t>
            </w:r>
          </w:p>
          <w:p w14:paraId="79A5DD9C" w14:textId="77777777" w:rsidR="002272AC" w:rsidRPr="005D1BAC" w:rsidRDefault="002272AC" w:rsidP="006B043E">
            <w:pPr>
              <w:pStyle w:val="SourceCode"/>
              <w:rPr>
                <w:lang w:val="id-ID"/>
              </w:rPr>
            </w:pPr>
            <w:r w:rsidRPr="005D1BAC">
              <w:rPr>
                <w:lang w:val="id-ID"/>
              </w:rPr>
              <w:t xml:space="preserve">    }</w:t>
            </w:r>
          </w:p>
          <w:p w14:paraId="6B33B543" w14:textId="77777777" w:rsidR="002272AC" w:rsidRPr="005D1BAC" w:rsidRDefault="002272AC" w:rsidP="006B043E">
            <w:pPr>
              <w:pStyle w:val="SourceCode"/>
              <w:rPr>
                <w:lang w:val="id-ID"/>
              </w:rPr>
            </w:pPr>
          </w:p>
          <w:p w14:paraId="39BDB477" w14:textId="77777777" w:rsidR="002272AC" w:rsidRPr="005D1BAC" w:rsidRDefault="002272AC" w:rsidP="006B043E">
            <w:pPr>
              <w:pStyle w:val="SourceCode"/>
              <w:rPr>
                <w:lang w:val="id-ID"/>
              </w:rPr>
            </w:pPr>
            <w:r w:rsidRPr="005D1BAC">
              <w:rPr>
                <w:lang w:val="id-ID"/>
              </w:rPr>
              <w:t xml:space="preserve">    return response.toJSONString();</w:t>
            </w:r>
          </w:p>
          <w:p w14:paraId="3DC10D13" w14:textId="77777777" w:rsidR="002272AC" w:rsidRPr="005D1BAC" w:rsidRDefault="002272AC" w:rsidP="006B043E">
            <w:pPr>
              <w:pStyle w:val="SourceCode"/>
              <w:rPr>
                <w:lang w:val="id-ID"/>
              </w:rPr>
            </w:pPr>
            <w:r w:rsidRPr="005D1BAC">
              <w:rPr>
                <w:lang w:val="id-ID"/>
              </w:rPr>
              <w:t>}</w:t>
            </w:r>
          </w:p>
        </w:tc>
      </w:tr>
    </w:tbl>
    <w:p w14:paraId="4C624B09" w14:textId="4FA0CFCB" w:rsidR="004C4738" w:rsidRPr="005D1BAC" w:rsidRDefault="00607FE6" w:rsidP="004C4738">
      <w:pPr>
        <w:pStyle w:val="CaptionTabel"/>
        <w:rPr>
          <w:rStyle w:val="SourceCodeChar"/>
          <w:rFonts w:eastAsia="SimSun"/>
          <w:lang w:val="id-ID"/>
        </w:rPr>
      </w:pPr>
      <w:bookmarkStart w:id="243" w:name="_Toc60222207"/>
      <w:r w:rsidRPr="005D1BAC">
        <w:rPr>
          <w:lang w:val="id-ID"/>
        </w:rPr>
        <w:lastRenderedPageBreak/>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7</w:t>
      </w:r>
      <w:r w:rsidRPr="005D1BAC">
        <w:rPr>
          <w:lang w:val="id-ID"/>
        </w:rPr>
        <w:fldChar w:fldCharType="end"/>
      </w:r>
      <w:r w:rsidRPr="005D1BAC">
        <w:rPr>
          <w:lang w:val="id-ID"/>
        </w:rPr>
        <w:t xml:space="preserve">. </w:t>
      </w:r>
      <w:r w:rsidR="004C4738" w:rsidRPr="005D1BAC">
        <w:rPr>
          <w:lang w:val="id-ID"/>
        </w:rPr>
        <w:t xml:space="preserve">Fungsi </w:t>
      </w:r>
      <w:r w:rsidR="004C4738" w:rsidRPr="005D1BAC">
        <w:rPr>
          <w:rStyle w:val="SourceCodeChar"/>
          <w:rFonts w:eastAsia="SimSun"/>
          <w:lang w:val="id-ID"/>
        </w:rPr>
        <w:t>removeWantedRemoteVideoStream()</w:t>
      </w:r>
      <w:bookmarkEnd w:id="243"/>
    </w:p>
    <w:tbl>
      <w:tblPr>
        <w:tblStyle w:val="TableGrid"/>
        <w:tblW w:w="7937" w:type="dxa"/>
        <w:tblLook w:val="04A0" w:firstRow="1" w:lastRow="0" w:firstColumn="1" w:lastColumn="0" w:noHBand="0" w:noVBand="1"/>
      </w:tblPr>
      <w:tblGrid>
        <w:gridCol w:w="1134"/>
        <w:gridCol w:w="6803"/>
      </w:tblGrid>
      <w:tr w:rsidR="002272AC" w:rsidRPr="005D1BAC" w14:paraId="5D0A78A5" w14:textId="77777777" w:rsidTr="006B043E">
        <w:tc>
          <w:tcPr>
            <w:tcW w:w="1134" w:type="dxa"/>
          </w:tcPr>
          <w:p w14:paraId="69D59ABA"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429DD0E0" w14:textId="77777777" w:rsidR="002272AC" w:rsidRPr="005D1BAC" w:rsidRDefault="002272AC" w:rsidP="006B043E">
            <w:pPr>
              <w:spacing w:after="0" w:line="240" w:lineRule="auto"/>
              <w:rPr>
                <w:sz w:val="20"/>
                <w:szCs w:val="18"/>
                <w:lang w:val="id-ID"/>
              </w:rPr>
            </w:pPr>
            <w:r w:rsidRPr="005D1BAC">
              <w:rPr>
                <w:sz w:val="20"/>
                <w:szCs w:val="18"/>
                <w:lang w:val="id-ID"/>
              </w:rPr>
              <w:t>jvb/src/main/java/org/jitsi/videobridge/rest/root/colibri/conferences/</w:t>
            </w:r>
          </w:p>
          <w:p w14:paraId="3B62EC27" w14:textId="77777777" w:rsidR="002272AC" w:rsidRPr="005D1BAC" w:rsidRDefault="002272AC" w:rsidP="006B043E">
            <w:pPr>
              <w:spacing w:after="0" w:line="240" w:lineRule="auto"/>
              <w:rPr>
                <w:rFonts w:cs="Times New Roman"/>
                <w:sz w:val="20"/>
                <w:szCs w:val="20"/>
                <w:lang w:val="id-ID"/>
              </w:rPr>
            </w:pPr>
            <w:r w:rsidRPr="005D1BAC">
              <w:rPr>
                <w:sz w:val="20"/>
                <w:szCs w:val="18"/>
                <w:lang w:val="id-ID"/>
              </w:rPr>
              <w:t>Conferences.java</w:t>
            </w:r>
          </w:p>
        </w:tc>
      </w:tr>
      <w:tr w:rsidR="002272AC" w:rsidRPr="005D1BAC" w14:paraId="36C67DA5" w14:textId="77777777" w:rsidTr="006B043E">
        <w:tc>
          <w:tcPr>
            <w:tcW w:w="1134" w:type="dxa"/>
          </w:tcPr>
          <w:p w14:paraId="75C34208"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5EC922EB" w14:textId="77777777" w:rsidR="002272AC" w:rsidRPr="005D1BAC" w:rsidRDefault="002272AC" w:rsidP="006B043E">
            <w:pPr>
              <w:pStyle w:val="SourceCode"/>
              <w:rPr>
                <w:lang w:val="id-ID"/>
              </w:rPr>
            </w:pPr>
            <w:r w:rsidRPr="005D1BAC">
              <w:rPr>
                <w:lang w:val="id-ID"/>
              </w:rPr>
              <w:t>@GET</w:t>
            </w:r>
          </w:p>
          <w:p w14:paraId="654D6E81" w14:textId="77777777" w:rsidR="002272AC" w:rsidRPr="005D1BAC" w:rsidRDefault="002272AC" w:rsidP="006B043E">
            <w:pPr>
              <w:pStyle w:val="SourceCode"/>
              <w:rPr>
                <w:lang w:val="id-ID"/>
              </w:rPr>
            </w:pPr>
            <w:r w:rsidRPr="005D1BAC">
              <w:rPr>
                <w:lang w:val="id-ID"/>
              </w:rPr>
              <w:t>@Path("/removeWantedRemoteVideoStream/{localEndPointID}/{remoteEndPointID}")</w:t>
            </w:r>
          </w:p>
          <w:p w14:paraId="66954299" w14:textId="77777777" w:rsidR="002272AC" w:rsidRPr="005D1BAC" w:rsidRDefault="002272AC" w:rsidP="006B043E">
            <w:pPr>
              <w:pStyle w:val="SourceCode"/>
              <w:rPr>
                <w:lang w:val="id-ID"/>
              </w:rPr>
            </w:pPr>
            <w:r w:rsidRPr="005D1BAC">
              <w:rPr>
                <w:lang w:val="id-ID"/>
              </w:rPr>
              <w:t>@Produces(MediaType.APPLICATION_JSON)</w:t>
            </w:r>
          </w:p>
          <w:p w14:paraId="0728CB77" w14:textId="77777777" w:rsidR="002272AC" w:rsidRPr="005D1BAC" w:rsidRDefault="002272AC" w:rsidP="006B043E">
            <w:pPr>
              <w:pStyle w:val="SourceCode"/>
              <w:rPr>
                <w:lang w:val="id-ID"/>
              </w:rPr>
            </w:pPr>
            <w:r w:rsidRPr="005D1BAC">
              <w:rPr>
                <w:lang w:val="id-ID"/>
              </w:rPr>
              <w:t>public String removeWantedRemoteVideoStream(</w:t>
            </w:r>
          </w:p>
          <w:p w14:paraId="43124C94" w14:textId="77777777" w:rsidR="002272AC" w:rsidRPr="005D1BAC" w:rsidRDefault="002272AC" w:rsidP="006B043E">
            <w:pPr>
              <w:pStyle w:val="SourceCode"/>
              <w:rPr>
                <w:lang w:val="id-ID"/>
              </w:rPr>
            </w:pPr>
            <w:r w:rsidRPr="005D1BAC">
              <w:rPr>
                <w:lang w:val="id-ID"/>
              </w:rPr>
              <w:t xml:space="preserve">    @PathParam("localEndPointID") String</w:t>
            </w:r>
          </w:p>
          <w:p w14:paraId="30109405" w14:textId="77777777" w:rsidR="002272AC" w:rsidRPr="005D1BAC" w:rsidRDefault="002272AC" w:rsidP="006B043E">
            <w:pPr>
              <w:pStyle w:val="SourceCode"/>
              <w:rPr>
                <w:lang w:val="id-ID"/>
              </w:rPr>
            </w:pPr>
            <w:r w:rsidRPr="005D1BAC">
              <w:rPr>
                <w:lang w:val="id-ID"/>
              </w:rPr>
              <w:t xml:space="preserve">        localEndPointID,</w:t>
            </w:r>
          </w:p>
          <w:p w14:paraId="070B5DE2" w14:textId="77777777" w:rsidR="002272AC" w:rsidRPr="005D1BAC" w:rsidRDefault="002272AC" w:rsidP="006B043E">
            <w:pPr>
              <w:pStyle w:val="SourceCode"/>
              <w:rPr>
                <w:lang w:val="id-ID"/>
              </w:rPr>
            </w:pPr>
            <w:r w:rsidRPr="005D1BAC">
              <w:rPr>
                <w:lang w:val="id-ID"/>
              </w:rPr>
              <w:t xml:space="preserve">    @PathParam("remoteEndPointID") String </w:t>
            </w:r>
          </w:p>
          <w:p w14:paraId="5A1D6750" w14:textId="77777777" w:rsidR="002272AC" w:rsidRPr="005D1BAC" w:rsidRDefault="002272AC" w:rsidP="006B043E">
            <w:pPr>
              <w:pStyle w:val="SourceCode"/>
              <w:rPr>
                <w:lang w:val="id-ID"/>
              </w:rPr>
            </w:pPr>
            <w:r w:rsidRPr="005D1BAC">
              <w:rPr>
                <w:lang w:val="id-ID"/>
              </w:rPr>
              <w:t xml:space="preserve">        remoteEndPointID)</w:t>
            </w:r>
          </w:p>
          <w:p w14:paraId="35115B74" w14:textId="77777777" w:rsidR="002272AC" w:rsidRPr="005D1BAC" w:rsidRDefault="002272AC" w:rsidP="006B043E">
            <w:pPr>
              <w:pStyle w:val="SourceCode"/>
              <w:rPr>
                <w:lang w:val="id-ID"/>
              </w:rPr>
            </w:pPr>
            <w:r w:rsidRPr="005D1BAC">
              <w:rPr>
                <w:lang w:val="id-ID"/>
              </w:rPr>
              <w:t>{</w:t>
            </w:r>
          </w:p>
          <w:p w14:paraId="75EE407D" w14:textId="77777777" w:rsidR="002272AC" w:rsidRPr="005D1BAC" w:rsidRDefault="002272AC" w:rsidP="006B043E">
            <w:pPr>
              <w:pStyle w:val="SourceCode"/>
              <w:rPr>
                <w:lang w:val="id-ID"/>
              </w:rPr>
            </w:pPr>
            <w:r w:rsidRPr="005D1BAC">
              <w:rPr>
                <w:lang w:val="id-ID"/>
              </w:rPr>
              <w:t xml:space="preserve">    JSONObject response = new JSONObject();</w:t>
            </w:r>
          </w:p>
          <w:p w14:paraId="502CE2F6" w14:textId="77777777" w:rsidR="002272AC" w:rsidRPr="005D1BAC" w:rsidRDefault="002272AC" w:rsidP="006B043E">
            <w:pPr>
              <w:pStyle w:val="SourceCode"/>
              <w:rPr>
                <w:lang w:val="id-ID"/>
              </w:rPr>
            </w:pPr>
            <w:r w:rsidRPr="005D1BAC">
              <w:rPr>
                <w:lang w:val="id-ID"/>
              </w:rPr>
              <w:t xml:space="preserve">    String conferenceId = getConferenceId(</w:t>
            </w:r>
          </w:p>
          <w:p w14:paraId="650BD267" w14:textId="77777777" w:rsidR="002272AC" w:rsidRPr="005D1BAC" w:rsidRDefault="002272AC" w:rsidP="006B043E">
            <w:pPr>
              <w:pStyle w:val="SourceCode"/>
              <w:rPr>
                <w:lang w:val="id-ID"/>
              </w:rPr>
            </w:pPr>
            <w:r w:rsidRPr="005D1BAC">
              <w:rPr>
                <w:lang w:val="id-ID"/>
              </w:rPr>
              <w:t xml:space="preserve">    localEndPointID);</w:t>
            </w:r>
          </w:p>
          <w:p w14:paraId="1193ADDC" w14:textId="77777777" w:rsidR="002272AC" w:rsidRPr="005D1BAC" w:rsidRDefault="002272AC" w:rsidP="006B043E">
            <w:pPr>
              <w:pStyle w:val="SourceCode"/>
              <w:rPr>
                <w:lang w:val="id-ID"/>
              </w:rPr>
            </w:pPr>
          </w:p>
          <w:p w14:paraId="69818EBC" w14:textId="77777777" w:rsidR="002272AC" w:rsidRPr="005D1BAC" w:rsidRDefault="002272AC" w:rsidP="006B043E">
            <w:pPr>
              <w:pStyle w:val="SourceCode"/>
              <w:rPr>
                <w:lang w:val="id-ID"/>
              </w:rPr>
            </w:pPr>
            <w:r w:rsidRPr="005D1BAC">
              <w:rPr>
                <w:lang w:val="id-ID"/>
              </w:rPr>
              <w:t xml:space="preserve">    try</w:t>
            </w:r>
          </w:p>
          <w:p w14:paraId="2A4DBCE2" w14:textId="77777777" w:rsidR="002272AC" w:rsidRPr="005D1BAC" w:rsidRDefault="002272AC" w:rsidP="006B043E">
            <w:pPr>
              <w:pStyle w:val="SourceCode"/>
              <w:rPr>
                <w:lang w:val="id-ID"/>
              </w:rPr>
            </w:pPr>
            <w:r w:rsidRPr="005D1BAC">
              <w:rPr>
                <w:lang w:val="id-ID"/>
              </w:rPr>
              <w:t xml:space="preserve">    {</w:t>
            </w:r>
          </w:p>
          <w:p w14:paraId="0353E3E0" w14:textId="77777777" w:rsidR="002272AC" w:rsidRPr="005D1BAC" w:rsidRDefault="002272AC" w:rsidP="006B043E">
            <w:pPr>
              <w:pStyle w:val="SourceCode"/>
              <w:rPr>
                <w:lang w:val="id-ID"/>
              </w:rPr>
            </w:pPr>
            <w:r w:rsidRPr="005D1BAC">
              <w:rPr>
                <w:lang w:val="id-ID"/>
              </w:rPr>
              <w:t xml:space="preserve">        Conference conference =  </w:t>
            </w:r>
          </w:p>
          <w:p w14:paraId="4459BD93" w14:textId="77777777" w:rsidR="002272AC" w:rsidRPr="005D1BAC" w:rsidRDefault="002272AC" w:rsidP="006B043E">
            <w:pPr>
              <w:pStyle w:val="SourceCode"/>
              <w:rPr>
                <w:lang w:val="id-ID"/>
              </w:rPr>
            </w:pPr>
            <w:r w:rsidRPr="005D1BAC">
              <w:rPr>
                <w:lang w:val="id-ID"/>
              </w:rPr>
              <w:t xml:space="preserve">        videobridgeProvider.get().</w:t>
            </w:r>
          </w:p>
          <w:p w14:paraId="41CA88E5" w14:textId="77777777" w:rsidR="002272AC" w:rsidRPr="005D1BAC" w:rsidRDefault="002272AC" w:rsidP="006B043E">
            <w:pPr>
              <w:pStyle w:val="SourceCode"/>
              <w:rPr>
                <w:lang w:val="id-ID"/>
              </w:rPr>
            </w:pPr>
            <w:r w:rsidRPr="005D1BAC">
              <w:rPr>
                <w:lang w:val="id-ID"/>
              </w:rPr>
              <w:t xml:space="preserve">        getConference(conferenceId);</w:t>
            </w:r>
          </w:p>
          <w:p w14:paraId="11F29787" w14:textId="77777777" w:rsidR="002272AC" w:rsidRPr="005D1BAC" w:rsidRDefault="002272AC" w:rsidP="006B043E">
            <w:pPr>
              <w:pStyle w:val="SourceCode"/>
              <w:rPr>
                <w:lang w:val="id-ID"/>
              </w:rPr>
            </w:pPr>
          </w:p>
          <w:p w14:paraId="22ABE3D2" w14:textId="77777777" w:rsidR="002272AC" w:rsidRPr="005D1BAC" w:rsidRDefault="002272AC" w:rsidP="006B043E">
            <w:pPr>
              <w:pStyle w:val="SourceCode"/>
              <w:rPr>
                <w:lang w:val="id-ID"/>
              </w:rPr>
            </w:pPr>
            <w:r w:rsidRPr="005D1BAC">
              <w:rPr>
                <w:lang w:val="id-ID"/>
              </w:rPr>
              <w:t xml:space="preserve">        AbstractEndpoint localEndpoint = </w:t>
            </w:r>
          </w:p>
          <w:p w14:paraId="374FB799" w14:textId="77777777" w:rsidR="002272AC" w:rsidRPr="005D1BAC" w:rsidRDefault="002272AC" w:rsidP="006B043E">
            <w:pPr>
              <w:pStyle w:val="SourceCode"/>
              <w:rPr>
                <w:lang w:val="id-ID"/>
              </w:rPr>
            </w:pPr>
            <w:r w:rsidRPr="005D1BAC">
              <w:rPr>
                <w:lang w:val="id-ID"/>
              </w:rPr>
              <w:t xml:space="preserve">            conference.getEndpoint(localEndPointID);</w:t>
            </w:r>
          </w:p>
          <w:p w14:paraId="084326ED" w14:textId="77777777" w:rsidR="002272AC" w:rsidRPr="005D1BAC" w:rsidRDefault="002272AC" w:rsidP="006B043E">
            <w:pPr>
              <w:pStyle w:val="SourceCode"/>
              <w:rPr>
                <w:lang w:val="id-ID"/>
              </w:rPr>
            </w:pPr>
            <w:r w:rsidRPr="005D1BAC">
              <w:rPr>
                <w:lang w:val="id-ID"/>
              </w:rPr>
              <w:t xml:space="preserve">        AbstractEndpoint remoteEndpoint = </w:t>
            </w:r>
          </w:p>
          <w:p w14:paraId="13390A5F" w14:textId="77777777" w:rsidR="002272AC" w:rsidRPr="005D1BAC" w:rsidRDefault="002272AC" w:rsidP="006B043E">
            <w:pPr>
              <w:pStyle w:val="SourceCode"/>
              <w:rPr>
                <w:lang w:val="id-ID"/>
              </w:rPr>
            </w:pPr>
            <w:r w:rsidRPr="005D1BAC">
              <w:rPr>
                <w:lang w:val="id-ID"/>
              </w:rPr>
              <w:t xml:space="preserve">            conference.getEndpoint(remoteEndPointID);</w:t>
            </w:r>
          </w:p>
          <w:p w14:paraId="0E4FA1CD" w14:textId="77777777" w:rsidR="002272AC" w:rsidRPr="005D1BAC" w:rsidRDefault="002272AC" w:rsidP="006B043E">
            <w:pPr>
              <w:pStyle w:val="SourceCode"/>
              <w:rPr>
                <w:lang w:val="id-ID"/>
              </w:rPr>
            </w:pPr>
            <w:r w:rsidRPr="005D1BAC">
              <w:rPr>
                <w:lang w:val="id-ID"/>
              </w:rPr>
              <w:t xml:space="preserve">    </w:t>
            </w:r>
          </w:p>
          <w:p w14:paraId="1FFEED4C" w14:textId="77777777" w:rsidR="002272AC" w:rsidRPr="005D1BAC" w:rsidRDefault="002272AC" w:rsidP="006B043E">
            <w:pPr>
              <w:pStyle w:val="SourceCode"/>
              <w:rPr>
                <w:lang w:val="id-ID"/>
              </w:rPr>
            </w:pPr>
            <w:r w:rsidRPr="005D1BAC">
              <w:rPr>
                <w:lang w:val="id-ID"/>
              </w:rPr>
              <w:t xml:space="preserve">        localEndpoint.removeEndpointFromAcceptedList</w:t>
            </w:r>
          </w:p>
          <w:p w14:paraId="11E23C74" w14:textId="77777777" w:rsidR="002272AC" w:rsidRPr="005D1BAC" w:rsidRDefault="002272AC" w:rsidP="006B043E">
            <w:pPr>
              <w:pStyle w:val="SourceCode"/>
              <w:rPr>
                <w:lang w:val="id-ID"/>
              </w:rPr>
            </w:pPr>
            <w:r w:rsidRPr="005D1BAC">
              <w:rPr>
                <w:lang w:val="id-ID"/>
              </w:rPr>
              <w:t xml:space="preserve">            (remoteEndpoint, "Video");</w:t>
            </w:r>
          </w:p>
          <w:p w14:paraId="2F35D854" w14:textId="77777777" w:rsidR="002272AC" w:rsidRPr="005D1BAC" w:rsidRDefault="002272AC" w:rsidP="006B043E">
            <w:pPr>
              <w:pStyle w:val="SourceCode"/>
              <w:rPr>
                <w:lang w:val="id-ID"/>
              </w:rPr>
            </w:pPr>
            <w:r w:rsidRPr="005D1BAC">
              <w:rPr>
                <w:lang w:val="id-ID"/>
              </w:rPr>
              <w:t xml:space="preserve">    } catch (Exception ex) {</w:t>
            </w:r>
          </w:p>
          <w:p w14:paraId="3FB8CC1B" w14:textId="77777777" w:rsidR="002272AC" w:rsidRPr="005D1BAC" w:rsidRDefault="002272AC" w:rsidP="006B043E">
            <w:pPr>
              <w:pStyle w:val="SourceCode"/>
              <w:rPr>
                <w:lang w:val="id-ID"/>
              </w:rPr>
            </w:pPr>
            <w:r w:rsidRPr="005D1BAC">
              <w:rPr>
                <w:lang w:val="id-ID"/>
              </w:rPr>
              <w:t xml:space="preserve">        response.put("Message", ex.getLocalizedMessage</w:t>
            </w:r>
          </w:p>
          <w:p w14:paraId="2F7B0D7D" w14:textId="77777777" w:rsidR="002272AC" w:rsidRPr="005D1BAC" w:rsidRDefault="002272AC" w:rsidP="006B043E">
            <w:pPr>
              <w:pStyle w:val="SourceCode"/>
              <w:rPr>
                <w:lang w:val="id-ID"/>
              </w:rPr>
            </w:pPr>
            <w:r w:rsidRPr="005D1BAC">
              <w:rPr>
                <w:lang w:val="id-ID"/>
              </w:rPr>
              <w:t xml:space="preserve">            ());</w:t>
            </w:r>
          </w:p>
          <w:p w14:paraId="1EC13A8C" w14:textId="77777777" w:rsidR="002272AC" w:rsidRPr="005D1BAC" w:rsidRDefault="002272AC" w:rsidP="006B043E">
            <w:pPr>
              <w:pStyle w:val="SourceCode"/>
              <w:rPr>
                <w:lang w:val="id-ID"/>
              </w:rPr>
            </w:pPr>
            <w:r w:rsidRPr="005D1BAC">
              <w:rPr>
                <w:lang w:val="id-ID"/>
              </w:rPr>
              <w:t xml:space="preserve">        ex.printStackTrace();</w:t>
            </w:r>
          </w:p>
          <w:p w14:paraId="75EFC0EE" w14:textId="77777777" w:rsidR="002272AC" w:rsidRPr="005D1BAC" w:rsidRDefault="002272AC" w:rsidP="006B043E">
            <w:pPr>
              <w:pStyle w:val="SourceCode"/>
              <w:rPr>
                <w:lang w:val="id-ID"/>
              </w:rPr>
            </w:pPr>
            <w:r w:rsidRPr="005D1BAC">
              <w:rPr>
                <w:lang w:val="id-ID"/>
              </w:rPr>
              <w:t xml:space="preserve">    }</w:t>
            </w:r>
          </w:p>
          <w:p w14:paraId="09C973E2" w14:textId="77777777" w:rsidR="002272AC" w:rsidRPr="005D1BAC" w:rsidRDefault="002272AC" w:rsidP="006B043E">
            <w:pPr>
              <w:pStyle w:val="SourceCode"/>
              <w:rPr>
                <w:lang w:val="id-ID"/>
              </w:rPr>
            </w:pPr>
          </w:p>
          <w:p w14:paraId="106F5DAD" w14:textId="77777777" w:rsidR="002272AC" w:rsidRPr="005D1BAC" w:rsidRDefault="002272AC" w:rsidP="006B043E">
            <w:pPr>
              <w:pStyle w:val="SourceCode"/>
              <w:rPr>
                <w:lang w:val="id-ID"/>
              </w:rPr>
            </w:pPr>
            <w:r w:rsidRPr="005D1BAC">
              <w:rPr>
                <w:lang w:val="id-ID"/>
              </w:rPr>
              <w:t xml:space="preserve">    return response.toJSONString();</w:t>
            </w:r>
          </w:p>
          <w:p w14:paraId="1B696EA5" w14:textId="77777777" w:rsidR="002272AC" w:rsidRPr="005D1BAC" w:rsidRDefault="002272AC" w:rsidP="006B043E">
            <w:pPr>
              <w:pStyle w:val="SourceCode"/>
              <w:rPr>
                <w:lang w:val="id-ID"/>
              </w:rPr>
            </w:pPr>
            <w:r w:rsidRPr="005D1BAC">
              <w:rPr>
                <w:lang w:val="id-ID"/>
              </w:rPr>
              <w:t>}</w:t>
            </w:r>
          </w:p>
        </w:tc>
      </w:tr>
    </w:tbl>
    <w:p w14:paraId="6EEEA629" w14:textId="5E4F1093" w:rsidR="00B56E43" w:rsidRPr="005D1BAC" w:rsidRDefault="00B56E43" w:rsidP="00B56E43">
      <w:pPr>
        <w:spacing w:before="480"/>
      </w:pPr>
      <w:r w:rsidRPr="005D1BAC">
        <w:lastRenderedPageBreak/>
        <w:t xml:space="preserve">Untuk proses </w:t>
      </w:r>
      <w:r w:rsidRPr="005D1BAC">
        <w:rPr>
          <w:i/>
          <w:iCs/>
        </w:rPr>
        <w:t>pagination</w:t>
      </w:r>
      <w:r w:rsidRPr="005D1BAC">
        <w:t xml:space="preserve"> di sisi </w:t>
      </w:r>
      <w:r w:rsidRPr="005D1BAC">
        <w:rPr>
          <w:i/>
          <w:iCs/>
        </w:rPr>
        <w:t>backend</w:t>
      </w:r>
      <w:r w:rsidRPr="005D1BAC">
        <w:t xml:space="preserve"> aplikasi Jitsi, adapun fungsi utama yang dibuat adalah fungsi </w:t>
      </w:r>
      <w:r w:rsidRPr="005D1BAC">
        <w:rPr>
          <w:rStyle w:val="SourceCodeChar"/>
          <w:rFonts w:eastAsia="SimSun"/>
          <w:lang w:val="id-ID"/>
        </w:rPr>
        <w:t>getRemoteEndpointPerPage()</w:t>
      </w:r>
      <w:r w:rsidRPr="005D1BAC">
        <w:t xml:space="preserve"> yang diuraikan pada Tabel VI.8.</w:t>
      </w:r>
    </w:p>
    <w:p w14:paraId="41D8CE5D" w14:textId="70CCF268" w:rsidR="00B56E43" w:rsidRPr="005D1BAC" w:rsidRDefault="00607FE6" w:rsidP="00B56E43">
      <w:pPr>
        <w:pStyle w:val="CaptionTabel"/>
        <w:rPr>
          <w:rStyle w:val="SourceCodeChar"/>
          <w:rFonts w:eastAsia="SimSun"/>
          <w:lang w:val="id-ID"/>
        </w:rPr>
      </w:pPr>
      <w:bookmarkStart w:id="244" w:name="_Toc60222208"/>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8</w:t>
      </w:r>
      <w:r w:rsidRPr="005D1BAC">
        <w:rPr>
          <w:lang w:val="id-ID"/>
        </w:rPr>
        <w:fldChar w:fldCharType="end"/>
      </w:r>
      <w:r w:rsidRPr="005D1BAC">
        <w:rPr>
          <w:lang w:val="id-ID"/>
        </w:rPr>
        <w:t xml:space="preserve">. </w:t>
      </w:r>
      <w:r w:rsidR="00B56E43" w:rsidRPr="005D1BAC">
        <w:rPr>
          <w:lang w:val="id-ID"/>
        </w:rPr>
        <w:t xml:space="preserve">Fungsi </w:t>
      </w:r>
      <w:r w:rsidR="00B56E43" w:rsidRPr="005D1BAC">
        <w:rPr>
          <w:rStyle w:val="SourceCodeChar"/>
          <w:rFonts w:eastAsia="SimSun"/>
          <w:lang w:val="id-ID"/>
        </w:rPr>
        <w:t>getRemoteEndpointPerPage()</w:t>
      </w:r>
      <w:bookmarkEnd w:id="244"/>
    </w:p>
    <w:tbl>
      <w:tblPr>
        <w:tblStyle w:val="TableGrid"/>
        <w:tblW w:w="7937" w:type="dxa"/>
        <w:tblLook w:val="04A0" w:firstRow="1" w:lastRow="0" w:firstColumn="1" w:lastColumn="0" w:noHBand="0" w:noVBand="1"/>
      </w:tblPr>
      <w:tblGrid>
        <w:gridCol w:w="1134"/>
        <w:gridCol w:w="6803"/>
      </w:tblGrid>
      <w:tr w:rsidR="002272AC" w:rsidRPr="005D1BAC" w14:paraId="3C96D46B" w14:textId="77777777" w:rsidTr="006B043E">
        <w:tc>
          <w:tcPr>
            <w:tcW w:w="1134" w:type="dxa"/>
          </w:tcPr>
          <w:p w14:paraId="22AA6B6B"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7EE7B5B8" w14:textId="77777777" w:rsidR="002272AC" w:rsidRPr="005D1BAC" w:rsidRDefault="002272AC" w:rsidP="006B043E">
            <w:pPr>
              <w:spacing w:after="0" w:line="240" w:lineRule="auto"/>
              <w:rPr>
                <w:sz w:val="20"/>
                <w:szCs w:val="18"/>
                <w:lang w:val="id-ID"/>
              </w:rPr>
            </w:pPr>
            <w:r w:rsidRPr="005D1BAC">
              <w:rPr>
                <w:sz w:val="20"/>
                <w:szCs w:val="18"/>
                <w:lang w:val="id-ID"/>
              </w:rPr>
              <w:t>jvb/src/main/java/org/jitsi/videobridge/rest/root/colibri/conferences/</w:t>
            </w:r>
          </w:p>
          <w:p w14:paraId="1A33497C" w14:textId="77777777" w:rsidR="002272AC" w:rsidRPr="005D1BAC" w:rsidRDefault="002272AC" w:rsidP="006B043E">
            <w:pPr>
              <w:spacing w:after="0" w:line="240" w:lineRule="auto"/>
              <w:rPr>
                <w:rFonts w:cs="Times New Roman"/>
                <w:sz w:val="20"/>
                <w:szCs w:val="20"/>
                <w:lang w:val="id-ID"/>
              </w:rPr>
            </w:pPr>
            <w:r w:rsidRPr="005D1BAC">
              <w:rPr>
                <w:sz w:val="20"/>
                <w:szCs w:val="18"/>
                <w:lang w:val="id-ID"/>
              </w:rPr>
              <w:t>Conferences.java</w:t>
            </w:r>
          </w:p>
        </w:tc>
      </w:tr>
      <w:tr w:rsidR="002272AC" w:rsidRPr="005D1BAC" w14:paraId="2667E8A0" w14:textId="77777777" w:rsidTr="006B043E">
        <w:tc>
          <w:tcPr>
            <w:tcW w:w="1134" w:type="dxa"/>
          </w:tcPr>
          <w:p w14:paraId="015FD375"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543FE706" w14:textId="77777777" w:rsidR="002272AC" w:rsidRPr="005D1BAC" w:rsidRDefault="002272AC" w:rsidP="006B043E">
            <w:pPr>
              <w:pStyle w:val="SourceCode"/>
              <w:rPr>
                <w:lang w:val="id-ID"/>
              </w:rPr>
            </w:pPr>
            <w:r w:rsidRPr="005D1BAC">
              <w:rPr>
                <w:lang w:val="id-ID"/>
              </w:rPr>
              <w:t>@ GET</w:t>
            </w:r>
          </w:p>
          <w:p w14:paraId="328EC1E0" w14:textId="77777777" w:rsidR="002272AC" w:rsidRPr="005D1BAC" w:rsidRDefault="002272AC" w:rsidP="006B043E">
            <w:pPr>
              <w:pStyle w:val="SourceCode"/>
              <w:rPr>
                <w:lang w:val="id-ID"/>
              </w:rPr>
            </w:pPr>
            <w:r w:rsidRPr="005D1BAC">
              <w:rPr>
                <w:lang w:val="id-ID"/>
              </w:rPr>
              <w:t>@Path("/{localEndpointId}/{pageNumber}/{pageData}")</w:t>
            </w:r>
          </w:p>
          <w:p w14:paraId="29B07482" w14:textId="77777777" w:rsidR="002272AC" w:rsidRPr="005D1BAC" w:rsidRDefault="002272AC" w:rsidP="006B043E">
            <w:pPr>
              <w:pStyle w:val="SourceCode"/>
              <w:rPr>
                <w:lang w:val="id-ID"/>
              </w:rPr>
            </w:pPr>
            <w:r w:rsidRPr="005D1BAC">
              <w:rPr>
                <w:lang w:val="id-ID"/>
              </w:rPr>
              <w:t>@Produces(MediaType.APPLICATION_JSON)</w:t>
            </w:r>
          </w:p>
          <w:p w14:paraId="717279AA" w14:textId="77777777" w:rsidR="002272AC" w:rsidRPr="005D1BAC" w:rsidRDefault="002272AC" w:rsidP="006B043E">
            <w:pPr>
              <w:pStyle w:val="SourceCode"/>
              <w:rPr>
                <w:lang w:val="id-ID"/>
              </w:rPr>
            </w:pPr>
            <w:r w:rsidRPr="005D1BAC">
              <w:rPr>
                <w:lang w:val="id-ID"/>
              </w:rPr>
              <w:t>public String getRemoteEndpointPerPage(</w:t>
            </w:r>
          </w:p>
          <w:p w14:paraId="4FB251D0" w14:textId="77777777" w:rsidR="002272AC" w:rsidRPr="005D1BAC" w:rsidRDefault="002272AC" w:rsidP="006B043E">
            <w:pPr>
              <w:pStyle w:val="SourceCode"/>
              <w:rPr>
                <w:lang w:val="id-ID"/>
              </w:rPr>
            </w:pPr>
            <w:r w:rsidRPr="005D1BAC">
              <w:rPr>
                <w:lang w:val="id-ID"/>
              </w:rPr>
              <w:t xml:space="preserve">    @PathParam("localEndpointId") String</w:t>
            </w:r>
          </w:p>
          <w:p w14:paraId="06F97780" w14:textId="77777777" w:rsidR="002272AC" w:rsidRPr="005D1BAC" w:rsidRDefault="002272AC" w:rsidP="006B043E">
            <w:pPr>
              <w:pStyle w:val="SourceCode"/>
              <w:rPr>
                <w:lang w:val="id-ID"/>
              </w:rPr>
            </w:pPr>
            <w:r w:rsidRPr="005D1BAC">
              <w:rPr>
                <w:lang w:val="id-ID"/>
              </w:rPr>
              <w:t xml:space="preserve">        localEndpointId,</w:t>
            </w:r>
          </w:p>
          <w:p w14:paraId="2B6A224C" w14:textId="77777777" w:rsidR="002272AC" w:rsidRPr="005D1BAC" w:rsidRDefault="002272AC" w:rsidP="006B043E">
            <w:pPr>
              <w:pStyle w:val="SourceCode"/>
              <w:rPr>
                <w:lang w:val="id-ID"/>
              </w:rPr>
            </w:pPr>
            <w:r w:rsidRPr="005D1BAC">
              <w:rPr>
                <w:lang w:val="id-ID"/>
              </w:rPr>
              <w:t xml:space="preserve">    @PathParam("pageNumber") int pageNumber,</w:t>
            </w:r>
          </w:p>
          <w:p w14:paraId="21B28B50" w14:textId="77777777" w:rsidR="002272AC" w:rsidRPr="005D1BAC" w:rsidRDefault="002272AC" w:rsidP="006B043E">
            <w:pPr>
              <w:pStyle w:val="SourceCode"/>
              <w:rPr>
                <w:lang w:val="id-ID"/>
              </w:rPr>
            </w:pPr>
            <w:r w:rsidRPr="005D1BAC">
              <w:rPr>
                <w:lang w:val="id-ID"/>
              </w:rPr>
              <w:t xml:space="preserve">    @PathParam("pageData") int pageData)</w:t>
            </w:r>
          </w:p>
          <w:p w14:paraId="59973D66" w14:textId="77777777" w:rsidR="002272AC" w:rsidRPr="005D1BAC" w:rsidRDefault="002272AC" w:rsidP="006B043E">
            <w:pPr>
              <w:pStyle w:val="SourceCode"/>
              <w:rPr>
                <w:lang w:val="id-ID"/>
              </w:rPr>
            </w:pPr>
            <w:r w:rsidRPr="005D1BAC">
              <w:rPr>
                <w:lang w:val="id-ID"/>
              </w:rPr>
              <w:t>{</w:t>
            </w:r>
          </w:p>
          <w:p w14:paraId="1A1B5AE2" w14:textId="77777777" w:rsidR="002272AC" w:rsidRPr="005D1BAC" w:rsidRDefault="002272AC" w:rsidP="006B043E">
            <w:pPr>
              <w:pStyle w:val="SourceCode"/>
              <w:rPr>
                <w:lang w:val="id-ID"/>
              </w:rPr>
            </w:pPr>
            <w:r w:rsidRPr="005D1BAC">
              <w:rPr>
                <w:lang w:val="id-ID"/>
              </w:rPr>
              <w:t xml:space="preserve">    JSONObject endpointsPerPageJSON = new JSONObject();</w:t>
            </w:r>
          </w:p>
          <w:p w14:paraId="267A4800" w14:textId="77777777" w:rsidR="002272AC" w:rsidRPr="005D1BAC" w:rsidRDefault="002272AC" w:rsidP="006B043E">
            <w:pPr>
              <w:pStyle w:val="SourceCode"/>
              <w:rPr>
                <w:lang w:val="id-ID"/>
              </w:rPr>
            </w:pPr>
            <w:r w:rsidRPr="005D1BAC">
              <w:rPr>
                <w:lang w:val="id-ID"/>
              </w:rPr>
              <w:t xml:space="preserve">    try {</w:t>
            </w:r>
          </w:p>
          <w:p w14:paraId="3C28EECF" w14:textId="77777777" w:rsidR="002272AC" w:rsidRPr="005D1BAC" w:rsidRDefault="002272AC" w:rsidP="006B043E">
            <w:pPr>
              <w:pStyle w:val="SourceCode"/>
              <w:rPr>
                <w:lang w:val="id-ID"/>
              </w:rPr>
            </w:pPr>
            <w:r w:rsidRPr="005D1BAC">
              <w:rPr>
                <w:lang w:val="id-ID"/>
              </w:rPr>
              <w:t xml:space="preserve">        String conferenceId = getConferenceId(</w:t>
            </w:r>
          </w:p>
          <w:p w14:paraId="095E47A1" w14:textId="77777777" w:rsidR="002272AC" w:rsidRPr="005D1BAC" w:rsidRDefault="002272AC" w:rsidP="006B043E">
            <w:pPr>
              <w:pStyle w:val="SourceCode"/>
              <w:rPr>
                <w:lang w:val="id-ID"/>
              </w:rPr>
            </w:pPr>
            <w:r w:rsidRPr="005D1BAC">
              <w:rPr>
                <w:lang w:val="id-ID"/>
              </w:rPr>
              <w:t xml:space="preserve">            localEndpointId);</w:t>
            </w:r>
          </w:p>
          <w:p w14:paraId="00EEA975" w14:textId="77777777" w:rsidR="002272AC" w:rsidRPr="005D1BAC" w:rsidRDefault="002272AC" w:rsidP="006B043E">
            <w:pPr>
              <w:pStyle w:val="SourceCode"/>
              <w:rPr>
                <w:lang w:val="id-ID"/>
              </w:rPr>
            </w:pPr>
          </w:p>
          <w:p w14:paraId="5EE7A94C" w14:textId="77777777" w:rsidR="002272AC" w:rsidRPr="005D1BAC" w:rsidRDefault="002272AC" w:rsidP="006B043E">
            <w:pPr>
              <w:pStyle w:val="SourceCode"/>
              <w:rPr>
                <w:lang w:val="id-ID"/>
              </w:rPr>
            </w:pPr>
            <w:r w:rsidRPr="005D1BAC">
              <w:rPr>
                <w:lang w:val="id-ID"/>
              </w:rPr>
              <w:t xml:space="preserve">        Conference conference = videobridgeProvider.</w:t>
            </w:r>
          </w:p>
          <w:p w14:paraId="7856A080" w14:textId="77777777" w:rsidR="002272AC" w:rsidRPr="005D1BAC" w:rsidRDefault="002272AC" w:rsidP="006B043E">
            <w:pPr>
              <w:pStyle w:val="SourceCode"/>
              <w:rPr>
                <w:lang w:val="id-ID"/>
              </w:rPr>
            </w:pPr>
            <w:r w:rsidRPr="005D1BAC">
              <w:rPr>
                <w:lang w:val="id-ID"/>
              </w:rPr>
              <w:t xml:space="preserve">            get().getConference(conferenceId);</w:t>
            </w:r>
          </w:p>
          <w:p w14:paraId="2E583647" w14:textId="77777777" w:rsidR="002272AC" w:rsidRPr="005D1BAC" w:rsidRDefault="002272AC" w:rsidP="006B043E">
            <w:pPr>
              <w:pStyle w:val="SourceCode"/>
              <w:rPr>
                <w:lang w:val="id-ID"/>
              </w:rPr>
            </w:pPr>
          </w:p>
          <w:p w14:paraId="09270B4D" w14:textId="77777777" w:rsidR="002272AC" w:rsidRPr="005D1BAC" w:rsidRDefault="002272AC" w:rsidP="006B043E">
            <w:pPr>
              <w:pStyle w:val="SourceCode"/>
              <w:rPr>
                <w:lang w:val="id-ID"/>
              </w:rPr>
            </w:pPr>
            <w:r w:rsidRPr="005D1BAC">
              <w:rPr>
                <w:lang w:val="id-ID"/>
              </w:rPr>
              <w:t xml:space="preserve">        </w:t>
            </w:r>
          </w:p>
          <w:p w14:paraId="39E943B8" w14:textId="77777777" w:rsidR="002272AC" w:rsidRPr="005D1BAC" w:rsidRDefault="002272AC" w:rsidP="006B043E">
            <w:pPr>
              <w:pStyle w:val="SourceCode"/>
              <w:rPr>
                <w:lang w:val="id-ID"/>
              </w:rPr>
            </w:pPr>
            <w:r w:rsidRPr="005D1BAC">
              <w:rPr>
                <w:lang w:val="id-ID"/>
              </w:rPr>
              <w:t xml:space="preserve">        if ((pageNumber &gt; 0) &amp;&amp; (pageData &gt; 0))</w:t>
            </w:r>
          </w:p>
          <w:p w14:paraId="44D7ACE8" w14:textId="77777777" w:rsidR="002272AC" w:rsidRPr="005D1BAC" w:rsidRDefault="002272AC" w:rsidP="006B043E">
            <w:pPr>
              <w:pStyle w:val="SourceCode"/>
              <w:rPr>
                <w:lang w:val="id-ID"/>
              </w:rPr>
            </w:pPr>
            <w:r w:rsidRPr="005D1BAC">
              <w:rPr>
                <w:lang w:val="id-ID"/>
              </w:rPr>
              <w:t xml:space="preserve">        {</w:t>
            </w:r>
          </w:p>
          <w:p w14:paraId="21110990" w14:textId="77777777" w:rsidR="002272AC" w:rsidRPr="005D1BAC" w:rsidRDefault="002272AC" w:rsidP="006B043E">
            <w:pPr>
              <w:pStyle w:val="SourceCode"/>
              <w:rPr>
                <w:lang w:val="id-ID"/>
              </w:rPr>
            </w:pPr>
            <w:r w:rsidRPr="005D1BAC">
              <w:rPr>
                <w:lang w:val="id-ID"/>
              </w:rPr>
              <w:t xml:space="preserve">            List&lt;AbstractEndpoint&gt; endpointsPerPage =</w:t>
            </w:r>
          </w:p>
          <w:p w14:paraId="25A8A584" w14:textId="77777777" w:rsidR="002272AC" w:rsidRPr="005D1BAC" w:rsidRDefault="002272AC" w:rsidP="006B043E">
            <w:pPr>
              <w:pStyle w:val="SourceCode"/>
              <w:rPr>
                <w:lang w:val="id-ID"/>
              </w:rPr>
            </w:pPr>
            <w:r w:rsidRPr="005D1BAC">
              <w:rPr>
                <w:lang w:val="id-ID"/>
              </w:rPr>
              <w:t xml:space="preserve">            conference.getEndpoints().</w:t>
            </w:r>
          </w:p>
          <w:p w14:paraId="51E28860" w14:textId="77777777" w:rsidR="002272AC" w:rsidRPr="005D1BAC" w:rsidRDefault="002272AC" w:rsidP="006B043E">
            <w:pPr>
              <w:pStyle w:val="SourceCode"/>
              <w:rPr>
                <w:lang w:val="id-ID"/>
              </w:rPr>
            </w:pPr>
            <w:r w:rsidRPr="005D1BAC">
              <w:rPr>
                <w:lang w:val="id-ID"/>
              </w:rPr>
              <w:t xml:space="preserve">                stream().</w:t>
            </w:r>
          </w:p>
          <w:p w14:paraId="7A96B964" w14:textId="77777777" w:rsidR="002272AC" w:rsidRPr="005D1BAC" w:rsidRDefault="002272AC" w:rsidP="006B043E">
            <w:pPr>
              <w:pStyle w:val="SourceCode"/>
              <w:rPr>
                <w:lang w:val="id-ID"/>
              </w:rPr>
            </w:pPr>
            <w:r w:rsidRPr="005D1BAC">
              <w:rPr>
                <w:lang w:val="id-ID"/>
              </w:rPr>
              <w:t xml:space="preserve">                filter(endpoint -&gt; !endpoint.getID().</w:t>
            </w:r>
          </w:p>
          <w:p w14:paraId="03532E76" w14:textId="77777777" w:rsidR="002272AC" w:rsidRPr="005D1BAC" w:rsidRDefault="002272AC" w:rsidP="006B043E">
            <w:pPr>
              <w:pStyle w:val="SourceCode"/>
              <w:rPr>
                <w:lang w:val="id-ID"/>
              </w:rPr>
            </w:pPr>
            <w:r w:rsidRPr="005D1BAC">
              <w:rPr>
                <w:lang w:val="id-ID"/>
              </w:rPr>
              <w:t xml:space="preserve">                equals(localEndpointId)).</w:t>
            </w:r>
          </w:p>
          <w:p w14:paraId="292A2588" w14:textId="77777777" w:rsidR="002272AC" w:rsidRPr="005D1BAC" w:rsidRDefault="002272AC" w:rsidP="006B043E">
            <w:pPr>
              <w:pStyle w:val="SourceCode"/>
              <w:rPr>
                <w:lang w:val="id-ID"/>
              </w:rPr>
            </w:pPr>
            <w:r w:rsidRPr="005D1BAC">
              <w:rPr>
                <w:lang w:val="id-ID"/>
              </w:rPr>
              <w:t xml:space="preserve">                skip(pageData*(pageNumber-1)).</w:t>
            </w:r>
          </w:p>
          <w:p w14:paraId="50EEA2E2" w14:textId="77777777" w:rsidR="002272AC" w:rsidRPr="005D1BAC" w:rsidRDefault="002272AC" w:rsidP="006B043E">
            <w:pPr>
              <w:pStyle w:val="SourceCode"/>
              <w:rPr>
                <w:lang w:val="id-ID"/>
              </w:rPr>
            </w:pPr>
            <w:r w:rsidRPr="005D1BAC">
              <w:rPr>
                <w:lang w:val="id-ID"/>
              </w:rPr>
              <w:t xml:space="preserve">                limit(pageData).</w:t>
            </w:r>
          </w:p>
          <w:p w14:paraId="6DEB85BA" w14:textId="77777777" w:rsidR="002272AC" w:rsidRPr="005D1BAC" w:rsidRDefault="002272AC" w:rsidP="006B043E">
            <w:pPr>
              <w:pStyle w:val="SourceCode"/>
              <w:rPr>
                <w:lang w:val="id-ID"/>
              </w:rPr>
            </w:pPr>
            <w:r w:rsidRPr="005D1BAC">
              <w:rPr>
                <w:lang w:val="id-ID"/>
              </w:rPr>
              <w:t xml:space="preserve">                collect(Collectors.toList());</w:t>
            </w:r>
          </w:p>
          <w:p w14:paraId="7F76114D" w14:textId="77777777" w:rsidR="002272AC" w:rsidRPr="005D1BAC" w:rsidRDefault="002272AC" w:rsidP="006B043E">
            <w:pPr>
              <w:pStyle w:val="SourceCode"/>
              <w:rPr>
                <w:lang w:val="id-ID"/>
              </w:rPr>
            </w:pPr>
          </w:p>
          <w:p w14:paraId="6F82A3FE" w14:textId="77777777" w:rsidR="002272AC" w:rsidRPr="005D1BAC" w:rsidRDefault="002272AC" w:rsidP="006B043E">
            <w:pPr>
              <w:pStyle w:val="SourceCode"/>
              <w:rPr>
                <w:lang w:val="id-ID"/>
              </w:rPr>
            </w:pPr>
            <w:r w:rsidRPr="005D1BAC">
              <w:rPr>
                <w:lang w:val="id-ID"/>
              </w:rPr>
              <w:t xml:space="preserve">            AbstractEndpoint localEndpoint = conference</w:t>
            </w:r>
          </w:p>
          <w:p w14:paraId="01DA2C35" w14:textId="77777777" w:rsidR="002272AC" w:rsidRPr="005D1BAC" w:rsidRDefault="002272AC" w:rsidP="006B043E">
            <w:pPr>
              <w:pStyle w:val="SourceCode"/>
              <w:rPr>
                <w:lang w:val="id-ID"/>
              </w:rPr>
            </w:pPr>
            <w:r w:rsidRPr="005D1BAC">
              <w:rPr>
                <w:lang w:val="id-ID"/>
              </w:rPr>
              <w:t xml:space="preserve">                .getEndpoint(localEndpointId);</w:t>
            </w:r>
          </w:p>
          <w:p w14:paraId="29DE9425" w14:textId="77777777" w:rsidR="002272AC" w:rsidRPr="005D1BAC" w:rsidRDefault="002272AC" w:rsidP="006B043E">
            <w:pPr>
              <w:pStyle w:val="SourceCode"/>
              <w:rPr>
                <w:lang w:val="id-ID"/>
              </w:rPr>
            </w:pPr>
            <w:r w:rsidRPr="005D1BAC">
              <w:rPr>
                <w:lang w:val="id-ID"/>
              </w:rPr>
              <w:t xml:space="preserve">            </w:t>
            </w:r>
          </w:p>
          <w:p w14:paraId="5AE60D55" w14:textId="77777777" w:rsidR="002272AC" w:rsidRPr="005D1BAC" w:rsidRDefault="002272AC" w:rsidP="006B043E">
            <w:pPr>
              <w:pStyle w:val="SourceCode"/>
              <w:rPr>
                <w:lang w:val="id-ID"/>
              </w:rPr>
            </w:pPr>
            <w:r w:rsidRPr="005D1BAC">
              <w:rPr>
                <w:lang w:val="id-ID"/>
              </w:rPr>
              <w:t xml:space="preserve">            localEndpoint.clearWantsToRecieveFromEnd</w:t>
            </w:r>
          </w:p>
          <w:p w14:paraId="469A6812" w14:textId="77777777" w:rsidR="002272AC" w:rsidRPr="005D1BAC" w:rsidRDefault="002272AC" w:rsidP="006B043E">
            <w:pPr>
              <w:pStyle w:val="SourceCode"/>
              <w:rPr>
                <w:lang w:val="id-ID"/>
              </w:rPr>
            </w:pPr>
            <w:r w:rsidRPr="005D1BAC">
              <w:rPr>
                <w:lang w:val="id-ID"/>
              </w:rPr>
              <w:t xml:space="preserve">                Points("Video");</w:t>
            </w:r>
          </w:p>
          <w:p w14:paraId="2C974D7C" w14:textId="77777777" w:rsidR="002272AC" w:rsidRPr="005D1BAC" w:rsidRDefault="002272AC" w:rsidP="006B043E">
            <w:pPr>
              <w:pStyle w:val="SourceCode"/>
              <w:rPr>
                <w:lang w:val="id-ID"/>
              </w:rPr>
            </w:pPr>
            <w:r w:rsidRPr="005D1BAC">
              <w:rPr>
                <w:lang w:val="id-ID"/>
              </w:rPr>
              <w:t xml:space="preserve">            localEndpoint.clearWantsToRecieveFromEnd</w:t>
            </w:r>
          </w:p>
          <w:p w14:paraId="43846ACF" w14:textId="77777777" w:rsidR="002272AC" w:rsidRPr="005D1BAC" w:rsidRDefault="002272AC" w:rsidP="006B043E">
            <w:pPr>
              <w:pStyle w:val="SourceCode"/>
              <w:rPr>
                <w:lang w:val="id-ID"/>
              </w:rPr>
            </w:pPr>
            <w:r w:rsidRPr="005D1BAC">
              <w:rPr>
                <w:lang w:val="id-ID"/>
              </w:rPr>
              <w:t xml:space="preserve">                Points("Audio");</w:t>
            </w:r>
          </w:p>
          <w:p w14:paraId="4A025C18" w14:textId="77777777" w:rsidR="002272AC" w:rsidRPr="005D1BAC" w:rsidRDefault="002272AC" w:rsidP="006B043E">
            <w:pPr>
              <w:pStyle w:val="SourceCode"/>
              <w:rPr>
                <w:lang w:val="id-ID"/>
              </w:rPr>
            </w:pPr>
          </w:p>
          <w:p w14:paraId="5793D6D7" w14:textId="77777777" w:rsidR="002272AC" w:rsidRPr="005D1BAC" w:rsidRDefault="002272AC" w:rsidP="006B043E">
            <w:pPr>
              <w:pStyle w:val="SourceCode"/>
              <w:rPr>
                <w:lang w:val="id-ID"/>
              </w:rPr>
            </w:pPr>
            <w:r w:rsidRPr="005D1BAC">
              <w:rPr>
                <w:lang w:val="id-ID"/>
              </w:rPr>
              <w:t xml:space="preserve">            for(AbstractEndpoint endpoint :</w:t>
            </w:r>
          </w:p>
          <w:p w14:paraId="5DA5D2F1" w14:textId="77777777" w:rsidR="002272AC" w:rsidRPr="005D1BAC" w:rsidRDefault="002272AC" w:rsidP="006B043E">
            <w:pPr>
              <w:pStyle w:val="SourceCode"/>
              <w:rPr>
                <w:lang w:val="id-ID"/>
              </w:rPr>
            </w:pPr>
            <w:r w:rsidRPr="005D1BAC">
              <w:rPr>
                <w:lang w:val="id-ID"/>
              </w:rPr>
              <w:t xml:space="preserve">            endpointsPerPage)</w:t>
            </w:r>
          </w:p>
          <w:p w14:paraId="3D9A436A" w14:textId="77777777" w:rsidR="002272AC" w:rsidRPr="005D1BAC" w:rsidRDefault="002272AC" w:rsidP="006B043E">
            <w:pPr>
              <w:pStyle w:val="SourceCode"/>
              <w:rPr>
                <w:lang w:val="id-ID"/>
              </w:rPr>
            </w:pPr>
            <w:r w:rsidRPr="005D1BAC">
              <w:rPr>
                <w:lang w:val="id-ID"/>
              </w:rPr>
              <w:t xml:space="preserve">            {</w:t>
            </w:r>
          </w:p>
          <w:p w14:paraId="62190782" w14:textId="77777777" w:rsidR="002272AC" w:rsidRPr="005D1BAC" w:rsidRDefault="002272AC" w:rsidP="006B043E">
            <w:pPr>
              <w:pStyle w:val="SourceCode"/>
              <w:rPr>
                <w:lang w:val="id-ID"/>
              </w:rPr>
            </w:pPr>
            <w:r w:rsidRPr="005D1BAC">
              <w:rPr>
                <w:lang w:val="id-ID"/>
              </w:rPr>
              <w:t xml:space="preserve">                localEndpoint.addEndpointToAccepted</w:t>
            </w:r>
          </w:p>
          <w:p w14:paraId="7541E36F" w14:textId="77777777" w:rsidR="002272AC" w:rsidRPr="005D1BAC" w:rsidRDefault="002272AC" w:rsidP="006B043E">
            <w:pPr>
              <w:pStyle w:val="SourceCode"/>
              <w:rPr>
                <w:lang w:val="id-ID"/>
              </w:rPr>
            </w:pPr>
            <w:r w:rsidRPr="005D1BAC">
              <w:rPr>
                <w:lang w:val="id-ID"/>
              </w:rPr>
              <w:t xml:space="preserve">                    List(endpoint, "Video");</w:t>
            </w:r>
          </w:p>
          <w:p w14:paraId="7BBF1806" w14:textId="77777777" w:rsidR="002272AC" w:rsidRPr="005D1BAC" w:rsidRDefault="002272AC" w:rsidP="006B043E">
            <w:pPr>
              <w:pStyle w:val="SourceCode"/>
              <w:rPr>
                <w:lang w:val="id-ID"/>
              </w:rPr>
            </w:pPr>
            <w:r w:rsidRPr="005D1BAC">
              <w:rPr>
                <w:lang w:val="id-ID"/>
              </w:rPr>
              <w:t xml:space="preserve">                localEndpoint.addEndpointToAccepted</w:t>
            </w:r>
          </w:p>
          <w:p w14:paraId="6D09A460" w14:textId="77777777" w:rsidR="002272AC" w:rsidRPr="005D1BAC" w:rsidRDefault="002272AC" w:rsidP="006B043E">
            <w:pPr>
              <w:pStyle w:val="SourceCode"/>
              <w:rPr>
                <w:lang w:val="id-ID"/>
              </w:rPr>
            </w:pPr>
            <w:r w:rsidRPr="005D1BAC">
              <w:rPr>
                <w:lang w:val="id-ID"/>
              </w:rPr>
              <w:t xml:space="preserve">                    List(endpoint, "Audio");</w:t>
            </w:r>
          </w:p>
          <w:p w14:paraId="25F3DD01" w14:textId="77777777" w:rsidR="002272AC" w:rsidRPr="005D1BAC" w:rsidRDefault="002272AC" w:rsidP="006B043E">
            <w:pPr>
              <w:pStyle w:val="SourceCode"/>
              <w:rPr>
                <w:lang w:val="id-ID"/>
              </w:rPr>
            </w:pPr>
            <w:r w:rsidRPr="005D1BAC">
              <w:rPr>
                <w:lang w:val="id-ID"/>
              </w:rPr>
              <w:t xml:space="preserve">                endpointsPerPageJSON.put(endpoint.</w:t>
            </w:r>
          </w:p>
          <w:p w14:paraId="17723905" w14:textId="77777777" w:rsidR="002272AC" w:rsidRPr="005D1BAC" w:rsidRDefault="002272AC" w:rsidP="006B043E">
            <w:pPr>
              <w:pStyle w:val="SourceCode"/>
              <w:rPr>
                <w:lang w:val="id-ID"/>
              </w:rPr>
            </w:pPr>
            <w:r w:rsidRPr="005D1BAC">
              <w:rPr>
                <w:lang w:val="id-ID"/>
              </w:rPr>
              <w:lastRenderedPageBreak/>
              <w:t xml:space="preserve">                    getID(),endpoint.</w:t>
            </w:r>
          </w:p>
          <w:p w14:paraId="14023D80" w14:textId="77777777" w:rsidR="002272AC" w:rsidRPr="005D1BAC" w:rsidRDefault="002272AC" w:rsidP="006B043E">
            <w:pPr>
              <w:pStyle w:val="SourceCode"/>
              <w:rPr>
                <w:lang w:val="id-ID"/>
              </w:rPr>
            </w:pPr>
            <w:r w:rsidRPr="005D1BAC">
              <w:rPr>
                <w:lang w:val="id-ID"/>
              </w:rPr>
              <w:t xml:space="preserve">                    getDisplayName());</w:t>
            </w:r>
          </w:p>
          <w:p w14:paraId="34FE1252" w14:textId="77777777" w:rsidR="002272AC" w:rsidRPr="005D1BAC" w:rsidRDefault="002272AC" w:rsidP="006B043E">
            <w:pPr>
              <w:pStyle w:val="SourceCode"/>
              <w:rPr>
                <w:lang w:val="id-ID"/>
              </w:rPr>
            </w:pPr>
            <w:r w:rsidRPr="005D1BAC">
              <w:rPr>
                <w:lang w:val="id-ID"/>
              </w:rPr>
              <w:t xml:space="preserve">            }</w:t>
            </w:r>
          </w:p>
          <w:p w14:paraId="12119DD2" w14:textId="77777777" w:rsidR="002272AC" w:rsidRPr="005D1BAC" w:rsidRDefault="002272AC" w:rsidP="006B043E">
            <w:pPr>
              <w:pStyle w:val="SourceCode"/>
              <w:rPr>
                <w:lang w:val="id-ID"/>
              </w:rPr>
            </w:pPr>
            <w:r w:rsidRPr="005D1BAC">
              <w:rPr>
                <w:lang w:val="id-ID"/>
              </w:rPr>
              <w:t xml:space="preserve">        } else {</w:t>
            </w:r>
          </w:p>
          <w:p w14:paraId="48E04673" w14:textId="77777777" w:rsidR="002272AC" w:rsidRPr="005D1BAC" w:rsidRDefault="002272AC" w:rsidP="006B043E">
            <w:pPr>
              <w:pStyle w:val="SourceCode"/>
              <w:rPr>
                <w:lang w:val="id-ID"/>
              </w:rPr>
            </w:pPr>
            <w:r w:rsidRPr="005D1BAC">
              <w:rPr>
                <w:lang w:val="id-ID"/>
              </w:rPr>
              <w:t xml:space="preserve">            endpointsPerPageJSON.put("Message",</w:t>
            </w:r>
          </w:p>
          <w:p w14:paraId="5EFB765A" w14:textId="77777777" w:rsidR="002272AC" w:rsidRPr="005D1BAC" w:rsidRDefault="002272AC" w:rsidP="006B043E">
            <w:pPr>
              <w:pStyle w:val="SourceCode"/>
              <w:rPr>
                <w:lang w:val="id-ID"/>
              </w:rPr>
            </w:pPr>
            <w:r w:rsidRPr="005D1BAC">
              <w:rPr>
                <w:lang w:val="id-ID"/>
              </w:rPr>
              <w:t xml:space="preserve">                "The value of page number and page data</w:t>
            </w:r>
          </w:p>
          <w:p w14:paraId="6FF84CF5" w14:textId="77777777" w:rsidR="002272AC" w:rsidRPr="005D1BAC" w:rsidRDefault="002272AC" w:rsidP="006B043E">
            <w:pPr>
              <w:pStyle w:val="SourceCode"/>
              <w:rPr>
                <w:lang w:val="id-ID"/>
              </w:rPr>
            </w:pPr>
            <w:r w:rsidRPr="005D1BAC">
              <w:rPr>
                <w:lang w:val="id-ID"/>
              </w:rPr>
              <w:t xml:space="preserve">                must be greater than 0");</w:t>
            </w:r>
          </w:p>
          <w:p w14:paraId="23AD5348" w14:textId="77777777" w:rsidR="002272AC" w:rsidRPr="005D1BAC" w:rsidRDefault="002272AC" w:rsidP="006B043E">
            <w:pPr>
              <w:pStyle w:val="SourceCode"/>
              <w:rPr>
                <w:lang w:val="id-ID"/>
              </w:rPr>
            </w:pPr>
            <w:r w:rsidRPr="005D1BAC">
              <w:rPr>
                <w:lang w:val="id-ID"/>
              </w:rPr>
              <w:t xml:space="preserve">        }</w:t>
            </w:r>
          </w:p>
          <w:p w14:paraId="4B60C9CC" w14:textId="77777777" w:rsidR="002272AC" w:rsidRPr="005D1BAC" w:rsidRDefault="002272AC" w:rsidP="006B043E">
            <w:pPr>
              <w:pStyle w:val="SourceCode"/>
              <w:rPr>
                <w:lang w:val="id-ID"/>
              </w:rPr>
            </w:pPr>
            <w:r w:rsidRPr="005D1BAC">
              <w:rPr>
                <w:lang w:val="id-ID"/>
              </w:rPr>
              <w:t xml:space="preserve">    } catch (Exception e) {</w:t>
            </w:r>
          </w:p>
          <w:p w14:paraId="5B2A6C60" w14:textId="77777777" w:rsidR="002272AC" w:rsidRPr="005D1BAC" w:rsidRDefault="002272AC" w:rsidP="006B043E">
            <w:pPr>
              <w:pStyle w:val="SourceCode"/>
              <w:rPr>
                <w:lang w:val="id-ID"/>
              </w:rPr>
            </w:pPr>
            <w:r w:rsidRPr="005D1BAC">
              <w:rPr>
                <w:lang w:val="id-ID"/>
              </w:rPr>
              <w:t xml:space="preserve">        e.printStackTrace();</w:t>
            </w:r>
          </w:p>
          <w:p w14:paraId="058C93D8" w14:textId="77777777" w:rsidR="002272AC" w:rsidRPr="005D1BAC" w:rsidRDefault="002272AC" w:rsidP="006B043E">
            <w:pPr>
              <w:pStyle w:val="SourceCode"/>
              <w:rPr>
                <w:lang w:val="id-ID"/>
              </w:rPr>
            </w:pPr>
            <w:r w:rsidRPr="005D1BAC">
              <w:rPr>
                <w:lang w:val="id-ID"/>
              </w:rPr>
              <w:t xml:space="preserve">    }</w:t>
            </w:r>
          </w:p>
          <w:p w14:paraId="7D106755" w14:textId="77777777" w:rsidR="002272AC" w:rsidRPr="005D1BAC" w:rsidRDefault="002272AC" w:rsidP="006B043E">
            <w:pPr>
              <w:pStyle w:val="SourceCode"/>
              <w:rPr>
                <w:lang w:val="id-ID"/>
              </w:rPr>
            </w:pPr>
          </w:p>
          <w:p w14:paraId="79592BF9" w14:textId="77777777" w:rsidR="002272AC" w:rsidRPr="005D1BAC" w:rsidRDefault="002272AC" w:rsidP="006B043E">
            <w:pPr>
              <w:pStyle w:val="SourceCode"/>
              <w:rPr>
                <w:lang w:val="id-ID"/>
              </w:rPr>
            </w:pPr>
            <w:r w:rsidRPr="005D1BAC">
              <w:rPr>
                <w:lang w:val="id-ID"/>
              </w:rPr>
              <w:t xml:space="preserve">    return endpointsPerPageJSON.toJSONString();</w:t>
            </w:r>
          </w:p>
          <w:p w14:paraId="6CF8F8A6" w14:textId="77777777" w:rsidR="002272AC" w:rsidRPr="005D1BAC" w:rsidRDefault="002272AC" w:rsidP="006B043E">
            <w:pPr>
              <w:pStyle w:val="SourceCode"/>
              <w:rPr>
                <w:rFonts w:cs="Times New Roman"/>
                <w:lang w:val="id-ID"/>
              </w:rPr>
            </w:pPr>
            <w:r w:rsidRPr="005D1BAC">
              <w:rPr>
                <w:lang w:val="id-ID"/>
              </w:rPr>
              <w:t>}</w:t>
            </w:r>
          </w:p>
        </w:tc>
      </w:tr>
    </w:tbl>
    <w:p w14:paraId="7B540063" w14:textId="5810870E" w:rsidR="002272AC" w:rsidRPr="005D1BAC" w:rsidRDefault="002272AC" w:rsidP="002272AC">
      <w:pPr>
        <w:pStyle w:val="Heading3"/>
      </w:pPr>
      <w:bookmarkStart w:id="245" w:name="_Toc60131914"/>
      <w:bookmarkStart w:id="246" w:name="_Toc64571801"/>
      <w:r w:rsidRPr="005D1BAC">
        <w:lastRenderedPageBreak/>
        <w:t>Pengambilan Data ID Konferensi</w:t>
      </w:r>
      <w:bookmarkEnd w:id="245"/>
      <w:bookmarkEnd w:id="246"/>
    </w:p>
    <w:p w14:paraId="3A54A671" w14:textId="0C3EBDD4" w:rsidR="00B56E43" w:rsidRPr="005D1BAC" w:rsidRDefault="00B56E43" w:rsidP="00B56E43">
      <w:r w:rsidRPr="005D1BAC">
        <w:t xml:space="preserve">Berrdasarkan </w:t>
      </w:r>
      <w:r w:rsidRPr="005D1BAC">
        <w:rPr>
          <w:rFonts w:cs="Times New Roman"/>
          <w:szCs w:val="24"/>
        </w:rPr>
        <w:t xml:space="preserve">rancangan fungsi </w:t>
      </w:r>
      <w:r w:rsidRPr="005D1BAC">
        <w:rPr>
          <w:rStyle w:val="SourceCodeChar"/>
          <w:rFonts w:eastAsia="SimSun"/>
          <w:lang w:val="id-ID"/>
        </w:rPr>
        <w:t>getConferenceId()</w:t>
      </w:r>
      <w:r w:rsidRPr="005D1BAC">
        <w:rPr>
          <w:rFonts w:cs="Times New Roman"/>
          <w:szCs w:val="24"/>
        </w:rPr>
        <w:t xml:space="preserve"> yang diuraikan pada Tabel V.10, fungsi yang diimplementasi di JVB untuk mengambil ID</w:t>
      </w:r>
      <w:r w:rsidRPr="005D1BAC">
        <w:t xml:space="preserve"> universal sebuah ruang konferensi (ID COLIBRI) diuraikan pada Tabel VI.9.</w:t>
      </w:r>
    </w:p>
    <w:p w14:paraId="75147BDA" w14:textId="08D27A90" w:rsidR="00B56E43" w:rsidRPr="005D1BAC" w:rsidRDefault="00607FE6" w:rsidP="00B56E43">
      <w:pPr>
        <w:pStyle w:val="CaptionTabel"/>
        <w:rPr>
          <w:rStyle w:val="SourceCodeChar"/>
          <w:rFonts w:eastAsia="SimSun"/>
          <w:lang w:val="id-ID"/>
        </w:rPr>
      </w:pPr>
      <w:bookmarkStart w:id="247" w:name="_Toc60222209"/>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9</w:t>
      </w:r>
      <w:r w:rsidRPr="005D1BAC">
        <w:rPr>
          <w:lang w:val="id-ID"/>
        </w:rPr>
        <w:fldChar w:fldCharType="end"/>
      </w:r>
      <w:r w:rsidRPr="005D1BAC">
        <w:rPr>
          <w:lang w:val="id-ID"/>
        </w:rPr>
        <w:t xml:space="preserve">. </w:t>
      </w:r>
      <w:r w:rsidR="00B56E43" w:rsidRPr="005D1BAC">
        <w:rPr>
          <w:lang w:val="id-ID"/>
        </w:rPr>
        <w:t xml:space="preserve">Fungsi </w:t>
      </w:r>
      <w:r w:rsidR="00B56E43" w:rsidRPr="005D1BAC">
        <w:rPr>
          <w:rStyle w:val="SourceCodeChar"/>
          <w:rFonts w:eastAsia="SimSun"/>
          <w:lang w:val="id-ID"/>
        </w:rPr>
        <w:t>getConferenceId()</w:t>
      </w:r>
      <w:bookmarkEnd w:id="247"/>
    </w:p>
    <w:tbl>
      <w:tblPr>
        <w:tblStyle w:val="TableGrid"/>
        <w:tblW w:w="7937" w:type="dxa"/>
        <w:tblLook w:val="04A0" w:firstRow="1" w:lastRow="0" w:firstColumn="1" w:lastColumn="0" w:noHBand="0" w:noVBand="1"/>
      </w:tblPr>
      <w:tblGrid>
        <w:gridCol w:w="1134"/>
        <w:gridCol w:w="6803"/>
      </w:tblGrid>
      <w:tr w:rsidR="002272AC" w:rsidRPr="005D1BAC" w14:paraId="7B436F3F" w14:textId="77777777" w:rsidTr="006B043E">
        <w:tc>
          <w:tcPr>
            <w:tcW w:w="1134" w:type="dxa"/>
          </w:tcPr>
          <w:p w14:paraId="6E94A531"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5792348C" w14:textId="77777777" w:rsidR="002272AC" w:rsidRPr="005D1BAC" w:rsidRDefault="002272AC" w:rsidP="006B043E">
            <w:pPr>
              <w:spacing w:after="0" w:line="240" w:lineRule="auto"/>
              <w:rPr>
                <w:sz w:val="20"/>
                <w:szCs w:val="18"/>
                <w:lang w:val="id-ID"/>
              </w:rPr>
            </w:pPr>
            <w:r w:rsidRPr="005D1BAC">
              <w:rPr>
                <w:sz w:val="20"/>
                <w:szCs w:val="18"/>
                <w:lang w:val="id-ID"/>
              </w:rPr>
              <w:t>jvb/src/main/java/org/jitsi/videobridge/rest/root/colibri/conferences/</w:t>
            </w:r>
          </w:p>
          <w:p w14:paraId="1EF6C07E" w14:textId="77777777" w:rsidR="002272AC" w:rsidRPr="005D1BAC" w:rsidRDefault="002272AC" w:rsidP="006B043E">
            <w:pPr>
              <w:spacing w:after="0" w:line="240" w:lineRule="auto"/>
              <w:rPr>
                <w:rFonts w:cs="Times New Roman"/>
                <w:sz w:val="20"/>
                <w:szCs w:val="20"/>
                <w:lang w:val="id-ID"/>
              </w:rPr>
            </w:pPr>
            <w:r w:rsidRPr="005D1BAC">
              <w:rPr>
                <w:sz w:val="20"/>
                <w:szCs w:val="18"/>
                <w:lang w:val="id-ID"/>
              </w:rPr>
              <w:t>Conferences.java</w:t>
            </w:r>
          </w:p>
        </w:tc>
      </w:tr>
      <w:tr w:rsidR="002272AC" w:rsidRPr="005D1BAC" w14:paraId="7FF5E434" w14:textId="77777777" w:rsidTr="006B043E">
        <w:tc>
          <w:tcPr>
            <w:tcW w:w="1134" w:type="dxa"/>
          </w:tcPr>
          <w:p w14:paraId="650FBD0B"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27D44443" w14:textId="77777777" w:rsidR="002272AC" w:rsidRPr="005D1BAC" w:rsidRDefault="002272AC" w:rsidP="006B043E">
            <w:pPr>
              <w:pStyle w:val="SourceCode"/>
              <w:rPr>
                <w:lang w:val="id-ID"/>
              </w:rPr>
            </w:pPr>
            <w:r w:rsidRPr="005D1BAC">
              <w:rPr>
                <w:lang w:val="id-ID"/>
              </w:rPr>
              <w:t>public String getConferenceId(String localParticipantId()</w:t>
            </w:r>
          </w:p>
          <w:p w14:paraId="154B7C15" w14:textId="77777777" w:rsidR="002272AC" w:rsidRPr="005D1BAC" w:rsidRDefault="002272AC" w:rsidP="006B043E">
            <w:pPr>
              <w:pStyle w:val="SourceCode"/>
              <w:rPr>
                <w:lang w:val="id-ID"/>
              </w:rPr>
            </w:pPr>
            <w:r w:rsidRPr="005D1BAC">
              <w:rPr>
                <w:lang w:val="id-ID"/>
              </w:rPr>
              <w:t>{</w:t>
            </w:r>
          </w:p>
          <w:p w14:paraId="0BE3FEE2" w14:textId="77777777" w:rsidR="002272AC" w:rsidRPr="005D1BAC" w:rsidRDefault="002272AC" w:rsidP="006B043E">
            <w:pPr>
              <w:pStyle w:val="SourceCode"/>
              <w:rPr>
                <w:lang w:val="id-ID"/>
              </w:rPr>
            </w:pPr>
            <w:r w:rsidRPr="005D1BAC">
              <w:rPr>
                <w:lang w:val="id-ID"/>
              </w:rPr>
              <w:t xml:space="preserve">    String conferences = getConferences();</w:t>
            </w:r>
          </w:p>
          <w:p w14:paraId="44B5E1FE" w14:textId="77777777" w:rsidR="002272AC" w:rsidRPr="005D1BAC" w:rsidRDefault="002272AC" w:rsidP="006B043E">
            <w:pPr>
              <w:pStyle w:val="SourceCode"/>
              <w:rPr>
                <w:lang w:val="id-ID"/>
              </w:rPr>
            </w:pPr>
            <w:r w:rsidRPr="005D1BAC">
              <w:rPr>
                <w:lang w:val="id-ID"/>
              </w:rPr>
              <w:t xml:space="preserve">    conferences = conferences.replace("[", "");</w:t>
            </w:r>
          </w:p>
          <w:p w14:paraId="10ABA877" w14:textId="77777777" w:rsidR="002272AC" w:rsidRPr="005D1BAC" w:rsidRDefault="002272AC" w:rsidP="006B043E">
            <w:pPr>
              <w:pStyle w:val="SourceCode"/>
              <w:rPr>
                <w:lang w:val="id-ID"/>
              </w:rPr>
            </w:pPr>
            <w:r w:rsidRPr="005D1BAC">
              <w:rPr>
                <w:lang w:val="id-ID"/>
              </w:rPr>
              <w:t xml:space="preserve">    conferences = conferences.replace("]", "");</w:t>
            </w:r>
          </w:p>
          <w:p w14:paraId="246A92E2" w14:textId="77777777" w:rsidR="002272AC" w:rsidRPr="005D1BAC" w:rsidRDefault="002272AC" w:rsidP="006B043E">
            <w:pPr>
              <w:pStyle w:val="SourceCode"/>
              <w:rPr>
                <w:lang w:val="id-ID"/>
              </w:rPr>
            </w:pPr>
            <w:r w:rsidRPr="005D1BAC">
              <w:rPr>
                <w:lang w:val="id-ID"/>
              </w:rPr>
              <w:t xml:space="preserve">    conferences = conferences.replace("/"", "");</w:t>
            </w:r>
          </w:p>
          <w:p w14:paraId="27919DAD" w14:textId="77777777" w:rsidR="002272AC" w:rsidRPr="005D1BAC" w:rsidRDefault="002272AC" w:rsidP="006B043E">
            <w:pPr>
              <w:pStyle w:val="SourceCode"/>
              <w:rPr>
                <w:lang w:val="id-ID"/>
              </w:rPr>
            </w:pPr>
            <w:r w:rsidRPr="005D1BAC">
              <w:rPr>
                <w:lang w:val="id-ID"/>
              </w:rPr>
              <w:t xml:space="preserve">    conferences = conferences.replace("{id:", "");</w:t>
            </w:r>
          </w:p>
          <w:p w14:paraId="185ACAD2" w14:textId="77777777" w:rsidR="002272AC" w:rsidRPr="005D1BAC" w:rsidRDefault="002272AC" w:rsidP="006B043E">
            <w:pPr>
              <w:pStyle w:val="SourceCode"/>
              <w:rPr>
                <w:lang w:val="id-ID"/>
              </w:rPr>
            </w:pPr>
            <w:r w:rsidRPr="005D1BAC">
              <w:rPr>
                <w:lang w:val="id-ID"/>
              </w:rPr>
              <w:t xml:space="preserve">    conferences = conferences.replace("}", "");</w:t>
            </w:r>
          </w:p>
          <w:p w14:paraId="6E238D03" w14:textId="77777777" w:rsidR="002272AC" w:rsidRPr="005D1BAC" w:rsidRDefault="002272AC" w:rsidP="006B043E">
            <w:pPr>
              <w:pStyle w:val="SourceCode"/>
              <w:rPr>
                <w:lang w:val="id-ID"/>
              </w:rPr>
            </w:pPr>
            <w:r w:rsidRPr="005D1BAC">
              <w:rPr>
                <w:lang w:val="id-ID"/>
              </w:rPr>
              <w:t xml:space="preserve">    String[] conferenceIDs = conferences.split(",");</w:t>
            </w:r>
          </w:p>
          <w:p w14:paraId="64E5AB2B" w14:textId="77777777" w:rsidR="002272AC" w:rsidRPr="005D1BAC" w:rsidRDefault="002272AC" w:rsidP="006B043E">
            <w:pPr>
              <w:pStyle w:val="SourceCode"/>
              <w:rPr>
                <w:lang w:val="id-ID"/>
              </w:rPr>
            </w:pPr>
          </w:p>
          <w:p w14:paraId="59E46CDB" w14:textId="77777777" w:rsidR="002272AC" w:rsidRPr="005D1BAC" w:rsidRDefault="002272AC" w:rsidP="006B043E">
            <w:pPr>
              <w:pStyle w:val="SourceCode"/>
              <w:rPr>
                <w:lang w:val="id-ID"/>
              </w:rPr>
            </w:pPr>
            <w:r w:rsidRPr="005D1BAC">
              <w:rPr>
                <w:lang w:val="id-ID"/>
              </w:rPr>
              <w:t xml:space="preserve">    for(int i = 0; i &lt; conferenceIDs.length; i++)</w:t>
            </w:r>
          </w:p>
          <w:p w14:paraId="2B30FE67" w14:textId="77777777" w:rsidR="002272AC" w:rsidRPr="005D1BAC" w:rsidRDefault="002272AC" w:rsidP="006B043E">
            <w:pPr>
              <w:pStyle w:val="SourceCode"/>
              <w:rPr>
                <w:lang w:val="id-ID"/>
              </w:rPr>
            </w:pPr>
            <w:r w:rsidRPr="005D1BAC">
              <w:rPr>
                <w:lang w:val="id-ID"/>
              </w:rPr>
              <w:t xml:space="preserve">    {</w:t>
            </w:r>
          </w:p>
          <w:p w14:paraId="119C7E07" w14:textId="77777777" w:rsidR="002272AC" w:rsidRPr="005D1BAC" w:rsidRDefault="002272AC" w:rsidP="006B043E">
            <w:pPr>
              <w:pStyle w:val="SourceCode"/>
              <w:rPr>
                <w:lang w:val="id-ID"/>
              </w:rPr>
            </w:pPr>
            <w:r w:rsidRPr="005D1BAC">
              <w:rPr>
                <w:lang w:val="id-ID"/>
              </w:rPr>
              <w:t xml:space="preserve">        String conferenceID = conferenceIDs[i];</w:t>
            </w:r>
          </w:p>
          <w:p w14:paraId="3B9B8665" w14:textId="77777777" w:rsidR="002272AC" w:rsidRPr="005D1BAC" w:rsidRDefault="002272AC" w:rsidP="006B043E">
            <w:pPr>
              <w:pStyle w:val="SourceCode"/>
              <w:rPr>
                <w:lang w:val="id-ID"/>
              </w:rPr>
            </w:pPr>
            <w:r w:rsidRPr="005D1BAC">
              <w:rPr>
                <w:lang w:val="id-ID"/>
              </w:rPr>
              <w:t xml:space="preserve">        Conference conference = </w:t>
            </w:r>
          </w:p>
          <w:p w14:paraId="587F9ED7" w14:textId="77777777" w:rsidR="002272AC" w:rsidRPr="005D1BAC" w:rsidRDefault="002272AC" w:rsidP="006B043E">
            <w:pPr>
              <w:pStyle w:val="SourceCode"/>
              <w:rPr>
                <w:lang w:val="id-ID"/>
              </w:rPr>
            </w:pPr>
            <w:r w:rsidRPr="005D1BAC">
              <w:rPr>
                <w:lang w:val="id-ID"/>
              </w:rPr>
              <w:t xml:space="preserve">            videobridgeProvider.get().getConference(</w:t>
            </w:r>
          </w:p>
          <w:p w14:paraId="32FD8941" w14:textId="77777777" w:rsidR="002272AC" w:rsidRPr="005D1BAC" w:rsidRDefault="002272AC" w:rsidP="006B043E">
            <w:pPr>
              <w:pStyle w:val="SourceCode"/>
              <w:rPr>
                <w:lang w:val="id-ID"/>
              </w:rPr>
            </w:pPr>
            <w:r w:rsidRPr="005D1BAC">
              <w:rPr>
                <w:lang w:val="id-ID"/>
              </w:rPr>
              <w:t xml:space="preserve">                conferenceID);</w:t>
            </w:r>
          </w:p>
          <w:p w14:paraId="438752B6" w14:textId="77777777" w:rsidR="002272AC" w:rsidRPr="005D1BAC" w:rsidRDefault="002272AC" w:rsidP="006B043E">
            <w:pPr>
              <w:pStyle w:val="SourceCode"/>
              <w:rPr>
                <w:lang w:val="id-ID"/>
              </w:rPr>
            </w:pPr>
          </w:p>
          <w:p w14:paraId="397CF0A0" w14:textId="77777777" w:rsidR="002272AC" w:rsidRPr="005D1BAC" w:rsidRDefault="002272AC" w:rsidP="006B043E">
            <w:pPr>
              <w:pStyle w:val="SourceCode"/>
              <w:rPr>
                <w:lang w:val="id-ID"/>
              </w:rPr>
            </w:pPr>
            <w:r w:rsidRPr="005D1BAC">
              <w:rPr>
                <w:lang w:val="id-ID"/>
              </w:rPr>
              <w:t xml:space="preserve">        for (Endpoint endpoint : conference.</w:t>
            </w:r>
          </w:p>
          <w:p w14:paraId="0928022B" w14:textId="77777777" w:rsidR="002272AC" w:rsidRPr="005D1BAC" w:rsidRDefault="002272AC" w:rsidP="006B043E">
            <w:pPr>
              <w:pStyle w:val="SourceCode"/>
              <w:rPr>
                <w:lang w:val="id-ID"/>
              </w:rPr>
            </w:pPr>
            <w:r w:rsidRPr="005D1BAC">
              <w:rPr>
                <w:lang w:val="id-ID"/>
              </w:rPr>
              <w:t xml:space="preserve">            getLocalEndpoints())</w:t>
            </w:r>
          </w:p>
          <w:p w14:paraId="5EE7EF81" w14:textId="77777777" w:rsidR="002272AC" w:rsidRPr="005D1BAC" w:rsidRDefault="002272AC" w:rsidP="006B043E">
            <w:pPr>
              <w:pStyle w:val="SourceCode"/>
              <w:rPr>
                <w:lang w:val="id-ID"/>
              </w:rPr>
            </w:pPr>
            <w:r w:rsidRPr="005D1BAC">
              <w:rPr>
                <w:lang w:val="id-ID"/>
              </w:rPr>
              <w:t xml:space="preserve">        {</w:t>
            </w:r>
          </w:p>
          <w:p w14:paraId="02DC1770" w14:textId="77777777" w:rsidR="002272AC" w:rsidRPr="005D1BAC" w:rsidRDefault="002272AC" w:rsidP="006B043E">
            <w:pPr>
              <w:pStyle w:val="SourceCode"/>
              <w:rPr>
                <w:lang w:val="id-ID"/>
              </w:rPr>
            </w:pPr>
            <w:r w:rsidRPr="005D1BAC">
              <w:rPr>
                <w:lang w:val="id-ID"/>
              </w:rPr>
              <w:t xml:space="preserve">            if(endpoint.getID().equals(</w:t>
            </w:r>
          </w:p>
          <w:p w14:paraId="507BC28F" w14:textId="77777777" w:rsidR="002272AC" w:rsidRPr="005D1BAC" w:rsidRDefault="002272AC" w:rsidP="006B043E">
            <w:pPr>
              <w:pStyle w:val="SourceCode"/>
              <w:rPr>
                <w:lang w:val="id-ID"/>
              </w:rPr>
            </w:pPr>
            <w:r w:rsidRPr="005D1BAC">
              <w:rPr>
                <w:lang w:val="id-ID"/>
              </w:rPr>
              <w:t xml:space="preserve">            localParticipantId))</w:t>
            </w:r>
          </w:p>
          <w:p w14:paraId="36E3BB7F" w14:textId="77777777" w:rsidR="002272AC" w:rsidRPr="005D1BAC" w:rsidRDefault="002272AC" w:rsidP="006B043E">
            <w:pPr>
              <w:pStyle w:val="SourceCode"/>
              <w:rPr>
                <w:lang w:val="id-ID"/>
              </w:rPr>
            </w:pPr>
            <w:r w:rsidRPr="005D1BAC">
              <w:rPr>
                <w:lang w:val="id-ID"/>
              </w:rPr>
              <w:t xml:space="preserve">            {</w:t>
            </w:r>
          </w:p>
          <w:p w14:paraId="599CD5EB" w14:textId="77777777" w:rsidR="002272AC" w:rsidRPr="005D1BAC" w:rsidRDefault="002272AC" w:rsidP="006B043E">
            <w:pPr>
              <w:pStyle w:val="SourceCode"/>
              <w:rPr>
                <w:lang w:val="id-ID"/>
              </w:rPr>
            </w:pPr>
            <w:r w:rsidRPr="005D1BAC">
              <w:rPr>
                <w:lang w:val="id-ID"/>
              </w:rPr>
              <w:t xml:space="preserve">                return conferenceID;</w:t>
            </w:r>
          </w:p>
          <w:p w14:paraId="70C78FF4" w14:textId="77777777" w:rsidR="002272AC" w:rsidRPr="005D1BAC" w:rsidRDefault="002272AC" w:rsidP="006B043E">
            <w:pPr>
              <w:pStyle w:val="SourceCode"/>
              <w:rPr>
                <w:lang w:val="id-ID"/>
              </w:rPr>
            </w:pPr>
            <w:r w:rsidRPr="005D1BAC">
              <w:rPr>
                <w:lang w:val="id-ID"/>
              </w:rPr>
              <w:t xml:space="preserve">            }</w:t>
            </w:r>
          </w:p>
          <w:p w14:paraId="32EA7FF3" w14:textId="77777777" w:rsidR="002272AC" w:rsidRPr="005D1BAC" w:rsidRDefault="002272AC" w:rsidP="006B043E">
            <w:pPr>
              <w:pStyle w:val="SourceCode"/>
              <w:rPr>
                <w:lang w:val="id-ID"/>
              </w:rPr>
            </w:pPr>
            <w:r w:rsidRPr="005D1BAC">
              <w:rPr>
                <w:lang w:val="id-ID"/>
              </w:rPr>
              <w:t xml:space="preserve">        }</w:t>
            </w:r>
          </w:p>
          <w:p w14:paraId="693B4DF0" w14:textId="77777777" w:rsidR="002272AC" w:rsidRPr="005D1BAC" w:rsidRDefault="002272AC" w:rsidP="006B043E">
            <w:pPr>
              <w:pStyle w:val="SourceCode"/>
              <w:rPr>
                <w:lang w:val="id-ID"/>
              </w:rPr>
            </w:pPr>
            <w:r w:rsidRPr="005D1BAC">
              <w:rPr>
                <w:lang w:val="id-ID"/>
              </w:rPr>
              <w:lastRenderedPageBreak/>
              <w:t xml:space="preserve">    }</w:t>
            </w:r>
          </w:p>
          <w:p w14:paraId="2329E707" w14:textId="77777777" w:rsidR="002272AC" w:rsidRPr="005D1BAC" w:rsidRDefault="002272AC" w:rsidP="006B043E">
            <w:pPr>
              <w:pStyle w:val="SourceCode"/>
              <w:rPr>
                <w:lang w:val="id-ID"/>
              </w:rPr>
            </w:pPr>
          </w:p>
          <w:p w14:paraId="1990AE2B" w14:textId="77777777" w:rsidR="002272AC" w:rsidRPr="005D1BAC" w:rsidRDefault="002272AC" w:rsidP="006B043E">
            <w:pPr>
              <w:pStyle w:val="SourceCode"/>
              <w:rPr>
                <w:lang w:val="id-ID"/>
              </w:rPr>
            </w:pPr>
            <w:r w:rsidRPr="005D1BAC">
              <w:rPr>
                <w:lang w:val="id-ID"/>
              </w:rPr>
              <w:t xml:space="preserve">    return null;</w:t>
            </w:r>
          </w:p>
          <w:p w14:paraId="5E766B0E" w14:textId="77777777" w:rsidR="002272AC" w:rsidRPr="005D1BAC" w:rsidRDefault="002272AC" w:rsidP="006B043E">
            <w:pPr>
              <w:pStyle w:val="SourceCode"/>
              <w:rPr>
                <w:lang w:val="id-ID"/>
              </w:rPr>
            </w:pPr>
            <w:r w:rsidRPr="005D1BAC">
              <w:rPr>
                <w:lang w:val="id-ID"/>
              </w:rPr>
              <w:t>}</w:t>
            </w:r>
          </w:p>
        </w:tc>
      </w:tr>
    </w:tbl>
    <w:p w14:paraId="1740A338" w14:textId="77777777" w:rsidR="002272AC" w:rsidRPr="005D1BAC" w:rsidRDefault="002272AC" w:rsidP="002272AC"/>
    <w:p w14:paraId="25C2466E" w14:textId="599716C8" w:rsidR="002272AC" w:rsidRPr="005D1BAC" w:rsidRDefault="00DE58F8" w:rsidP="009243E6">
      <w:pPr>
        <w:pStyle w:val="Heading2"/>
      </w:pPr>
      <w:bookmarkStart w:id="248" w:name="_Toc60131915"/>
      <w:bookmarkStart w:id="249" w:name="_Toc64571802"/>
      <w:r w:rsidRPr="005D1BAC">
        <w:t xml:space="preserve">Implementasi di </w:t>
      </w:r>
      <w:r w:rsidR="002272AC" w:rsidRPr="005D1BAC">
        <w:t>Jitsi Conference Focus</w:t>
      </w:r>
      <w:r w:rsidRPr="005D1BAC">
        <w:t xml:space="preserve"> (Jicofo)</w:t>
      </w:r>
      <w:bookmarkEnd w:id="248"/>
      <w:bookmarkEnd w:id="249"/>
    </w:p>
    <w:p w14:paraId="2B3A2A6C" w14:textId="5E276F6B" w:rsidR="00DE58F8" w:rsidRPr="005D1BAC" w:rsidRDefault="00674044" w:rsidP="00DE58F8">
      <w:r w:rsidRPr="005D1BAC">
        <w:t>Untuk menunjang proses analisis komponen Jicofo, d</w:t>
      </w:r>
      <w:r w:rsidR="00DE58F8" w:rsidRPr="005D1BAC">
        <w:t xml:space="preserve">ua buah fungsi RESTful API yang </w:t>
      </w:r>
      <w:r w:rsidRPr="005D1BAC">
        <w:t>diimplementasi, yaitu:</w:t>
      </w:r>
    </w:p>
    <w:p w14:paraId="717A3318" w14:textId="0726F436" w:rsidR="00DE58F8" w:rsidRPr="005D1BAC" w:rsidRDefault="00DE58F8" w:rsidP="00021A26">
      <w:pPr>
        <w:pStyle w:val="ListParagraph"/>
        <w:numPr>
          <w:ilvl w:val="0"/>
          <w:numId w:val="40"/>
        </w:numPr>
      </w:pPr>
      <w:r w:rsidRPr="005D1BAC">
        <w:rPr>
          <w:rStyle w:val="SourceCodeChar"/>
          <w:rFonts w:eastAsia="SimSun"/>
          <w:lang w:val="id-ID"/>
        </w:rPr>
        <w:t>getConferences()</w:t>
      </w:r>
      <w:r w:rsidRPr="005D1BAC">
        <w:rPr>
          <w:rFonts w:cs="Times New Roman"/>
          <w:szCs w:val="24"/>
        </w:rPr>
        <w:t xml:space="preserve">diuraikan </w:t>
      </w:r>
      <w:r w:rsidRPr="005D1BAC">
        <w:t>pada Tabel V.</w:t>
      </w:r>
      <w:r w:rsidR="00674044" w:rsidRPr="005D1BAC">
        <w:t>10.</w:t>
      </w:r>
    </w:p>
    <w:p w14:paraId="40522AA1" w14:textId="0988378D" w:rsidR="00DE58F8" w:rsidRPr="005D1BAC" w:rsidRDefault="00DE58F8" w:rsidP="00021A26">
      <w:pPr>
        <w:pStyle w:val="ListParagraph"/>
        <w:numPr>
          <w:ilvl w:val="0"/>
          <w:numId w:val="40"/>
        </w:numPr>
      </w:pPr>
      <w:r w:rsidRPr="005D1BAC">
        <w:rPr>
          <w:rStyle w:val="SourceCodeChar"/>
          <w:rFonts w:eastAsia="SimSun"/>
          <w:lang w:val="id-ID"/>
        </w:rPr>
        <w:t>getBridgesParticipants()</w:t>
      </w:r>
      <w:r w:rsidR="00674044" w:rsidRPr="005D1BAC">
        <w:rPr>
          <w:rFonts w:cs="Times New Roman"/>
        </w:rPr>
        <w:t xml:space="preserve"> </w:t>
      </w:r>
      <w:r w:rsidRPr="005D1BAC">
        <w:rPr>
          <w:rFonts w:cs="Times New Roman"/>
          <w:szCs w:val="24"/>
        </w:rPr>
        <w:t xml:space="preserve">diuraikan </w:t>
      </w:r>
      <w:r w:rsidRPr="005D1BAC">
        <w:t>pada Tabel V.1</w:t>
      </w:r>
      <w:r w:rsidR="00674044" w:rsidRPr="005D1BAC">
        <w:t>1</w:t>
      </w:r>
      <w:r w:rsidRPr="005D1BAC">
        <w:rPr>
          <w:rFonts w:cs="Times New Roman"/>
        </w:rPr>
        <w:t>.</w:t>
      </w:r>
      <w:r w:rsidR="00674044" w:rsidRPr="005D1BAC">
        <w:rPr>
          <w:rFonts w:cs="Times New Roman"/>
        </w:rPr>
        <w:t xml:space="preserve"> Adapun pada fungsi ini, </w:t>
      </w:r>
      <w:r w:rsidR="00674044" w:rsidRPr="005D1BAC">
        <w:rPr>
          <w:rFonts w:cs="Times New Roman"/>
          <w:i/>
          <w:iCs/>
        </w:rPr>
        <w:t>identifier</w:t>
      </w:r>
      <w:r w:rsidR="00674044" w:rsidRPr="005D1BAC">
        <w:rPr>
          <w:rFonts w:cs="Times New Roman"/>
        </w:rPr>
        <w:t xml:space="preserve"> yang digunakan untuk partisipan octo adalah ID relay untuk setiap partisipan, berupa IP </w:t>
      </w:r>
      <w:r w:rsidR="00674044" w:rsidRPr="005D1BAC">
        <w:rPr>
          <w:rFonts w:cs="Times New Roman"/>
          <w:i/>
          <w:iCs/>
        </w:rPr>
        <w:t>address</w:t>
      </w:r>
      <w:r w:rsidR="00674044" w:rsidRPr="005D1BAC">
        <w:rPr>
          <w:rFonts w:cs="Times New Roman"/>
        </w:rPr>
        <w:t xml:space="preserve">. Hal ini belum sesuai dengan kebutuhan tim, namun tidak ditemukan variabel yang merupakan </w:t>
      </w:r>
      <w:r w:rsidR="00674044" w:rsidRPr="005D1BAC">
        <w:rPr>
          <w:rFonts w:cs="Times New Roman"/>
          <w:i/>
          <w:iCs/>
        </w:rPr>
        <w:t>identifier</w:t>
      </w:r>
      <w:r w:rsidR="00674044" w:rsidRPr="005D1BAC">
        <w:rPr>
          <w:rFonts w:cs="Times New Roman"/>
        </w:rPr>
        <w:t xml:space="preserve"> untuk setiap partisipan octo.</w:t>
      </w:r>
    </w:p>
    <w:p w14:paraId="615BFEAE" w14:textId="31A76811" w:rsidR="00674044" w:rsidRPr="005D1BAC" w:rsidRDefault="00607FE6" w:rsidP="00674044">
      <w:pPr>
        <w:pStyle w:val="CaptionTabel"/>
        <w:rPr>
          <w:rStyle w:val="SourceCodeChar"/>
          <w:rFonts w:eastAsia="SimSun"/>
          <w:lang w:val="id-ID"/>
        </w:rPr>
      </w:pPr>
      <w:bookmarkStart w:id="250" w:name="_Toc60222210"/>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10</w:t>
      </w:r>
      <w:r w:rsidRPr="005D1BAC">
        <w:rPr>
          <w:lang w:val="id-ID"/>
        </w:rPr>
        <w:fldChar w:fldCharType="end"/>
      </w:r>
      <w:r w:rsidRPr="005D1BAC">
        <w:rPr>
          <w:lang w:val="id-ID"/>
        </w:rPr>
        <w:t xml:space="preserve">. </w:t>
      </w:r>
      <w:r w:rsidR="00674044" w:rsidRPr="005D1BAC">
        <w:rPr>
          <w:lang w:val="id-ID"/>
        </w:rPr>
        <w:t xml:space="preserve">Fungsi </w:t>
      </w:r>
      <w:r w:rsidR="00674044" w:rsidRPr="005D1BAC">
        <w:rPr>
          <w:rStyle w:val="SourceCodeChar"/>
          <w:rFonts w:eastAsia="SimSun"/>
          <w:lang w:val="id-ID"/>
        </w:rPr>
        <w:t>getConferences()</w:t>
      </w:r>
      <w:bookmarkEnd w:id="250"/>
    </w:p>
    <w:tbl>
      <w:tblPr>
        <w:tblStyle w:val="TableGrid"/>
        <w:tblW w:w="7937" w:type="dxa"/>
        <w:tblLook w:val="04A0" w:firstRow="1" w:lastRow="0" w:firstColumn="1" w:lastColumn="0" w:noHBand="0" w:noVBand="1"/>
      </w:tblPr>
      <w:tblGrid>
        <w:gridCol w:w="1134"/>
        <w:gridCol w:w="6803"/>
      </w:tblGrid>
      <w:tr w:rsidR="002272AC" w:rsidRPr="005D1BAC" w14:paraId="2E8EECD1" w14:textId="77777777" w:rsidTr="006B043E">
        <w:tc>
          <w:tcPr>
            <w:tcW w:w="1134" w:type="dxa"/>
          </w:tcPr>
          <w:p w14:paraId="19752601"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3E3FBEFE" w14:textId="77777777" w:rsidR="002272AC" w:rsidRPr="005D1BAC" w:rsidRDefault="002272AC" w:rsidP="006B043E">
            <w:pPr>
              <w:spacing w:after="0" w:line="240" w:lineRule="auto"/>
              <w:rPr>
                <w:rFonts w:cs="Times New Roman"/>
                <w:sz w:val="20"/>
                <w:szCs w:val="20"/>
                <w:lang w:val="id-ID"/>
              </w:rPr>
            </w:pPr>
            <w:r w:rsidRPr="005D1BAC">
              <w:rPr>
                <w:sz w:val="20"/>
                <w:szCs w:val="18"/>
                <w:lang w:val="id-ID"/>
              </w:rPr>
              <w:t>src/main/java/org/jitsi/jicofo/rest/Conferences.java</w:t>
            </w:r>
          </w:p>
        </w:tc>
      </w:tr>
      <w:tr w:rsidR="002272AC" w:rsidRPr="005D1BAC" w14:paraId="7D73A4BB" w14:textId="77777777" w:rsidTr="006B043E">
        <w:tc>
          <w:tcPr>
            <w:tcW w:w="1134" w:type="dxa"/>
          </w:tcPr>
          <w:p w14:paraId="3C1FDFE6"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2DDD4975" w14:textId="77777777" w:rsidR="002272AC" w:rsidRPr="005D1BAC" w:rsidRDefault="002272AC" w:rsidP="006B043E">
            <w:pPr>
              <w:pStyle w:val="SourceCode"/>
              <w:rPr>
                <w:lang w:val="id-ID"/>
              </w:rPr>
            </w:pPr>
            <w:r w:rsidRPr="005D1BAC">
              <w:rPr>
                <w:lang w:val="id-ID"/>
              </w:rPr>
              <w:t>@GET</w:t>
            </w:r>
          </w:p>
          <w:p w14:paraId="1D57CB3F" w14:textId="77777777" w:rsidR="002272AC" w:rsidRPr="005D1BAC" w:rsidRDefault="002272AC" w:rsidP="006B043E">
            <w:pPr>
              <w:pStyle w:val="SourceCode"/>
              <w:rPr>
                <w:lang w:val="id-ID"/>
              </w:rPr>
            </w:pPr>
            <w:r w:rsidRPr="005D1BAC">
              <w:rPr>
                <w:lang w:val="id-ID"/>
              </w:rPr>
              <w:t>@Produces(MediaType.APPLICATION_JSON)</w:t>
            </w:r>
          </w:p>
          <w:p w14:paraId="4C1CFD23" w14:textId="77777777" w:rsidR="002272AC" w:rsidRPr="005D1BAC" w:rsidRDefault="002272AC" w:rsidP="006B043E">
            <w:pPr>
              <w:pStyle w:val="SourceCode"/>
              <w:rPr>
                <w:lang w:val="id-ID"/>
              </w:rPr>
            </w:pPr>
            <w:r w:rsidRPr="005D1BAC">
              <w:rPr>
                <w:lang w:val="id-ID"/>
              </w:rPr>
              <w:t>public String getConferences()</w:t>
            </w:r>
          </w:p>
          <w:p w14:paraId="0F280BF9" w14:textId="77777777" w:rsidR="002272AC" w:rsidRPr="005D1BAC" w:rsidRDefault="002272AC" w:rsidP="006B043E">
            <w:pPr>
              <w:pStyle w:val="SourceCode"/>
              <w:rPr>
                <w:lang w:val="id-ID"/>
              </w:rPr>
            </w:pPr>
            <w:r w:rsidRPr="005D1BAC">
              <w:rPr>
                <w:lang w:val="id-ID"/>
              </w:rPr>
              <w:t>{</w:t>
            </w:r>
          </w:p>
          <w:p w14:paraId="0E600449" w14:textId="77777777" w:rsidR="002272AC" w:rsidRPr="005D1BAC" w:rsidRDefault="002272AC" w:rsidP="006B043E">
            <w:pPr>
              <w:pStyle w:val="SourceCode"/>
              <w:rPr>
                <w:lang w:val="id-ID"/>
              </w:rPr>
            </w:pPr>
            <w:r w:rsidRPr="005D1BAC">
              <w:rPr>
                <w:lang w:val="id-ID"/>
              </w:rPr>
              <w:t xml:space="preserve">    JSONObject conferencesJSON = new JSONObject();</w:t>
            </w:r>
          </w:p>
          <w:p w14:paraId="14911A2C" w14:textId="77777777" w:rsidR="002272AC" w:rsidRPr="005D1BAC" w:rsidRDefault="002272AC" w:rsidP="006B043E">
            <w:pPr>
              <w:pStyle w:val="SourceCode"/>
              <w:rPr>
                <w:lang w:val="id-ID"/>
              </w:rPr>
            </w:pPr>
          </w:p>
          <w:p w14:paraId="1DA5BF8F" w14:textId="77777777" w:rsidR="002272AC" w:rsidRPr="005D1BAC" w:rsidRDefault="002272AC" w:rsidP="006B043E">
            <w:pPr>
              <w:pStyle w:val="SourceCode"/>
              <w:rPr>
                <w:lang w:val="id-ID"/>
              </w:rPr>
            </w:pPr>
            <w:r w:rsidRPr="005D1BAC">
              <w:rPr>
                <w:lang w:val="id-ID"/>
              </w:rPr>
              <w:t xml:space="preserve">    try {</w:t>
            </w:r>
          </w:p>
          <w:p w14:paraId="7AB2A5EA" w14:textId="77777777" w:rsidR="002272AC" w:rsidRPr="005D1BAC" w:rsidRDefault="002272AC" w:rsidP="006B043E">
            <w:pPr>
              <w:pStyle w:val="SourceCode"/>
              <w:rPr>
                <w:lang w:val="id-ID"/>
              </w:rPr>
            </w:pPr>
            <w:r w:rsidRPr="005D1BAC">
              <w:rPr>
                <w:lang w:val="id-ID"/>
              </w:rPr>
              <w:t xml:space="preserve">        List&lt;JitsiMeetConference&gt; conferences = </w:t>
            </w:r>
          </w:p>
          <w:p w14:paraId="32940176" w14:textId="77777777" w:rsidR="002272AC" w:rsidRPr="005D1BAC" w:rsidRDefault="002272AC" w:rsidP="006B043E">
            <w:pPr>
              <w:pStyle w:val="SourceCode"/>
              <w:rPr>
                <w:lang w:val="id-ID"/>
              </w:rPr>
            </w:pPr>
            <w:r w:rsidRPr="005D1BAC">
              <w:rPr>
                <w:lang w:val="id-ID"/>
              </w:rPr>
              <w:t xml:space="preserve">        focusManagerProvider.get().getConferences();</w:t>
            </w:r>
          </w:p>
          <w:p w14:paraId="7308E4A8" w14:textId="77777777" w:rsidR="002272AC" w:rsidRPr="005D1BAC" w:rsidRDefault="002272AC" w:rsidP="006B043E">
            <w:pPr>
              <w:pStyle w:val="SourceCode"/>
              <w:rPr>
                <w:lang w:val="id-ID"/>
              </w:rPr>
            </w:pPr>
            <w:r w:rsidRPr="005D1BAC">
              <w:rPr>
                <w:lang w:val="id-ID"/>
              </w:rPr>
              <w:t xml:space="preserve">        for (JitsiMeetConference conf : conferences)</w:t>
            </w:r>
          </w:p>
          <w:p w14:paraId="3738E43D" w14:textId="77777777" w:rsidR="002272AC" w:rsidRPr="005D1BAC" w:rsidRDefault="002272AC" w:rsidP="006B043E">
            <w:pPr>
              <w:pStyle w:val="SourceCode"/>
              <w:rPr>
                <w:lang w:val="id-ID"/>
              </w:rPr>
            </w:pPr>
            <w:r w:rsidRPr="005D1BAC">
              <w:rPr>
                <w:lang w:val="id-ID"/>
              </w:rPr>
              <w:t xml:space="preserve">        {</w:t>
            </w:r>
          </w:p>
          <w:p w14:paraId="1C98BE85" w14:textId="77777777" w:rsidR="002272AC" w:rsidRPr="005D1BAC" w:rsidRDefault="002272AC" w:rsidP="006B043E">
            <w:pPr>
              <w:pStyle w:val="SourceCode"/>
              <w:rPr>
                <w:lang w:val="id-ID"/>
              </w:rPr>
            </w:pPr>
            <w:r w:rsidRPr="005D1BAC">
              <w:rPr>
                <w:lang w:val="id-ID"/>
              </w:rPr>
              <w:t xml:space="preserve">            List&lt;BridgeSession&gt; bridges = conf.</w:t>
            </w:r>
          </w:p>
          <w:p w14:paraId="2AD1BD4C" w14:textId="77777777" w:rsidR="002272AC" w:rsidRPr="005D1BAC" w:rsidRDefault="002272AC" w:rsidP="006B043E">
            <w:pPr>
              <w:pStyle w:val="SourceCode"/>
              <w:rPr>
                <w:lang w:val="id-ID"/>
              </w:rPr>
            </w:pPr>
            <w:r w:rsidRPr="005D1BAC">
              <w:rPr>
                <w:lang w:val="id-ID"/>
              </w:rPr>
              <w:t xml:space="preserve">            getBridgesList();</w:t>
            </w:r>
          </w:p>
          <w:p w14:paraId="4B57E34D" w14:textId="77777777" w:rsidR="002272AC" w:rsidRPr="005D1BAC" w:rsidRDefault="002272AC" w:rsidP="006B043E">
            <w:pPr>
              <w:pStyle w:val="SourceCode"/>
              <w:rPr>
                <w:lang w:val="id-ID"/>
              </w:rPr>
            </w:pPr>
            <w:r w:rsidRPr="005D1BAC">
              <w:rPr>
                <w:lang w:val="id-ID"/>
              </w:rPr>
              <w:t xml:space="preserve">            </w:t>
            </w:r>
          </w:p>
          <w:p w14:paraId="05B7E0E2" w14:textId="77777777" w:rsidR="002272AC" w:rsidRPr="005D1BAC" w:rsidRDefault="002272AC" w:rsidP="006B043E">
            <w:pPr>
              <w:pStyle w:val="SourceCode"/>
              <w:rPr>
                <w:lang w:val="id-ID"/>
              </w:rPr>
            </w:pPr>
            <w:r w:rsidRPr="005D1BAC">
              <w:rPr>
                <w:lang w:val="id-ID"/>
              </w:rPr>
              <w:t xml:space="preserve">            for(BridgeSession bridge : bridges)</w:t>
            </w:r>
          </w:p>
          <w:p w14:paraId="7A3B04C1" w14:textId="77777777" w:rsidR="002272AC" w:rsidRPr="005D1BAC" w:rsidRDefault="002272AC" w:rsidP="006B043E">
            <w:pPr>
              <w:pStyle w:val="SourceCode"/>
              <w:rPr>
                <w:lang w:val="id-ID"/>
              </w:rPr>
            </w:pPr>
            <w:r w:rsidRPr="005D1BAC">
              <w:rPr>
                <w:lang w:val="id-ID"/>
              </w:rPr>
              <w:t xml:space="preserve">            {</w:t>
            </w:r>
          </w:p>
          <w:p w14:paraId="45326B54" w14:textId="77777777" w:rsidR="002272AC" w:rsidRPr="005D1BAC" w:rsidRDefault="002272AC" w:rsidP="006B043E">
            <w:pPr>
              <w:pStyle w:val="SourceCode"/>
              <w:rPr>
                <w:lang w:val="id-ID"/>
              </w:rPr>
            </w:pPr>
            <w:r w:rsidRPr="005D1BAC">
              <w:rPr>
                <w:lang w:val="id-ID"/>
              </w:rPr>
              <w:t xml:space="preserve">                conferencesJSON.put(bridge.</w:t>
            </w:r>
          </w:p>
          <w:p w14:paraId="3A4C623D" w14:textId="77777777" w:rsidR="002272AC" w:rsidRPr="005D1BAC" w:rsidRDefault="002272AC" w:rsidP="006B043E">
            <w:pPr>
              <w:pStyle w:val="SourceCode"/>
              <w:rPr>
                <w:lang w:val="id-ID"/>
              </w:rPr>
            </w:pPr>
            <w:r w:rsidRPr="005D1BAC">
              <w:rPr>
                <w:lang w:val="id-ID"/>
              </w:rPr>
              <w:t xml:space="preserve">                colibriConference.getConferenceId(), </w:t>
            </w:r>
          </w:p>
          <w:p w14:paraId="1F618725" w14:textId="77777777" w:rsidR="002272AC" w:rsidRPr="005D1BAC" w:rsidRDefault="002272AC" w:rsidP="006B043E">
            <w:pPr>
              <w:pStyle w:val="SourceCode"/>
              <w:rPr>
                <w:lang w:val="id-ID"/>
              </w:rPr>
            </w:pPr>
            <w:r w:rsidRPr="005D1BAC">
              <w:rPr>
                <w:lang w:val="id-ID"/>
              </w:rPr>
              <w:t xml:space="preserve">                null);</w:t>
            </w:r>
          </w:p>
          <w:p w14:paraId="7B8A46C4" w14:textId="77777777" w:rsidR="002272AC" w:rsidRPr="005D1BAC" w:rsidRDefault="002272AC" w:rsidP="006B043E">
            <w:pPr>
              <w:pStyle w:val="SourceCode"/>
              <w:rPr>
                <w:lang w:val="id-ID"/>
              </w:rPr>
            </w:pPr>
            <w:r w:rsidRPr="005D1BAC">
              <w:rPr>
                <w:lang w:val="id-ID"/>
              </w:rPr>
              <w:t xml:space="preserve">            }</w:t>
            </w:r>
          </w:p>
          <w:p w14:paraId="02C9D37B" w14:textId="77777777" w:rsidR="002272AC" w:rsidRPr="005D1BAC" w:rsidRDefault="002272AC" w:rsidP="006B043E">
            <w:pPr>
              <w:pStyle w:val="SourceCode"/>
              <w:rPr>
                <w:lang w:val="id-ID"/>
              </w:rPr>
            </w:pPr>
            <w:r w:rsidRPr="005D1BAC">
              <w:rPr>
                <w:lang w:val="id-ID"/>
              </w:rPr>
              <w:t xml:space="preserve">        }</w:t>
            </w:r>
          </w:p>
          <w:p w14:paraId="13C2B5FB" w14:textId="77777777" w:rsidR="002272AC" w:rsidRPr="005D1BAC" w:rsidRDefault="002272AC" w:rsidP="006B043E">
            <w:pPr>
              <w:pStyle w:val="SourceCode"/>
              <w:rPr>
                <w:lang w:val="id-ID"/>
              </w:rPr>
            </w:pPr>
            <w:r w:rsidRPr="005D1BAC">
              <w:rPr>
                <w:lang w:val="id-ID"/>
              </w:rPr>
              <w:t xml:space="preserve">    } catch (Exception e) {</w:t>
            </w:r>
          </w:p>
          <w:p w14:paraId="2FCC1CAD" w14:textId="77777777" w:rsidR="002272AC" w:rsidRPr="005D1BAC" w:rsidRDefault="002272AC" w:rsidP="006B043E">
            <w:pPr>
              <w:pStyle w:val="SourceCode"/>
              <w:rPr>
                <w:lang w:val="id-ID"/>
              </w:rPr>
            </w:pPr>
            <w:r w:rsidRPr="005D1BAC">
              <w:rPr>
                <w:lang w:val="id-ID"/>
              </w:rPr>
              <w:t xml:space="preserve">        conferencesJSON.put("Message", e.getMessage());</w:t>
            </w:r>
          </w:p>
          <w:p w14:paraId="4474F60F" w14:textId="77777777" w:rsidR="002272AC" w:rsidRPr="005D1BAC" w:rsidRDefault="002272AC" w:rsidP="006B043E">
            <w:pPr>
              <w:pStyle w:val="SourceCode"/>
              <w:rPr>
                <w:lang w:val="id-ID"/>
              </w:rPr>
            </w:pPr>
            <w:r w:rsidRPr="005D1BAC">
              <w:rPr>
                <w:lang w:val="id-ID"/>
              </w:rPr>
              <w:t xml:space="preserve">        e.printStackTrace();</w:t>
            </w:r>
          </w:p>
          <w:p w14:paraId="561075CA" w14:textId="77777777" w:rsidR="002272AC" w:rsidRPr="005D1BAC" w:rsidRDefault="002272AC" w:rsidP="006B043E">
            <w:pPr>
              <w:pStyle w:val="SourceCode"/>
              <w:rPr>
                <w:lang w:val="id-ID"/>
              </w:rPr>
            </w:pPr>
            <w:r w:rsidRPr="005D1BAC">
              <w:rPr>
                <w:lang w:val="id-ID"/>
              </w:rPr>
              <w:t xml:space="preserve">    }</w:t>
            </w:r>
          </w:p>
          <w:p w14:paraId="5083A624" w14:textId="77777777" w:rsidR="002272AC" w:rsidRPr="005D1BAC" w:rsidRDefault="002272AC" w:rsidP="006B043E">
            <w:pPr>
              <w:pStyle w:val="SourceCode"/>
              <w:rPr>
                <w:lang w:val="id-ID"/>
              </w:rPr>
            </w:pPr>
          </w:p>
          <w:p w14:paraId="65899229" w14:textId="77777777" w:rsidR="002272AC" w:rsidRPr="005D1BAC" w:rsidRDefault="002272AC" w:rsidP="006B043E">
            <w:pPr>
              <w:pStyle w:val="SourceCode"/>
              <w:rPr>
                <w:lang w:val="id-ID"/>
              </w:rPr>
            </w:pPr>
            <w:r w:rsidRPr="005D1BAC">
              <w:rPr>
                <w:lang w:val="id-ID"/>
              </w:rPr>
              <w:lastRenderedPageBreak/>
              <w:t xml:space="preserve">    return conferencesJSON.toJSONString();</w:t>
            </w:r>
          </w:p>
          <w:p w14:paraId="69B91BFD" w14:textId="77777777" w:rsidR="002272AC" w:rsidRPr="005D1BAC" w:rsidRDefault="002272AC" w:rsidP="006B043E">
            <w:pPr>
              <w:pStyle w:val="SourceCode"/>
              <w:rPr>
                <w:lang w:val="id-ID"/>
              </w:rPr>
            </w:pPr>
            <w:r w:rsidRPr="005D1BAC">
              <w:rPr>
                <w:lang w:val="id-ID"/>
              </w:rPr>
              <w:t>}</w:t>
            </w:r>
          </w:p>
        </w:tc>
      </w:tr>
    </w:tbl>
    <w:p w14:paraId="3E38701A" w14:textId="77777777" w:rsidR="00674044" w:rsidRPr="005D1BAC" w:rsidRDefault="00674044" w:rsidP="00674044">
      <w:pPr>
        <w:pStyle w:val="CaptionTabel"/>
        <w:rPr>
          <w:lang w:val="id-ID"/>
        </w:rPr>
      </w:pPr>
    </w:p>
    <w:p w14:paraId="0316A338" w14:textId="77777777" w:rsidR="00674044" w:rsidRPr="005D1BAC" w:rsidRDefault="00674044">
      <w:pPr>
        <w:spacing w:after="160" w:line="259" w:lineRule="auto"/>
        <w:jc w:val="left"/>
        <w:rPr>
          <w:iCs/>
          <w:szCs w:val="18"/>
        </w:rPr>
      </w:pPr>
      <w:r w:rsidRPr="005D1BAC">
        <w:br w:type="page"/>
      </w:r>
    </w:p>
    <w:p w14:paraId="15F39304" w14:textId="0539F956" w:rsidR="00674044" w:rsidRPr="005D1BAC" w:rsidRDefault="00607FE6" w:rsidP="00674044">
      <w:pPr>
        <w:pStyle w:val="CaptionTabel"/>
        <w:rPr>
          <w:lang w:val="id-ID"/>
        </w:rPr>
      </w:pPr>
      <w:bookmarkStart w:id="251" w:name="_Toc60222211"/>
      <w:r w:rsidRPr="005D1BAC">
        <w:rPr>
          <w:lang w:val="id-ID"/>
        </w:rPr>
        <w:lastRenderedPageBreak/>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11</w:t>
      </w:r>
      <w:r w:rsidRPr="005D1BAC">
        <w:rPr>
          <w:lang w:val="id-ID"/>
        </w:rPr>
        <w:fldChar w:fldCharType="end"/>
      </w:r>
      <w:r w:rsidRPr="005D1BAC">
        <w:rPr>
          <w:lang w:val="id-ID"/>
        </w:rPr>
        <w:t xml:space="preserve">. </w:t>
      </w:r>
      <w:r w:rsidR="00674044" w:rsidRPr="005D1BAC">
        <w:rPr>
          <w:lang w:val="id-ID"/>
        </w:rPr>
        <w:t xml:space="preserve">Fungsi </w:t>
      </w:r>
      <w:r w:rsidR="00674044" w:rsidRPr="005D1BAC">
        <w:rPr>
          <w:rStyle w:val="SourceCodeChar"/>
          <w:rFonts w:eastAsia="SimSun"/>
          <w:lang w:val="id-ID"/>
        </w:rPr>
        <w:t>getBridgesParticipants()</w:t>
      </w:r>
      <w:bookmarkEnd w:id="251"/>
    </w:p>
    <w:tbl>
      <w:tblPr>
        <w:tblStyle w:val="TableGrid"/>
        <w:tblW w:w="7937" w:type="dxa"/>
        <w:tblLook w:val="04A0" w:firstRow="1" w:lastRow="0" w:firstColumn="1" w:lastColumn="0" w:noHBand="0" w:noVBand="1"/>
      </w:tblPr>
      <w:tblGrid>
        <w:gridCol w:w="1134"/>
        <w:gridCol w:w="6803"/>
      </w:tblGrid>
      <w:tr w:rsidR="002272AC" w:rsidRPr="005D1BAC" w14:paraId="571119C9" w14:textId="77777777" w:rsidTr="006B043E">
        <w:tc>
          <w:tcPr>
            <w:tcW w:w="1134" w:type="dxa"/>
          </w:tcPr>
          <w:p w14:paraId="482DCB88"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1FE609C2" w14:textId="77777777" w:rsidR="002272AC" w:rsidRPr="005D1BAC" w:rsidRDefault="002272AC" w:rsidP="006B043E">
            <w:pPr>
              <w:spacing w:after="0" w:line="240" w:lineRule="auto"/>
              <w:rPr>
                <w:rFonts w:cs="Times New Roman"/>
                <w:sz w:val="20"/>
                <w:szCs w:val="20"/>
                <w:lang w:val="id-ID"/>
              </w:rPr>
            </w:pPr>
            <w:r w:rsidRPr="005D1BAC">
              <w:rPr>
                <w:sz w:val="20"/>
                <w:szCs w:val="18"/>
                <w:lang w:val="id-ID"/>
              </w:rPr>
              <w:t>src/main/java/org/jitsi/jicofo/rest/Conferences.java</w:t>
            </w:r>
          </w:p>
        </w:tc>
      </w:tr>
      <w:tr w:rsidR="002272AC" w:rsidRPr="005D1BAC" w14:paraId="1273E8A6" w14:textId="77777777" w:rsidTr="006B043E">
        <w:tc>
          <w:tcPr>
            <w:tcW w:w="1134" w:type="dxa"/>
          </w:tcPr>
          <w:p w14:paraId="46172AB5"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01CE30CF" w14:textId="77777777" w:rsidR="002272AC" w:rsidRPr="005D1BAC" w:rsidRDefault="002272AC" w:rsidP="006B043E">
            <w:pPr>
              <w:pStyle w:val="SourceCode"/>
              <w:rPr>
                <w:lang w:val="id-ID"/>
              </w:rPr>
            </w:pPr>
            <w:r w:rsidRPr="005D1BAC">
              <w:rPr>
                <w:lang w:val="id-ID"/>
              </w:rPr>
              <w:t>@GET</w:t>
            </w:r>
          </w:p>
          <w:p w14:paraId="5E331A83" w14:textId="77777777" w:rsidR="002272AC" w:rsidRPr="005D1BAC" w:rsidRDefault="002272AC" w:rsidP="006B043E">
            <w:pPr>
              <w:pStyle w:val="SourceCode"/>
              <w:rPr>
                <w:lang w:val="id-ID"/>
              </w:rPr>
            </w:pPr>
            <w:r w:rsidRPr="005D1BAC">
              <w:rPr>
                <w:lang w:val="id-ID"/>
              </w:rPr>
              <w:t>@Path("/participants/{conferenceId}")</w:t>
            </w:r>
          </w:p>
          <w:p w14:paraId="698CFEF6" w14:textId="77777777" w:rsidR="002272AC" w:rsidRPr="005D1BAC" w:rsidRDefault="002272AC" w:rsidP="006B043E">
            <w:pPr>
              <w:pStyle w:val="SourceCode"/>
              <w:rPr>
                <w:lang w:val="id-ID"/>
              </w:rPr>
            </w:pPr>
            <w:r w:rsidRPr="005D1BAC">
              <w:rPr>
                <w:lang w:val="id-ID"/>
              </w:rPr>
              <w:t>@Produces(MediaType.APPLICATION_JSON)</w:t>
            </w:r>
          </w:p>
          <w:p w14:paraId="611E1F5F" w14:textId="77777777" w:rsidR="002272AC" w:rsidRPr="005D1BAC" w:rsidRDefault="002272AC" w:rsidP="006B043E">
            <w:pPr>
              <w:pStyle w:val="SourceCode"/>
              <w:rPr>
                <w:lang w:val="id-ID"/>
              </w:rPr>
            </w:pPr>
            <w:r w:rsidRPr="005D1BAC">
              <w:rPr>
                <w:lang w:val="id-ID"/>
              </w:rPr>
              <w:t>public String getBridgesParticipants(</w:t>
            </w:r>
          </w:p>
          <w:p w14:paraId="5BA670F4" w14:textId="77777777" w:rsidR="002272AC" w:rsidRPr="005D1BAC" w:rsidRDefault="002272AC" w:rsidP="006B043E">
            <w:pPr>
              <w:pStyle w:val="SourceCode"/>
              <w:rPr>
                <w:lang w:val="id-ID"/>
              </w:rPr>
            </w:pPr>
            <w:r w:rsidRPr="005D1BAC">
              <w:rPr>
                <w:lang w:val="id-ID"/>
              </w:rPr>
              <w:t xml:space="preserve">    @PathParam("conferenceId") String conferenceId)</w:t>
            </w:r>
          </w:p>
          <w:p w14:paraId="1B481AA2" w14:textId="77777777" w:rsidR="002272AC" w:rsidRPr="005D1BAC" w:rsidRDefault="002272AC" w:rsidP="006B043E">
            <w:pPr>
              <w:pStyle w:val="SourceCode"/>
              <w:rPr>
                <w:lang w:val="id-ID"/>
              </w:rPr>
            </w:pPr>
            <w:r w:rsidRPr="005D1BAC">
              <w:rPr>
                <w:lang w:val="id-ID"/>
              </w:rPr>
              <w:t>{</w:t>
            </w:r>
          </w:p>
          <w:p w14:paraId="38327219" w14:textId="77777777" w:rsidR="002272AC" w:rsidRPr="005D1BAC" w:rsidRDefault="002272AC" w:rsidP="006B043E">
            <w:pPr>
              <w:pStyle w:val="SourceCode"/>
              <w:rPr>
                <w:lang w:val="id-ID"/>
              </w:rPr>
            </w:pPr>
            <w:r w:rsidRPr="005D1BAC">
              <w:rPr>
                <w:lang w:val="id-ID"/>
              </w:rPr>
              <w:t xml:space="preserve">    JSONObject participantsJSON = new JSONObject();</w:t>
            </w:r>
          </w:p>
          <w:p w14:paraId="024FFA3C" w14:textId="77777777" w:rsidR="002272AC" w:rsidRPr="005D1BAC" w:rsidRDefault="002272AC" w:rsidP="006B043E">
            <w:pPr>
              <w:pStyle w:val="SourceCode"/>
              <w:rPr>
                <w:lang w:val="id-ID"/>
              </w:rPr>
            </w:pPr>
          </w:p>
          <w:p w14:paraId="513F7868" w14:textId="77777777" w:rsidR="002272AC" w:rsidRPr="005D1BAC" w:rsidRDefault="002272AC" w:rsidP="006B043E">
            <w:pPr>
              <w:pStyle w:val="SourceCode"/>
              <w:rPr>
                <w:lang w:val="id-ID"/>
              </w:rPr>
            </w:pPr>
            <w:r w:rsidRPr="005D1BAC">
              <w:rPr>
                <w:lang w:val="id-ID"/>
              </w:rPr>
              <w:t xml:space="preserve">    try {</w:t>
            </w:r>
          </w:p>
          <w:p w14:paraId="0AFB18DC" w14:textId="77777777" w:rsidR="002272AC" w:rsidRPr="005D1BAC" w:rsidRDefault="002272AC" w:rsidP="006B043E">
            <w:pPr>
              <w:pStyle w:val="SourceCode"/>
              <w:rPr>
                <w:lang w:val="id-ID"/>
              </w:rPr>
            </w:pPr>
            <w:r w:rsidRPr="005D1BAC">
              <w:rPr>
                <w:lang w:val="id-ID"/>
              </w:rPr>
              <w:t xml:space="preserve">        List&lt;JitsiMeetConference&gt; conferences = </w:t>
            </w:r>
          </w:p>
          <w:p w14:paraId="5DF569B1" w14:textId="77777777" w:rsidR="002272AC" w:rsidRPr="005D1BAC" w:rsidRDefault="002272AC" w:rsidP="006B043E">
            <w:pPr>
              <w:pStyle w:val="SourceCode"/>
              <w:rPr>
                <w:lang w:val="id-ID"/>
              </w:rPr>
            </w:pPr>
            <w:r w:rsidRPr="005D1BAC">
              <w:rPr>
                <w:lang w:val="id-ID"/>
              </w:rPr>
              <w:t xml:space="preserve">        focusManagerProvider.get().getConferences();</w:t>
            </w:r>
          </w:p>
          <w:p w14:paraId="2AE486DD" w14:textId="77777777" w:rsidR="002272AC" w:rsidRPr="005D1BAC" w:rsidRDefault="002272AC" w:rsidP="006B043E">
            <w:pPr>
              <w:pStyle w:val="SourceCode"/>
              <w:rPr>
                <w:lang w:val="id-ID"/>
              </w:rPr>
            </w:pPr>
          </w:p>
          <w:p w14:paraId="1C16A4C7" w14:textId="77777777" w:rsidR="002272AC" w:rsidRPr="005D1BAC" w:rsidRDefault="002272AC" w:rsidP="006B043E">
            <w:pPr>
              <w:pStyle w:val="SourceCode"/>
              <w:rPr>
                <w:lang w:val="id-ID"/>
              </w:rPr>
            </w:pPr>
            <w:r w:rsidRPr="005D1BAC">
              <w:rPr>
                <w:lang w:val="id-ID"/>
              </w:rPr>
              <w:t xml:space="preserve">        List&lt;Participant&gt; participants = </w:t>
            </w:r>
          </w:p>
          <w:p w14:paraId="2BBC2DA0" w14:textId="77777777" w:rsidR="002272AC" w:rsidRPr="005D1BAC" w:rsidRDefault="002272AC" w:rsidP="006B043E">
            <w:pPr>
              <w:pStyle w:val="SourceCode"/>
              <w:rPr>
                <w:lang w:val="id-ID"/>
              </w:rPr>
            </w:pPr>
            <w:r w:rsidRPr="005D1BAC">
              <w:rPr>
                <w:lang w:val="id-ID"/>
              </w:rPr>
              <w:t xml:space="preserve">            new ArrayList&lt;&gt;();</w:t>
            </w:r>
          </w:p>
          <w:p w14:paraId="6D2F29F7" w14:textId="77777777" w:rsidR="002272AC" w:rsidRPr="005D1BAC" w:rsidRDefault="002272AC" w:rsidP="006B043E">
            <w:pPr>
              <w:pStyle w:val="SourceCode"/>
              <w:rPr>
                <w:lang w:val="id-ID"/>
              </w:rPr>
            </w:pPr>
            <w:r w:rsidRPr="005D1BAC">
              <w:rPr>
                <w:lang w:val="id-ID"/>
              </w:rPr>
              <w:t xml:space="preserve">        List&lt;String&gt; participantsID = </w:t>
            </w:r>
          </w:p>
          <w:p w14:paraId="4569D693" w14:textId="77777777" w:rsidR="002272AC" w:rsidRPr="005D1BAC" w:rsidRDefault="002272AC" w:rsidP="006B043E">
            <w:pPr>
              <w:pStyle w:val="SourceCode"/>
              <w:rPr>
                <w:lang w:val="id-ID"/>
              </w:rPr>
            </w:pPr>
            <w:r w:rsidRPr="005D1BAC">
              <w:rPr>
                <w:lang w:val="id-ID"/>
              </w:rPr>
              <w:t xml:space="preserve">            new ArrayList&lt;&gt;();</w:t>
            </w:r>
          </w:p>
          <w:p w14:paraId="0859AA56" w14:textId="77777777" w:rsidR="002272AC" w:rsidRPr="005D1BAC" w:rsidRDefault="002272AC" w:rsidP="006B043E">
            <w:pPr>
              <w:pStyle w:val="SourceCode"/>
              <w:rPr>
                <w:lang w:val="id-ID"/>
              </w:rPr>
            </w:pPr>
            <w:r w:rsidRPr="005D1BAC">
              <w:rPr>
                <w:lang w:val="id-ID"/>
              </w:rPr>
              <w:t xml:space="preserve">        OctoParticipant octoParticipant = null;</w:t>
            </w:r>
          </w:p>
          <w:p w14:paraId="72E84C0D" w14:textId="77777777" w:rsidR="002272AC" w:rsidRPr="005D1BAC" w:rsidRDefault="002272AC" w:rsidP="006B043E">
            <w:pPr>
              <w:pStyle w:val="SourceCode"/>
              <w:rPr>
                <w:lang w:val="id-ID"/>
              </w:rPr>
            </w:pPr>
            <w:r w:rsidRPr="005D1BAC">
              <w:rPr>
                <w:lang w:val="id-ID"/>
              </w:rPr>
              <w:t xml:space="preserve">        String bridgeConferenceId;</w:t>
            </w:r>
          </w:p>
          <w:p w14:paraId="54BA925F" w14:textId="77777777" w:rsidR="002272AC" w:rsidRPr="005D1BAC" w:rsidRDefault="002272AC" w:rsidP="006B043E">
            <w:pPr>
              <w:pStyle w:val="SourceCode"/>
              <w:rPr>
                <w:lang w:val="id-ID"/>
              </w:rPr>
            </w:pPr>
          </w:p>
          <w:p w14:paraId="148E25E6" w14:textId="77777777" w:rsidR="002272AC" w:rsidRPr="005D1BAC" w:rsidRDefault="002272AC" w:rsidP="006B043E">
            <w:pPr>
              <w:pStyle w:val="SourceCode"/>
              <w:rPr>
                <w:lang w:val="id-ID"/>
              </w:rPr>
            </w:pPr>
            <w:r w:rsidRPr="005D1BAC">
              <w:rPr>
                <w:lang w:val="id-ID"/>
              </w:rPr>
              <w:t xml:space="preserve">        for (JitsiMeetConference conf : conferences)</w:t>
            </w:r>
          </w:p>
          <w:p w14:paraId="2C50A4CC" w14:textId="77777777" w:rsidR="002272AC" w:rsidRPr="005D1BAC" w:rsidRDefault="002272AC" w:rsidP="006B043E">
            <w:pPr>
              <w:pStyle w:val="SourceCode"/>
              <w:rPr>
                <w:lang w:val="id-ID"/>
              </w:rPr>
            </w:pPr>
            <w:r w:rsidRPr="005D1BAC">
              <w:rPr>
                <w:lang w:val="id-ID"/>
              </w:rPr>
              <w:t xml:space="preserve">        {</w:t>
            </w:r>
          </w:p>
          <w:p w14:paraId="2CCF0173" w14:textId="77777777" w:rsidR="002272AC" w:rsidRPr="005D1BAC" w:rsidRDefault="002272AC" w:rsidP="006B043E">
            <w:pPr>
              <w:pStyle w:val="SourceCode"/>
              <w:rPr>
                <w:lang w:val="id-ID"/>
              </w:rPr>
            </w:pPr>
            <w:r w:rsidRPr="005D1BAC">
              <w:rPr>
                <w:lang w:val="id-ID"/>
              </w:rPr>
              <w:t xml:space="preserve">            List&lt;BridgeSession&gt; bridges =</w:t>
            </w:r>
          </w:p>
          <w:p w14:paraId="1C775C5D" w14:textId="77777777" w:rsidR="002272AC" w:rsidRPr="005D1BAC" w:rsidRDefault="002272AC" w:rsidP="006B043E">
            <w:pPr>
              <w:pStyle w:val="SourceCode"/>
              <w:rPr>
                <w:lang w:val="id-ID"/>
              </w:rPr>
            </w:pPr>
            <w:r w:rsidRPr="005D1BAC">
              <w:rPr>
                <w:lang w:val="id-ID"/>
              </w:rPr>
              <w:t xml:space="preserve">                conf.getBridgesList();</w:t>
            </w:r>
          </w:p>
          <w:p w14:paraId="2A1F2F7B" w14:textId="77777777" w:rsidR="002272AC" w:rsidRPr="005D1BAC" w:rsidRDefault="002272AC" w:rsidP="006B043E">
            <w:pPr>
              <w:pStyle w:val="SourceCode"/>
              <w:rPr>
                <w:lang w:val="id-ID"/>
              </w:rPr>
            </w:pPr>
            <w:r w:rsidRPr="005D1BAC">
              <w:rPr>
                <w:lang w:val="id-ID"/>
              </w:rPr>
              <w:t xml:space="preserve">            for (BridgeSession bridgeSession : bridges)</w:t>
            </w:r>
          </w:p>
          <w:p w14:paraId="096D5768" w14:textId="77777777" w:rsidR="002272AC" w:rsidRPr="005D1BAC" w:rsidRDefault="002272AC" w:rsidP="006B043E">
            <w:pPr>
              <w:pStyle w:val="SourceCode"/>
              <w:rPr>
                <w:lang w:val="id-ID"/>
              </w:rPr>
            </w:pPr>
            <w:r w:rsidRPr="005D1BAC">
              <w:rPr>
                <w:lang w:val="id-ID"/>
              </w:rPr>
              <w:t xml:space="preserve">            {</w:t>
            </w:r>
          </w:p>
          <w:p w14:paraId="42BEDC77" w14:textId="77777777" w:rsidR="002272AC" w:rsidRPr="005D1BAC" w:rsidRDefault="002272AC" w:rsidP="006B043E">
            <w:pPr>
              <w:pStyle w:val="SourceCode"/>
              <w:rPr>
                <w:lang w:val="id-ID"/>
              </w:rPr>
            </w:pPr>
            <w:r w:rsidRPr="005D1BAC">
              <w:rPr>
                <w:lang w:val="id-ID"/>
              </w:rPr>
              <w:t xml:space="preserve">                bridgeConferenceId = bridgeSession.</w:t>
            </w:r>
          </w:p>
          <w:p w14:paraId="2F1C971A" w14:textId="77777777" w:rsidR="002272AC" w:rsidRPr="005D1BAC" w:rsidRDefault="002272AC" w:rsidP="006B043E">
            <w:pPr>
              <w:pStyle w:val="SourceCode"/>
              <w:rPr>
                <w:lang w:val="id-ID"/>
              </w:rPr>
            </w:pPr>
            <w:r w:rsidRPr="005D1BAC">
              <w:rPr>
                <w:lang w:val="id-ID"/>
              </w:rPr>
              <w:t xml:space="preserve">                colibriConference.getConferenceId();</w:t>
            </w:r>
          </w:p>
          <w:p w14:paraId="76DD7A10" w14:textId="77777777" w:rsidR="002272AC" w:rsidRPr="005D1BAC" w:rsidRDefault="002272AC" w:rsidP="006B043E">
            <w:pPr>
              <w:pStyle w:val="SourceCode"/>
              <w:rPr>
                <w:lang w:val="id-ID"/>
              </w:rPr>
            </w:pPr>
            <w:r w:rsidRPr="005D1BAC">
              <w:rPr>
                <w:lang w:val="id-ID"/>
              </w:rPr>
              <w:t xml:space="preserve">                </w:t>
            </w:r>
          </w:p>
          <w:p w14:paraId="29A0ABCE" w14:textId="77777777" w:rsidR="002272AC" w:rsidRPr="005D1BAC" w:rsidRDefault="002272AC" w:rsidP="006B043E">
            <w:pPr>
              <w:pStyle w:val="SourceCode"/>
              <w:rPr>
                <w:lang w:val="id-ID"/>
              </w:rPr>
            </w:pPr>
            <w:r w:rsidRPr="005D1BAC">
              <w:rPr>
                <w:lang w:val="id-ID"/>
              </w:rPr>
              <w:t xml:space="preserve">                if (bridgeConferenceId.equals(</w:t>
            </w:r>
          </w:p>
          <w:p w14:paraId="13EBB835" w14:textId="77777777" w:rsidR="002272AC" w:rsidRPr="005D1BAC" w:rsidRDefault="002272AC" w:rsidP="006B043E">
            <w:pPr>
              <w:pStyle w:val="SourceCode"/>
              <w:rPr>
                <w:lang w:val="id-ID"/>
              </w:rPr>
            </w:pPr>
            <w:r w:rsidRPr="005D1BAC">
              <w:rPr>
                <w:lang w:val="id-ID"/>
              </w:rPr>
              <w:t xml:space="preserve">                conferenceId))</w:t>
            </w:r>
          </w:p>
          <w:p w14:paraId="55068FD6" w14:textId="77777777" w:rsidR="002272AC" w:rsidRPr="005D1BAC" w:rsidRDefault="002272AC" w:rsidP="006B043E">
            <w:pPr>
              <w:pStyle w:val="SourceCode"/>
              <w:rPr>
                <w:lang w:val="id-ID"/>
              </w:rPr>
            </w:pPr>
            <w:r w:rsidRPr="005D1BAC">
              <w:rPr>
                <w:lang w:val="id-ID"/>
              </w:rPr>
              <w:t xml:space="preserve">                {</w:t>
            </w:r>
          </w:p>
          <w:p w14:paraId="77C8E2A0" w14:textId="77777777" w:rsidR="002272AC" w:rsidRPr="005D1BAC" w:rsidRDefault="002272AC" w:rsidP="006B043E">
            <w:pPr>
              <w:pStyle w:val="SourceCode"/>
              <w:rPr>
                <w:lang w:val="id-ID"/>
              </w:rPr>
            </w:pPr>
            <w:r w:rsidRPr="005D1BAC">
              <w:rPr>
                <w:lang w:val="id-ID"/>
              </w:rPr>
              <w:t xml:space="preserve">                    participants =</w:t>
            </w:r>
          </w:p>
          <w:p w14:paraId="70AB04D1" w14:textId="77777777" w:rsidR="002272AC" w:rsidRPr="005D1BAC" w:rsidRDefault="002272AC" w:rsidP="006B043E">
            <w:pPr>
              <w:pStyle w:val="SourceCode"/>
              <w:rPr>
                <w:lang w:val="id-ID"/>
              </w:rPr>
            </w:pPr>
            <w:r w:rsidRPr="005D1BAC">
              <w:rPr>
                <w:lang w:val="id-ID"/>
              </w:rPr>
              <w:t xml:space="preserve">                        bridgeSession.participants;</w:t>
            </w:r>
          </w:p>
          <w:p w14:paraId="6BE4A6F5" w14:textId="77777777" w:rsidR="002272AC" w:rsidRPr="005D1BAC" w:rsidRDefault="002272AC" w:rsidP="006B043E">
            <w:pPr>
              <w:pStyle w:val="SourceCode"/>
              <w:rPr>
                <w:lang w:val="id-ID"/>
              </w:rPr>
            </w:pPr>
            <w:r w:rsidRPr="005D1BAC">
              <w:rPr>
                <w:lang w:val="id-ID"/>
              </w:rPr>
              <w:t xml:space="preserve">                 </w:t>
            </w:r>
          </w:p>
          <w:p w14:paraId="3DE5E789" w14:textId="77777777" w:rsidR="002272AC" w:rsidRPr="005D1BAC" w:rsidRDefault="002272AC" w:rsidP="006B043E">
            <w:pPr>
              <w:pStyle w:val="SourceCode"/>
              <w:rPr>
                <w:lang w:val="id-ID"/>
              </w:rPr>
            </w:pPr>
            <w:r w:rsidRPr="005D1BAC">
              <w:rPr>
                <w:lang w:val="id-ID"/>
              </w:rPr>
              <w:t xml:space="preserve">                    octoParticipant = </w:t>
            </w:r>
          </w:p>
          <w:p w14:paraId="37F04737" w14:textId="77777777" w:rsidR="002272AC" w:rsidRPr="005D1BAC" w:rsidRDefault="002272AC" w:rsidP="006B043E">
            <w:pPr>
              <w:pStyle w:val="SourceCode"/>
              <w:rPr>
                <w:lang w:val="id-ID"/>
              </w:rPr>
            </w:pPr>
            <w:r w:rsidRPr="005D1BAC">
              <w:rPr>
                <w:lang w:val="id-ID"/>
              </w:rPr>
              <w:t xml:space="preserve">                        bridgeSession.octoParticipant;</w:t>
            </w:r>
          </w:p>
          <w:p w14:paraId="17E8D7A8" w14:textId="77777777" w:rsidR="002272AC" w:rsidRPr="005D1BAC" w:rsidRDefault="002272AC" w:rsidP="006B043E">
            <w:pPr>
              <w:pStyle w:val="SourceCode"/>
              <w:rPr>
                <w:lang w:val="id-ID"/>
              </w:rPr>
            </w:pPr>
            <w:r w:rsidRPr="005D1BAC">
              <w:rPr>
                <w:lang w:val="id-ID"/>
              </w:rPr>
              <w:t xml:space="preserve">                        </w:t>
            </w:r>
          </w:p>
          <w:p w14:paraId="5AA6173B" w14:textId="77777777" w:rsidR="002272AC" w:rsidRPr="005D1BAC" w:rsidRDefault="002272AC" w:rsidP="006B043E">
            <w:pPr>
              <w:pStyle w:val="SourceCode"/>
              <w:rPr>
                <w:lang w:val="id-ID"/>
              </w:rPr>
            </w:pPr>
            <w:r w:rsidRPr="005D1BAC">
              <w:rPr>
                <w:lang w:val="id-ID"/>
              </w:rPr>
              <w:t xml:space="preserve">                }</w:t>
            </w:r>
          </w:p>
          <w:p w14:paraId="30D60C0D" w14:textId="77777777" w:rsidR="002272AC" w:rsidRPr="005D1BAC" w:rsidRDefault="002272AC" w:rsidP="006B043E">
            <w:pPr>
              <w:pStyle w:val="SourceCode"/>
              <w:rPr>
                <w:lang w:val="id-ID"/>
              </w:rPr>
            </w:pPr>
            <w:r w:rsidRPr="005D1BAC">
              <w:rPr>
                <w:lang w:val="id-ID"/>
              </w:rPr>
              <w:t xml:space="preserve">            }</w:t>
            </w:r>
          </w:p>
          <w:p w14:paraId="1E990B7E" w14:textId="77777777" w:rsidR="002272AC" w:rsidRPr="005D1BAC" w:rsidRDefault="002272AC" w:rsidP="006B043E">
            <w:pPr>
              <w:pStyle w:val="SourceCode"/>
              <w:rPr>
                <w:lang w:val="id-ID"/>
              </w:rPr>
            </w:pPr>
            <w:r w:rsidRPr="005D1BAC">
              <w:rPr>
                <w:lang w:val="id-ID"/>
              </w:rPr>
              <w:t xml:space="preserve">        }</w:t>
            </w:r>
          </w:p>
          <w:p w14:paraId="705AA029" w14:textId="77777777" w:rsidR="002272AC" w:rsidRPr="005D1BAC" w:rsidRDefault="002272AC" w:rsidP="006B043E">
            <w:pPr>
              <w:pStyle w:val="SourceCode"/>
              <w:rPr>
                <w:lang w:val="id-ID"/>
              </w:rPr>
            </w:pPr>
          </w:p>
          <w:p w14:paraId="5FBF385C" w14:textId="77777777" w:rsidR="002272AC" w:rsidRPr="005D1BAC" w:rsidRDefault="002272AC" w:rsidP="006B043E">
            <w:pPr>
              <w:pStyle w:val="SourceCode"/>
              <w:rPr>
                <w:lang w:val="id-ID"/>
              </w:rPr>
            </w:pPr>
            <w:r w:rsidRPr="005D1BAC">
              <w:rPr>
                <w:lang w:val="id-ID"/>
              </w:rPr>
              <w:t xml:space="preserve">        if (participants != null)</w:t>
            </w:r>
          </w:p>
          <w:p w14:paraId="45E1F7D0" w14:textId="77777777" w:rsidR="002272AC" w:rsidRPr="005D1BAC" w:rsidRDefault="002272AC" w:rsidP="006B043E">
            <w:pPr>
              <w:pStyle w:val="SourceCode"/>
              <w:rPr>
                <w:lang w:val="id-ID"/>
              </w:rPr>
            </w:pPr>
            <w:r w:rsidRPr="005D1BAC">
              <w:rPr>
                <w:lang w:val="id-ID"/>
              </w:rPr>
              <w:t xml:space="preserve">        {</w:t>
            </w:r>
          </w:p>
          <w:p w14:paraId="08ECD0F7" w14:textId="77777777" w:rsidR="002272AC" w:rsidRPr="005D1BAC" w:rsidRDefault="002272AC" w:rsidP="006B043E">
            <w:pPr>
              <w:pStyle w:val="SourceCode"/>
              <w:rPr>
                <w:lang w:val="id-ID"/>
              </w:rPr>
            </w:pPr>
            <w:r w:rsidRPr="005D1BAC">
              <w:rPr>
                <w:lang w:val="id-ID"/>
              </w:rPr>
              <w:t xml:space="preserve">            for(Participant participant : participants)</w:t>
            </w:r>
          </w:p>
          <w:p w14:paraId="00194483" w14:textId="77777777" w:rsidR="002272AC" w:rsidRPr="005D1BAC" w:rsidRDefault="002272AC" w:rsidP="006B043E">
            <w:pPr>
              <w:pStyle w:val="SourceCode"/>
              <w:rPr>
                <w:lang w:val="id-ID"/>
              </w:rPr>
            </w:pPr>
            <w:r w:rsidRPr="005D1BAC">
              <w:rPr>
                <w:lang w:val="id-ID"/>
              </w:rPr>
              <w:t xml:space="preserve">            {</w:t>
            </w:r>
          </w:p>
          <w:p w14:paraId="64661294" w14:textId="77777777" w:rsidR="002272AC" w:rsidRPr="005D1BAC" w:rsidRDefault="002272AC" w:rsidP="006B043E">
            <w:pPr>
              <w:pStyle w:val="SourceCode"/>
              <w:rPr>
                <w:lang w:val="id-ID"/>
              </w:rPr>
            </w:pPr>
            <w:r w:rsidRPr="005D1BAC">
              <w:rPr>
                <w:lang w:val="id-ID"/>
              </w:rPr>
              <w:t xml:space="preserve">                participantsID.add(participant.</w:t>
            </w:r>
          </w:p>
          <w:p w14:paraId="3AE3B26D" w14:textId="77777777" w:rsidR="002272AC" w:rsidRPr="005D1BAC" w:rsidRDefault="002272AC" w:rsidP="006B043E">
            <w:pPr>
              <w:pStyle w:val="SourceCode"/>
              <w:rPr>
                <w:lang w:val="id-ID"/>
              </w:rPr>
            </w:pPr>
            <w:r w:rsidRPr="005D1BAC">
              <w:rPr>
                <w:lang w:val="id-ID"/>
              </w:rPr>
              <w:t xml:space="preserve">                getEndpointId());                </w:t>
            </w:r>
          </w:p>
          <w:p w14:paraId="4C40CDF9" w14:textId="77777777" w:rsidR="002272AC" w:rsidRPr="005D1BAC" w:rsidRDefault="002272AC" w:rsidP="006B043E">
            <w:pPr>
              <w:pStyle w:val="SourceCode"/>
              <w:rPr>
                <w:lang w:val="id-ID"/>
              </w:rPr>
            </w:pPr>
            <w:r w:rsidRPr="005D1BAC">
              <w:rPr>
                <w:lang w:val="id-ID"/>
              </w:rPr>
              <w:t xml:space="preserve">            }</w:t>
            </w:r>
          </w:p>
          <w:p w14:paraId="6D2AA325" w14:textId="77777777" w:rsidR="002272AC" w:rsidRPr="005D1BAC" w:rsidRDefault="002272AC" w:rsidP="006B043E">
            <w:pPr>
              <w:pStyle w:val="SourceCode"/>
              <w:rPr>
                <w:lang w:val="id-ID"/>
              </w:rPr>
            </w:pPr>
            <w:r w:rsidRPr="005D1BAC">
              <w:rPr>
                <w:lang w:val="id-ID"/>
              </w:rPr>
              <w:t xml:space="preserve">            participantsJSON.put("Participants",</w:t>
            </w:r>
          </w:p>
          <w:p w14:paraId="17C1AC8B" w14:textId="77777777" w:rsidR="002272AC" w:rsidRPr="005D1BAC" w:rsidRDefault="002272AC" w:rsidP="006B043E">
            <w:pPr>
              <w:pStyle w:val="SourceCode"/>
              <w:rPr>
                <w:lang w:val="id-ID"/>
              </w:rPr>
            </w:pPr>
            <w:r w:rsidRPr="005D1BAC">
              <w:rPr>
                <w:lang w:val="id-ID"/>
              </w:rPr>
              <w:t xml:space="preserve">            participantsID);               </w:t>
            </w:r>
          </w:p>
          <w:p w14:paraId="7C050BC3" w14:textId="77777777" w:rsidR="002272AC" w:rsidRPr="005D1BAC" w:rsidRDefault="002272AC" w:rsidP="006B043E">
            <w:pPr>
              <w:pStyle w:val="SourceCode"/>
              <w:rPr>
                <w:lang w:val="id-ID"/>
              </w:rPr>
            </w:pPr>
            <w:r w:rsidRPr="005D1BAC">
              <w:rPr>
                <w:lang w:val="id-ID"/>
              </w:rPr>
              <w:t xml:space="preserve">        }</w:t>
            </w:r>
          </w:p>
          <w:p w14:paraId="68A12BAD" w14:textId="77777777" w:rsidR="002272AC" w:rsidRPr="005D1BAC" w:rsidRDefault="002272AC" w:rsidP="006B043E">
            <w:pPr>
              <w:pStyle w:val="SourceCode"/>
              <w:rPr>
                <w:lang w:val="id-ID"/>
              </w:rPr>
            </w:pPr>
          </w:p>
          <w:p w14:paraId="0A158529" w14:textId="77777777" w:rsidR="002272AC" w:rsidRPr="005D1BAC" w:rsidRDefault="002272AC" w:rsidP="006B043E">
            <w:pPr>
              <w:pStyle w:val="SourceCode"/>
              <w:rPr>
                <w:lang w:val="id-ID"/>
              </w:rPr>
            </w:pPr>
            <w:r w:rsidRPr="005D1BAC">
              <w:rPr>
                <w:lang w:val="id-ID"/>
              </w:rPr>
              <w:t xml:space="preserve">        if (octoParticipant != null)</w:t>
            </w:r>
          </w:p>
          <w:p w14:paraId="76A22C4A" w14:textId="77777777" w:rsidR="002272AC" w:rsidRPr="005D1BAC" w:rsidRDefault="002272AC" w:rsidP="006B043E">
            <w:pPr>
              <w:pStyle w:val="SourceCode"/>
              <w:rPr>
                <w:lang w:val="id-ID"/>
              </w:rPr>
            </w:pPr>
            <w:r w:rsidRPr="005D1BAC">
              <w:rPr>
                <w:lang w:val="id-ID"/>
              </w:rPr>
              <w:lastRenderedPageBreak/>
              <w:t xml:space="preserve">        {</w:t>
            </w:r>
          </w:p>
          <w:p w14:paraId="468A0E24" w14:textId="77777777" w:rsidR="002272AC" w:rsidRPr="005D1BAC" w:rsidRDefault="002272AC" w:rsidP="006B043E">
            <w:pPr>
              <w:pStyle w:val="SourceCode"/>
              <w:rPr>
                <w:lang w:val="id-ID"/>
              </w:rPr>
            </w:pPr>
            <w:r w:rsidRPr="005D1BAC">
              <w:rPr>
                <w:lang w:val="id-ID"/>
              </w:rPr>
              <w:t xml:space="preserve">            participantsJSON.put("Octo Participants", </w:t>
            </w:r>
          </w:p>
          <w:p w14:paraId="394D4D46" w14:textId="77777777" w:rsidR="002272AC" w:rsidRPr="005D1BAC" w:rsidRDefault="002272AC" w:rsidP="006B043E">
            <w:pPr>
              <w:pStyle w:val="SourceCode"/>
              <w:rPr>
                <w:lang w:val="id-ID"/>
              </w:rPr>
            </w:pPr>
            <w:r w:rsidRPr="005D1BAC">
              <w:rPr>
                <w:lang w:val="id-ID"/>
              </w:rPr>
              <w:t xml:space="preserve">                octoParticipant.getRelays());</w:t>
            </w:r>
          </w:p>
          <w:p w14:paraId="659A5A3B" w14:textId="77777777" w:rsidR="002272AC" w:rsidRPr="005D1BAC" w:rsidRDefault="002272AC" w:rsidP="006B043E">
            <w:pPr>
              <w:pStyle w:val="SourceCode"/>
              <w:rPr>
                <w:lang w:val="id-ID"/>
              </w:rPr>
            </w:pPr>
            <w:r w:rsidRPr="005D1BAC">
              <w:rPr>
                <w:lang w:val="id-ID"/>
              </w:rPr>
              <w:t xml:space="preserve">        }</w:t>
            </w:r>
          </w:p>
          <w:p w14:paraId="6D848789" w14:textId="77777777" w:rsidR="002272AC" w:rsidRPr="005D1BAC" w:rsidRDefault="002272AC" w:rsidP="006B043E">
            <w:pPr>
              <w:pStyle w:val="SourceCode"/>
              <w:rPr>
                <w:lang w:val="id-ID"/>
              </w:rPr>
            </w:pPr>
            <w:r w:rsidRPr="005D1BAC">
              <w:rPr>
                <w:lang w:val="id-ID"/>
              </w:rPr>
              <w:t xml:space="preserve">    } catch (Exception e) {</w:t>
            </w:r>
          </w:p>
          <w:p w14:paraId="10508783" w14:textId="77777777" w:rsidR="002272AC" w:rsidRPr="005D1BAC" w:rsidRDefault="002272AC" w:rsidP="006B043E">
            <w:pPr>
              <w:pStyle w:val="SourceCode"/>
              <w:rPr>
                <w:lang w:val="id-ID"/>
              </w:rPr>
            </w:pPr>
            <w:r w:rsidRPr="005D1BAC">
              <w:rPr>
                <w:lang w:val="id-ID"/>
              </w:rPr>
              <w:t xml:space="preserve">        participantsJSON.put("Message", e.getMessage()</w:t>
            </w:r>
          </w:p>
          <w:p w14:paraId="7C6B6010" w14:textId="77777777" w:rsidR="002272AC" w:rsidRPr="005D1BAC" w:rsidRDefault="002272AC" w:rsidP="006B043E">
            <w:pPr>
              <w:pStyle w:val="SourceCode"/>
              <w:rPr>
                <w:lang w:val="id-ID"/>
              </w:rPr>
            </w:pPr>
            <w:r w:rsidRPr="005D1BAC">
              <w:rPr>
                <w:lang w:val="id-ID"/>
              </w:rPr>
              <w:t xml:space="preserve">            );</w:t>
            </w:r>
          </w:p>
          <w:p w14:paraId="3E513DD9" w14:textId="77777777" w:rsidR="002272AC" w:rsidRPr="005D1BAC" w:rsidRDefault="002272AC" w:rsidP="006B043E">
            <w:pPr>
              <w:pStyle w:val="SourceCode"/>
              <w:rPr>
                <w:lang w:val="id-ID"/>
              </w:rPr>
            </w:pPr>
            <w:r w:rsidRPr="005D1BAC">
              <w:rPr>
                <w:lang w:val="id-ID"/>
              </w:rPr>
              <w:t xml:space="preserve">        e.printStackTrace();</w:t>
            </w:r>
          </w:p>
          <w:p w14:paraId="4DBE875F" w14:textId="77777777" w:rsidR="002272AC" w:rsidRPr="005D1BAC" w:rsidRDefault="002272AC" w:rsidP="006B043E">
            <w:pPr>
              <w:pStyle w:val="SourceCode"/>
              <w:rPr>
                <w:lang w:val="id-ID"/>
              </w:rPr>
            </w:pPr>
            <w:r w:rsidRPr="005D1BAC">
              <w:rPr>
                <w:lang w:val="id-ID"/>
              </w:rPr>
              <w:t xml:space="preserve">    }</w:t>
            </w:r>
          </w:p>
          <w:p w14:paraId="215C23AD" w14:textId="77777777" w:rsidR="002272AC" w:rsidRPr="005D1BAC" w:rsidRDefault="002272AC" w:rsidP="006B043E">
            <w:pPr>
              <w:pStyle w:val="SourceCode"/>
              <w:rPr>
                <w:lang w:val="id-ID"/>
              </w:rPr>
            </w:pPr>
          </w:p>
          <w:p w14:paraId="66D1675B" w14:textId="77777777" w:rsidR="002272AC" w:rsidRPr="005D1BAC" w:rsidRDefault="002272AC" w:rsidP="006B043E">
            <w:pPr>
              <w:pStyle w:val="SourceCode"/>
              <w:rPr>
                <w:lang w:val="id-ID"/>
              </w:rPr>
            </w:pPr>
            <w:r w:rsidRPr="005D1BAC">
              <w:rPr>
                <w:lang w:val="id-ID"/>
              </w:rPr>
              <w:t xml:space="preserve">    return participantsJSON.toJSONString();</w:t>
            </w:r>
          </w:p>
          <w:p w14:paraId="0A770127" w14:textId="77777777" w:rsidR="002272AC" w:rsidRPr="005D1BAC" w:rsidRDefault="002272AC" w:rsidP="006B043E">
            <w:pPr>
              <w:pStyle w:val="SourceCode"/>
              <w:rPr>
                <w:lang w:val="id-ID"/>
              </w:rPr>
            </w:pPr>
            <w:r w:rsidRPr="005D1BAC">
              <w:rPr>
                <w:lang w:val="id-ID"/>
              </w:rPr>
              <w:t>}</w:t>
            </w:r>
          </w:p>
        </w:tc>
      </w:tr>
    </w:tbl>
    <w:p w14:paraId="03B0D39E" w14:textId="77777777" w:rsidR="002272AC" w:rsidRPr="005D1BAC" w:rsidRDefault="002272AC" w:rsidP="002272AC"/>
    <w:p w14:paraId="31B3076D" w14:textId="39E2ABA9" w:rsidR="002272AC" w:rsidRPr="005D1BAC" w:rsidRDefault="00DE58F8" w:rsidP="009243E6">
      <w:pPr>
        <w:pStyle w:val="Heading2"/>
        <w:rPr>
          <w:szCs w:val="24"/>
        </w:rPr>
      </w:pPr>
      <w:bookmarkStart w:id="252" w:name="_Toc60131916"/>
      <w:bookmarkStart w:id="253" w:name="_Toc64571803"/>
      <w:r w:rsidRPr="005D1BAC">
        <w:t xml:space="preserve">Implementasi di </w:t>
      </w:r>
      <w:r w:rsidR="002272AC" w:rsidRPr="005D1BAC">
        <w:rPr>
          <w:szCs w:val="24"/>
        </w:rPr>
        <w:t>Jitsi Meet</w:t>
      </w:r>
      <w:bookmarkEnd w:id="252"/>
      <w:bookmarkEnd w:id="253"/>
    </w:p>
    <w:p w14:paraId="677DE2BA" w14:textId="7B13F97D" w:rsidR="006014BC" w:rsidRPr="005D1BAC" w:rsidRDefault="006014BC" w:rsidP="006014BC">
      <w:r w:rsidRPr="005D1BAC">
        <w:t xml:space="preserve">Implementasi modifikasi yang pertama dibuat adalah penambahkan objek </w:t>
      </w:r>
      <w:r w:rsidRPr="005D1BAC">
        <w:rPr>
          <w:i/>
          <w:iCs/>
        </w:rPr>
        <w:t>button</w:t>
      </w:r>
      <w:r w:rsidRPr="005D1BAC">
        <w:t xml:space="preserve"> pada </w:t>
      </w:r>
      <w:r w:rsidRPr="005D1BAC">
        <w:rPr>
          <w:i/>
          <w:iCs/>
        </w:rPr>
        <w:t>web front end</w:t>
      </w:r>
      <w:r w:rsidRPr="005D1BAC">
        <w:t xml:space="preserve"> Jitsi Meet sehingga pengguna dapat mengakses fungsi </w:t>
      </w:r>
      <w:r w:rsidRPr="005D1BAC">
        <w:rPr>
          <w:i/>
          <w:iCs/>
        </w:rPr>
        <w:t>paging</w:t>
      </w:r>
      <w:r w:rsidRPr="005D1BAC">
        <w:t xml:space="preserve"> di JVB dengan mudah. Penambahan elemen </w:t>
      </w:r>
      <w:r w:rsidRPr="005D1BAC">
        <w:rPr>
          <w:i/>
          <w:iCs/>
        </w:rPr>
        <w:t>button</w:t>
      </w:r>
      <w:r w:rsidRPr="005D1BAC">
        <w:t xml:space="preserve"> pada fungsi </w:t>
      </w:r>
      <w:r w:rsidRPr="005D1BAC">
        <w:rPr>
          <w:rStyle w:val="SourceCodeChar"/>
          <w:rFonts w:eastAsia="SimSun"/>
          <w:lang w:val="id-ID"/>
        </w:rPr>
        <w:t>render()</w:t>
      </w:r>
      <w:r w:rsidRPr="005D1BAC">
        <w:t xml:space="preserve"> pada fitur Filmstrip diuraikan pada Tabel VI.12.</w:t>
      </w:r>
    </w:p>
    <w:p w14:paraId="48572C57" w14:textId="0A02395C" w:rsidR="006014BC" w:rsidRPr="005D1BAC" w:rsidRDefault="00607FE6" w:rsidP="006014BC">
      <w:pPr>
        <w:pStyle w:val="CaptionTabel"/>
        <w:rPr>
          <w:lang w:val="id-ID"/>
        </w:rPr>
      </w:pPr>
      <w:bookmarkStart w:id="254" w:name="_Toc60222212"/>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12</w:t>
      </w:r>
      <w:r w:rsidRPr="005D1BAC">
        <w:rPr>
          <w:lang w:val="id-ID"/>
        </w:rPr>
        <w:fldChar w:fldCharType="end"/>
      </w:r>
      <w:r w:rsidRPr="005D1BAC">
        <w:rPr>
          <w:lang w:val="id-ID"/>
        </w:rPr>
        <w:t xml:space="preserve">. </w:t>
      </w:r>
      <w:r w:rsidR="006014BC" w:rsidRPr="005D1BAC">
        <w:rPr>
          <w:lang w:val="id-ID"/>
        </w:rPr>
        <w:t xml:space="preserve">Modifikasi penambahan </w:t>
      </w:r>
      <w:r w:rsidR="006014BC" w:rsidRPr="005D1BAC">
        <w:rPr>
          <w:i/>
          <w:iCs w:val="0"/>
          <w:lang w:val="id-ID"/>
        </w:rPr>
        <w:t>button</w:t>
      </w:r>
      <w:r w:rsidR="006014BC" w:rsidRPr="005D1BAC">
        <w:rPr>
          <w:lang w:val="id-ID"/>
        </w:rPr>
        <w:t xml:space="preserve"> di Jitsi Meet</w:t>
      </w:r>
      <w:bookmarkEnd w:id="254"/>
    </w:p>
    <w:tbl>
      <w:tblPr>
        <w:tblStyle w:val="TableGrid"/>
        <w:tblW w:w="7937" w:type="dxa"/>
        <w:tblLook w:val="04A0" w:firstRow="1" w:lastRow="0" w:firstColumn="1" w:lastColumn="0" w:noHBand="0" w:noVBand="1"/>
      </w:tblPr>
      <w:tblGrid>
        <w:gridCol w:w="1134"/>
        <w:gridCol w:w="6803"/>
      </w:tblGrid>
      <w:tr w:rsidR="006014BC" w:rsidRPr="005D1BAC" w14:paraId="09773A73" w14:textId="77777777" w:rsidTr="003E31AB">
        <w:tc>
          <w:tcPr>
            <w:tcW w:w="1134" w:type="dxa"/>
          </w:tcPr>
          <w:p w14:paraId="3839A4CF" w14:textId="77777777" w:rsidR="006014BC" w:rsidRPr="005D1BAC" w:rsidRDefault="006014BC" w:rsidP="003E31AB">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16745F43" w14:textId="77777777" w:rsidR="006014BC" w:rsidRPr="005D1BAC" w:rsidRDefault="006014BC" w:rsidP="003E31AB">
            <w:pPr>
              <w:spacing w:after="0" w:line="240" w:lineRule="auto"/>
              <w:rPr>
                <w:rFonts w:cs="Times New Roman"/>
                <w:sz w:val="20"/>
                <w:szCs w:val="20"/>
                <w:lang w:val="id-ID"/>
              </w:rPr>
            </w:pPr>
            <w:r w:rsidRPr="005D1BAC">
              <w:rPr>
                <w:sz w:val="20"/>
                <w:szCs w:val="18"/>
                <w:lang w:val="id-ID"/>
              </w:rPr>
              <w:t>react/features/filmstrip/components/web/Filmstrip.js</w:t>
            </w:r>
          </w:p>
        </w:tc>
      </w:tr>
      <w:tr w:rsidR="006014BC" w:rsidRPr="005D1BAC" w14:paraId="434425F1" w14:textId="77777777" w:rsidTr="003E31AB">
        <w:tc>
          <w:tcPr>
            <w:tcW w:w="1134" w:type="dxa"/>
          </w:tcPr>
          <w:p w14:paraId="3E0A0E97" w14:textId="77777777" w:rsidR="006014BC" w:rsidRPr="005D1BAC" w:rsidRDefault="006014BC" w:rsidP="003E31AB">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22DE9544" w14:textId="77777777" w:rsidR="006014BC" w:rsidRPr="005D1BAC" w:rsidRDefault="006014BC" w:rsidP="003E31AB">
            <w:pPr>
              <w:pStyle w:val="SourceCode"/>
              <w:rPr>
                <w:lang w:val="id-ID"/>
              </w:rPr>
            </w:pPr>
            <w:r w:rsidRPr="005D1BAC">
              <w:rPr>
                <w:lang w:val="id-ID"/>
              </w:rPr>
              <w:t>&lt;button id='next' onClick={() =&gt; unmuteParticipant(1)}&gt;</w:t>
            </w:r>
          </w:p>
          <w:p w14:paraId="50112672" w14:textId="77777777" w:rsidR="006014BC" w:rsidRPr="005D1BAC" w:rsidRDefault="006014BC" w:rsidP="003E31AB">
            <w:pPr>
              <w:pStyle w:val="SourceCode"/>
              <w:rPr>
                <w:lang w:val="id-ID"/>
              </w:rPr>
            </w:pPr>
            <w:r w:rsidRPr="005D1BAC">
              <w:rPr>
                <w:lang w:val="id-ID"/>
              </w:rPr>
              <w:t xml:space="preserve">    NEXT</w:t>
            </w:r>
          </w:p>
          <w:p w14:paraId="3CFCCDF6" w14:textId="77777777" w:rsidR="006014BC" w:rsidRPr="005D1BAC" w:rsidRDefault="006014BC" w:rsidP="003E31AB">
            <w:pPr>
              <w:pStyle w:val="SourceCode"/>
              <w:rPr>
                <w:lang w:val="id-ID"/>
              </w:rPr>
            </w:pPr>
            <w:r w:rsidRPr="005D1BAC">
              <w:rPr>
                <w:lang w:val="id-ID"/>
              </w:rPr>
              <w:t>&lt;/button&gt;</w:t>
            </w:r>
          </w:p>
          <w:p w14:paraId="49763B72" w14:textId="77777777" w:rsidR="006014BC" w:rsidRPr="005D1BAC" w:rsidRDefault="006014BC" w:rsidP="003E31AB">
            <w:pPr>
              <w:pStyle w:val="SourceCode"/>
              <w:rPr>
                <w:lang w:val="id-ID"/>
              </w:rPr>
            </w:pPr>
            <w:r w:rsidRPr="005D1BAC">
              <w:rPr>
                <w:lang w:val="id-ID"/>
              </w:rPr>
              <w:t>&lt;button id='prev' onClick={() =&gt; unmuteParticipant(-1)}&gt;</w:t>
            </w:r>
          </w:p>
          <w:p w14:paraId="57D35F87" w14:textId="77777777" w:rsidR="006014BC" w:rsidRPr="005D1BAC" w:rsidRDefault="006014BC" w:rsidP="003E31AB">
            <w:pPr>
              <w:pStyle w:val="SourceCode"/>
              <w:rPr>
                <w:lang w:val="id-ID"/>
              </w:rPr>
            </w:pPr>
            <w:r w:rsidRPr="005D1BAC">
              <w:rPr>
                <w:lang w:val="id-ID"/>
              </w:rPr>
              <w:t xml:space="preserve">    PREV</w:t>
            </w:r>
          </w:p>
          <w:p w14:paraId="63049316" w14:textId="77777777" w:rsidR="006014BC" w:rsidRPr="005D1BAC" w:rsidRDefault="006014BC" w:rsidP="003E31AB">
            <w:pPr>
              <w:pStyle w:val="SourceCode"/>
              <w:rPr>
                <w:lang w:val="id-ID"/>
              </w:rPr>
            </w:pPr>
            <w:r w:rsidRPr="005D1BAC">
              <w:rPr>
                <w:lang w:val="id-ID"/>
              </w:rPr>
              <w:t>&lt;/button&gt;</w:t>
            </w:r>
          </w:p>
          <w:p w14:paraId="418B930D" w14:textId="77777777" w:rsidR="006014BC" w:rsidRPr="005D1BAC" w:rsidRDefault="006014BC" w:rsidP="003E31AB">
            <w:pPr>
              <w:pStyle w:val="SourceCode"/>
              <w:rPr>
                <w:lang w:val="id-ID"/>
              </w:rPr>
            </w:pPr>
            <w:r w:rsidRPr="005D1BAC">
              <w:rPr>
                <w:lang w:val="id-ID"/>
              </w:rPr>
              <w:t>&lt;button id='unmute' onClick={unmuteAllParticipant}&gt;</w:t>
            </w:r>
          </w:p>
          <w:p w14:paraId="22952E52" w14:textId="77777777" w:rsidR="006014BC" w:rsidRPr="005D1BAC" w:rsidRDefault="006014BC" w:rsidP="003E31AB">
            <w:pPr>
              <w:pStyle w:val="SourceCode"/>
              <w:rPr>
                <w:lang w:val="id-ID"/>
              </w:rPr>
            </w:pPr>
            <w:r w:rsidRPr="005D1BAC">
              <w:rPr>
                <w:lang w:val="id-ID"/>
              </w:rPr>
              <w:t xml:space="preserve">    UNMUTE</w:t>
            </w:r>
          </w:p>
          <w:p w14:paraId="501EB609" w14:textId="77777777" w:rsidR="006014BC" w:rsidRPr="005D1BAC" w:rsidRDefault="006014BC" w:rsidP="003E31AB">
            <w:pPr>
              <w:pStyle w:val="SourceCode"/>
              <w:rPr>
                <w:lang w:val="id-ID"/>
              </w:rPr>
            </w:pPr>
            <w:r w:rsidRPr="005D1BAC">
              <w:rPr>
                <w:lang w:val="id-ID"/>
              </w:rPr>
              <w:t>&lt;/button&gt;</w:t>
            </w:r>
          </w:p>
          <w:p w14:paraId="453A6497" w14:textId="77777777" w:rsidR="006014BC" w:rsidRPr="005D1BAC" w:rsidRDefault="006014BC" w:rsidP="003E31AB">
            <w:pPr>
              <w:pStyle w:val="SourceCode"/>
              <w:rPr>
                <w:lang w:val="id-ID"/>
              </w:rPr>
            </w:pPr>
            <w:r w:rsidRPr="005D1BAC">
              <w:rPr>
                <w:lang w:val="id-ID"/>
              </w:rPr>
              <w:t>&lt;button id='mute' onClick={muteAllParticipant}&gt;</w:t>
            </w:r>
          </w:p>
          <w:p w14:paraId="6C31CF37" w14:textId="77777777" w:rsidR="006014BC" w:rsidRPr="005D1BAC" w:rsidRDefault="006014BC" w:rsidP="003E31AB">
            <w:pPr>
              <w:pStyle w:val="SourceCode"/>
              <w:rPr>
                <w:lang w:val="id-ID"/>
              </w:rPr>
            </w:pPr>
            <w:r w:rsidRPr="005D1BAC">
              <w:rPr>
                <w:lang w:val="id-ID"/>
              </w:rPr>
              <w:t xml:space="preserve">    MUTE</w:t>
            </w:r>
          </w:p>
          <w:p w14:paraId="4DE7736E" w14:textId="77777777" w:rsidR="006014BC" w:rsidRPr="005D1BAC" w:rsidRDefault="006014BC" w:rsidP="003E31AB">
            <w:pPr>
              <w:pStyle w:val="SourceCode"/>
              <w:rPr>
                <w:lang w:val="id-ID"/>
              </w:rPr>
            </w:pPr>
            <w:r w:rsidRPr="005D1BAC">
              <w:rPr>
                <w:lang w:val="id-ID"/>
              </w:rPr>
              <w:t>&lt;/button&gt;</w:t>
            </w:r>
          </w:p>
        </w:tc>
      </w:tr>
    </w:tbl>
    <w:p w14:paraId="14E87184" w14:textId="3C8F7766" w:rsidR="006014BC" w:rsidRPr="005D1BAC" w:rsidRDefault="006014BC" w:rsidP="006014BC">
      <w:pPr>
        <w:spacing w:before="480"/>
      </w:pPr>
      <w:r w:rsidRPr="005D1BAC">
        <w:t xml:space="preserve">Modifikasi yang selanjutnya dibuat </w:t>
      </w:r>
      <w:r w:rsidR="00D17023" w:rsidRPr="005D1BAC">
        <w:t>yaitu</w:t>
      </w:r>
      <w:r w:rsidRPr="005D1BAC">
        <w:t xml:space="preserve"> penambahan variabel bertipe </w:t>
      </w:r>
      <w:r w:rsidRPr="005D1BAC">
        <w:rPr>
          <w:i/>
          <w:iCs/>
        </w:rPr>
        <w:t>list</w:t>
      </w:r>
      <w:r w:rsidRPr="005D1BAC">
        <w:t xml:space="preserve"> pada komp</w:t>
      </w:r>
      <w:r w:rsidR="00C22138" w:rsidRPr="005D1BAC">
        <w:t>on</w:t>
      </w:r>
      <w:r w:rsidRPr="005D1BAC">
        <w:t xml:space="preserve">en Jitsi Meet untuk menampung ID partisipan </w:t>
      </w:r>
      <w:r w:rsidRPr="005D1BAC">
        <w:rPr>
          <w:i/>
          <w:iCs/>
        </w:rPr>
        <w:t>remote</w:t>
      </w:r>
      <w:r w:rsidRPr="005D1BAC">
        <w:t xml:space="preserve"> yang paketnya ingin diterima partisipan lokal, berdasarkan urutan waktu </w:t>
      </w:r>
      <w:r w:rsidRPr="005D1BAC">
        <w:rPr>
          <w:i/>
          <w:iCs/>
        </w:rPr>
        <w:t>join</w:t>
      </w:r>
      <w:r w:rsidRPr="005D1BAC">
        <w:t xml:space="preserve"> partisipan tersebut ke dalam ruang konferensi</w:t>
      </w:r>
      <w:r w:rsidR="00C22138" w:rsidRPr="005D1BAC">
        <w:t xml:space="preserve"> dan variabel bertipe integer untuk mengatur laman (</w:t>
      </w:r>
      <w:r w:rsidR="00C22138" w:rsidRPr="005D1BAC">
        <w:rPr>
          <w:i/>
          <w:iCs/>
        </w:rPr>
        <w:t>page</w:t>
      </w:r>
      <w:r w:rsidR="00C22138" w:rsidRPr="005D1BAC">
        <w:t>) yang aktif</w:t>
      </w:r>
      <w:r w:rsidR="00381384" w:rsidRPr="005D1BAC">
        <w:t xml:space="preserve">. Kedua </w:t>
      </w:r>
      <w:r w:rsidRPr="005D1BAC">
        <w:t>variabel ini ditambahkan di react/features/filmstrip/functions.</w:t>
      </w:r>
      <w:r w:rsidR="00381384" w:rsidRPr="005D1BAC">
        <w:t xml:space="preserve"> </w:t>
      </w:r>
      <w:r w:rsidRPr="005D1BAC">
        <w:t>web.js dengan nama idList</w:t>
      </w:r>
      <w:r w:rsidR="00381384" w:rsidRPr="005D1BAC">
        <w:t xml:space="preserve"> dan pageNumber</w:t>
      </w:r>
      <w:r w:rsidRPr="005D1BAC">
        <w:t>.</w:t>
      </w:r>
    </w:p>
    <w:p w14:paraId="030A4946" w14:textId="4834C015" w:rsidR="006014BC" w:rsidRPr="005D1BAC" w:rsidRDefault="006014BC" w:rsidP="006014BC">
      <w:pPr>
        <w:spacing w:before="480"/>
      </w:pPr>
      <w:r w:rsidRPr="005D1BAC">
        <w:lastRenderedPageBreak/>
        <w:t xml:space="preserve">Kemudian, </w:t>
      </w:r>
      <w:r w:rsidR="006170BC" w:rsidRPr="005D1BAC">
        <w:t xml:space="preserve">dilakukan implementasi penambahan </w:t>
      </w:r>
      <w:r w:rsidRPr="005D1BAC">
        <w:t xml:space="preserve">fungsi </w:t>
      </w:r>
      <w:r w:rsidR="006170BC" w:rsidRPr="005D1BAC">
        <w:t xml:space="preserve">sesuai rancangan </w:t>
      </w:r>
      <w:r w:rsidR="00E61044" w:rsidRPr="005D1BAC">
        <w:t xml:space="preserve">yang telah dibuat untuk beberapa </w:t>
      </w:r>
      <w:r w:rsidR="006170BC" w:rsidRPr="005D1BAC">
        <w:t xml:space="preserve">fungsi </w:t>
      </w:r>
      <w:r w:rsidRPr="005D1BAC">
        <w:t xml:space="preserve">pemanggilan API dan </w:t>
      </w:r>
      <w:r w:rsidR="00E61044" w:rsidRPr="005D1BAC">
        <w:t xml:space="preserve">fungsi </w:t>
      </w:r>
      <w:r w:rsidRPr="005D1BAC">
        <w:t xml:space="preserve">penanganan </w:t>
      </w:r>
      <w:r w:rsidRPr="005D1BAC">
        <w:rPr>
          <w:i/>
          <w:iCs/>
        </w:rPr>
        <w:t>unser interface</w:t>
      </w:r>
      <w:r w:rsidRPr="005D1BAC">
        <w:t xml:space="preserve"> (UI) </w:t>
      </w:r>
      <w:r w:rsidRPr="005D1BAC">
        <w:rPr>
          <w:i/>
          <w:iCs/>
        </w:rPr>
        <w:t>web frontend</w:t>
      </w:r>
      <w:r w:rsidRPr="005D1BAC">
        <w:t xml:space="preserve"> Jitsi Meet pada proses </w:t>
      </w:r>
      <w:r w:rsidRPr="005D1BAC">
        <w:rPr>
          <w:i/>
          <w:iCs/>
        </w:rPr>
        <w:t>pagination</w:t>
      </w:r>
      <w:r w:rsidRPr="005D1BAC">
        <w:t>.</w:t>
      </w:r>
    </w:p>
    <w:p w14:paraId="3CA9BC20" w14:textId="77777777" w:rsidR="006014BC" w:rsidRPr="005D1BAC" w:rsidRDefault="006014BC" w:rsidP="00021A26">
      <w:pPr>
        <w:pStyle w:val="ListParagraph"/>
        <w:numPr>
          <w:ilvl w:val="0"/>
          <w:numId w:val="33"/>
        </w:numPr>
      </w:pPr>
      <w:r w:rsidRPr="005D1BAC">
        <w:t>Fungsi pemanggilan API</w:t>
      </w:r>
    </w:p>
    <w:p w14:paraId="56A2EC38" w14:textId="1B3D1460" w:rsidR="006014BC" w:rsidRPr="005D1BAC" w:rsidRDefault="006014BC" w:rsidP="00021A26">
      <w:pPr>
        <w:pStyle w:val="ListParagraph"/>
        <w:numPr>
          <w:ilvl w:val="1"/>
          <w:numId w:val="33"/>
        </w:numPr>
      </w:pPr>
      <w:r w:rsidRPr="005D1BAC">
        <w:rPr>
          <w:rStyle w:val="SourceCodeChar"/>
          <w:rFonts w:eastAsia="SimSun"/>
          <w:lang w:val="id-ID"/>
        </w:rPr>
        <w:t>unmuteParticipant()</w:t>
      </w:r>
      <w:r w:rsidRPr="005D1BAC">
        <w:t xml:space="preserve"> </w:t>
      </w:r>
      <w:r w:rsidR="007D5047" w:rsidRPr="005D1BAC">
        <w:t xml:space="preserve">diuraikan </w:t>
      </w:r>
      <w:r w:rsidRPr="005D1BAC">
        <w:t xml:space="preserve"> Tabel V</w:t>
      </w:r>
      <w:r w:rsidR="007D5047" w:rsidRPr="005D1BAC">
        <w:t>I</w:t>
      </w:r>
      <w:r w:rsidRPr="005D1BAC">
        <w:t>.1</w:t>
      </w:r>
      <w:r w:rsidR="007D5047" w:rsidRPr="005D1BAC">
        <w:t>3</w:t>
      </w:r>
      <w:r w:rsidRPr="005D1BAC">
        <w:t>.</w:t>
      </w:r>
    </w:p>
    <w:p w14:paraId="434D13F5" w14:textId="77F5FF27" w:rsidR="006014BC" w:rsidRPr="005D1BAC" w:rsidRDefault="006014BC" w:rsidP="00021A26">
      <w:pPr>
        <w:pStyle w:val="ListParagraph"/>
        <w:numPr>
          <w:ilvl w:val="1"/>
          <w:numId w:val="33"/>
        </w:numPr>
      </w:pPr>
      <w:r w:rsidRPr="005D1BAC">
        <w:rPr>
          <w:rStyle w:val="SourceCodeChar"/>
          <w:rFonts w:eastAsia="SimSun"/>
          <w:lang w:val="id-ID"/>
        </w:rPr>
        <w:t>muteParticipant()</w:t>
      </w:r>
      <w:r w:rsidR="007D5047" w:rsidRPr="005D1BAC">
        <w:t xml:space="preserve"> </w:t>
      </w:r>
      <w:r w:rsidRPr="005D1BAC">
        <w:rPr>
          <w:rFonts w:cs="Times New Roman"/>
          <w:szCs w:val="24"/>
        </w:rPr>
        <w:t xml:space="preserve">diuraikan </w:t>
      </w:r>
      <w:r w:rsidRPr="005D1BAC">
        <w:t>pada Tabel V.1</w:t>
      </w:r>
      <w:r w:rsidR="007D5047" w:rsidRPr="005D1BAC">
        <w:t>4</w:t>
      </w:r>
      <w:r w:rsidRPr="005D1BAC">
        <w:t>.</w:t>
      </w:r>
    </w:p>
    <w:p w14:paraId="7F038241" w14:textId="35D583A6" w:rsidR="006014BC" w:rsidRPr="005D1BAC" w:rsidRDefault="006014BC" w:rsidP="00021A26">
      <w:pPr>
        <w:pStyle w:val="ListParagraph"/>
        <w:numPr>
          <w:ilvl w:val="1"/>
          <w:numId w:val="33"/>
        </w:numPr>
      </w:pPr>
      <w:r w:rsidRPr="005D1BAC">
        <w:rPr>
          <w:rStyle w:val="SourceCodeChar"/>
          <w:rFonts w:eastAsia="SimSun"/>
          <w:lang w:val="id-ID"/>
        </w:rPr>
        <w:t>muteAllParticipant()</w:t>
      </w:r>
      <w:r w:rsidR="007D5047" w:rsidRPr="005D1BAC">
        <w:t xml:space="preserve"> </w:t>
      </w:r>
      <w:r w:rsidRPr="005D1BAC">
        <w:rPr>
          <w:rFonts w:cs="Times New Roman"/>
          <w:szCs w:val="24"/>
        </w:rPr>
        <w:t xml:space="preserve">diuraikan </w:t>
      </w:r>
      <w:r w:rsidRPr="005D1BAC">
        <w:t>pada Tabel V.1</w:t>
      </w:r>
      <w:r w:rsidR="007D5047" w:rsidRPr="005D1BAC">
        <w:t>5</w:t>
      </w:r>
      <w:r w:rsidRPr="005D1BAC">
        <w:t>.</w:t>
      </w:r>
    </w:p>
    <w:p w14:paraId="44A8F92A" w14:textId="77777777" w:rsidR="006014BC" w:rsidRPr="005D1BAC" w:rsidRDefault="006014BC" w:rsidP="00021A26">
      <w:pPr>
        <w:pStyle w:val="ListParagraph"/>
        <w:numPr>
          <w:ilvl w:val="0"/>
          <w:numId w:val="33"/>
        </w:numPr>
      </w:pPr>
      <w:r w:rsidRPr="005D1BAC">
        <w:t>Fungsi untuk UI</w:t>
      </w:r>
    </w:p>
    <w:p w14:paraId="216B9C59" w14:textId="3B1FCC3A" w:rsidR="006014BC" w:rsidRPr="005D1BAC" w:rsidRDefault="006014BC" w:rsidP="00021A26">
      <w:pPr>
        <w:pStyle w:val="ListParagraph"/>
        <w:numPr>
          <w:ilvl w:val="1"/>
          <w:numId w:val="33"/>
        </w:numPr>
      </w:pPr>
      <w:r w:rsidRPr="005D1BAC">
        <w:rPr>
          <w:rStyle w:val="SourceCodeChar"/>
          <w:rFonts w:eastAsia="SimSun"/>
          <w:lang w:val="id-ID"/>
        </w:rPr>
        <w:t>addParticipantId()</w:t>
      </w:r>
      <w:r w:rsidR="007D5047" w:rsidRPr="005D1BAC">
        <w:rPr>
          <w:rFonts w:cs="Times New Roman"/>
          <w:szCs w:val="24"/>
        </w:rPr>
        <w:t xml:space="preserve"> </w:t>
      </w:r>
      <w:r w:rsidRPr="005D1BAC">
        <w:rPr>
          <w:rFonts w:cs="Times New Roman"/>
          <w:szCs w:val="24"/>
        </w:rPr>
        <w:t xml:space="preserve">diuraikan </w:t>
      </w:r>
      <w:r w:rsidRPr="005D1BAC">
        <w:t>pada Tabel V.1</w:t>
      </w:r>
      <w:r w:rsidR="007D5047" w:rsidRPr="005D1BAC">
        <w:t>6</w:t>
      </w:r>
      <w:r w:rsidRPr="005D1BAC">
        <w:t>.</w:t>
      </w:r>
    </w:p>
    <w:p w14:paraId="3859BEE0" w14:textId="2143EC5B" w:rsidR="006014BC" w:rsidRPr="005D1BAC" w:rsidRDefault="006014BC" w:rsidP="00021A26">
      <w:pPr>
        <w:pStyle w:val="ListParagraph"/>
        <w:numPr>
          <w:ilvl w:val="1"/>
          <w:numId w:val="33"/>
        </w:numPr>
      </w:pPr>
      <w:r w:rsidRPr="005D1BAC">
        <w:rPr>
          <w:rStyle w:val="SourceCodeChar"/>
          <w:rFonts w:eastAsia="SimSun"/>
          <w:lang w:val="id-ID"/>
        </w:rPr>
        <w:t>removeParticipantId()</w:t>
      </w:r>
      <w:r w:rsidR="007D5047" w:rsidRPr="005D1BAC">
        <w:t xml:space="preserve"> </w:t>
      </w:r>
      <w:r w:rsidRPr="005D1BAC">
        <w:rPr>
          <w:rFonts w:cs="Times New Roman"/>
          <w:szCs w:val="24"/>
        </w:rPr>
        <w:t xml:space="preserve">diuraikan </w:t>
      </w:r>
      <w:r w:rsidRPr="005D1BAC">
        <w:t>pada Tabel V.1</w:t>
      </w:r>
      <w:r w:rsidR="007D5047" w:rsidRPr="005D1BAC">
        <w:t>7</w:t>
      </w:r>
      <w:r w:rsidRPr="005D1BAC">
        <w:t>.</w:t>
      </w:r>
    </w:p>
    <w:p w14:paraId="45CF1E99" w14:textId="3DFB0750" w:rsidR="003450F8" w:rsidRPr="005D1BAC" w:rsidRDefault="003450F8" w:rsidP="003450F8">
      <w:r w:rsidRPr="005D1BAC">
        <w:t xml:space="preserve">Fungsi </w:t>
      </w:r>
      <w:r w:rsidRPr="005D1BAC">
        <w:rPr>
          <w:rStyle w:val="SourceCodeChar"/>
          <w:rFonts w:eastAsia="SimSun"/>
          <w:lang w:val="id-ID"/>
        </w:rPr>
        <w:t>addParticipantId()</w:t>
      </w:r>
      <w:r w:rsidRPr="005D1BAC">
        <w:rPr>
          <w:szCs w:val="24"/>
        </w:rPr>
        <w:t xml:space="preserve"> dipanggil di fungsi </w:t>
      </w:r>
      <w:r w:rsidRPr="005D1BAC">
        <w:rPr>
          <w:rStyle w:val="SourceCodeChar"/>
          <w:rFonts w:eastAsia="SimSun"/>
          <w:lang w:val="id-ID"/>
        </w:rPr>
        <w:t>addRemoteParticipant</w:t>
      </w:r>
      <w:r w:rsidR="0022298E" w:rsidRPr="005D1BAC">
        <w:rPr>
          <w:rStyle w:val="SourceCodeChar"/>
          <w:rFonts w:eastAsia="SimSun"/>
          <w:lang w:val="id-ID"/>
        </w:rPr>
        <w:t>-</w:t>
      </w:r>
      <w:r w:rsidRPr="005D1BAC">
        <w:rPr>
          <w:rStyle w:val="SourceCodeChar"/>
          <w:rFonts w:eastAsia="SimSun"/>
          <w:lang w:val="id-ID"/>
        </w:rPr>
        <w:t>Container()</w:t>
      </w:r>
      <w:r w:rsidRPr="005D1BAC">
        <w:rPr>
          <w:szCs w:val="24"/>
        </w:rPr>
        <w:t xml:space="preserve">, yaitu fungsi untuk membuat </w:t>
      </w:r>
      <w:r w:rsidRPr="005D1BAC">
        <w:rPr>
          <w:i/>
          <w:iCs/>
          <w:szCs w:val="24"/>
        </w:rPr>
        <w:t>layout</w:t>
      </w:r>
      <w:r w:rsidRPr="005D1BAC">
        <w:rPr>
          <w:szCs w:val="24"/>
        </w:rPr>
        <w:t xml:space="preserve"> video untuk partisipan </w:t>
      </w:r>
      <w:r w:rsidRPr="005D1BAC">
        <w:rPr>
          <w:i/>
          <w:iCs/>
          <w:szCs w:val="24"/>
        </w:rPr>
        <w:t>remote</w:t>
      </w:r>
      <w:r w:rsidRPr="005D1BAC">
        <w:rPr>
          <w:szCs w:val="24"/>
        </w:rPr>
        <w:t xml:space="preserve">, sedangkan, fungsi </w:t>
      </w:r>
      <w:r w:rsidRPr="005D1BAC">
        <w:rPr>
          <w:rStyle w:val="SourceCodeChar"/>
          <w:rFonts w:eastAsia="SimSun"/>
          <w:lang w:val="id-ID"/>
        </w:rPr>
        <w:t>removeParticipantId()</w:t>
      </w:r>
      <w:r w:rsidRPr="005D1BAC">
        <w:t xml:space="preserve"> dipanggil di fungsi </w:t>
      </w:r>
      <w:r w:rsidRPr="005D1BAC">
        <w:rPr>
          <w:rStyle w:val="SourceCodeChar"/>
          <w:rFonts w:eastAsia="SimSun"/>
          <w:lang w:val="id-ID"/>
        </w:rPr>
        <w:t>remove</w:t>
      </w:r>
      <w:r w:rsidR="0022298E" w:rsidRPr="005D1BAC">
        <w:rPr>
          <w:rStyle w:val="SourceCodeChar"/>
          <w:rFonts w:eastAsia="SimSun"/>
          <w:lang w:val="id-ID"/>
        </w:rPr>
        <w:t>-</w:t>
      </w:r>
      <w:r w:rsidRPr="005D1BAC">
        <w:rPr>
          <w:rStyle w:val="SourceCodeChar"/>
          <w:rFonts w:eastAsia="SimSun"/>
          <w:lang w:val="id-ID"/>
        </w:rPr>
        <w:t>ParticipantContainer()</w:t>
      </w:r>
      <w:r w:rsidRPr="005D1BAC">
        <w:t xml:space="preserve"> apabila partisipan ingin berhenti menerima pengiriman data. Hasil implementasi modifikasi diuraikan pada Tabel VI.18 dan VI.19.</w:t>
      </w:r>
    </w:p>
    <w:p w14:paraId="47E04D82" w14:textId="5A3F8C76" w:rsidR="006014BC" w:rsidRPr="005D1BAC" w:rsidRDefault="007D5047" w:rsidP="006014BC">
      <w:r w:rsidRPr="005D1BAC">
        <w:t xml:space="preserve">Adapun setelah dilakukan implementasi, </w:t>
      </w:r>
      <w:r w:rsidR="00885D11" w:rsidRPr="005D1BAC">
        <w:t>monitor video partisipant remote tidak hilang – pergerakan pada video berhenti (</w:t>
      </w:r>
      <w:r w:rsidR="00885D11" w:rsidRPr="005D1BAC">
        <w:rPr>
          <w:i/>
          <w:iCs/>
        </w:rPr>
        <w:t>freezed</w:t>
      </w:r>
      <w:r w:rsidR="00885D11" w:rsidRPr="005D1BAC">
        <w:t xml:space="preserve">), namun tampilan video tidak hilang dari layar partisipan lokal – setelah eksekusi </w:t>
      </w:r>
      <w:r w:rsidRPr="005D1BAC">
        <w:t xml:space="preserve">fungsi </w:t>
      </w:r>
      <w:r w:rsidRPr="005D1BAC">
        <w:rPr>
          <w:rStyle w:val="SourceCodeChar"/>
          <w:rFonts w:eastAsia="SimSun"/>
          <w:lang w:val="id-ID"/>
        </w:rPr>
        <w:t>muteParticipant()</w:t>
      </w:r>
      <w:r w:rsidRPr="005D1BAC">
        <w:t xml:space="preserve"> dan </w:t>
      </w:r>
      <w:r w:rsidRPr="005D1BAC">
        <w:rPr>
          <w:rStyle w:val="SourceCodeChar"/>
          <w:rFonts w:eastAsia="SimSun"/>
          <w:lang w:val="id-ID"/>
        </w:rPr>
        <w:t>muteAllParticipant()</w:t>
      </w:r>
      <w:r w:rsidR="00885D11" w:rsidRPr="005D1BAC">
        <w:t xml:space="preserve"> sehingga dibuat dua buah fungsi untuk memenuhi kebutuhan ini, yaitu: </w:t>
      </w:r>
      <w:r w:rsidR="00885D11" w:rsidRPr="005D1BAC">
        <w:rPr>
          <w:rStyle w:val="SourceCodeChar"/>
          <w:rFonts w:eastAsia="SimSun"/>
          <w:lang w:val="id-ID"/>
        </w:rPr>
        <w:t xml:space="preserve">hideMutedRemoteVideo() </w:t>
      </w:r>
      <w:r w:rsidR="00885D11" w:rsidRPr="005D1BAC">
        <w:t xml:space="preserve">dan </w:t>
      </w:r>
      <w:r w:rsidR="00885D11" w:rsidRPr="005D1BAC">
        <w:rPr>
          <w:rStyle w:val="SourceCodeChar"/>
          <w:rFonts w:eastAsia="SimSun"/>
          <w:lang w:val="id-ID"/>
        </w:rPr>
        <w:t>showRemoteVideo</w:t>
      </w:r>
      <w:r w:rsidR="0022298E" w:rsidRPr="005D1BAC">
        <w:rPr>
          <w:rStyle w:val="SourceCodeChar"/>
          <w:rFonts w:eastAsia="SimSun"/>
          <w:lang w:val="id-ID"/>
        </w:rPr>
        <w:t>()</w:t>
      </w:r>
      <w:r w:rsidR="00E85774" w:rsidRPr="005D1BAC">
        <w:t xml:space="preserve"> yang diuraikan pada Tabel VI.</w:t>
      </w:r>
      <w:r w:rsidR="003450F8" w:rsidRPr="005D1BAC">
        <w:t>20</w:t>
      </w:r>
      <w:r w:rsidR="00E85774" w:rsidRPr="005D1BAC">
        <w:t xml:space="preserve"> dan VI.</w:t>
      </w:r>
      <w:r w:rsidR="003450F8" w:rsidRPr="005D1BAC">
        <w:t>21</w:t>
      </w:r>
      <w:r w:rsidR="00E85774" w:rsidRPr="005D1BAC">
        <w:t>.</w:t>
      </w:r>
    </w:p>
    <w:p w14:paraId="5B2841A2" w14:textId="17D5A951" w:rsidR="007D5047" w:rsidRPr="005D1BAC" w:rsidRDefault="00607FE6" w:rsidP="007D5047">
      <w:pPr>
        <w:pStyle w:val="CaptionTabel"/>
        <w:rPr>
          <w:lang w:val="id-ID"/>
        </w:rPr>
      </w:pPr>
      <w:bookmarkStart w:id="255" w:name="_Toc60222213"/>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13</w:t>
      </w:r>
      <w:r w:rsidRPr="005D1BAC">
        <w:rPr>
          <w:lang w:val="id-ID"/>
        </w:rPr>
        <w:fldChar w:fldCharType="end"/>
      </w:r>
      <w:r w:rsidRPr="005D1BAC">
        <w:rPr>
          <w:lang w:val="id-ID"/>
        </w:rPr>
        <w:t xml:space="preserve">. </w:t>
      </w:r>
      <w:r w:rsidR="007D5047" w:rsidRPr="005D1BAC">
        <w:rPr>
          <w:lang w:val="id-ID"/>
        </w:rPr>
        <w:t xml:space="preserve">Fungsi </w:t>
      </w:r>
      <w:r w:rsidR="007D5047" w:rsidRPr="005D1BAC">
        <w:rPr>
          <w:rStyle w:val="SourceCodeChar"/>
          <w:rFonts w:eastAsia="SimSun"/>
          <w:lang w:val="id-ID"/>
        </w:rPr>
        <w:t>unmuteParticipant()</w:t>
      </w:r>
      <w:bookmarkEnd w:id="255"/>
    </w:p>
    <w:tbl>
      <w:tblPr>
        <w:tblStyle w:val="TableGrid"/>
        <w:tblW w:w="7937" w:type="dxa"/>
        <w:tblLook w:val="04A0" w:firstRow="1" w:lastRow="0" w:firstColumn="1" w:lastColumn="0" w:noHBand="0" w:noVBand="1"/>
      </w:tblPr>
      <w:tblGrid>
        <w:gridCol w:w="1134"/>
        <w:gridCol w:w="6803"/>
      </w:tblGrid>
      <w:tr w:rsidR="002272AC" w:rsidRPr="005D1BAC" w14:paraId="46F7799C" w14:textId="77777777" w:rsidTr="006B043E">
        <w:tc>
          <w:tcPr>
            <w:tcW w:w="1134" w:type="dxa"/>
          </w:tcPr>
          <w:p w14:paraId="6264E1D7"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5338D95C" w14:textId="6C0BFC88" w:rsidR="002272AC" w:rsidRPr="005D1BAC" w:rsidRDefault="002272AC" w:rsidP="006B043E">
            <w:pPr>
              <w:spacing w:after="0" w:line="240" w:lineRule="auto"/>
              <w:rPr>
                <w:rFonts w:cs="Times New Roman"/>
                <w:sz w:val="20"/>
                <w:szCs w:val="20"/>
                <w:lang w:val="id-ID"/>
              </w:rPr>
            </w:pPr>
            <w:r w:rsidRPr="005D1BAC">
              <w:rPr>
                <w:sz w:val="20"/>
                <w:szCs w:val="18"/>
                <w:lang w:val="id-ID"/>
              </w:rPr>
              <w:t>react</w:t>
            </w:r>
            <w:r w:rsidR="006014BC" w:rsidRPr="005D1BAC">
              <w:rPr>
                <w:sz w:val="20"/>
                <w:szCs w:val="18"/>
                <w:lang w:val="id-ID"/>
              </w:rPr>
              <w:t>/</w:t>
            </w:r>
            <w:r w:rsidRPr="005D1BAC">
              <w:rPr>
                <w:sz w:val="20"/>
                <w:szCs w:val="18"/>
                <w:lang w:val="id-ID"/>
              </w:rPr>
              <w:t>features</w:t>
            </w:r>
            <w:r w:rsidR="006014BC" w:rsidRPr="005D1BAC">
              <w:rPr>
                <w:sz w:val="20"/>
                <w:szCs w:val="18"/>
                <w:lang w:val="id-ID"/>
              </w:rPr>
              <w:t>/</w:t>
            </w:r>
            <w:r w:rsidRPr="005D1BAC">
              <w:rPr>
                <w:sz w:val="20"/>
                <w:szCs w:val="18"/>
                <w:lang w:val="id-ID"/>
              </w:rPr>
              <w:t>filmstrip</w:t>
            </w:r>
            <w:r w:rsidR="006014BC" w:rsidRPr="005D1BAC">
              <w:rPr>
                <w:sz w:val="20"/>
                <w:szCs w:val="18"/>
                <w:lang w:val="id-ID"/>
              </w:rPr>
              <w:t>/</w:t>
            </w:r>
            <w:r w:rsidRPr="005D1BAC">
              <w:rPr>
                <w:sz w:val="20"/>
                <w:szCs w:val="18"/>
                <w:lang w:val="id-ID"/>
              </w:rPr>
              <w:t>functions.web.js</w:t>
            </w:r>
          </w:p>
        </w:tc>
      </w:tr>
      <w:tr w:rsidR="002272AC" w:rsidRPr="005D1BAC" w14:paraId="6390276B" w14:textId="77777777" w:rsidTr="006B043E">
        <w:tc>
          <w:tcPr>
            <w:tcW w:w="1134" w:type="dxa"/>
          </w:tcPr>
          <w:p w14:paraId="1F0131B0"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0BDBE284" w14:textId="77777777" w:rsidR="002272AC" w:rsidRPr="005D1BAC" w:rsidRDefault="002272AC" w:rsidP="006B043E">
            <w:pPr>
              <w:pStyle w:val="SourceCode"/>
              <w:rPr>
                <w:lang w:val="id-ID"/>
              </w:rPr>
            </w:pPr>
            <w:r w:rsidRPr="005D1BAC">
              <w:rPr>
                <w:lang w:val="id-ID"/>
              </w:rPr>
              <w:t>export function unmuteParticipant(page) {</w:t>
            </w:r>
          </w:p>
          <w:p w14:paraId="0226D890" w14:textId="77777777" w:rsidR="00885D11" w:rsidRPr="005D1BAC" w:rsidRDefault="002272AC" w:rsidP="006B043E">
            <w:pPr>
              <w:pStyle w:val="SourceCode"/>
              <w:rPr>
                <w:lang w:val="id-ID"/>
              </w:rPr>
            </w:pPr>
            <w:r w:rsidRPr="005D1BAC">
              <w:rPr>
                <w:lang w:val="id-ID"/>
              </w:rPr>
              <w:t xml:space="preserve">    const localParticipant = getLocalParticipant(APP.</w:t>
            </w:r>
          </w:p>
          <w:p w14:paraId="0D8D9090" w14:textId="2B27F079" w:rsidR="002272AC" w:rsidRPr="005D1BAC" w:rsidRDefault="00885D11" w:rsidP="006B043E">
            <w:pPr>
              <w:pStyle w:val="SourceCode"/>
              <w:rPr>
                <w:lang w:val="id-ID"/>
              </w:rPr>
            </w:pPr>
            <w:r w:rsidRPr="005D1BAC">
              <w:rPr>
                <w:lang w:val="id-ID"/>
              </w:rPr>
              <w:t xml:space="preserve">        </w:t>
            </w:r>
            <w:r w:rsidR="002272AC" w:rsidRPr="005D1BAC">
              <w:rPr>
                <w:lang w:val="id-ID"/>
              </w:rPr>
              <w:t>store.getState()).id;</w:t>
            </w:r>
          </w:p>
          <w:p w14:paraId="6339DB39" w14:textId="77777777" w:rsidR="00885D11" w:rsidRPr="005D1BAC" w:rsidRDefault="002272AC" w:rsidP="006B043E">
            <w:pPr>
              <w:pStyle w:val="SourceCode"/>
              <w:rPr>
                <w:lang w:val="id-ID"/>
              </w:rPr>
            </w:pPr>
            <w:r w:rsidRPr="005D1BAC">
              <w:rPr>
                <w:lang w:val="id-ID"/>
              </w:rPr>
              <w:t xml:space="preserve">    const totalParticipant =</w:t>
            </w:r>
          </w:p>
          <w:p w14:paraId="52DF3EA0" w14:textId="77777777" w:rsidR="00885D11" w:rsidRPr="005D1BAC" w:rsidRDefault="00885D11" w:rsidP="006B043E">
            <w:pPr>
              <w:pStyle w:val="SourceCode"/>
              <w:rPr>
                <w:lang w:val="id-ID"/>
              </w:rPr>
            </w:pPr>
            <w:r w:rsidRPr="005D1BAC">
              <w:rPr>
                <w:lang w:val="id-ID"/>
              </w:rPr>
              <w:t xml:space="preserve">        </w:t>
            </w:r>
            <w:r w:rsidR="002272AC" w:rsidRPr="005D1BAC">
              <w:rPr>
                <w:lang w:val="id-ID"/>
              </w:rPr>
              <w:t>getParticipantCountWithFake(APP.store.</w:t>
            </w:r>
          </w:p>
          <w:p w14:paraId="0AEF970B" w14:textId="1365253B" w:rsidR="002272AC" w:rsidRPr="005D1BAC" w:rsidRDefault="00885D11" w:rsidP="006B043E">
            <w:pPr>
              <w:pStyle w:val="SourceCode"/>
              <w:rPr>
                <w:lang w:val="id-ID"/>
              </w:rPr>
            </w:pPr>
            <w:r w:rsidRPr="005D1BAC">
              <w:rPr>
                <w:lang w:val="id-ID"/>
              </w:rPr>
              <w:t xml:space="preserve">        </w:t>
            </w:r>
            <w:r w:rsidR="002272AC" w:rsidRPr="005D1BAC">
              <w:rPr>
                <w:lang w:val="id-ID"/>
              </w:rPr>
              <w:t>getState());</w:t>
            </w:r>
          </w:p>
          <w:p w14:paraId="2482335A" w14:textId="77777777" w:rsidR="002272AC" w:rsidRPr="005D1BAC" w:rsidRDefault="002272AC" w:rsidP="006B043E">
            <w:pPr>
              <w:pStyle w:val="SourceCode"/>
              <w:rPr>
                <w:lang w:val="id-ID"/>
              </w:rPr>
            </w:pPr>
            <w:r w:rsidRPr="005D1BAC">
              <w:rPr>
                <w:lang w:val="id-ID"/>
              </w:rPr>
              <w:t xml:space="preserve">    const pageData = 1;</w:t>
            </w:r>
          </w:p>
          <w:p w14:paraId="31F8B992" w14:textId="77777777" w:rsidR="002272AC" w:rsidRPr="005D1BAC" w:rsidRDefault="002272AC" w:rsidP="006B043E">
            <w:pPr>
              <w:pStyle w:val="SourceCode"/>
              <w:rPr>
                <w:lang w:val="id-ID"/>
              </w:rPr>
            </w:pPr>
          </w:p>
          <w:p w14:paraId="2A337D89" w14:textId="77777777" w:rsidR="00885D11" w:rsidRPr="005D1BAC" w:rsidRDefault="002272AC" w:rsidP="006B043E">
            <w:pPr>
              <w:pStyle w:val="SourceCode"/>
              <w:rPr>
                <w:lang w:val="id-ID"/>
              </w:rPr>
            </w:pPr>
            <w:r w:rsidRPr="005D1BAC">
              <w:rPr>
                <w:lang w:val="id-ID"/>
              </w:rPr>
              <w:t xml:space="preserve">    if (((pageNumber + page) * pageData &lt; </w:t>
            </w:r>
          </w:p>
          <w:p w14:paraId="2DF3E085" w14:textId="3F07CC98" w:rsidR="002272AC" w:rsidRPr="005D1BAC" w:rsidRDefault="00885D11" w:rsidP="006B043E">
            <w:pPr>
              <w:pStyle w:val="SourceCode"/>
              <w:rPr>
                <w:lang w:val="id-ID"/>
              </w:rPr>
            </w:pPr>
            <w:r w:rsidRPr="005D1BAC">
              <w:rPr>
                <w:lang w:val="id-ID"/>
              </w:rPr>
              <w:lastRenderedPageBreak/>
              <w:t xml:space="preserve">    </w:t>
            </w:r>
            <w:r w:rsidR="002272AC" w:rsidRPr="005D1BAC">
              <w:rPr>
                <w:lang w:val="id-ID"/>
              </w:rPr>
              <w:t xml:space="preserve">totalParticipant) &amp;&amp; (pageNumber + page &gt; 0)) </w:t>
            </w:r>
          </w:p>
          <w:p w14:paraId="7FF916EB" w14:textId="77777777" w:rsidR="002272AC" w:rsidRPr="005D1BAC" w:rsidRDefault="002272AC" w:rsidP="006B043E">
            <w:pPr>
              <w:pStyle w:val="SourceCode"/>
              <w:rPr>
                <w:lang w:val="id-ID"/>
              </w:rPr>
            </w:pPr>
            <w:r w:rsidRPr="005D1BAC">
              <w:rPr>
                <w:lang w:val="id-ID"/>
              </w:rPr>
              <w:t xml:space="preserve">    {</w:t>
            </w:r>
          </w:p>
          <w:p w14:paraId="11F135F4" w14:textId="77777777" w:rsidR="002272AC" w:rsidRPr="005D1BAC" w:rsidRDefault="002272AC" w:rsidP="006B043E">
            <w:pPr>
              <w:pStyle w:val="SourceCode"/>
              <w:rPr>
                <w:lang w:val="id-ID"/>
              </w:rPr>
            </w:pPr>
            <w:r w:rsidRPr="005D1BAC">
              <w:rPr>
                <w:lang w:val="id-ID"/>
              </w:rPr>
              <w:t xml:space="preserve">        muteParticipant(pageNumber);</w:t>
            </w:r>
          </w:p>
          <w:p w14:paraId="6DAF796D" w14:textId="77777777" w:rsidR="002272AC" w:rsidRPr="005D1BAC" w:rsidRDefault="002272AC" w:rsidP="006B043E">
            <w:pPr>
              <w:pStyle w:val="SourceCode"/>
              <w:rPr>
                <w:lang w:val="id-ID"/>
              </w:rPr>
            </w:pPr>
            <w:r w:rsidRPr="005D1BAC">
              <w:rPr>
                <w:lang w:val="id-ID"/>
              </w:rPr>
              <w:t xml:space="preserve">        pageNumber += page;</w:t>
            </w:r>
          </w:p>
          <w:p w14:paraId="7FD235BE" w14:textId="77777777" w:rsidR="002272AC" w:rsidRPr="005D1BAC" w:rsidRDefault="002272AC" w:rsidP="006B043E">
            <w:pPr>
              <w:pStyle w:val="SourceCode"/>
              <w:rPr>
                <w:lang w:val="id-ID"/>
              </w:rPr>
            </w:pPr>
          </w:p>
          <w:p w14:paraId="5B72A16D" w14:textId="77777777" w:rsidR="00885D11" w:rsidRPr="005D1BAC" w:rsidRDefault="002272AC" w:rsidP="006B043E">
            <w:pPr>
              <w:pStyle w:val="SourceCode"/>
              <w:rPr>
                <w:lang w:val="id-ID"/>
              </w:rPr>
            </w:pPr>
            <w:r w:rsidRPr="005D1BAC">
              <w:rPr>
                <w:lang w:val="id-ID"/>
              </w:rPr>
              <w:t xml:space="preserve">        const baseUrlVideo =</w:t>
            </w:r>
            <w:r w:rsidR="00885D11" w:rsidRPr="005D1BAC">
              <w:rPr>
                <w:lang w:val="id-ID"/>
              </w:rPr>
              <w:t xml:space="preserve"> </w:t>
            </w:r>
            <w:r w:rsidRPr="005D1BAC">
              <w:rPr>
                <w:lang w:val="id-ID"/>
              </w:rPr>
              <w:t>"https://jitsi.cloudias79.</w:t>
            </w:r>
          </w:p>
          <w:p w14:paraId="028BB03C" w14:textId="77777777" w:rsidR="00885D11" w:rsidRPr="005D1BAC" w:rsidRDefault="00885D11" w:rsidP="006B043E">
            <w:pPr>
              <w:pStyle w:val="SourceCode"/>
              <w:rPr>
                <w:lang w:val="id-ID"/>
              </w:rPr>
            </w:pPr>
            <w:r w:rsidRPr="005D1BAC">
              <w:rPr>
                <w:lang w:val="id-ID"/>
              </w:rPr>
              <w:t xml:space="preserve">            </w:t>
            </w:r>
            <w:r w:rsidR="002272AC" w:rsidRPr="005D1BAC">
              <w:rPr>
                <w:lang w:val="id-ID"/>
              </w:rPr>
              <w:t>com:8081/colibri/conferences/addWantedRemo</w:t>
            </w:r>
          </w:p>
          <w:p w14:paraId="3E64B0A3" w14:textId="3FED2AD4" w:rsidR="002272AC" w:rsidRPr="005D1BAC" w:rsidRDefault="00885D11" w:rsidP="006B043E">
            <w:pPr>
              <w:pStyle w:val="SourceCode"/>
              <w:rPr>
                <w:lang w:val="id-ID"/>
              </w:rPr>
            </w:pPr>
            <w:r w:rsidRPr="005D1BAC">
              <w:rPr>
                <w:lang w:val="id-ID"/>
              </w:rPr>
              <w:t xml:space="preserve">            </w:t>
            </w:r>
            <w:r w:rsidR="002272AC" w:rsidRPr="005D1BAC">
              <w:rPr>
                <w:lang w:val="id-ID"/>
              </w:rPr>
              <w:t>teVideoStream/";</w:t>
            </w:r>
          </w:p>
          <w:p w14:paraId="36E43C31" w14:textId="77777777" w:rsidR="00885D11" w:rsidRPr="005D1BAC" w:rsidRDefault="002272AC" w:rsidP="006B043E">
            <w:pPr>
              <w:pStyle w:val="SourceCode"/>
              <w:rPr>
                <w:lang w:val="id-ID"/>
              </w:rPr>
            </w:pPr>
            <w:r w:rsidRPr="005D1BAC">
              <w:rPr>
                <w:lang w:val="id-ID"/>
              </w:rPr>
              <w:t xml:space="preserve">        const baseUrlAudio = "https://jitsi.cloudias79.</w:t>
            </w:r>
          </w:p>
          <w:p w14:paraId="321379DD" w14:textId="77777777" w:rsidR="00885D11" w:rsidRPr="005D1BAC" w:rsidRDefault="00885D11" w:rsidP="006B043E">
            <w:pPr>
              <w:pStyle w:val="SourceCode"/>
              <w:rPr>
                <w:lang w:val="id-ID"/>
              </w:rPr>
            </w:pPr>
            <w:r w:rsidRPr="005D1BAC">
              <w:rPr>
                <w:lang w:val="id-ID"/>
              </w:rPr>
              <w:t xml:space="preserve">            </w:t>
            </w:r>
            <w:r w:rsidR="002272AC" w:rsidRPr="005D1BAC">
              <w:rPr>
                <w:lang w:val="id-ID"/>
              </w:rPr>
              <w:t>com:8081/colibri/conferences/addWantedRemo</w:t>
            </w:r>
          </w:p>
          <w:p w14:paraId="37D9255F" w14:textId="3950E32B" w:rsidR="002272AC" w:rsidRPr="005D1BAC" w:rsidRDefault="00885D11" w:rsidP="006B043E">
            <w:pPr>
              <w:pStyle w:val="SourceCode"/>
              <w:rPr>
                <w:lang w:val="id-ID"/>
              </w:rPr>
            </w:pPr>
            <w:r w:rsidRPr="005D1BAC">
              <w:rPr>
                <w:lang w:val="id-ID"/>
              </w:rPr>
              <w:t xml:space="preserve">            </w:t>
            </w:r>
            <w:r w:rsidR="002272AC" w:rsidRPr="005D1BAC">
              <w:rPr>
                <w:lang w:val="id-ID"/>
              </w:rPr>
              <w:t>teAudioStream/";</w:t>
            </w:r>
          </w:p>
          <w:p w14:paraId="207B8448" w14:textId="77777777" w:rsidR="002272AC" w:rsidRPr="005D1BAC" w:rsidRDefault="002272AC" w:rsidP="006B043E">
            <w:pPr>
              <w:pStyle w:val="SourceCode"/>
              <w:rPr>
                <w:lang w:val="id-ID"/>
              </w:rPr>
            </w:pPr>
            <w:r w:rsidRPr="005D1BAC">
              <w:rPr>
                <w:lang w:val="id-ID"/>
              </w:rPr>
              <w:t xml:space="preserve">    </w:t>
            </w:r>
          </w:p>
          <w:p w14:paraId="048663B3" w14:textId="77777777" w:rsidR="00885D11" w:rsidRPr="005D1BAC" w:rsidRDefault="002272AC" w:rsidP="006B043E">
            <w:pPr>
              <w:pStyle w:val="SourceCode"/>
              <w:rPr>
                <w:lang w:val="id-ID"/>
              </w:rPr>
            </w:pPr>
            <w:r w:rsidRPr="005D1BAC">
              <w:rPr>
                <w:lang w:val="id-ID"/>
              </w:rPr>
              <w:t xml:space="preserve">        </w:t>
            </w:r>
          </w:p>
          <w:p w14:paraId="62258881" w14:textId="0F9769C6" w:rsidR="00885D11" w:rsidRPr="005D1BAC" w:rsidRDefault="00885D11" w:rsidP="006B043E">
            <w:pPr>
              <w:pStyle w:val="SourceCode"/>
              <w:rPr>
                <w:lang w:val="id-ID"/>
              </w:rPr>
            </w:pPr>
            <w:r w:rsidRPr="005D1BAC">
              <w:rPr>
                <w:lang w:val="id-ID"/>
              </w:rPr>
              <w:t xml:space="preserve">        </w:t>
            </w:r>
            <w:r w:rsidR="002272AC" w:rsidRPr="005D1BAC">
              <w:rPr>
                <w:lang w:val="id-ID"/>
              </w:rPr>
              <w:t xml:space="preserve">for (let i = ((pageNumber - 1) * pageData); i &lt; </w:t>
            </w:r>
          </w:p>
          <w:p w14:paraId="3D8E7EAC" w14:textId="3EC19736" w:rsidR="002272AC" w:rsidRPr="005D1BAC" w:rsidRDefault="00885D11" w:rsidP="006B043E">
            <w:pPr>
              <w:pStyle w:val="SourceCode"/>
              <w:rPr>
                <w:lang w:val="id-ID"/>
              </w:rPr>
            </w:pPr>
            <w:r w:rsidRPr="005D1BAC">
              <w:rPr>
                <w:lang w:val="id-ID"/>
              </w:rPr>
              <w:t xml:space="preserve">        </w:t>
            </w:r>
            <w:r w:rsidR="002272AC" w:rsidRPr="005D1BAC">
              <w:rPr>
                <w:lang w:val="id-ID"/>
              </w:rPr>
              <w:t>(pageData * pageNumber); i++) {</w:t>
            </w:r>
          </w:p>
          <w:p w14:paraId="1D9D67E2" w14:textId="77777777" w:rsidR="00885D11" w:rsidRPr="005D1BAC" w:rsidRDefault="00885D11" w:rsidP="006B043E">
            <w:pPr>
              <w:pStyle w:val="SourceCode"/>
              <w:rPr>
                <w:lang w:val="id-ID"/>
              </w:rPr>
            </w:pPr>
            <w:r w:rsidRPr="005D1BAC">
              <w:rPr>
                <w:lang w:val="id-ID"/>
              </w:rPr>
              <w:t xml:space="preserve">            </w:t>
            </w:r>
            <w:r w:rsidR="002272AC" w:rsidRPr="005D1BAC">
              <w:rPr>
                <w:lang w:val="id-ID"/>
              </w:rPr>
              <w:t>const url = localParticipant + "/" +</w:t>
            </w:r>
          </w:p>
          <w:p w14:paraId="1E9E4F06" w14:textId="36F3C4D5" w:rsidR="002272AC" w:rsidRPr="005D1BAC" w:rsidRDefault="00885D11" w:rsidP="006B043E">
            <w:pPr>
              <w:pStyle w:val="SourceCode"/>
              <w:rPr>
                <w:lang w:val="id-ID"/>
              </w:rPr>
            </w:pPr>
            <w:r w:rsidRPr="005D1BAC">
              <w:rPr>
                <w:lang w:val="id-ID"/>
              </w:rPr>
              <w:t xml:space="preserve">                </w:t>
            </w:r>
            <w:r w:rsidR="002272AC" w:rsidRPr="005D1BAC">
              <w:rPr>
                <w:lang w:val="id-ID"/>
              </w:rPr>
              <w:t>idList[i];</w:t>
            </w:r>
          </w:p>
          <w:p w14:paraId="3A4A580C" w14:textId="77777777" w:rsidR="002272AC" w:rsidRPr="005D1BAC" w:rsidRDefault="002272AC" w:rsidP="006B043E">
            <w:pPr>
              <w:pStyle w:val="SourceCode"/>
              <w:rPr>
                <w:lang w:val="id-ID"/>
              </w:rPr>
            </w:pPr>
            <w:r w:rsidRPr="005D1BAC">
              <w:rPr>
                <w:lang w:val="id-ID"/>
              </w:rPr>
              <w:t xml:space="preserve">            const video = baseUrlVideo + url;</w:t>
            </w:r>
          </w:p>
          <w:p w14:paraId="5120870B" w14:textId="77777777" w:rsidR="002272AC" w:rsidRPr="005D1BAC" w:rsidRDefault="002272AC" w:rsidP="006B043E">
            <w:pPr>
              <w:pStyle w:val="SourceCode"/>
              <w:rPr>
                <w:lang w:val="id-ID"/>
              </w:rPr>
            </w:pPr>
            <w:r w:rsidRPr="005D1BAC">
              <w:rPr>
                <w:lang w:val="id-ID"/>
              </w:rPr>
              <w:t xml:space="preserve">            const audio = baseUrlAudio + url;</w:t>
            </w:r>
          </w:p>
          <w:p w14:paraId="67E9A429" w14:textId="77777777" w:rsidR="002272AC" w:rsidRPr="005D1BAC" w:rsidRDefault="002272AC" w:rsidP="006B043E">
            <w:pPr>
              <w:pStyle w:val="SourceCode"/>
              <w:rPr>
                <w:lang w:val="id-ID"/>
              </w:rPr>
            </w:pPr>
            <w:r w:rsidRPr="005D1BAC">
              <w:rPr>
                <w:lang w:val="id-ID"/>
              </w:rPr>
              <w:t xml:space="preserve">    </w:t>
            </w:r>
          </w:p>
          <w:p w14:paraId="094B99B5" w14:textId="77777777" w:rsidR="002272AC" w:rsidRPr="005D1BAC" w:rsidRDefault="002272AC" w:rsidP="006B043E">
            <w:pPr>
              <w:pStyle w:val="SourceCode"/>
              <w:rPr>
                <w:lang w:val="id-ID"/>
              </w:rPr>
            </w:pPr>
            <w:r w:rsidRPr="005D1BAC">
              <w:rPr>
                <w:lang w:val="id-ID"/>
              </w:rPr>
              <w:t xml:space="preserve">            axios</w:t>
            </w:r>
          </w:p>
          <w:p w14:paraId="34545BF1" w14:textId="77777777" w:rsidR="002272AC" w:rsidRPr="005D1BAC" w:rsidRDefault="002272AC" w:rsidP="006B043E">
            <w:pPr>
              <w:pStyle w:val="SourceCode"/>
              <w:rPr>
                <w:lang w:val="id-ID"/>
              </w:rPr>
            </w:pPr>
            <w:r w:rsidRPr="005D1BAC">
              <w:rPr>
                <w:lang w:val="id-ID"/>
              </w:rPr>
              <w:t xml:space="preserve">            .get(video)</w:t>
            </w:r>
          </w:p>
          <w:p w14:paraId="23580651" w14:textId="77777777" w:rsidR="002272AC" w:rsidRPr="005D1BAC" w:rsidRDefault="002272AC" w:rsidP="006B043E">
            <w:pPr>
              <w:pStyle w:val="SourceCode"/>
              <w:rPr>
                <w:lang w:val="id-ID"/>
              </w:rPr>
            </w:pPr>
            <w:r w:rsidRPr="005D1BAC">
              <w:rPr>
                <w:lang w:val="id-ID"/>
              </w:rPr>
              <w:t xml:space="preserve">            .then(function(response) {</w:t>
            </w:r>
          </w:p>
          <w:p w14:paraId="02F71C22" w14:textId="77777777" w:rsidR="002272AC" w:rsidRPr="005D1BAC" w:rsidRDefault="002272AC" w:rsidP="006B043E">
            <w:pPr>
              <w:pStyle w:val="SourceCode"/>
              <w:rPr>
                <w:lang w:val="id-ID"/>
              </w:rPr>
            </w:pPr>
            <w:r w:rsidRPr="005D1BAC">
              <w:rPr>
                <w:lang w:val="id-ID"/>
              </w:rPr>
              <w:t xml:space="preserve">                console.log(response.data);</w:t>
            </w:r>
          </w:p>
          <w:p w14:paraId="5CFEFB7F" w14:textId="77777777" w:rsidR="002272AC" w:rsidRPr="005D1BAC" w:rsidRDefault="002272AC" w:rsidP="006B043E">
            <w:pPr>
              <w:pStyle w:val="SourceCode"/>
              <w:rPr>
                <w:lang w:val="id-ID"/>
              </w:rPr>
            </w:pPr>
            <w:r w:rsidRPr="005D1BAC">
              <w:rPr>
                <w:lang w:val="id-ID"/>
              </w:rPr>
              <w:t xml:space="preserve">                console.log(video);</w:t>
            </w:r>
          </w:p>
          <w:p w14:paraId="3D032B5A" w14:textId="77777777" w:rsidR="002272AC" w:rsidRPr="005D1BAC" w:rsidRDefault="002272AC" w:rsidP="006B043E">
            <w:pPr>
              <w:pStyle w:val="SourceCode"/>
              <w:rPr>
                <w:lang w:val="id-ID"/>
              </w:rPr>
            </w:pPr>
            <w:r w:rsidRPr="005D1BAC">
              <w:rPr>
                <w:lang w:val="id-ID"/>
              </w:rPr>
              <w:t xml:space="preserve">            })</w:t>
            </w:r>
          </w:p>
          <w:p w14:paraId="3DA301F9" w14:textId="77777777" w:rsidR="002272AC" w:rsidRPr="005D1BAC" w:rsidRDefault="002272AC" w:rsidP="006B043E">
            <w:pPr>
              <w:pStyle w:val="SourceCode"/>
              <w:rPr>
                <w:lang w:val="id-ID"/>
              </w:rPr>
            </w:pPr>
            <w:r w:rsidRPr="005D1BAC">
              <w:rPr>
                <w:lang w:val="id-ID"/>
              </w:rPr>
              <w:t xml:space="preserve">            .catch(function(error) {</w:t>
            </w:r>
          </w:p>
          <w:p w14:paraId="318F84F9" w14:textId="77777777" w:rsidR="002272AC" w:rsidRPr="005D1BAC" w:rsidRDefault="002272AC" w:rsidP="006B043E">
            <w:pPr>
              <w:pStyle w:val="SourceCode"/>
              <w:rPr>
                <w:lang w:val="id-ID"/>
              </w:rPr>
            </w:pPr>
            <w:r w:rsidRPr="005D1BAC">
              <w:rPr>
                <w:lang w:val="id-ID"/>
              </w:rPr>
              <w:t xml:space="preserve">                console.log(error);</w:t>
            </w:r>
          </w:p>
          <w:p w14:paraId="69ED244A" w14:textId="77777777" w:rsidR="002272AC" w:rsidRPr="005D1BAC" w:rsidRDefault="002272AC" w:rsidP="006B043E">
            <w:pPr>
              <w:pStyle w:val="SourceCode"/>
              <w:rPr>
                <w:lang w:val="id-ID"/>
              </w:rPr>
            </w:pPr>
            <w:r w:rsidRPr="005D1BAC">
              <w:rPr>
                <w:lang w:val="id-ID"/>
              </w:rPr>
              <w:t xml:space="preserve">            });</w:t>
            </w:r>
          </w:p>
          <w:p w14:paraId="499610EF" w14:textId="77777777" w:rsidR="002272AC" w:rsidRPr="005D1BAC" w:rsidRDefault="002272AC" w:rsidP="006B043E">
            <w:pPr>
              <w:pStyle w:val="SourceCode"/>
              <w:rPr>
                <w:lang w:val="id-ID"/>
              </w:rPr>
            </w:pPr>
            <w:r w:rsidRPr="005D1BAC">
              <w:rPr>
                <w:lang w:val="id-ID"/>
              </w:rPr>
              <w:t xml:space="preserve">    </w:t>
            </w:r>
          </w:p>
          <w:p w14:paraId="1D1489CD" w14:textId="77777777" w:rsidR="002272AC" w:rsidRPr="005D1BAC" w:rsidRDefault="002272AC" w:rsidP="006B043E">
            <w:pPr>
              <w:pStyle w:val="SourceCode"/>
              <w:rPr>
                <w:lang w:val="id-ID"/>
              </w:rPr>
            </w:pPr>
            <w:r w:rsidRPr="005D1BAC">
              <w:rPr>
                <w:lang w:val="id-ID"/>
              </w:rPr>
              <w:t xml:space="preserve">            axios</w:t>
            </w:r>
          </w:p>
          <w:p w14:paraId="37F7434F" w14:textId="77777777" w:rsidR="002272AC" w:rsidRPr="005D1BAC" w:rsidRDefault="002272AC" w:rsidP="006B043E">
            <w:pPr>
              <w:pStyle w:val="SourceCode"/>
              <w:rPr>
                <w:lang w:val="id-ID"/>
              </w:rPr>
            </w:pPr>
            <w:r w:rsidRPr="005D1BAC">
              <w:rPr>
                <w:lang w:val="id-ID"/>
              </w:rPr>
              <w:t xml:space="preserve">            .get(audio)</w:t>
            </w:r>
          </w:p>
          <w:p w14:paraId="23DDEC44" w14:textId="77777777" w:rsidR="002272AC" w:rsidRPr="005D1BAC" w:rsidRDefault="002272AC" w:rsidP="006B043E">
            <w:pPr>
              <w:pStyle w:val="SourceCode"/>
              <w:rPr>
                <w:lang w:val="id-ID"/>
              </w:rPr>
            </w:pPr>
            <w:r w:rsidRPr="005D1BAC">
              <w:rPr>
                <w:lang w:val="id-ID"/>
              </w:rPr>
              <w:t xml:space="preserve">            .then(function(response) {</w:t>
            </w:r>
          </w:p>
          <w:p w14:paraId="13BDB9E2" w14:textId="77777777" w:rsidR="002272AC" w:rsidRPr="005D1BAC" w:rsidRDefault="002272AC" w:rsidP="006B043E">
            <w:pPr>
              <w:pStyle w:val="SourceCode"/>
              <w:rPr>
                <w:lang w:val="id-ID"/>
              </w:rPr>
            </w:pPr>
            <w:r w:rsidRPr="005D1BAC">
              <w:rPr>
                <w:lang w:val="id-ID"/>
              </w:rPr>
              <w:t xml:space="preserve">                console.log(response.data);</w:t>
            </w:r>
          </w:p>
          <w:p w14:paraId="7090CA05" w14:textId="77777777" w:rsidR="002272AC" w:rsidRPr="005D1BAC" w:rsidRDefault="002272AC" w:rsidP="006B043E">
            <w:pPr>
              <w:pStyle w:val="SourceCode"/>
              <w:rPr>
                <w:lang w:val="id-ID"/>
              </w:rPr>
            </w:pPr>
            <w:r w:rsidRPr="005D1BAC">
              <w:rPr>
                <w:lang w:val="id-ID"/>
              </w:rPr>
              <w:t xml:space="preserve">                console.log(audio); </w:t>
            </w:r>
          </w:p>
          <w:p w14:paraId="7DA3277C" w14:textId="77777777" w:rsidR="002272AC" w:rsidRPr="005D1BAC" w:rsidRDefault="002272AC" w:rsidP="006B043E">
            <w:pPr>
              <w:pStyle w:val="SourceCode"/>
              <w:rPr>
                <w:lang w:val="id-ID"/>
              </w:rPr>
            </w:pPr>
            <w:r w:rsidRPr="005D1BAC">
              <w:rPr>
                <w:lang w:val="id-ID"/>
              </w:rPr>
              <w:t xml:space="preserve">            })</w:t>
            </w:r>
          </w:p>
          <w:p w14:paraId="772EC20B" w14:textId="77777777" w:rsidR="002272AC" w:rsidRPr="005D1BAC" w:rsidRDefault="002272AC" w:rsidP="006B043E">
            <w:pPr>
              <w:pStyle w:val="SourceCode"/>
              <w:rPr>
                <w:lang w:val="id-ID"/>
              </w:rPr>
            </w:pPr>
            <w:r w:rsidRPr="005D1BAC">
              <w:rPr>
                <w:lang w:val="id-ID"/>
              </w:rPr>
              <w:t xml:space="preserve">            .catch(function(error) {</w:t>
            </w:r>
          </w:p>
          <w:p w14:paraId="57D725E4" w14:textId="77777777" w:rsidR="002272AC" w:rsidRPr="005D1BAC" w:rsidRDefault="002272AC" w:rsidP="006B043E">
            <w:pPr>
              <w:pStyle w:val="SourceCode"/>
              <w:rPr>
                <w:lang w:val="id-ID"/>
              </w:rPr>
            </w:pPr>
            <w:r w:rsidRPr="005D1BAC">
              <w:rPr>
                <w:lang w:val="id-ID"/>
              </w:rPr>
              <w:t xml:space="preserve">                console.log(error);</w:t>
            </w:r>
          </w:p>
          <w:p w14:paraId="73D58C71" w14:textId="77777777" w:rsidR="002272AC" w:rsidRPr="005D1BAC" w:rsidRDefault="002272AC" w:rsidP="006B043E">
            <w:pPr>
              <w:pStyle w:val="SourceCode"/>
              <w:rPr>
                <w:lang w:val="id-ID"/>
              </w:rPr>
            </w:pPr>
            <w:r w:rsidRPr="005D1BAC">
              <w:rPr>
                <w:lang w:val="id-ID"/>
              </w:rPr>
              <w:t xml:space="preserve">            });</w:t>
            </w:r>
          </w:p>
          <w:p w14:paraId="6279CB7A" w14:textId="77777777" w:rsidR="002272AC" w:rsidRPr="005D1BAC" w:rsidRDefault="002272AC" w:rsidP="006B043E">
            <w:pPr>
              <w:pStyle w:val="SourceCode"/>
              <w:rPr>
                <w:lang w:val="id-ID"/>
              </w:rPr>
            </w:pPr>
            <w:r w:rsidRPr="005D1BAC">
              <w:rPr>
                <w:lang w:val="id-ID"/>
              </w:rPr>
              <w:t xml:space="preserve">    </w:t>
            </w:r>
          </w:p>
          <w:p w14:paraId="757FEE0B" w14:textId="77777777" w:rsidR="002272AC" w:rsidRPr="005D1BAC" w:rsidRDefault="002272AC" w:rsidP="006B043E">
            <w:pPr>
              <w:pStyle w:val="SourceCode"/>
              <w:rPr>
                <w:lang w:val="id-ID"/>
              </w:rPr>
            </w:pPr>
            <w:r w:rsidRPr="005D1BAC">
              <w:rPr>
                <w:lang w:val="id-ID"/>
              </w:rPr>
              <w:t xml:space="preserve">            VideoLayout.showRemoteVideo(idList[i]);</w:t>
            </w:r>
          </w:p>
          <w:p w14:paraId="47DC1D52" w14:textId="77777777" w:rsidR="002272AC" w:rsidRPr="005D1BAC" w:rsidRDefault="002272AC" w:rsidP="006B043E">
            <w:pPr>
              <w:pStyle w:val="SourceCode"/>
              <w:rPr>
                <w:lang w:val="id-ID"/>
              </w:rPr>
            </w:pPr>
            <w:r w:rsidRPr="005D1BAC">
              <w:rPr>
                <w:lang w:val="id-ID"/>
              </w:rPr>
              <w:t xml:space="preserve">        }              </w:t>
            </w:r>
          </w:p>
          <w:p w14:paraId="625DC068" w14:textId="77777777" w:rsidR="002272AC" w:rsidRPr="005D1BAC" w:rsidRDefault="002272AC" w:rsidP="006B043E">
            <w:pPr>
              <w:pStyle w:val="SourceCode"/>
              <w:rPr>
                <w:lang w:val="id-ID"/>
              </w:rPr>
            </w:pPr>
            <w:r w:rsidRPr="005D1BAC">
              <w:rPr>
                <w:lang w:val="id-ID"/>
              </w:rPr>
              <w:t xml:space="preserve">    }   </w:t>
            </w:r>
          </w:p>
          <w:p w14:paraId="41AB4C05" w14:textId="77777777" w:rsidR="002272AC" w:rsidRPr="005D1BAC" w:rsidRDefault="002272AC" w:rsidP="006B043E">
            <w:pPr>
              <w:pStyle w:val="SourceCode"/>
              <w:rPr>
                <w:lang w:val="id-ID"/>
              </w:rPr>
            </w:pPr>
            <w:r w:rsidRPr="005D1BAC">
              <w:rPr>
                <w:lang w:val="id-ID"/>
              </w:rPr>
              <w:t>}</w:t>
            </w:r>
          </w:p>
        </w:tc>
      </w:tr>
    </w:tbl>
    <w:p w14:paraId="1BB48756" w14:textId="71C1655F" w:rsidR="00885D11" w:rsidRPr="005D1BAC" w:rsidRDefault="00607FE6" w:rsidP="00885D11">
      <w:pPr>
        <w:pStyle w:val="CaptionTabel"/>
        <w:rPr>
          <w:rStyle w:val="SourceCodeChar"/>
          <w:rFonts w:eastAsia="SimSun"/>
          <w:lang w:val="id-ID"/>
        </w:rPr>
      </w:pPr>
      <w:bookmarkStart w:id="256" w:name="_Toc60222214"/>
      <w:r w:rsidRPr="005D1BAC">
        <w:rPr>
          <w:lang w:val="id-ID"/>
        </w:rPr>
        <w:lastRenderedPageBreak/>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14</w:t>
      </w:r>
      <w:r w:rsidRPr="005D1BAC">
        <w:rPr>
          <w:lang w:val="id-ID"/>
        </w:rPr>
        <w:fldChar w:fldCharType="end"/>
      </w:r>
      <w:r w:rsidRPr="005D1BAC">
        <w:rPr>
          <w:lang w:val="id-ID"/>
        </w:rPr>
        <w:t xml:space="preserve">. </w:t>
      </w:r>
      <w:r w:rsidR="00885D11" w:rsidRPr="005D1BAC">
        <w:rPr>
          <w:lang w:val="id-ID"/>
        </w:rPr>
        <w:t xml:space="preserve">Fungsi </w:t>
      </w:r>
      <w:r w:rsidR="00885D11" w:rsidRPr="005D1BAC">
        <w:rPr>
          <w:rStyle w:val="SourceCodeChar"/>
          <w:rFonts w:eastAsia="SimSun"/>
          <w:lang w:val="id-ID"/>
        </w:rPr>
        <w:t>muteParticipant()</w:t>
      </w:r>
      <w:bookmarkEnd w:id="256"/>
    </w:p>
    <w:tbl>
      <w:tblPr>
        <w:tblStyle w:val="TableGrid"/>
        <w:tblW w:w="7937" w:type="dxa"/>
        <w:tblLook w:val="04A0" w:firstRow="1" w:lastRow="0" w:firstColumn="1" w:lastColumn="0" w:noHBand="0" w:noVBand="1"/>
      </w:tblPr>
      <w:tblGrid>
        <w:gridCol w:w="1134"/>
        <w:gridCol w:w="6803"/>
      </w:tblGrid>
      <w:tr w:rsidR="002272AC" w:rsidRPr="005D1BAC" w14:paraId="5595190D" w14:textId="77777777" w:rsidTr="006B043E">
        <w:tc>
          <w:tcPr>
            <w:tcW w:w="1134" w:type="dxa"/>
          </w:tcPr>
          <w:p w14:paraId="18BE015C"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4C46DCE5" w14:textId="7DD18D7B" w:rsidR="002272AC" w:rsidRPr="005D1BAC" w:rsidRDefault="002272AC" w:rsidP="006B043E">
            <w:pPr>
              <w:spacing w:after="0" w:line="240" w:lineRule="auto"/>
              <w:rPr>
                <w:rFonts w:cs="Times New Roman"/>
                <w:sz w:val="20"/>
                <w:szCs w:val="20"/>
                <w:lang w:val="id-ID"/>
              </w:rPr>
            </w:pPr>
            <w:r w:rsidRPr="005D1BAC">
              <w:rPr>
                <w:sz w:val="20"/>
                <w:szCs w:val="18"/>
                <w:lang w:val="id-ID"/>
              </w:rPr>
              <w:t>react</w:t>
            </w:r>
            <w:r w:rsidR="006014BC" w:rsidRPr="005D1BAC">
              <w:rPr>
                <w:sz w:val="20"/>
                <w:szCs w:val="18"/>
                <w:lang w:val="id-ID"/>
              </w:rPr>
              <w:t>/</w:t>
            </w:r>
            <w:r w:rsidRPr="005D1BAC">
              <w:rPr>
                <w:sz w:val="20"/>
                <w:szCs w:val="18"/>
                <w:lang w:val="id-ID"/>
              </w:rPr>
              <w:t>features</w:t>
            </w:r>
            <w:r w:rsidR="006014BC" w:rsidRPr="005D1BAC">
              <w:rPr>
                <w:sz w:val="20"/>
                <w:szCs w:val="18"/>
                <w:lang w:val="id-ID"/>
              </w:rPr>
              <w:t>/</w:t>
            </w:r>
            <w:r w:rsidRPr="005D1BAC">
              <w:rPr>
                <w:sz w:val="20"/>
                <w:szCs w:val="18"/>
                <w:lang w:val="id-ID"/>
              </w:rPr>
              <w:t>filmstrip</w:t>
            </w:r>
            <w:r w:rsidR="006014BC" w:rsidRPr="005D1BAC">
              <w:rPr>
                <w:sz w:val="20"/>
                <w:szCs w:val="18"/>
                <w:lang w:val="id-ID"/>
              </w:rPr>
              <w:t>/</w:t>
            </w:r>
            <w:r w:rsidRPr="005D1BAC">
              <w:rPr>
                <w:sz w:val="20"/>
                <w:szCs w:val="18"/>
                <w:lang w:val="id-ID"/>
              </w:rPr>
              <w:t>functions.web.js</w:t>
            </w:r>
          </w:p>
        </w:tc>
      </w:tr>
      <w:tr w:rsidR="002272AC" w:rsidRPr="005D1BAC" w14:paraId="0337C0BF" w14:textId="77777777" w:rsidTr="00885D11">
        <w:tc>
          <w:tcPr>
            <w:tcW w:w="1134" w:type="dxa"/>
          </w:tcPr>
          <w:p w14:paraId="53EEFC16"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1249B535" w14:textId="77777777" w:rsidR="002272AC" w:rsidRPr="005D1BAC" w:rsidRDefault="002272AC" w:rsidP="006B043E">
            <w:pPr>
              <w:pStyle w:val="SourceCode"/>
              <w:rPr>
                <w:lang w:val="id-ID"/>
              </w:rPr>
            </w:pPr>
            <w:r w:rsidRPr="005D1BAC">
              <w:rPr>
                <w:lang w:val="id-ID"/>
              </w:rPr>
              <w:t>export function unmuteParticipant(page) {</w:t>
            </w:r>
          </w:p>
          <w:p w14:paraId="786AAE1E" w14:textId="77777777" w:rsidR="00885D11" w:rsidRPr="005D1BAC" w:rsidRDefault="002272AC" w:rsidP="006B043E">
            <w:pPr>
              <w:pStyle w:val="SourceCode"/>
              <w:rPr>
                <w:lang w:val="id-ID"/>
              </w:rPr>
            </w:pPr>
            <w:r w:rsidRPr="005D1BAC">
              <w:rPr>
                <w:lang w:val="id-ID"/>
              </w:rPr>
              <w:t xml:space="preserve">    const localParticipant = getLocalParticipant(APP.</w:t>
            </w:r>
          </w:p>
          <w:p w14:paraId="30B9643B" w14:textId="270054E7" w:rsidR="002272AC" w:rsidRPr="005D1BAC" w:rsidRDefault="00885D11" w:rsidP="006B043E">
            <w:pPr>
              <w:pStyle w:val="SourceCode"/>
              <w:rPr>
                <w:lang w:val="id-ID"/>
              </w:rPr>
            </w:pPr>
            <w:r w:rsidRPr="005D1BAC">
              <w:rPr>
                <w:lang w:val="id-ID"/>
              </w:rPr>
              <w:t xml:space="preserve">        </w:t>
            </w:r>
            <w:r w:rsidR="002272AC" w:rsidRPr="005D1BAC">
              <w:rPr>
                <w:lang w:val="id-ID"/>
              </w:rPr>
              <w:t>store.getState()).id;</w:t>
            </w:r>
          </w:p>
          <w:p w14:paraId="7E5D2B35" w14:textId="77777777" w:rsidR="00885D11" w:rsidRPr="005D1BAC" w:rsidRDefault="002272AC" w:rsidP="006B043E">
            <w:pPr>
              <w:pStyle w:val="SourceCode"/>
              <w:rPr>
                <w:lang w:val="id-ID"/>
              </w:rPr>
            </w:pPr>
            <w:r w:rsidRPr="005D1BAC">
              <w:rPr>
                <w:lang w:val="id-ID"/>
              </w:rPr>
              <w:t xml:space="preserve">    const totalParticipant =</w:t>
            </w:r>
          </w:p>
          <w:p w14:paraId="43816979" w14:textId="77777777" w:rsidR="00885D11" w:rsidRPr="005D1BAC" w:rsidRDefault="00885D11" w:rsidP="006B043E">
            <w:pPr>
              <w:pStyle w:val="SourceCode"/>
              <w:rPr>
                <w:lang w:val="id-ID"/>
              </w:rPr>
            </w:pPr>
            <w:r w:rsidRPr="005D1BAC">
              <w:rPr>
                <w:lang w:val="id-ID"/>
              </w:rPr>
              <w:t xml:space="preserve">        </w:t>
            </w:r>
            <w:r w:rsidR="002272AC" w:rsidRPr="005D1BAC">
              <w:rPr>
                <w:lang w:val="id-ID"/>
              </w:rPr>
              <w:t>getParticipantCountWithFake(APP.store.</w:t>
            </w:r>
          </w:p>
          <w:p w14:paraId="53470B31" w14:textId="6F50B4FB" w:rsidR="002272AC" w:rsidRPr="005D1BAC" w:rsidRDefault="00885D11" w:rsidP="006B043E">
            <w:pPr>
              <w:pStyle w:val="SourceCode"/>
              <w:rPr>
                <w:lang w:val="id-ID"/>
              </w:rPr>
            </w:pPr>
            <w:r w:rsidRPr="005D1BAC">
              <w:rPr>
                <w:lang w:val="id-ID"/>
              </w:rPr>
              <w:t xml:space="preserve">        </w:t>
            </w:r>
            <w:r w:rsidR="002272AC" w:rsidRPr="005D1BAC">
              <w:rPr>
                <w:lang w:val="id-ID"/>
              </w:rPr>
              <w:t>getState());</w:t>
            </w:r>
          </w:p>
          <w:p w14:paraId="678535E2" w14:textId="77777777" w:rsidR="002272AC" w:rsidRPr="005D1BAC" w:rsidRDefault="002272AC" w:rsidP="006B043E">
            <w:pPr>
              <w:pStyle w:val="SourceCode"/>
              <w:rPr>
                <w:lang w:val="id-ID"/>
              </w:rPr>
            </w:pPr>
            <w:r w:rsidRPr="005D1BAC">
              <w:rPr>
                <w:lang w:val="id-ID"/>
              </w:rPr>
              <w:t xml:space="preserve">    const pageData = 1;</w:t>
            </w:r>
          </w:p>
          <w:p w14:paraId="7C710C32" w14:textId="77777777" w:rsidR="002272AC" w:rsidRPr="005D1BAC" w:rsidRDefault="002272AC" w:rsidP="006B043E">
            <w:pPr>
              <w:pStyle w:val="SourceCode"/>
              <w:rPr>
                <w:lang w:val="id-ID"/>
              </w:rPr>
            </w:pPr>
          </w:p>
          <w:p w14:paraId="42E3949E" w14:textId="77777777" w:rsidR="00885D11" w:rsidRPr="005D1BAC" w:rsidRDefault="002272AC" w:rsidP="006B043E">
            <w:pPr>
              <w:pStyle w:val="SourceCode"/>
              <w:rPr>
                <w:lang w:val="id-ID"/>
              </w:rPr>
            </w:pPr>
            <w:r w:rsidRPr="005D1BAC">
              <w:rPr>
                <w:lang w:val="id-ID"/>
              </w:rPr>
              <w:t xml:space="preserve">    if (((pageNumber + page) * pageData &lt; </w:t>
            </w:r>
          </w:p>
          <w:p w14:paraId="17EDC5FD" w14:textId="26123D0F" w:rsidR="002272AC" w:rsidRPr="005D1BAC" w:rsidRDefault="00885D11" w:rsidP="006B043E">
            <w:pPr>
              <w:pStyle w:val="SourceCode"/>
              <w:rPr>
                <w:lang w:val="id-ID"/>
              </w:rPr>
            </w:pPr>
            <w:r w:rsidRPr="005D1BAC">
              <w:rPr>
                <w:lang w:val="id-ID"/>
              </w:rPr>
              <w:t xml:space="preserve">    </w:t>
            </w:r>
            <w:r w:rsidR="002272AC" w:rsidRPr="005D1BAC">
              <w:rPr>
                <w:lang w:val="id-ID"/>
              </w:rPr>
              <w:t xml:space="preserve">totalParticipant) &amp;&amp; (pageNumber + page &gt; 0)) </w:t>
            </w:r>
          </w:p>
          <w:p w14:paraId="17D13D13" w14:textId="77777777" w:rsidR="002272AC" w:rsidRPr="005D1BAC" w:rsidRDefault="002272AC" w:rsidP="006B043E">
            <w:pPr>
              <w:pStyle w:val="SourceCode"/>
              <w:rPr>
                <w:lang w:val="id-ID"/>
              </w:rPr>
            </w:pPr>
            <w:r w:rsidRPr="005D1BAC">
              <w:rPr>
                <w:lang w:val="id-ID"/>
              </w:rPr>
              <w:t xml:space="preserve">    {</w:t>
            </w:r>
          </w:p>
          <w:p w14:paraId="5120C44A" w14:textId="77777777" w:rsidR="002272AC" w:rsidRPr="005D1BAC" w:rsidRDefault="002272AC" w:rsidP="006B043E">
            <w:pPr>
              <w:pStyle w:val="SourceCode"/>
              <w:rPr>
                <w:lang w:val="id-ID"/>
              </w:rPr>
            </w:pPr>
            <w:r w:rsidRPr="005D1BAC">
              <w:rPr>
                <w:lang w:val="id-ID"/>
              </w:rPr>
              <w:t xml:space="preserve">        muteParticipant(pageNumber);</w:t>
            </w:r>
          </w:p>
          <w:p w14:paraId="7117222C" w14:textId="77777777" w:rsidR="002272AC" w:rsidRPr="005D1BAC" w:rsidRDefault="002272AC" w:rsidP="006B043E">
            <w:pPr>
              <w:pStyle w:val="SourceCode"/>
              <w:rPr>
                <w:lang w:val="id-ID"/>
              </w:rPr>
            </w:pPr>
            <w:r w:rsidRPr="005D1BAC">
              <w:rPr>
                <w:lang w:val="id-ID"/>
              </w:rPr>
              <w:t xml:space="preserve">        pageNumber += page;</w:t>
            </w:r>
          </w:p>
          <w:p w14:paraId="1F86E347" w14:textId="77777777" w:rsidR="002272AC" w:rsidRPr="005D1BAC" w:rsidRDefault="002272AC" w:rsidP="006B043E">
            <w:pPr>
              <w:pStyle w:val="SourceCode"/>
              <w:rPr>
                <w:lang w:val="id-ID"/>
              </w:rPr>
            </w:pPr>
          </w:p>
          <w:p w14:paraId="073575A4" w14:textId="77777777" w:rsidR="00885D11" w:rsidRPr="005D1BAC" w:rsidRDefault="002272AC" w:rsidP="006B043E">
            <w:pPr>
              <w:pStyle w:val="SourceCode"/>
              <w:rPr>
                <w:lang w:val="id-ID"/>
              </w:rPr>
            </w:pPr>
            <w:r w:rsidRPr="005D1BAC">
              <w:rPr>
                <w:lang w:val="id-ID"/>
              </w:rPr>
              <w:t xml:space="preserve">        const baseUrlVideo = "https://jitsi.cloudias79.</w:t>
            </w:r>
          </w:p>
          <w:p w14:paraId="3CD2F195" w14:textId="77777777" w:rsidR="00885D11" w:rsidRPr="005D1BAC" w:rsidRDefault="00885D11" w:rsidP="006B043E">
            <w:pPr>
              <w:pStyle w:val="SourceCode"/>
              <w:rPr>
                <w:lang w:val="id-ID"/>
              </w:rPr>
            </w:pPr>
            <w:r w:rsidRPr="005D1BAC">
              <w:rPr>
                <w:lang w:val="id-ID"/>
              </w:rPr>
              <w:t xml:space="preserve">            </w:t>
            </w:r>
            <w:r w:rsidR="002272AC" w:rsidRPr="005D1BAC">
              <w:rPr>
                <w:lang w:val="id-ID"/>
              </w:rPr>
              <w:t>com:8081/colibri/conferences/addWantedRemo</w:t>
            </w:r>
          </w:p>
          <w:p w14:paraId="14C9E6D9" w14:textId="5EA987E2" w:rsidR="002272AC" w:rsidRPr="005D1BAC" w:rsidRDefault="00885D11" w:rsidP="00885D11">
            <w:pPr>
              <w:pStyle w:val="SourceCode"/>
              <w:rPr>
                <w:lang w:val="id-ID"/>
              </w:rPr>
            </w:pPr>
            <w:r w:rsidRPr="005D1BAC">
              <w:rPr>
                <w:lang w:val="id-ID"/>
              </w:rPr>
              <w:t xml:space="preserve">            </w:t>
            </w:r>
            <w:r w:rsidR="002272AC" w:rsidRPr="005D1BAC">
              <w:rPr>
                <w:lang w:val="id-ID"/>
              </w:rPr>
              <w:t>teVideoStream/";</w:t>
            </w:r>
          </w:p>
          <w:p w14:paraId="2127718F" w14:textId="77777777" w:rsidR="00885D11" w:rsidRPr="005D1BAC" w:rsidRDefault="002272AC" w:rsidP="006B043E">
            <w:pPr>
              <w:pStyle w:val="SourceCode"/>
              <w:rPr>
                <w:lang w:val="id-ID"/>
              </w:rPr>
            </w:pPr>
            <w:r w:rsidRPr="005D1BAC">
              <w:rPr>
                <w:lang w:val="id-ID"/>
              </w:rPr>
              <w:t xml:space="preserve">        const baseUrlAudio = "https://jitsi.cloudias79.</w:t>
            </w:r>
          </w:p>
          <w:p w14:paraId="772CEA21" w14:textId="77777777" w:rsidR="00885D11" w:rsidRPr="005D1BAC" w:rsidRDefault="00885D11" w:rsidP="006B043E">
            <w:pPr>
              <w:pStyle w:val="SourceCode"/>
              <w:rPr>
                <w:lang w:val="id-ID"/>
              </w:rPr>
            </w:pPr>
            <w:r w:rsidRPr="005D1BAC">
              <w:rPr>
                <w:lang w:val="id-ID"/>
              </w:rPr>
              <w:t xml:space="preserve">            </w:t>
            </w:r>
            <w:r w:rsidR="002272AC" w:rsidRPr="005D1BAC">
              <w:rPr>
                <w:lang w:val="id-ID"/>
              </w:rPr>
              <w:t>com:8081/colibri/conferences/addWantedRemo</w:t>
            </w:r>
          </w:p>
          <w:p w14:paraId="20A9D452" w14:textId="185E09D5" w:rsidR="002272AC" w:rsidRPr="005D1BAC" w:rsidRDefault="00885D11" w:rsidP="006B043E">
            <w:pPr>
              <w:pStyle w:val="SourceCode"/>
              <w:rPr>
                <w:lang w:val="id-ID"/>
              </w:rPr>
            </w:pPr>
            <w:r w:rsidRPr="005D1BAC">
              <w:rPr>
                <w:lang w:val="id-ID"/>
              </w:rPr>
              <w:t xml:space="preserve">            </w:t>
            </w:r>
            <w:r w:rsidR="002272AC" w:rsidRPr="005D1BAC">
              <w:rPr>
                <w:lang w:val="id-ID"/>
              </w:rPr>
              <w:t>teAudioStream/";</w:t>
            </w:r>
          </w:p>
          <w:p w14:paraId="2E431E30" w14:textId="77777777" w:rsidR="002272AC" w:rsidRPr="005D1BAC" w:rsidRDefault="002272AC" w:rsidP="006B043E">
            <w:pPr>
              <w:pStyle w:val="SourceCode"/>
              <w:rPr>
                <w:lang w:val="id-ID"/>
              </w:rPr>
            </w:pPr>
            <w:r w:rsidRPr="005D1BAC">
              <w:rPr>
                <w:lang w:val="id-ID"/>
              </w:rPr>
              <w:t xml:space="preserve">    </w:t>
            </w:r>
          </w:p>
          <w:p w14:paraId="60A44AF8" w14:textId="77777777" w:rsidR="00885D11" w:rsidRPr="005D1BAC" w:rsidRDefault="002272AC" w:rsidP="006B043E">
            <w:pPr>
              <w:pStyle w:val="SourceCode"/>
              <w:rPr>
                <w:lang w:val="id-ID"/>
              </w:rPr>
            </w:pPr>
            <w:r w:rsidRPr="005D1BAC">
              <w:rPr>
                <w:lang w:val="id-ID"/>
              </w:rPr>
              <w:t xml:space="preserve">        for (let i = ((pageNumber - 1) * pageData); i &lt; </w:t>
            </w:r>
          </w:p>
          <w:p w14:paraId="5FE9ED74" w14:textId="6015CADB" w:rsidR="002272AC" w:rsidRPr="005D1BAC" w:rsidRDefault="00885D11" w:rsidP="006B043E">
            <w:pPr>
              <w:pStyle w:val="SourceCode"/>
              <w:rPr>
                <w:lang w:val="id-ID"/>
              </w:rPr>
            </w:pPr>
            <w:r w:rsidRPr="005D1BAC">
              <w:rPr>
                <w:lang w:val="id-ID"/>
              </w:rPr>
              <w:t xml:space="preserve">            </w:t>
            </w:r>
            <w:r w:rsidR="002272AC" w:rsidRPr="005D1BAC">
              <w:rPr>
                <w:lang w:val="id-ID"/>
              </w:rPr>
              <w:t>(pageData * pageNumber); i++) {</w:t>
            </w:r>
          </w:p>
          <w:p w14:paraId="4C4FDEB5" w14:textId="77777777" w:rsidR="00885D11" w:rsidRPr="005D1BAC" w:rsidRDefault="002272AC" w:rsidP="006B043E">
            <w:pPr>
              <w:pStyle w:val="SourceCode"/>
              <w:rPr>
                <w:lang w:val="id-ID"/>
              </w:rPr>
            </w:pPr>
            <w:r w:rsidRPr="005D1BAC">
              <w:rPr>
                <w:lang w:val="id-ID"/>
              </w:rPr>
              <w:t xml:space="preserve">            const url = localParticipant + "/" +</w:t>
            </w:r>
          </w:p>
          <w:p w14:paraId="2C476910" w14:textId="77C2AEBA" w:rsidR="002272AC" w:rsidRPr="005D1BAC" w:rsidRDefault="00885D11" w:rsidP="006B043E">
            <w:pPr>
              <w:pStyle w:val="SourceCode"/>
              <w:rPr>
                <w:lang w:val="id-ID"/>
              </w:rPr>
            </w:pPr>
            <w:r w:rsidRPr="005D1BAC">
              <w:rPr>
                <w:lang w:val="id-ID"/>
              </w:rPr>
              <w:t xml:space="preserve">                </w:t>
            </w:r>
            <w:r w:rsidR="002272AC" w:rsidRPr="005D1BAC">
              <w:rPr>
                <w:lang w:val="id-ID"/>
              </w:rPr>
              <w:t>idList[i];</w:t>
            </w:r>
          </w:p>
          <w:p w14:paraId="4A965032" w14:textId="77777777" w:rsidR="002272AC" w:rsidRPr="005D1BAC" w:rsidRDefault="002272AC" w:rsidP="006B043E">
            <w:pPr>
              <w:pStyle w:val="SourceCode"/>
              <w:rPr>
                <w:lang w:val="id-ID"/>
              </w:rPr>
            </w:pPr>
            <w:r w:rsidRPr="005D1BAC">
              <w:rPr>
                <w:lang w:val="id-ID"/>
              </w:rPr>
              <w:t xml:space="preserve">            const video = baseUrlVideo + url;</w:t>
            </w:r>
          </w:p>
          <w:p w14:paraId="038F6FA6" w14:textId="77777777" w:rsidR="002272AC" w:rsidRPr="005D1BAC" w:rsidRDefault="002272AC" w:rsidP="006B043E">
            <w:pPr>
              <w:pStyle w:val="SourceCode"/>
              <w:rPr>
                <w:lang w:val="id-ID"/>
              </w:rPr>
            </w:pPr>
            <w:r w:rsidRPr="005D1BAC">
              <w:rPr>
                <w:lang w:val="id-ID"/>
              </w:rPr>
              <w:t xml:space="preserve">            const audio = baseUrlAudio + url;</w:t>
            </w:r>
          </w:p>
          <w:p w14:paraId="30BAF2D8" w14:textId="77777777" w:rsidR="002272AC" w:rsidRPr="005D1BAC" w:rsidRDefault="002272AC" w:rsidP="006B043E">
            <w:pPr>
              <w:pStyle w:val="SourceCode"/>
              <w:rPr>
                <w:lang w:val="id-ID"/>
              </w:rPr>
            </w:pPr>
            <w:r w:rsidRPr="005D1BAC">
              <w:rPr>
                <w:lang w:val="id-ID"/>
              </w:rPr>
              <w:t xml:space="preserve">    </w:t>
            </w:r>
          </w:p>
          <w:p w14:paraId="0F032383" w14:textId="77777777" w:rsidR="002272AC" w:rsidRPr="005D1BAC" w:rsidRDefault="002272AC" w:rsidP="006B043E">
            <w:pPr>
              <w:pStyle w:val="SourceCode"/>
              <w:rPr>
                <w:lang w:val="id-ID"/>
              </w:rPr>
            </w:pPr>
            <w:r w:rsidRPr="005D1BAC">
              <w:rPr>
                <w:lang w:val="id-ID"/>
              </w:rPr>
              <w:t xml:space="preserve">            axios</w:t>
            </w:r>
          </w:p>
          <w:p w14:paraId="0676004E" w14:textId="77777777" w:rsidR="002272AC" w:rsidRPr="005D1BAC" w:rsidRDefault="002272AC" w:rsidP="006B043E">
            <w:pPr>
              <w:pStyle w:val="SourceCode"/>
              <w:rPr>
                <w:lang w:val="id-ID"/>
              </w:rPr>
            </w:pPr>
            <w:r w:rsidRPr="005D1BAC">
              <w:rPr>
                <w:lang w:val="id-ID"/>
              </w:rPr>
              <w:t xml:space="preserve">            .get(video)</w:t>
            </w:r>
          </w:p>
          <w:p w14:paraId="77F66E26" w14:textId="77777777" w:rsidR="002272AC" w:rsidRPr="005D1BAC" w:rsidRDefault="002272AC" w:rsidP="006B043E">
            <w:pPr>
              <w:pStyle w:val="SourceCode"/>
              <w:rPr>
                <w:lang w:val="id-ID"/>
              </w:rPr>
            </w:pPr>
            <w:r w:rsidRPr="005D1BAC">
              <w:rPr>
                <w:lang w:val="id-ID"/>
              </w:rPr>
              <w:t xml:space="preserve">            .then(function(response) {</w:t>
            </w:r>
          </w:p>
          <w:p w14:paraId="43ECA263" w14:textId="77777777" w:rsidR="002272AC" w:rsidRPr="005D1BAC" w:rsidRDefault="002272AC" w:rsidP="006B043E">
            <w:pPr>
              <w:pStyle w:val="SourceCode"/>
              <w:rPr>
                <w:lang w:val="id-ID"/>
              </w:rPr>
            </w:pPr>
            <w:r w:rsidRPr="005D1BAC">
              <w:rPr>
                <w:lang w:val="id-ID"/>
              </w:rPr>
              <w:t xml:space="preserve">                console.log(response.data);</w:t>
            </w:r>
          </w:p>
          <w:p w14:paraId="681E9019" w14:textId="77777777" w:rsidR="002272AC" w:rsidRPr="005D1BAC" w:rsidRDefault="002272AC" w:rsidP="006B043E">
            <w:pPr>
              <w:pStyle w:val="SourceCode"/>
              <w:rPr>
                <w:lang w:val="id-ID"/>
              </w:rPr>
            </w:pPr>
            <w:r w:rsidRPr="005D1BAC">
              <w:rPr>
                <w:lang w:val="id-ID"/>
              </w:rPr>
              <w:t xml:space="preserve">                console.log(video);</w:t>
            </w:r>
          </w:p>
          <w:p w14:paraId="778AEAA4" w14:textId="77777777" w:rsidR="002272AC" w:rsidRPr="005D1BAC" w:rsidRDefault="002272AC" w:rsidP="006B043E">
            <w:pPr>
              <w:pStyle w:val="SourceCode"/>
              <w:rPr>
                <w:lang w:val="id-ID"/>
              </w:rPr>
            </w:pPr>
            <w:r w:rsidRPr="005D1BAC">
              <w:rPr>
                <w:lang w:val="id-ID"/>
              </w:rPr>
              <w:t xml:space="preserve">            })</w:t>
            </w:r>
          </w:p>
          <w:p w14:paraId="2758946F" w14:textId="77777777" w:rsidR="002272AC" w:rsidRPr="005D1BAC" w:rsidRDefault="002272AC" w:rsidP="006B043E">
            <w:pPr>
              <w:pStyle w:val="SourceCode"/>
              <w:rPr>
                <w:lang w:val="id-ID"/>
              </w:rPr>
            </w:pPr>
            <w:r w:rsidRPr="005D1BAC">
              <w:rPr>
                <w:lang w:val="id-ID"/>
              </w:rPr>
              <w:t xml:space="preserve">            .catch(function(error) {</w:t>
            </w:r>
          </w:p>
          <w:p w14:paraId="0C432DBC" w14:textId="77777777" w:rsidR="002272AC" w:rsidRPr="005D1BAC" w:rsidRDefault="002272AC" w:rsidP="006B043E">
            <w:pPr>
              <w:pStyle w:val="SourceCode"/>
              <w:rPr>
                <w:lang w:val="id-ID"/>
              </w:rPr>
            </w:pPr>
            <w:r w:rsidRPr="005D1BAC">
              <w:rPr>
                <w:lang w:val="id-ID"/>
              </w:rPr>
              <w:t xml:space="preserve">                console.log(error);</w:t>
            </w:r>
          </w:p>
          <w:p w14:paraId="083E3CBF" w14:textId="77777777" w:rsidR="002272AC" w:rsidRPr="005D1BAC" w:rsidRDefault="002272AC" w:rsidP="006B043E">
            <w:pPr>
              <w:pStyle w:val="SourceCode"/>
              <w:rPr>
                <w:lang w:val="id-ID"/>
              </w:rPr>
            </w:pPr>
            <w:r w:rsidRPr="005D1BAC">
              <w:rPr>
                <w:lang w:val="id-ID"/>
              </w:rPr>
              <w:t xml:space="preserve">            });</w:t>
            </w:r>
          </w:p>
          <w:p w14:paraId="56AD2EBF" w14:textId="77777777" w:rsidR="002272AC" w:rsidRPr="005D1BAC" w:rsidRDefault="002272AC" w:rsidP="006B043E">
            <w:pPr>
              <w:pStyle w:val="SourceCode"/>
              <w:rPr>
                <w:lang w:val="id-ID"/>
              </w:rPr>
            </w:pPr>
            <w:r w:rsidRPr="005D1BAC">
              <w:rPr>
                <w:lang w:val="id-ID"/>
              </w:rPr>
              <w:t xml:space="preserve">    </w:t>
            </w:r>
          </w:p>
          <w:p w14:paraId="4CE73A8A" w14:textId="77777777" w:rsidR="002272AC" w:rsidRPr="005D1BAC" w:rsidRDefault="002272AC" w:rsidP="006B043E">
            <w:pPr>
              <w:pStyle w:val="SourceCode"/>
              <w:rPr>
                <w:lang w:val="id-ID"/>
              </w:rPr>
            </w:pPr>
            <w:r w:rsidRPr="005D1BAC">
              <w:rPr>
                <w:lang w:val="id-ID"/>
              </w:rPr>
              <w:t xml:space="preserve">            axios</w:t>
            </w:r>
          </w:p>
          <w:p w14:paraId="5DBDA236" w14:textId="77777777" w:rsidR="002272AC" w:rsidRPr="005D1BAC" w:rsidRDefault="002272AC" w:rsidP="006B043E">
            <w:pPr>
              <w:pStyle w:val="SourceCode"/>
              <w:rPr>
                <w:lang w:val="id-ID"/>
              </w:rPr>
            </w:pPr>
            <w:r w:rsidRPr="005D1BAC">
              <w:rPr>
                <w:lang w:val="id-ID"/>
              </w:rPr>
              <w:t xml:space="preserve">            .get(audio)</w:t>
            </w:r>
          </w:p>
          <w:p w14:paraId="4F04E8E7" w14:textId="77777777" w:rsidR="002272AC" w:rsidRPr="005D1BAC" w:rsidRDefault="002272AC" w:rsidP="006B043E">
            <w:pPr>
              <w:pStyle w:val="SourceCode"/>
              <w:rPr>
                <w:lang w:val="id-ID"/>
              </w:rPr>
            </w:pPr>
            <w:r w:rsidRPr="005D1BAC">
              <w:rPr>
                <w:lang w:val="id-ID"/>
              </w:rPr>
              <w:t xml:space="preserve">            .then(function(response) {</w:t>
            </w:r>
          </w:p>
          <w:p w14:paraId="0A67C65B" w14:textId="77777777" w:rsidR="002272AC" w:rsidRPr="005D1BAC" w:rsidRDefault="002272AC" w:rsidP="006B043E">
            <w:pPr>
              <w:pStyle w:val="SourceCode"/>
              <w:rPr>
                <w:lang w:val="id-ID"/>
              </w:rPr>
            </w:pPr>
            <w:r w:rsidRPr="005D1BAC">
              <w:rPr>
                <w:lang w:val="id-ID"/>
              </w:rPr>
              <w:t xml:space="preserve">                console.log(response.data);</w:t>
            </w:r>
          </w:p>
          <w:p w14:paraId="4A313BC4" w14:textId="77777777" w:rsidR="002272AC" w:rsidRPr="005D1BAC" w:rsidRDefault="002272AC" w:rsidP="006B043E">
            <w:pPr>
              <w:pStyle w:val="SourceCode"/>
              <w:rPr>
                <w:lang w:val="id-ID"/>
              </w:rPr>
            </w:pPr>
            <w:r w:rsidRPr="005D1BAC">
              <w:rPr>
                <w:lang w:val="id-ID"/>
              </w:rPr>
              <w:t xml:space="preserve">                console.log(audio); </w:t>
            </w:r>
          </w:p>
          <w:p w14:paraId="5DCEBC92" w14:textId="77777777" w:rsidR="002272AC" w:rsidRPr="005D1BAC" w:rsidRDefault="002272AC" w:rsidP="006B043E">
            <w:pPr>
              <w:pStyle w:val="SourceCode"/>
              <w:rPr>
                <w:lang w:val="id-ID"/>
              </w:rPr>
            </w:pPr>
            <w:r w:rsidRPr="005D1BAC">
              <w:rPr>
                <w:lang w:val="id-ID"/>
              </w:rPr>
              <w:t xml:space="preserve">            })</w:t>
            </w:r>
          </w:p>
          <w:p w14:paraId="5F251C3B" w14:textId="77777777" w:rsidR="002272AC" w:rsidRPr="005D1BAC" w:rsidRDefault="002272AC" w:rsidP="006B043E">
            <w:pPr>
              <w:pStyle w:val="SourceCode"/>
              <w:rPr>
                <w:lang w:val="id-ID"/>
              </w:rPr>
            </w:pPr>
            <w:r w:rsidRPr="005D1BAC">
              <w:rPr>
                <w:lang w:val="id-ID"/>
              </w:rPr>
              <w:t xml:space="preserve">            .catch(function(error) {</w:t>
            </w:r>
          </w:p>
          <w:p w14:paraId="2DB8F28E" w14:textId="77777777" w:rsidR="002272AC" w:rsidRPr="005D1BAC" w:rsidRDefault="002272AC" w:rsidP="006B043E">
            <w:pPr>
              <w:pStyle w:val="SourceCode"/>
              <w:rPr>
                <w:lang w:val="id-ID"/>
              </w:rPr>
            </w:pPr>
            <w:r w:rsidRPr="005D1BAC">
              <w:rPr>
                <w:lang w:val="id-ID"/>
              </w:rPr>
              <w:t xml:space="preserve">                console.log(error);</w:t>
            </w:r>
          </w:p>
          <w:p w14:paraId="2B3DF360" w14:textId="77777777" w:rsidR="002272AC" w:rsidRPr="005D1BAC" w:rsidRDefault="002272AC" w:rsidP="006B043E">
            <w:pPr>
              <w:pStyle w:val="SourceCode"/>
              <w:rPr>
                <w:lang w:val="id-ID"/>
              </w:rPr>
            </w:pPr>
            <w:r w:rsidRPr="005D1BAC">
              <w:rPr>
                <w:lang w:val="id-ID"/>
              </w:rPr>
              <w:t xml:space="preserve">            });</w:t>
            </w:r>
          </w:p>
          <w:p w14:paraId="02AE6FCA" w14:textId="77777777" w:rsidR="002272AC" w:rsidRPr="005D1BAC" w:rsidRDefault="002272AC" w:rsidP="006B043E">
            <w:pPr>
              <w:pStyle w:val="SourceCode"/>
              <w:rPr>
                <w:lang w:val="id-ID"/>
              </w:rPr>
            </w:pPr>
            <w:r w:rsidRPr="005D1BAC">
              <w:rPr>
                <w:lang w:val="id-ID"/>
              </w:rPr>
              <w:t xml:space="preserve">    </w:t>
            </w:r>
          </w:p>
          <w:p w14:paraId="7903378D" w14:textId="77777777" w:rsidR="002272AC" w:rsidRPr="005D1BAC" w:rsidRDefault="002272AC" w:rsidP="006B043E">
            <w:pPr>
              <w:pStyle w:val="SourceCode"/>
              <w:rPr>
                <w:lang w:val="id-ID"/>
              </w:rPr>
            </w:pPr>
            <w:r w:rsidRPr="005D1BAC">
              <w:rPr>
                <w:lang w:val="id-ID"/>
              </w:rPr>
              <w:t xml:space="preserve">            VideoLayout.showRemoteVideo(idList[i]);</w:t>
            </w:r>
          </w:p>
          <w:p w14:paraId="0B770BA6" w14:textId="77777777" w:rsidR="002272AC" w:rsidRPr="005D1BAC" w:rsidRDefault="002272AC" w:rsidP="006B043E">
            <w:pPr>
              <w:pStyle w:val="SourceCode"/>
              <w:rPr>
                <w:lang w:val="id-ID"/>
              </w:rPr>
            </w:pPr>
            <w:r w:rsidRPr="005D1BAC">
              <w:rPr>
                <w:lang w:val="id-ID"/>
              </w:rPr>
              <w:t xml:space="preserve">        }              </w:t>
            </w:r>
          </w:p>
          <w:p w14:paraId="7106873D" w14:textId="77777777" w:rsidR="002272AC" w:rsidRPr="005D1BAC" w:rsidRDefault="002272AC" w:rsidP="006B043E">
            <w:pPr>
              <w:pStyle w:val="SourceCode"/>
              <w:rPr>
                <w:lang w:val="id-ID"/>
              </w:rPr>
            </w:pPr>
            <w:r w:rsidRPr="005D1BAC">
              <w:rPr>
                <w:lang w:val="id-ID"/>
              </w:rPr>
              <w:t xml:space="preserve">    }   </w:t>
            </w:r>
          </w:p>
          <w:p w14:paraId="227F283F" w14:textId="77777777" w:rsidR="002272AC" w:rsidRPr="005D1BAC" w:rsidRDefault="002272AC" w:rsidP="006B043E">
            <w:pPr>
              <w:pStyle w:val="SourceCode"/>
              <w:rPr>
                <w:lang w:val="id-ID"/>
              </w:rPr>
            </w:pPr>
            <w:r w:rsidRPr="005D1BAC">
              <w:rPr>
                <w:lang w:val="id-ID"/>
              </w:rPr>
              <w:t>}</w:t>
            </w:r>
          </w:p>
        </w:tc>
      </w:tr>
    </w:tbl>
    <w:p w14:paraId="114C7190" w14:textId="1A364136" w:rsidR="00885D11" w:rsidRPr="005D1BAC" w:rsidRDefault="00607FE6" w:rsidP="00885D11">
      <w:pPr>
        <w:pStyle w:val="CaptionTabel"/>
        <w:rPr>
          <w:lang w:val="id-ID"/>
        </w:rPr>
      </w:pPr>
      <w:bookmarkStart w:id="257" w:name="_Toc60222215"/>
      <w:r w:rsidRPr="005D1BAC">
        <w:rPr>
          <w:lang w:val="id-ID"/>
        </w:rPr>
        <w:lastRenderedPageBreak/>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15</w:t>
      </w:r>
      <w:r w:rsidRPr="005D1BAC">
        <w:rPr>
          <w:lang w:val="id-ID"/>
        </w:rPr>
        <w:fldChar w:fldCharType="end"/>
      </w:r>
      <w:r w:rsidRPr="005D1BAC">
        <w:rPr>
          <w:lang w:val="id-ID"/>
        </w:rPr>
        <w:t xml:space="preserve">. </w:t>
      </w:r>
      <w:r w:rsidR="00885D11" w:rsidRPr="005D1BAC">
        <w:rPr>
          <w:lang w:val="id-ID"/>
        </w:rPr>
        <w:t xml:space="preserve">Fungsi </w:t>
      </w:r>
      <w:r w:rsidR="00885D11" w:rsidRPr="005D1BAC">
        <w:rPr>
          <w:rStyle w:val="SourceCodeChar"/>
          <w:rFonts w:eastAsia="SimSun"/>
          <w:lang w:val="id-ID"/>
        </w:rPr>
        <w:t>mute</w:t>
      </w:r>
      <w:r w:rsidR="003E31AB" w:rsidRPr="005D1BAC">
        <w:rPr>
          <w:rStyle w:val="SourceCodeChar"/>
          <w:rFonts w:eastAsia="SimSun"/>
          <w:lang w:val="id-ID"/>
        </w:rPr>
        <w:t>All</w:t>
      </w:r>
      <w:r w:rsidR="00885D11" w:rsidRPr="005D1BAC">
        <w:rPr>
          <w:rStyle w:val="SourceCodeChar"/>
          <w:rFonts w:eastAsia="SimSun"/>
          <w:lang w:val="id-ID"/>
        </w:rPr>
        <w:t>Participant()</w:t>
      </w:r>
      <w:bookmarkEnd w:id="257"/>
    </w:p>
    <w:tbl>
      <w:tblPr>
        <w:tblStyle w:val="TableGrid"/>
        <w:tblW w:w="7937" w:type="dxa"/>
        <w:tblLook w:val="04A0" w:firstRow="1" w:lastRow="0" w:firstColumn="1" w:lastColumn="0" w:noHBand="0" w:noVBand="1"/>
      </w:tblPr>
      <w:tblGrid>
        <w:gridCol w:w="1134"/>
        <w:gridCol w:w="6803"/>
      </w:tblGrid>
      <w:tr w:rsidR="003E31AB" w:rsidRPr="005D1BAC" w14:paraId="3CE43F47" w14:textId="77777777" w:rsidTr="003E31AB">
        <w:tc>
          <w:tcPr>
            <w:tcW w:w="1134" w:type="dxa"/>
          </w:tcPr>
          <w:p w14:paraId="35497371" w14:textId="77777777" w:rsidR="003E31AB" w:rsidRPr="005D1BAC" w:rsidRDefault="003E31AB" w:rsidP="003E31AB">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5DDE86BF" w14:textId="77777777" w:rsidR="003E31AB" w:rsidRPr="005D1BAC" w:rsidRDefault="003E31AB" w:rsidP="003E31AB">
            <w:pPr>
              <w:spacing w:after="0" w:line="240" w:lineRule="auto"/>
              <w:rPr>
                <w:rFonts w:cs="Times New Roman"/>
                <w:sz w:val="20"/>
                <w:szCs w:val="20"/>
                <w:lang w:val="id-ID"/>
              </w:rPr>
            </w:pPr>
            <w:r w:rsidRPr="005D1BAC">
              <w:rPr>
                <w:sz w:val="20"/>
                <w:szCs w:val="18"/>
                <w:lang w:val="id-ID"/>
              </w:rPr>
              <w:t>react/features/filmstrip/functions.web.js</w:t>
            </w:r>
          </w:p>
        </w:tc>
      </w:tr>
      <w:tr w:rsidR="00815343" w:rsidRPr="005D1BAC" w14:paraId="15C6101D" w14:textId="77777777" w:rsidTr="003E31AB">
        <w:tc>
          <w:tcPr>
            <w:tcW w:w="1134" w:type="dxa"/>
          </w:tcPr>
          <w:p w14:paraId="1B5C643B" w14:textId="77777777" w:rsidR="00815343" w:rsidRPr="005D1BAC" w:rsidRDefault="00815343" w:rsidP="00815343">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59F061CD" w14:textId="77777777" w:rsidR="00815343" w:rsidRPr="005D1BAC" w:rsidRDefault="00815343" w:rsidP="00815343">
            <w:pPr>
              <w:pStyle w:val="SourceCode"/>
              <w:rPr>
                <w:lang w:val="id-ID"/>
              </w:rPr>
            </w:pPr>
            <w:r w:rsidRPr="005D1BAC">
              <w:rPr>
                <w:lang w:val="id-ID"/>
              </w:rPr>
              <w:t>export function muteAllParticipant() {</w:t>
            </w:r>
          </w:p>
          <w:p w14:paraId="78F83F0A" w14:textId="77777777" w:rsidR="00815343" w:rsidRPr="005D1BAC" w:rsidRDefault="00815343" w:rsidP="00815343">
            <w:pPr>
              <w:pStyle w:val="SourceCode"/>
              <w:rPr>
                <w:lang w:val="id-ID"/>
              </w:rPr>
            </w:pPr>
            <w:r w:rsidRPr="005D1BAC">
              <w:rPr>
                <w:lang w:val="id-ID"/>
              </w:rPr>
              <w:t xml:space="preserve">    const localParticipant = getLocalParticipant(APP.</w:t>
            </w:r>
          </w:p>
          <w:p w14:paraId="693C3BD7" w14:textId="5D85E3D8" w:rsidR="00815343" w:rsidRPr="005D1BAC" w:rsidRDefault="00815343" w:rsidP="00815343">
            <w:pPr>
              <w:pStyle w:val="SourceCode"/>
              <w:rPr>
                <w:lang w:val="id-ID"/>
              </w:rPr>
            </w:pPr>
            <w:r w:rsidRPr="005D1BAC">
              <w:rPr>
                <w:lang w:val="id-ID"/>
              </w:rPr>
              <w:t xml:space="preserve">        store.getState()).id;</w:t>
            </w:r>
          </w:p>
          <w:p w14:paraId="46D094BA" w14:textId="77777777" w:rsidR="00815343" w:rsidRPr="005D1BAC" w:rsidRDefault="00815343" w:rsidP="00815343">
            <w:pPr>
              <w:pStyle w:val="SourceCode"/>
              <w:rPr>
                <w:lang w:val="id-ID"/>
              </w:rPr>
            </w:pPr>
          </w:p>
          <w:p w14:paraId="593245D4" w14:textId="77777777" w:rsidR="00815343" w:rsidRPr="005D1BAC" w:rsidRDefault="00815343" w:rsidP="00815343">
            <w:pPr>
              <w:pStyle w:val="SourceCode"/>
              <w:rPr>
                <w:lang w:val="id-ID"/>
              </w:rPr>
            </w:pPr>
            <w:r w:rsidRPr="005D1BAC">
              <w:rPr>
                <w:lang w:val="id-ID"/>
              </w:rPr>
              <w:t xml:space="preserve">    const baseUrlVideo = "https://jitsi.cloudias79.com:</w:t>
            </w:r>
          </w:p>
          <w:p w14:paraId="58830C7B" w14:textId="77777777" w:rsidR="00815343" w:rsidRPr="005D1BAC" w:rsidRDefault="00815343" w:rsidP="00815343">
            <w:pPr>
              <w:pStyle w:val="SourceCode"/>
              <w:rPr>
                <w:lang w:val="id-ID"/>
              </w:rPr>
            </w:pPr>
            <w:r w:rsidRPr="005D1BAC">
              <w:rPr>
                <w:lang w:val="id-ID"/>
              </w:rPr>
              <w:t xml:space="preserve">        8081/colibri/conferences/</w:t>
            </w:r>
          </w:p>
          <w:p w14:paraId="05E7A805" w14:textId="4EE583B8" w:rsidR="00815343" w:rsidRPr="005D1BAC" w:rsidRDefault="00815343" w:rsidP="00815343">
            <w:pPr>
              <w:pStyle w:val="SourceCode"/>
              <w:rPr>
                <w:lang w:val="id-ID"/>
              </w:rPr>
            </w:pPr>
            <w:r w:rsidRPr="005D1BAC">
              <w:rPr>
                <w:lang w:val="id-ID"/>
              </w:rPr>
              <w:lastRenderedPageBreak/>
              <w:t xml:space="preserve">        removeWantedRemoteVideoStream/";</w:t>
            </w:r>
          </w:p>
          <w:p w14:paraId="2CEC833E" w14:textId="77777777" w:rsidR="00815343" w:rsidRPr="005D1BAC" w:rsidRDefault="00815343" w:rsidP="00815343">
            <w:pPr>
              <w:pStyle w:val="SourceCode"/>
              <w:rPr>
                <w:lang w:val="id-ID"/>
              </w:rPr>
            </w:pPr>
            <w:r w:rsidRPr="005D1BAC">
              <w:rPr>
                <w:lang w:val="id-ID"/>
              </w:rPr>
              <w:t xml:space="preserve">    const baseUrlAudio = "https://jitsi.cloudias79.com:</w:t>
            </w:r>
          </w:p>
          <w:p w14:paraId="416FC095" w14:textId="77777777" w:rsidR="00815343" w:rsidRPr="005D1BAC" w:rsidRDefault="00815343" w:rsidP="00815343">
            <w:pPr>
              <w:pStyle w:val="SourceCode"/>
              <w:rPr>
                <w:lang w:val="id-ID"/>
              </w:rPr>
            </w:pPr>
            <w:r w:rsidRPr="005D1BAC">
              <w:rPr>
                <w:lang w:val="id-ID"/>
              </w:rPr>
              <w:t xml:space="preserve">        8081/colibri/conferences/</w:t>
            </w:r>
          </w:p>
          <w:p w14:paraId="718D0BAE" w14:textId="519AEF76" w:rsidR="00815343" w:rsidRPr="005D1BAC" w:rsidRDefault="00815343" w:rsidP="00815343">
            <w:pPr>
              <w:pStyle w:val="SourceCode"/>
              <w:rPr>
                <w:lang w:val="id-ID"/>
              </w:rPr>
            </w:pPr>
            <w:r w:rsidRPr="005D1BAC">
              <w:rPr>
                <w:lang w:val="id-ID"/>
              </w:rPr>
              <w:t xml:space="preserve">        removeWantedRemoteAudioStream/";</w:t>
            </w:r>
          </w:p>
          <w:p w14:paraId="4B060C58" w14:textId="77777777" w:rsidR="00815343" w:rsidRPr="005D1BAC" w:rsidRDefault="00815343" w:rsidP="00815343">
            <w:pPr>
              <w:pStyle w:val="SourceCode"/>
              <w:rPr>
                <w:lang w:val="id-ID"/>
              </w:rPr>
            </w:pPr>
            <w:r w:rsidRPr="005D1BAC">
              <w:rPr>
                <w:lang w:val="id-ID"/>
              </w:rPr>
              <w:t xml:space="preserve">    </w:t>
            </w:r>
          </w:p>
          <w:p w14:paraId="20B23B43" w14:textId="77777777" w:rsidR="00815343" w:rsidRPr="005D1BAC" w:rsidRDefault="00815343" w:rsidP="00815343">
            <w:pPr>
              <w:pStyle w:val="SourceCode"/>
              <w:rPr>
                <w:lang w:val="id-ID"/>
              </w:rPr>
            </w:pPr>
            <w:r w:rsidRPr="005D1BAC">
              <w:rPr>
                <w:lang w:val="id-ID"/>
              </w:rPr>
              <w:t xml:space="preserve">    for (let i = 0; i &lt; getParticipantCountWithFake(</w:t>
            </w:r>
          </w:p>
          <w:p w14:paraId="240582B3" w14:textId="76BAC1F5" w:rsidR="00815343" w:rsidRPr="005D1BAC" w:rsidRDefault="00815343" w:rsidP="00815343">
            <w:pPr>
              <w:pStyle w:val="SourceCode"/>
              <w:rPr>
                <w:lang w:val="id-ID"/>
              </w:rPr>
            </w:pPr>
            <w:r w:rsidRPr="005D1BAC">
              <w:rPr>
                <w:lang w:val="id-ID"/>
              </w:rPr>
              <w:t xml:space="preserve">    APP.store.getState()); i++) </w:t>
            </w:r>
          </w:p>
          <w:p w14:paraId="0273DB08" w14:textId="77777777" w:rsidR="00815343" w:rsidRPr="005D1BAC" w:rsidRDefault="00815343" w:rsidP="00815343">
            <w:pPr>
              <w:pStyle w:val="SourceCode"/>
              <w:rPr>
                <w:lang w:val="id-ID"/>
              </w:rPr>
            </w:pPr>
            <w:r w:rsidRPr="005D1BAC">
              <w:rPr>
                <w:lang w:val="id-ID"/>
              </w:rPr>
              <w:t xml:space="preserve">    {</w:t>
            </w:r>
          </w:p>
          <w:p w14:paraId="31A678C1" w14:textId="77777777" w:rsidR="00815343" w:rsidRPr="005D1BAC" w:rsidRDefault="00815343" w:rsidP="00815343">
            <w:pPr>
              <w:pStyle w:val="SourceCode"/>
              <w:rPr>
                <w:lang w:val="id-ID"/>
              </w:rPr>
            </w:pPr>
            <w:r w:rsidRPr="005D1BAC">
              <w:rPr>
                <w:lang w:val="id-ID"/>
              </w:rPr>
              <w:t xml:space="preserve">        const url = localParticipant + "/" + idList[i];</w:t>
            </w:r>
          </w:p>
          <w:p w14:paraId="5A735C74" w14:textId="77777777" w:rsidR="00815343" w:rsidRPr="005D1BAC" w:rsidRDefault="00815343" w:rsidP="00815343">
            <w:pPr>
              <w:pStyle w:val="SourceCode"/>
              <w:rPr>
                <w:lang w:val="id-ID"/>
              </w:rPr>
            </w:pPr>
            <w:r w:rsidRPr="005D1BAC">
              <w:rPr>
                <w:lang w:val="id-ID"/>
              </w:rPr>
              <w:t xml:space="preserve">        const video = baseUrlVideo + url;</w:t>
            </w:r>
          </w:p>
          <w:p w14:paraId="16AEC4E8" w14:textId="77777777" w:rsidR="00815343" w:rsidRPr="005D1BAC" w:rsidRDefault="00815343" w:rsidP="00815343">
            <w:pPr>
              <w:pStyle w:val="SourceCode"/>
              <w:rPr>
                <w:lang w:val="id-ID"/>
              </w:rPr>
            </w:pPr>
            <w:r w:rsidRPr="005D1BAC">
              <w:rPr>
                <w:lang w:val="id-ID"/>
              </w:rPr>
              <w:t xml:space="preserve">        const audio = baseUrlAudio + url;</w:t>
            </w:r>
          </w:p>
          <w:p w14:paraId="49C4A7EF" w14:textId="77777777" w:rsidR="00815343" w:rsidRPr="005D1BAC" w:rsidRDefault="00815343" w:rsidP="00815343">
            <w:pPr>
              <w:pStyle w:val="SourceCode"/>
              <w:rPr>
                <w:lang w:val="id-ID"/>
              </w:rPr>
            </w:pPr>
          </w:p>
          <w:p w14:paraId="186B69BF" w14:textId="77777777" w:rsidR="00815343" w:rsidRPr="005D1BAC" w:rsidRDefault="00815343" w:rsidP="00815343">
            <w:pPr>
              <w:pStyle w:val="SourceCode"/>
              <w:rPr>
                <w:lang w:val="id-ID"/>
              </w:rPr>
            </w:pPr>
            <w:r w:rsidRPr="005D1BAC">
              <w:rPr>
                <w:lang w:val="id-ID"/>
              </w:rPr>
              <w:t xml:space="preserve">        axios</w:t>
            </w:r>
          </w:p>
          <w:p w14:paraId="6BC489C5" w14:textId="77777777" w:rsidR="00815343" w:rsidRPr="005D1BAC" w:rsidRDefault="00815343" w:rsidP="00815343">
            <w:pPr>
              <w:pStyle w:val="SourceCode"/>
              <w:rPr>
                <w:lang w:val="id-ID"/>
              </w:rPr>
            </w:pPr>
            <w:r w:rsidRPr="005D1BAC">
              <w:rPr>
                <w:lang w:val="id-ID"/>
              </w:rPr>
              <w:t xml:space="preserve">        .get(video)</w:t>
            </w:r>
          </w:p>
          <w:p w14:paraId="6DE62C0C" w14:textId="77777777" w:rsidR="00815343" w:rsidRPr="005D1BAC" w:rsidRDefault="00815343" w:rsidP="00815343">
            <w:pPr>
              <w:pStyle w:val="SourceCode"/>
              <w:rPr>
                <w:lang w:val="id-ID"/>
              </w:rPr>
            </w:pPr>
            <w:r w:rsidRPr="005D1BAC">
              <w:rPr>
                <w:lang w:val="id-ID"/>
              </w:rPr>
              <w:t xml:space="preserve">        .then(function(response) {</w:t>
            </w:r>
          </w:p>
          <w:p w14:paraId="3234AE57" w14:textId="77777777" w:rsidR="00815343" w:rsidRPr="005D1BAC" w:rsidRDefault="00815343" w:rsidP="00815343">
            <w:pPr>
              <w:pStyle w:val="SourceCode"/>
              <w:rPr>
                <w:lang w:val="id-ID"/>
              </w:rPr>
            </w:pPr>
            <w:r w:rsidRPr="005D1BAC">
              <w:rPr>
                <w:lang w:val="id-ID"/>
              </w:rPr>
              <w:t xml:space="preserve">            console.log(response.data);</w:t>
            </w:r>
          </w:p>
          <w:p w14:paraId="2A10FB53" w14:textId="77777777" w:rsidR="00815343" w:rsidRPr="005D1BAC" w:rsidRDefault="00815343" w:rsidP="00815343">
            <w:pPr>
              <w:pStyle w:val="SourceCode"/>
              <w:rPr>
                <w:lang w:val="id-ID"/>
              </w:rPr>
            </w:pPr>
            <w:r w:rsidRPr="005D1BAC">
              <w:rPr>
                <w:lang w:val="id-ID"/>
              </w:rPr>
              <w:t xml:space="preserve">            console.log(video);</w:t>
            </w:r>
          </w:p>
          <w:p w14:paraId="68867013" w14:textId="77777777" w:rsidR="00815343" w:rsidRPr="005D1BAC" w:rsidRDefault="00815343" w:rsidP="00815343">
            <w:pPr>
              <w:pStyle w:val="SourceCode"/>
              <w:rPr>
                <w:lang w:val="id-ID"/>
              </w:rPr>
            </w:pPr>
            <w:r w:rsidRPr="005D1BAC">
              <w:rPr>
                <w:lang w:val="id-ID"/>
              </w:rPr>
              <w:t xml:space="preserve">        })</w:t>
            </w:r>
          </w:p>
          <w:p w14:paraId="08866957" w14:textId="77777777" w:rsidR="00815343" w:rsidRPr="005D1BAC" w:rsidRDefault="00815343" w:rsidP="00815343">
            <w:pPr>
              <w:pStyle w:val="SourceCode"/>
              <w:rPr>
                <w:lang w:val="id-ID"/>
              </w:rPr>
            </w:pPr>
            <w:r w:rsidRPr="005D1BAC">
              <w:rPr>
                <w:lang w:val="id-ID"/>
              </w:rPr>
              <w:t xml:space="preserve">        .catch(function(error) {</w:t>
            </w:r>
          </w:p>
          <w:p w14:paraId="2783D951" w14:textId="77777777" w:rsidR="00815343" w:rsidRPr="005D1BAC" w:rsidRDefault="00815343" w:rsidP="00815343">
            <w:pPr>
              <w:pStyle w:val="SourceCode"/>
              <w:rPr>
                <w:lang w:val="id-ID"/>
              </w:rPr>
            </w:pPr>
            <w:r w:rsidRPr="005D1BAC">
              <w:rPr>
                <w:lang w:val="id-ID"/>
              </w:rPr>
              <w:t xml:space="preserve">            console.log(error);</w:t>
            </w:r>
          </w:p>
          <w:p w14:paraId="0834C070" w14:textId="77777777" w:rsidR="00815343" w:rsidRPr="005D1BAC" w:rsidRDefault="00815343" w:rsidP="00815343">
            <w:pPr>
              <w:pStyle w:val="SourceCode"/>
              <w:rPr>
                <w:lang w:val="id-ID"/>
              </w:rPr>
            </w:pPr>
            <w:r w:rsidRPr="005D1BAC">
              <w:rPr>
                <w:lang w:val="id-ID"/>
              </w:rPr>
              <w:t xml:space="preserve">        });</w:t>
            </w:r>
          </w:p>
          <w:p w14:paraId="6AC72B27" w14:textId="77777777" w:rsidR="00815343" w:rsidRPr="005D1BAC" w:rsidRDefault="00815343" w:rsidP="00815343">
            <w:pPr>
              <w:pStyle w:val="SourceCode"/>
              <w:rPr>
                <w:lang w:val="id-ID"/>
              </w:rPr>
            </w:pPr>
          </w:p>
          <w:p w14:paraId="75CF6649" w14:textId="77777777" w:rsidR="00815343" w:rsidRPr="005D1BAC" w:rsidRDefault="00815343" w:rsidP="00815343">
            <w:pPr>
              <w:pStyle w:val="SourceCode"/>
              <w:rPr>
                <w:lang w:val="id-ID"/>
              </w:rPr>
            </w:pPr>
            <w:r w:rsidRPr="005D1BAC">
              <w:rPr>
                <w:lang w:val="id-ID"/>
              </w:rPr>
              <w:t xml:space="preserve">        axios</w:t>
            </w:r>
          </w:p>
          <w:p w14:paraId="3093E6BF" w14:textId="77777777" w:rsidR="00815343" w:rsidRPr="005D1BAC" w:rsidRDefault="00815343" w:rsidP="00815343">
            <w:pPr>
              <w:pStyle w:val="SourceCode"/>
              <w:rPr>
                <w:lang w:val="id-ID"/>
              </w:rPr>
            </w:pPr>
            <w:r w:rsidRPr="005D1BAC">
              <w:rPr>
                <w:lang w:val="id-ID"/>
              </w:rPr>
              <w:t xml:space="preserve">        .get(audio)</w:t>
            </w:r>
          </w:p>
          <w:p w14:paraId="3507FA57" w14:textId="77777777" w:rsidR="00815343" w:rsidRPr="005D1BAC" w:rsidRDefault="00815343" w:rsidP="00815343">
            <w:pPr>
              <w:pStyle w:val="SourceCode"/>
              <w:rPr>
                <w:lang w:val="id-ID"/>
              </w:rPr>
            </w:pPr>
            <w:r w:rsidRPr="005D1BAC">
              <w:rPr>
                <w:lang w:val="id-ID"/>
              </w:rPr>
              <w:t xml:space="preserve">        .then(function(response) {</w:t>
            </w:r>
          </w:p>
          <w:p w14:paraId="0E1BA3FD" w14:textId="77777777" w:rsidR="00815343" w:rsidRPr="005D1BAC" w:rsidRDefault="00815343" w:rsidP="00815343">
            <w:pPr>
              <w:pStyle w:val="SourceCode"/>
              <w:rPr>
                <w:lang w:val="id-ID"/>
              </w:rPr>
            </w:pPr>
            <w:r w:rsidRPr="005D1BAC">
              <w:rPr>
                <w:lang w:val="id-ID"/>
              </w:rPr>
              <w:t xml:space="preserve">            console.log(response.data);</w:t>
            </w:r>
          </w:p>
          <w:p w14:paraId="556EE638" w14:textId="77777777" w:rsidR="00815343" w:rsidRPr="005D1BAC" w:rsidRDefault="00815343" w:rsidP="00815343">
            <w:pPr>
              <w:pStyle w:val="SourceCode"/>
              <w:rPr>
                <w:lang w:val="id-ID"/>
              </w:rPr>
            </w:pPr>
            <w:r w:rsidRPr="005D1BAC">
              <w:rPr>
                <w:lang w:val="id-ID"/>
              </w:rPr>
              <w:t xml:space="preserve">            console.log(audio); </w:t>
            </w:r>
          </w:p>
          <w:p w14:paraId="1A82CCDC" w14:textId="77777777" w:rsidR="00815343" w:rsidRPr="005D1BAC" w:rsidRDefault="00815343" w:rsidP="00815343">
            <w:pPr>
              <w:pStyle w:val="SourceCode"/>
              <w:rPr>
                <w:lang w:val="id-ID"/>
              </w:rPr>
            </w:pPr>
            <w:r w:rsidRPr="005D1BAC">
              <w:rPr>
                <w:lang w:val="id-ID"/>
              </w:rPr>
              <w:t xml:space="preserve">        })</w:t>
            </w:r>
          </w:p>
          <w:p w14:paraId="26F9D795" w14:textId="77777777" w:rsidR="00815343" w:rsidRPr="005D1BAC" w:rsidRDefault="00815343" w:rsidP="00815343">
            <w:pPr>
              <w:pStyle w:val="SourceCode"/>
              <w:rPr>
                <w:lang w:val="id-ID"/>
              </w:rPr>
            </w:pPr>
            <w:r w:rsidRPr="005D1BAC">
              <w:rPr>
                <w:lang w:val="id-ID"/>
              </w:rPr>
              <w:t xml:space="preserve">        .catch(function(error) {</w:t>
            </w:r>
          </w:p>
          <w:p w14:paraId="59D049CA" w14:textId="77777777" w:rsidR="00815343" w:rsidRPr="005D1BAC" w:rsidRDefault="00815343" w:rsidP="00815343">
            <w:pPr>
              <w:pStyle w:val="SourceCode"/>
              <w:rPr>
                <w:lang w:val="id-ID"/>
              </w:rPr>
            </w:pPr>
            <w:r w:rsidRPr="005D1BAC">
              <w:rPr>
                <w:lang w:val="id-ID"/>
              </w:rPr>
              <w:t xml:space="preserve">            console.log(error);</w:t>
            </w:r>
          </w:p>
          <w:p w14:paraId="26ABC258" w14:textId="77777777" w:rsidR="00815343" w:rsidRPr="005D1BAC" w:rsidRDefault="00815343" w:rsidP="00815343">
            <w:pPr>
              <w:pStyle w:val="SourceCode"/>
              <w:rPr>
                <w:lang w:val="id-ID"/>
              </w:rPr>
            </w:pPr>
            <w:r w:rsidRPr="005D1BAC">
              <w:rPr>
                <w:lang w:val="id-ID"/>
              </w:rPr>
              <w:t xml:space="preserve">        });</w:t>
            </w:r>
          </w:p>
          <w:p w14:paraId="264B7C64" w14:textId="77777777" w:rsidR="00815343" w:rsidRPr="005D1BAC" w:rsidRDefault="00815343" w:rsidP="00815343">
            <w:pPr>
              <w:pStyle w:val="SourceCode"/>
              <w:rPr>
                <w:lang w:val="id-ID"/>
              </w:rPr>
            </w:pPr>
          </w:p>
          <w:p w14:paraId="38EFDAAD" w14:textId="77777777" w:rsidR="00815343" w:rsidRPr="005D1BAC" w:rsidRDefault="00815343" w:rsidP="00815343">
            <w:pPr>
              <w:pStyle w:val="SourceCode"/>
              <w:rPr>
                <w:lang w:val="id-ID"/>
              </w:rPr>
            </w:pPr>
            <w:r w:rsidRPr="005D1BAC">
              <w:rPr>
                <w:lang w:val="id-ID"/>
              </w:rPr>
              <w:t xml:space="preserve">        VideoLayout.hideMutedRemoteVideo(idList[i]);</w:t>
            </w:r>
          </w:p>
          <w:p w14:paraId="64A4EA39" w14:textId="77777777" w:rsidR="00815343" w:rsidRPr="005D1BAC" w:rsidRDefault="00815343" w:rsidP="00815343">
            <w:pPr>
              <w:pStyle w:val="SourceCode"/>
              <w:rPr>
                <w:lang w:val="id-ID"/>
              </w:rPr>
            </w:pPr>
            <w:r w:rsidRPr="005D1BAC">
              <w:rPr>
                <w:lang w:val="id-ID"/>
              </w:rPr>
              <w:t xml:space="preserve">    }   </w:t>
            </w:r>
          </w:p>
          <w:p w14:paraId="25BA8292" w14:textId="77777777" w:rsidR="00815343" w:rsidRPr="005D1BAC" w:rsidRDefault="00815343" w:rsidP="00815343">
            <w:pPr>
              <w:pStyle w:val="SourceCode"/>
              <w:rPr>
                <w:lang w:val="id-ID"/>
              </w:rPr>
            </w:pPr>
            <w:r w:rsidRPr="005D1BAC">
              <w:rPr>
                <w:lang w:val="id-ID"/>
              </w:rPr>
              <w:t xml:space="preserve">    pageNumber = 0;</w:t>
            </w:r>
          </w:p>
          <w:p w14:paraId="291B422A" w14:textId="7F2FEA29" w:rsidR="00815343" w:rsidRPr="005D1BAC" w:rsidRDefault="00815343" w:rsidP="00815343">
            <w:pPr>
              <w:pStyle w:val="SourceCode"/>
              <w:rPr>
                <w:lang w:val="id-ID"/>
              </w:rPr>
            </w:pPr>
            <w:r w:rsidRPr="005D1BAC">
              <w:rPr>
                <w:lang w:val="id-ID"/>
              </w:rPr>
              <w:t>}</w:t>
            </w:r>
          </w:p>
        </w:tc>
      </w:tr>
    </w:tbl>
    <w:p w14:paraId="6EA7C550" w14:textId="5D7F330C" w:rsidR="003E31AB" w:rsidRPr="005D1BAC" w:rsidRDefault="00607FE6" w:rsidP="00E85774">
      <w:pPr>
        <w:pStyle w:val="CaptionTabel"/>
        <w:rPr>
          <w:rStyle w:val="SourceCodeChar"/>
          <w:rFonts w:eastAsia="SimSun"/>
          <w:lang w:val="id-ID"/>
        </w:rPr>
      </w:pPr>
      <w:bookmarkStart w:id="258" w:name="_Toc60222216"/>
      <w:r w:rsidRPr="005D1BAC">
        <w:rPr>
          <w:lang w:val="id-ID"/>
        </w:rPr>
        <w:lastRenderedPageBreak/>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16</w:t>
      </w:r>
      <w:r w:rsidRPr="005D1BAC">
        <w:rPr>
          <w:lang w:val="id-ID"/>
        </w:rPr>
        <w:fldChar w:fldCharType="end"/>
      </w:r>
      <w:r w:rsidRPr="005D1BAC">
        <w:rPr>
          <w:lang w:val="id-ID"/>
        </w:rPr>
        <w:t xml:space="preserve">. </w:t>
      </w:r>
      <w:r w:rsidR="00E85774" w:rsidRPr="005D1BAC">
        <w:rPr>
          <w:lang w:val="id-ID"/>
        </w:rPr>
        <w:t xml:space="preserve">Fungsi </w:t>
      </w:r>
      <w:r w:rsidR="00E85774" w:rsidRPr="005D1BAC">
        <w:rPr>
          <w:rStyle w:val="SourceCodeChar"/>
          <w:rFonts w:eastAsia="SimSun"/>
          <w:lang w:val="id-ID"/>
        </w:rPr>
        <w:t>addParticipantId()</w:t>
      </w:r>
      <w:bookmarkEnd w:id="258"/>
    </w:p>
    <w:tbl>
      <w:tblPr>
        <w:tblStyle w:val="TableGrid"/>
        <w:tblW w:w="7937" w:type="dxa"/>
        <w:tblLook w:val="04A0" w:firstRow="1" w:lastRow="0" w:firstColumn="1" w:lastColumn="0" w:noHBand="0" w:noVBand="1"/>
      </w:tblPr>
      <w:tblGrid>
        <w:gridCol w:w="1134"/>
        <w:gridCol w:w="6803"/>
      </w:tblGrid>
      <w:tr w:rsidR="003E31AB" w:rsidRPr="005D1BAC" w14:paraId="2B738DC0" w14:textId="77777777" w:rsidTr="003E31AB">
        <w:tc>
          <w:tcPr>
            <w:tcW w:w="1134" w:type="dxa"/>
          </w:tcPr>
          <w:p w14:paraId="2CA73202" w14:textId="77777777" w:rsidR="003E31AB" w:rsidRPr="005D1BAC" w:rsidRDefault="003E31AB" w:rsidP="003E31AB">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253633F2" w14:textId="77777777" w:rsidR="003E31AB" w:rsidRPr="005D1BAC" w:rsidRDefault="003E31AB" w:rsidP="003E31AB">
            <w:pPr>
              <w:spacing w:after="0" w:line="240" w:lineRule="auto"/>
              <w:rPr>
                <w:rFonts w:cs="Times New Roman"/>
                <w:sz w:val="20"/>
                <w:szCs w:val="20"/>
                <w:lang w:val="id-ID"/>
              </w:rPr>
            </w:pPr>
            <w:r w:rsidRPr="005D1BAC">
              <w:rPr>
                <w:sz w:val="20"/>
                <w:szCs w:val="18"/>
                <w:lang w:val="id-ID"/>
              </w:rPr>
              <w:t>react/features/filmstrip/functions.web.js</w:t>
            </w:r>
          </w:p>
        </w:tc>
      </w:tr>
      <w:tr w:rsidR="003E31AB" w:rsidRPr="005D1BAC" w14:paraId="580B0721" w14:textId="77777777" w:rsidTr="003E31AB">
        <w:tc>
          <w:tcPr>
            <w:tcW w:w="1134" w:type="dxa"/>
          </w:tcPr>
          <w:p w14:paraId="0B11D97E" w14:textId="77777777" w:rsidR="003E31AB" w:rsidRPr="005D1BAC" w:rsidRDefault="003E31AB" w:rsidP="003E31AB">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67D9F54F" w14:textId="77777777" w:rsidR="003E31AB" w:rsidRPr="005D1BAC" w:rsidRDefault="003E31AB" w:rsidP="003450F8">
            <w:pPr>
              <w:pStyle w:val="SourceCode"/>
              <w:rPr>
                <w:lang w:val="id-ID"/>
              </w:rPr>
            </w:pPr>
            <w:r w:rsidRPr="005D1BAC">
              <w:rPr>
                <w:lang w:val="id-ID"/>
              </w:rPr>
              <w:t>export function addParticipantId(id: number) {</w:t>
            </w:r>
          </w:p>
          <w:p w14:paraId="2FA4B62F" w14:textId="77777777" w:rsidR="003E31AB" w:rsidRPr="005D1BAC" w:rsidRDefault="003E31AB" w:rsidP="003450F8">
            <w:pPr>
              <w:pStyle w:val="SourceCode"/>
              <w:rPr>
                <w:lang w:val="id-ID"/>
              </w:rPr>
            </w:pPr>
            <w:r w:rsidRPr="005D1BAC">
              <w:rPr>
                <w:lang w:val="id-ID"/>
              </w:rPr>
              <w:t xml:space="preserve">    idList.push(id);</w:t>
            </w:r>
          </w:p>
          <w:p w14:paraId="0325B12F" w14:textId="5CEE04C9" w:rsidR="003E31AB" w:rsidRPr="005D1BAC" w:rsidRDefault="003E31AB" w:rsidP="003450F8">
            <w:pPr>
              <w:pStyle w:val="SourceCode"/>
              <w:rPr>
                <w:lang w:val="id-ID"/>
              </w:rPr>
            </w:pPr>
            <w:r w:rsidRPr="005D1BAC">
              <w:rPr>
                <w:lang w:val="id-ID"/>
              </w:rPr>
              <w:t>}</w:t>
            </w:r>
          </w:p>
        </w:tc>
      </w:tr>
    </w:tbl>
    <w:p w14:paraId="05E4914F" w14:textId="1530D946" w:rsidR="003E31AB" w:rsidRPr="005D1BAC" w:rsidRDefault="00607FE6" w:rsidP="00E85774">
      <w:pPr>
        <w:pStyle w:val="CaptionTabel"/>
        <w:rPr>
          <w:rStyle w:val="SourceCodeChar"/>
          <w:rFonts w:eastAsia="SimSun"/>
          <w:lang w:val="id-ID"/>
        </w:rPr>
      </w:pPr>
      <w:bookmarkStart w:id="259" w:name="_Toc60222217"/>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17</w:t>
      </w:r>
      <w:r w:rsidRPr="005D1BAC">
        <w:rPr>
          <w:lang w:val="id-ID"/>
        </w:rPr>
        <w:fldChar w:fldCharType="end"/>
      </w:r>
      <w:r w:rsidRPr="005D1BAC">
        <w:rPr>
          <w:lang w:val="id-ID"/>
        </w:rPr>
        <w:t xml:space="preserve">. </w:t>
      </w:r>
      <w:r w:rsidR="00E85774" w:rsidRPr="005D1BAC">
        <w:rPr>
          <w:lang w:val="id-ID"/>
        </w:rPr>
        <w:t xml:space="preserve">Fungsi </w:t>
      </w:r>
      <w:r w:rsidR="00E85774" w:rsidRPr="005D1BAC">
        <w:rPr>
          <w:rStyle w:val="SourceCodeChar"/>
          <w:rFonts w:eastAsia="SimSun"/>
          <w:lang w:val="id-ID"/>
        </w:rPr>
        <w:t>removeParticipantId()</w:t>
      </w:r>
      <w:bookmarkEnd w:id="259"/>
    </w:p>
    <w:tbl>
      <w:tblPr>
        <w:tblStyle w:val="TableGrid"/>
        <w:tblW w:w="7937" w:type="dxa"/>
        <w:tblLook w:val="04A0" w:firstRow="1" w:lastRow="0" w:firstColumn="1" w:lastColumn="0" w:noHBand="0" w:noVBand="1"/>
      </w:tblPr>
      <w:tblGrid>
        <w:gridCol w:w="1134"/>
        <w:gridCol w:w="6803"/>
      </w:tblGrid>
      <w:tr w:rsidR="003E31AB" w:rsidRPr="005D1BAC" w14:paraId="1A1C271C" w14:textId="77777777" w:rsidTr="003E31AB">
        <w:tc>
          <w:tcPr>
            <w:tcW w:w="1134" w:type="dxa"/>
          </w:tcPr>
          <w:p w14:paraId="33119038" w14:textId="77777777" w:rsidR="003E31AB" w:rsidRPr="005D1BAC" w:rsidRDefault="003E31AB" w:rsidP="003E31AB">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43D694ED" w14:textId="77777777" w:rsidR="003E31AB" w:rsidRPr="005D1BAC" w:rsidRDefault="003E31AB" w:rsidP="003E31AB">
            <w:pPr>
              <w:spacing w:after="0" w:line="240" w:lineRule="auto"/>
              <w:rPr>
                <w:rFonts w:cs="Times New Roman"/>
                <w:sz w:val="20"/>
                <w:szCs w:val="20"/>
                <w:lang w:val="id-ID"/>
              </w:rPr>
            </w:pPr>
            <w:r w:rsidRPr="005D1BAC">
              <w:rPr>
                <w:sz w:val="20"/>
                <w:szCs w:val="18"/>
                <w:lang w:val="id-ID"/>
              </w:rPr>
              <w:t>react/features/filmstrip/functions.web.js</w:t>
            </w:r>
          </w:p>
        </w:tc>
      </w:tr>
      <w:tr w:rsidR="003E31AB" w:rsidRPr="005D1BAC" w14:paraId="3703A8BD" w14:textId="77777777" w:rsidTr="003E31AB">
        <w:tc>
          <w:tcPr>
            <w:tcW w:w="1134" w:type="dxa"/>
          </w:tcPr>
          <w:p w14:paraId="45151CF0" w14:textId="77777777" w:rsidR="003E31AB" w:rsidRPr="005D1BAC" w:rsidRDefault="003E31AB" w:rsidP="003E31AB">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6D7CDA2C" w14:textId="77777777" w:rsidR="00C22138" w:rsidRPr="005D1BAC" w:rsidRDefault="00C22138" w:rsidP="003450F8">
            <w:pPr>
              <w:pStyle w:val="SourceCode"/>
              <w:rPr>
                <w:lang w:val="id-ID"/>
              </w:rPr>
            </w:pPr>
            <w:r w:rsidRPr="005D1BAC">
              <w:rPr>
                <w:lang w:val="id-ID"/>
              </w:rPr>
              <w:t>export function removeParticipantId(removedId: number) {</w:t>
            </w:r>
          </w:p>
          <w:p w14:paraId="69CAABD7" w14:textId="77777777" w:rsidR="00C22138" w:rsidRPr="005D1BAC" w:rsidRDefault="00C22138" w:rsidP="003450F8">
            <w:pPr>
              <w:pStyle w:val="SourceCode"/>
              <w:rPr>
                <w:lang w:val="id-ID"/>
              </w:rPr>
            </w:pPr>
            <w:r w:rsidRPr="005D1BAC">
              <w:rPr>
                <w:lang w:val="id-ID"/>
              </w:rPr>
              <w:t xml:space="preserve">    idList = idList.filter(id =&gt; id !== removedId)</w:t>
            </w:r>
          </w:p>
          <w:p w14:paraId="424DA019" w14:textId="1F2F39A3" w:rsidR="003E31AB" w:rsidRPr="005D1BAC" w:rsidRDefault="00C22138" w:rsidP="003450F8">
            <w:pPr>
              <w:pStyle w:val="SourceCode"/>
              <w:rPr>
                <w:lang w:val="id-ID"/>
              </w:rPr>
            </w:pPr>
            <w:r w:rsidRPr="005D1BAC">
              <w:rPr>
                <w:lang w:val="id-ID"/>
              </w:rPr>
              <w:t>}</w:t>
            </w:r>
          </w:p>
        </w:tc>
      </w:tr>
    </w:tbl>
    <w:p w14:paraId="429E17A0" w14:textId="6538DD9F" w:rsidR="003450F8" w:rsidRPr="005D1BAC" w:rsidRDefault="00607FE6" w:rsidP="003450F8">
      <w:pPr>
        <w:pStyle w:val="CaptionTabel"/>
        <w:rPr>
          <w:lang w:val="id-ID"/>
        </w:rPr>
      </w:pPr>
      <w:bookmarkStart w:id="260" w:name="_Toc60222218"/>
      <w:r w:rsidRPr="005D1BAC">
        <w:rPr>
          <w:lang w:val="id-ID"/>
        </w:rPr>
        <w:lastRenderedPageBreak/>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18</w:t>
      </w:r>
      <w:r w:rsidRPr="005D1BAC">
        <w:rPr>
          <w:lang w:val="id-ID"/>
        </w:rPr>
        <w:fldChar w:fldCharType="end"/>
      </w:r>
      <w:r w:rsidRPr="005D1BAC">
        <w:rPr>
          <w:lang w:val="id-ID"/>
        </w:rPr>
        <w:t xml:space="preserve">. </w:t>
      </w:r>
      <w:r w:rsidR="003450F8" w:rsidRPr="005D1BAC">
        <w:rPr>
          <w:lang w:val="id-ID"/>
        </w:rPr>
        <w:t xml:space="preserve">Fungsi </w:t>
      </w:r>
      <w:r w:rsidR="007E3FD6" w:rsidRPr="005D1BAC">
        <w:rPr>
          <w:rStyle w:val="SourceCodeChar"/>
          <w:rFonts w:eastAsia="SimSun"/>
          <w:lang w:val="id-ID"/>
        </w:rPr>
        <w:t>addRemoteParticipantContainer()</w:t>
      </w:r>
      <w:r w:rsidR="007E3FD6" w:rsidRPr="005D1BAC">
        <w:rPr>
          <w:lang w:val="id-ID"/>
        </w:rPr>
        <w:t xml:space="preserve"> dengan Modifikasi</w:t>
      </w:r>
      <w:bookmarkEnd w:id="260"/>
    </w:p>
    <w:tbl>
      <w:tblPr>
        <w:tblStyle w:val="TableGrid"/>
        <w:tblW w:w="7937" w:type="dxa"/>
        <w:tblLook w:val="04A0" w:firstRow="1" w:lastRow="0" w:firstColumn="1" w:lastColumn="0" w:noHBand="0" w:noVBand="1"/>
      </w:tblPr>
      <w:tblGrid>
        <w:gridCol w:w="1134"/>
        <w:gridCol w:w="6803"/>
      </w:tblGrid>
      <w:tr w:rsidR="003450F8" w:rsidRPr="005D1BAC" w14:paraId="1293C7CF" w14:textId="77777777" w:rsidTr="0023311E">
        <w:tc>
          <w:tcPr>
            <w:tcW w:w="1134" w:type="dxa"/>
          </w:tcPr>
          <w:p w14:paraId="45FD2EF7" w14:textId="77777777" w:rsidR="003450F8" w:rsidRPr="005D1BAC" w:rsidRDefault="003450F8" w:rsidP="0023311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1CFF8B68" w14:textId="010CA4CD" w:rsidR="003450F8" w:rsidRPr="005D1BAC" w:rsidRDefault="003450F8" w:rsidP="0023311E">
            <w:pPr>
              <w:spacing w:after="0" w:line="240" w:lineRule="auto"/>
              <w:rPr>
                <w:rFonts w:cs="Times New Roman"/>
                <w:sz w:val="20"/>
                <w:szCs w:val="20"/>
                <w:lang w:val="id-ID"/>
              </w:rPr>
            </w:pPr>
            <w:r w:rsidRPr="005D1BAC">
              <w:rPr>
                <w:sz w:val="20"/>
                <w:szCs w:val="18"/>
                <w:lang w:val="id-ID"/>
              </w:rPr>
              <w:t>modules</w:t>
            </w:r>
            <w:r w:rsidR="00C57DBA" w:rsidRPr="005D1BAC">
              <w:rPr>
                <w:sz w:val="20"/>
                <w:szCs w:val="18"/>
                <w:lang w:val="id-ID"/>
              </w:rPr>
              <w:t>/</w:t>
            </w:r>
            <w:r w:rsidRPr="005D1BAC">
              <w:rPr>
                <w:sz w:val="20"/>
                <w:szCs w:val="18"/>
                <w:lang w:val="id-ID"/>
              </w:rPr>
              <w:t>UI</w:t>
            </w:r>
            <w:r w:rsidR="00C57DBA" w:rsidRPr="005D1BAC">
              <w:rPr>
                <w:sz w:val="20"/>
                <w:szCs w:val="18"/>
                <w:lang w:val="id-ID"/>
              </w:rPr>
              <w:t>/</w:t>
            </w:r>
            <w:r w:rsidRPr="005D1BAC">
              <w:rPr>
                <w:sz w:val="20"/>
                <w:szCs w:val="18"/>
                <w:lang w:val="id-ID"/>
              </w:rPr>
              <w:t>videolayout</w:t>
            </w:r>
            <w:r w:rsidR="00C57DBA" w:rsidRPr="005D1BAC">
              <w:rPr>
                <w:sz w:val="20"/>
                <w:szCs w:val="18"/>
                <w:lang w:val="id-ID"/>
              </w:rPr>
              <w:t>/</w:t>
            </w:r>
            <w:r w:rsidRPr="005D1BAC">
              <w:rPr>
                <w:sz w:val="20"/>
                <w:szCs w:val="18"/>
                <w:lang w:val="id-ID"/>
              </w:rPr>
              <w:t>VideoLayout.js</w:t>
            </w:r>
          </w:p>
        </w:tc>
      </w:tr>
      <w:tr w:rsidR="003450F8" w:rsidRPr="005D1BAC" w14:paraId="43B340AB" w14:textId="77777777" w:rsidTr="0023311E">
        <w:tc>
          <w:tcPr>
            <w:tcW w:w="1134" w:type="dxa"/>
          </w:tcPr>
          <w:p w14:paraId="4A651E6D" w14:textId="77777777" w:rsidR="003450F8" w:rsidRPr="005D1BAC" w:rsidRDefault="003450F8" w:rsidP="0023311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7F8A4BC5" w14:textId="77777777" w:rsidR="003450F8" w:rsidRPr="005D1BAC" w:rsidRDefault="003450F8" w:rsidP="003450F8">
            <w:pPr>
              <w:pStyle w:val="SourceCode"/>
              <w:rPr>
                <w:lang w:val="id-ID"/>
              </w:rPr>
            </w:pPr>
            <w:r w:rsidRPr="005D1BAC">
              <w:rPr>
                <w:lang w:val="id-ID"/>
              </w:rPr>
              <w:t>addRemoteParticipantContainer(participant) {</w:t>
            </w:r>
          </w:p>
          <w:p w14:paraId="7789AF90" w14:textId="40AC7B59" w:rsidR="003450F8" w:rsidRPr="005D1BAC" w:rsidRDefault="003450F8" w:rsidP="003450F8">
            <w:pPr>
              <w:pStyle w:val="SourceCode"/>
              <w:rPr>
                <w:lang w:val="id-ID"/>
              </w:rPr>
            </w:pPr>
            <w:r w:rsidRPr="005D1BAC">
              <w:rPr>
                <w:lang w:val="id-ID"/>
              </w:rPr>
              <w:t xml:space="preserve">    if (!participant || participant.local) {</w:t>
            </w:r>
          </w:p>
          <w:p w14:paraId="78210FD6" w14:textId="39A7B005" w:rsidR="003450F8" w:rsidRPr="005D1BAC" w:rsidRDefault="003450F8" w:rsidP="003450F8">
            <w:pPr>
              <w:pStyle w:val="SourceCode"/>
              <w:rPr>
                <w:lang w:val="id-ID"/>
              </w:rPr>
            </w:pPr>
            <w:r w:rsidRPr="005D1BAC">
              <w:rPr>
                <w:lang w:val="id-ID"/>
              </w:rPr>
              <w:t xml:space="preserve">        return;</w:t>
            </w:r>
          </w:p>
          <w:p w14:paraId="27696D92" w14:textId="5423D230" w:rsidR="003450F8" w:rsidRPr="005D1BAC" w:rsidRDefault="003450F8" w:rsidP="003450F8">
            <w:pPr>
              <w:pStyle w:val="SourceCode"/>
              <w:rPr>
                <w:lang w:val="id-ID"/>
              </w:rPr>
            </w:pPr>
            <w:r w:rsidRPr="005D1BAC">
              <w:rPr>
                <w:lang w:val="id-ID"/>
              </w:rPr>
              <w:t xml:space="preserve">    } else if (participant.isFakeParticipant) {</w:t>
            </w:r>
          </w:p>
          <w:p w14:paraId="129D3203" w14:textId="1B4DD4EA" w:rsidR="003450F8" w:rsidRPr="005D1BAC" w:rsidRDefault="003450F8" w:rsidP="003450F8">
            <w:pPr>
              <w:pStyle w:val="SourceCode"/>
              <w:rPr>
                <w:lang w:val="id-ID"/>
              </w:rPr>
            </w:pPr>
            <w:r w:rsidRPr="005D1BAC">
              <w:rPr>
                <w:lang w:val="id-ID"/>
              </w:rPr>
              <w:t xml:space="preserve">        const sharedVideoThumb = new SharedVideoThumb(</w:t>
            </w:r>
          </w:p>
          <w:p w14:paraId="5FD48EF4" w14:textId="5E8A93F5" w:rsidR="003450F8" w:rsidRPr="005D1BAC" w:rsidRDefault="003450F8" w:rsidP="003450F8">
            <w:pPr>
              <w:pStyle w:val="SourceCode"/>
              <w:rPr>
                <w:lang w:val="id-ID"/>
              </w:rPr>
            </w:pPr>
            <w:r w:rsidRPr="005D1BAC">
              <w:rPr>
                <w:lang w:val="id-ID"/>
              </w:rPr>
              <w:t xml:space="preserve">            participant, SHARED_VIDEO_CONTAINER_TYPE,</w:t>
            </w:r>
          </w:p>
          <w:p w14:paraId="787D0B57" w14:textId="2FF7CF05" w:rsidR="003450F8" w:rsidRPr="005D1BAC" w:rsidRDefault="003450F8" w:rsidP="003450F8">
            <w:pPr>
              <w:pStyle w:val="SourceCode"/>
              <w:rPr>
                <w:lang w:val="id-ID"/>
              </w:rPr>
            </w:pPr>
            <w:r w:rsidRPr="005D1BAC">
              <w:rPr>
                <w:lang w:val="id-ID"/>
              </w:rPr>
              <w:t xml:space="preserve">            VideoLayout);</w:t>
            </w:r>
          </w:p>
          <w:p w14:paraId="70290D9A" w14:textId="77777777" w:rsidR="003450F8" w:rsidRPr="005D1BAC" w:rsidRDefault="003450F8" w:rsidP="003450F8">
            <w:pPr>
              <w:pStyle w:val="SourceCode"/>
              <w:rPr>
                <w:lang w:val="id-ID"/>
              </w:rPr>
            </w:pPr>
          </w:p>
          <w:p w14:paraId="169F72DC" w14:textId="77777777" w:rsidR="003450F8" w:rsidRPr="005D1BAC" w:rsidRDefault="003450F8" w:rsidP="003450F8">
            <w:pPr>
              <w:pStyle w:val="SourceCode"/>
              <w:rPr>
                <w:lang w:val="id-ID"/>
              </w:rPr>
            </w:pPr>
            <w:r w:rsidRPr="005D1BAC">
              <w:rPr>
                <w:lang w:val="id-ID"/>
              </w:rPr>
              <w:t xml:space="preserve">    this.addRemoteVideoContainer(participant.id, </w:t>
            </w:r>
          </w:p>
          <w:p w14:paraId="71FBB6AB" w14:textId="4E666E13" w:rsidR="003450F8" w:rsidRPr="005D1BAC" w:rsidRDefault="003450F8" w:rsidP="003450F8">
            <w:pPr>
              <w:pStyle w:val="SourceCode"/>
              <w:rPr>
                <w:lang w:val="id-ID"/>
              </w:rPr>
            </w:pPr>
            <w:r w:rsidRPr="005D1BAC">
              <w:rPr>
                <w:lang w:val="id-ID"/>
              </w:rPr>
              <w:t xml:space="preserve">        sharedVideoThumb);</w:t>
            </w:r>
          </w:p>
          <w:p w14:paraId="609BA359" w14:textId="77777777" w:rsidR="003450F8" w:rsidRPr="005D1BAC" w:rsidRDefault="003450F8" w:rsidP="003450F8">
            <w:pPr>
              <w:pStyle w:val="SourceCode"/>
              <w:rPr>
                <w:lang w:val="id-ID"/>
              </w:rPr>
            </w:pPr>
          </w:p>
          <w:p w14:paraId="4DD67675" w14:textId="4A99AB70" w:rsidR="003450F8" w:rsidRPr="005D1BAC" w:rsidRDefault="003450F8" w:rsidP="003450F8">
            <w:pPr>
              <w:pStyle w:val="SourceCode"/>
              <w:rPr>
                <w:lang w:val="id-ID"/>
              </w:rPr>
            </w:pPr>
            <w:r w:rsidRPr="005D1BAC">
              <w:rPr>
                <w:lang w:val="id-ID"/>
              </w:rPr>
              <w:t xml:space="preserve">        return;</w:t>
            </w:r>
          </w:p>
          <w:p w14:paraId="378B3A46" w14:textId="77B7341D" w:rsidR="003450F8" w:rsidRPr="005D1BAC" w:rsidRDefault="003450F8" w:rsidP="003450F8">
            <w:pPr>
              <w:pStyle w:val="SourceCode"/>
              <w:rPr>
                <w:lang w:val="id-ID"/>
              </w:rPr>
            </w:pPr>
            <w:r w:rsidRPr="005D1BAC">
              <w:rPr>
                <w:lang w:val="id-ID"/>
              </w:rPr>
              <w:t xml:space="preserve">    }</w:t>
            </w:r>
          </w:p>
          <w:p w14:paraId="73476C1D" w14:textId="77777777" w:rsidR="003450F8" w:rsidRPr="005D1BAC" w:rsidRDefault="003450F8" w:rsidP="003450F8">
            <w:pPr>
              <w:pStyle w:val="SourceCode"/>
              <w:rPr>
                <w:lang w:val="id-ID"/>
              </w:rPr>
            </w:pPr>
          </w:p>
          <w:p w14:paraId="160B88D4" w14:textId="4A573E9C" w:rsidR="003450F8" w:rsidRPr="005D1BAC" w:rsidRDefault="003450F8" w:rsidP="003450F8">
            <w:pPr>
              <w:pStyle w:val="SourceCode"/>
              <w:rPr>
                <w:lang w:val="id-ID"/>
              </w:rPr>
            </w:pPr>
            <w:r w:rsidRPr="005D1BAC">
              <w:rPr>
                <w:lang w:val="id-ID"/>
              </w:rPr>
              <w:t xml:space="preserve">    const id = participant.id;</w:t>
            </w:r>
          </w:p>
          <w:p w14:paraId="2F8FE85D" w14:textId="77777777" w:rsidR="003450F8" w:rsidRPr="005D1BAC" w:rsidRDefault="003450F8" w:rsidP="003450F8">
            <w:pPr>
              <w:pStyle w:val="SourceCode"/>
              <w:rPr>
                <w:lang w:val="id-ID"/>
              </w:rPr>
            </w:pPr>
            <w:r w:rsidRPr="005D1BAC">
              <w:rPr>
                <w:lang w:val="id-ID"/>
              </w:rPr>
              <w:t xml:space="preserve">    const jitsiParticipant = APP.conference.</w:t>
            </w:r>
          </w:p>
          <w:p w14:paraId="538CDCE5" w14:textId="182C84A4" w:rsidR="003450F8" w:rsidRPr="005D1BAC" w:rsidRDefault="003450F8" w:rsidP="003450F8">
            <w:pPr>
              <w:pStyle w:val="SourceCode"/>
              <w:rPr>
                <w:lang w:val="id-ID"/>
              </w:rPr>
            </w:pPr>
            <w:r w:rsidRPr="005D1BAC">
              <w:rPr>
                <w:lang w:val="id-ID"/>
              </w:rPr>
              <w:t xml:space="preserve">        getParticipantById(id);</w:t>
            </w:r>
          </w:p>
          <w:p w14:paraId="06200CB9" w14:textId="77777777" w:rsidR="003450F8" w:rsidRPr="005D1BAC" w:rsidRDefault="003450F8" w:rsidP="003450F8">
            <w:pPr>
              <w:pStyle w:val="SourceCode"/>
              <w:rPr>
                <w:lang w:val="id-ID"/>
              </w:rPr>
            </w:pPr>
            <w:r w:rsidRPr="005D1BAC">
              <w:rPr>
                <w:lang w:val="id-ID"/>
              </w:rPr>
              <w:t xml:space="preserve">    const remoteVideo = new RemoteVideo(</w:t>
            </w:r>
          </w:p>
          <w:p w14:paraId="5E0319A7" w14:textId="622652CD" w:rsidR="003450F8" w:rsidRPr="005D1BAC" w:rsidRDefault="003450F8" w:rsidP="003450F8">
            <w:pPr>
              <w:pStyle w:val="SourceCode"/>
              <w:rPr>
                <w:lang w:val="id-ID"/>
              </w:rPr>
            </w:pPr>
            <w:r w:rsidRPr="005D1BAC">
              <w:rPr>
                <w:lang w:val="id-ID"/>
              </w:rPr>
              <w:t xml:space="preserve">        jitsiParticipant, VideoLayout);</w:t>
            </w:r>
          </w:p>
          <w:p w14:paraId="37FBFB0D" w14:textId="77777777" w:rsidR="003450F8" w:rsidRPr="005D1BAC" w:rsidRDefault="003450F8" w:rsidP="003450F8">
            <w:pPr>
              <w:pStyle w:val="SourceCode"/>
              <w:rPr>
                <w:lang w:val="id-ID"/>
              </w:rPr>
            </w:pPr>
          </w:p>
          <w:p w14:paraId="2A8F8B98" w14:textId="4B5D9024" w:rsidR="003450F8" w:rsidRPr="005D1BAC" w:rsidRDefault="003450F8" w:rsidP="003450F8">
            <w:pPr>
              <w:pStyle w:val="SourceCode"/>
              <w:rPr>
                <w:b/>
                <w:bCs w:val="0"/>
                <w:highlight w:val="yellow"/>
                <w:lang w:val="id-ID"/>
              </w:rPr>
            </w:pPr>
            <w:r w:rsidRPr="005D1BAC">
              <w:rPr>
                <w:lang w:val="id-ID"/>
              </w:rPr>
              <w:t xml:space="preserve">    </w:t>
            </w:r>
            <w:r w:rsidRPr="005D1BAC">
              <w:rPr>
                <w:b/>
                <w:bCs w:val="0"/>
                <w:highlight w:val="yellow"/>
                <w:lang w:val="id-ID"/>
              </w:rPr>
              <w:t>//</w:t>
            </w:r>
            <w:r w:rsidR="007E3FD6" w:rsidRPr="005D1BAC">
              <w:rPr>
                <w:b/>
                <w:bCs w:val="0"/>
                <w:highlight w:val="yellow"/>
                <w:lang w:val="id-ID"/>
              </w:rPr>
              <w:t xml:space="preserve"> pemanggilan fungsi addParticipantId() untuk</w:t>
            </w:r>
          </w:p>
          <w:p w14:paraId="5F6F8447" w14:textId="367D97A8" w:rsidR="007E3FD6" w:rsidRPr="005D1BAC" w:rsidRDefault="007E3FD6" w:rsidP="003450F8">
            <w:pPr>
              <w:pStyle w:val="SourceCode"/>
              <w:rPr>
                <w:b/>
                <w:bCs w:val="0"/>
                <w:lang w:val="id-ID"/>
              </w:rPr>
            </w:pPr>
            <w:r w:rsidRPr="005D1BAC">
              <w:rPr>
                <w:b/>
                <w:bCs w:val="0"/>
                <w:lang w:val="id-ID"/>
              </w:rPr>
              <w:t xml:space="preserve">    </w:t>
            </w:r>
            <w:r w:rsidRPr="005D1BAC">
              <w:rPr>
                <w:b/>
                <w:bCs w:val="0"/>
                <w:highlight w:val="yellow"/>
                <w:lang w:val="id-ID"/>
              </w:rPr>
              <w:t>// memmasukkan ID partisipan remote ke idList</w:t>
            </w:r>
          </w:p>
          <w:p w14:paraId="58DB0454" w14:textId="5FEB1D49" w:rsidR="003450F8" w:rsidRPr="005D1BAC" w:rsidRDefault="003450F8" w:rsidP="003450F8">
            <w:pPr>
              <w:pStyle w:val="SourceCode"/>
              <w:rPr>
                <w:lang w:val="id-ID"/>
              </w:rPr>
            </w:pPr>
            <w:r w:rsidRPr="005D1BAC">
              <w:rPr>
                <w:lang w:val="id-ID"/>
              </w:rPr>
              <w:t xml:space="preserve">    addParticipantId(id);</w:t>
            </w:r>
          </w:p>
          <w:p w14:paraId="6541E5DA" w14:textId="77777777" w:rsidR="003450F8" w:rsidRPr="005D1BAC" w:rsidRDefault="003450F8" w:rsidP="003450F8">
            <w:pPr>
              <w:pStyle w:val="SourceCode"/>
              <w:rPr>
                <w:lang w:val="id-ID"/>
              </w:rPr>
            </w:pPr>
          </w:p>
          <w:p w14:paraId="2C1BC625" w14:textId="709D4888" w:rsidR="003450F8" w:rsidRPr="005D1BAC" w:rsidRDefault="003450F8" w:rsidP="003450F8">
            <w:pPr>
              <w:pStyle w:val="SourceCode"/>
              <w:rPr>
                <w:lang w:val="id-ID"/>
              </w:rPr>
            </w:pPr>
            <w:r w:rsidRPr="005D1BAC">
              <w:rPr>
                <w:lang w:val="id-ID"/>
              </w:rPr>
              <w:t xml:space="preserve">    this._setRemoteControlProperties(jitsiParticipant, remoteVideo);</w:t>
            </w:r>
          </w:p>
          <w:p w14:paraId="408D4D23" w14:textId="77777777" w:rsidR="003450F8" w:rsidRPr="005D1BAC" w:rsidRDefault="003450F8" w:rsidP="003450F8">
            <w:pPr>
              <w:pStyle w:val="SourceCode"/>
              <w:rPr>
                <w:lang w:val="id-ID"/>
              </w:rPr>
            </w:pPr>
            <w:r w:rsidRPr="005D1BAC">
              <w:rPr>
                <w:lang w:val="id-ID"/>
              </w:rPr>
              <w:t xml:space="preserve">        this.addRemoteVideoContainer(id, remoteVideo);</w:t>
            </w:r>
          </w:p>
          <w:p w14:paraId="07D50D70" w14:textId="77777777" w:rsidR="003450F8" w:rsidRPr="005D1BAC" w:rsidRDefault="003450F8" w:rsidP="003450F8">
            <w:pPr>
              <w:pStyle w:val="SourceCode"/>
              <w:rPr>
                <w:lang w:val="id-ID"/>
              </w:rPr>
            </w:pPr>
          </w:p>
          <w:p w14:paraId="13712D60" w14:textId="77777777" w:rsidR="003450F8" w:rsidRPr="005D1BAC" w:rsidRDefault="003450F8" w:rsidP="003450F8">
            <w:pPr>
              <w:pStyle w:val="SourceCode"/>
              <w:rPr>
                <w:lang w:val="id-ID"/>
              </w:rPr>
            </w:pPr>
            <w:r w:rsidRPr="005D1BAC">
              <w:rPr>
                <w:lang w:val="id-ID"/>
              </w:rPr>
              <w:t xml:space="preserve">        this.updateMutedForNoTracks(id, 'audio');</w:t>
            </w:r>
          </w:p>
          <w:p w14:paraId="77E66B60" w14:textId="77777777" w:rsidR="003450F8" w:rsidRPr="005D1BAC" w:rsidRDefault="003450F8" w:rsidP="003450F8">
            <w:pPr>
              <w:pStyle w:val="SourceCode"/>
              <w:rPr>
                <w:lang w:val="id-ID"/>
              </w:rPr>
            </w:pPr>
            <w:r w:rsidRPr="005D1BAC">
              <w:rPr>
                <w:lang w:val="id-ID"/>
              </w:rPr>
              <w:t xml:space="preserve">        this.updateMutedForNoTracks(id, 'video');</w:t>
            </w:r>
          </w:p>
          <w:p w14:paraId="72084E5D" w14:textId="5DB24838" w:rsidR="003450F8" w:rsidRPr="005D1BAC" w:rsidRDefault="003450F8" w:rsidP="003450F8">
            <w:pPr>
              <w:pStyle w:val="SourceCode"/>
              <w:rPr>
                <w:lang w:val="id-ID"/>
              </w:rPr>
            </w:pPr>
            <w:r w:rsidRPr="005D1BAC">
              <w:rPr>
                <w:lang w:val="id-ID"/>
              </w:rPr>
              <w:t xml:space="preserve">    }</w:t>
            </w:r>
          </w:p>
        </w:tc>
      </w:tr>
    </w:tbl>
    <w:p w14:paraId="692D15D5" w14:textId="77777777" w:rsidR="003450F8" w:rsidRPr="005D1BAC" w:rsidRDefault="003450F8" w:rsidP="00885D11"/>
    <w:p w14:paraId="01AB8CCF" w14:textId="15963491" w:rsidR="007E3FD6" w:rsidRPr="005D1BAC" w:rsidRDefault="00607FE6" w:rsidP="007E3FD6">
      <w:pPr>
        <w:pStyle w:val="CaptionTabel"/>
        <w:rPr>
          <w:lang w:val="id-ID"/>
        </w:rPr>
      </w:pPr>
      <w:bookmarkStart w:id="261" w:name="_Toc60222219"/>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19</w:t>
      </w:r>
      <w:r w:rsidRPr="005D1BAC">
        <w:rPr>
          <w:lang w:val="id-ID"/>
        </w:rPr>
        <w:fldChar w:fldCharType="end"/>
      </w:r>
      <w:r w:rsidRPr="005D1BAC">
        <w:rPr>
          <w:lang w:val="id-ID"/>
        </w:rPr>
        <w:t xml:space="preserve">. </w:t>
      </w:r>
      <w:r w:rsidR="007E3FD6" w:rsidRPr="005D1BAC">
        <w:rPr>
          <w:lang w:val="id-ID"/>
        </w:rPr>
        <w:t xml:space="preserve">Fungsi </w:t>
      </w:r>
      <w:r w:rsidR="007E3FD6" w:rsidRPr="005D1BAC">
        <w:rPr>
          <w:rStyle w:val="SourceCodeChar"/>
          <w:rFonts w:eastAsia="SimSun"/>
          <w:lang w:val="id-ID"/>
        </w:rPr>
        <w:t>addRemoteParticipantContainer()</w:t>
      </w:r>
      <w:r w:rsidR="007E3FD6" w:rsidRPr="005D1BAC">
        <w:rPr>
          <w:lang w:val="id-ID"/>
        </w:rPr>
        <w:t xml:space="preserve"> dengan Modifikasi</w:t>
      </w:r>
      <w:bookmarkEnd w:id="261"/>
    </w:p>
    <w:tbl>
      <w:tblPr>
        <w:tblStyle w:val="TableGrid"/>
        <w:tblW w:w="7937" w:type="dxa"/>
        <w:tblLook w:val="04A0" w:firstRow="1" w:lastRow="0" w:firstColumn="1" w:lastColumn="0" w:noHBand="0" w:noVBand="1"/>
      </w:tblPr>
      <w:tblGrid>
        <w:gridCol w:w="1134"/>
        <w:gridCol w:w="6803"/>
      </w:tblGrid>
      <w:tr w:rsidR="007E3FD6" w:rsidRPr="005D1BAC" w14:paraId="490F6A1F" w14:textId="77777777" w:rsidTr="0023311E">
        <w:tc>
          <w:tcPr>
            <w:tcW w:w="1134" w:type="dxa"/>
          </w:tcPr>
          <w:p w14:paraId="2D45A16A" w14:textId="77777777" w:rsidR="007E3FD6" w:rsidRPr="005D1BAC" w:rsidRDefault="007E3FD6" w:rsidP="0023311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634E2C89" w14:textId="1DFA435A" w:rsidR="007E3FD6" w:rsidRPr="005D1BAC" w:rsidRDefault="007E3FD6" w:rsidP="0023311E">
            <w:pPr>
              <w:spacing w:after="0" w:line="240" w:lineRule="auto"/>
              <w:rPr>
                <w:rFonts w:cs="Times New Roman"/>
                <w:sz w:val="20"/>
                <w:szCs w:val="20"/>
                <w:lang w:val="id-ID"/>
              </w:rPr>
            </w:pPr>
            <w:r w:rsidRPr="005D1BAC">
              <w:rPr>
                <w:sz w:val="20"/>
                <w:szCs w:val="18"/>
                <w:lang w:val="id-ID"/>
              </w:rPr>
              <w:t>modules</w:t>
            </w:r>
            <w:r w:rsidR="00C57DBA" w:rsidRPr="005D1BAC">
              <w:rPr>
                <w:sz w:val="20"/>
                <w:szCs w:val="18"/>
                <w:lang w:val="id-ID"/>
              </w:rPr>
              <w:t>/</w:t>
            </w:r>
            <w:r w:rsidRPr="005D1BAC">
              <w:rPr>
                <w:sz w:val="20"/>
                <w:szCs w:val="18"/>
                <w:lang w:val="id-ID"/>
              </w:rPr>
              <w:t>UI</w:t>
            </w:r>
            <w:r w:rsidR="00C57DBA" w:rsidRPr="005D1BAC">
              <w:rPr>
                <w:sz w:val="20"/>
                <w:szCs w:val="18"/>
                <w:lang w:val="id-ID"/>
              </w:rPr>
              <w:t>/</w:t>
            </w:r>
            <w:r w:rsidRPr="005D1BAC">
              <w:rPr>
                <w:sz w:val="20"/>
                <w:szCs w:val="18"/>
                <w:lang w:val="id-ID"/>
              </w:rPr>
              <w:t>videolayout</w:t>
            </w:r>
            <w:r w:rsidR="00C57DBA" w:rsidRPr="005D1BAC">
              <w:rPr>
                <w:sz w:val="20"/>
                <w:szCs w:val="18"/>
                <w:lang w:val="id-ID"/>
              </w:rPr>
              <w:t>/</w:t>
            </w:r>
            <w:r w:rsidRPr="005D1BAC">
              <w:rPr>
                <w:sz w:val="20"/>
                <w:szCs w:val="18"/>
                <w:lang w:val="id-ID"/>
              </w:rPr>
              <w:t>VideoLayout.js</w:t>
            </w:r>
          </w:p>
        </w:tc>
      </w:tr>
      <w:tr w:rsidR="007E3FD6" w:rsidRPr="005D1BAC" w14:paraId="275C88CB" w14:textId="77777777" w:rsidTr="0023311E">
        <w:tc>
          <w:tcPr>
            <w:tcW w:w="1134" w:type="dxa"/>
          </w:tcPr>
          <w:p w14:paraId="6F6705BE" w14:textId="77777777" w:rsidR="007E3FD6" w:rsidRPr="005D1BAC" w:rsidRDefault="007E3FD6" w:rsidP="0023311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63D9229E" w14:textId="77777777" w:rsidR="007E3FD6" w:rsidRPr="005D1BAC" w:rsidRDefault="007E3FD6" w:rsidP="007E3FD6">
            <w:pPr>
              <w:pStyle w:val="SourceCode"/>
              <w:rPr>
                <w:lang w:val="id-ID"/>
              </w:rPr>
            </w:pPr>
            <w:r w:rsidRPr="005D1BAC">
              <w:rPr>
                <w:lang w:val="id-ID"/>
              </w:rPr>
              <w:t>removeParticipantContainer(id) {</w:t>
            </w:r>
          </w:p>
          <w:p w14:paraId="79AF1CA4" w14:textId="41C03B24" w:rsidR="007E3FD6" w:rsidRPr="005D1BAC" w:rsidRDefault="007E3FD6" w:rsidP="007E3FD6">
            <w:pPr>
              <w:pStyle w:val="SourceCode"/>
              <w:rPr>
                <w:lang w:val="id-ID"/>
              </w:rPr>
            </w:pPr>
            <w:r w:rsidRPr="005D1BAC">
              <w:rPr>
                <w:lang w:val="id-ID"/>
              </w:rPr>
              <w:t xml:space="preserve">    if (this.getPinnedId() === id) {</w:t>
            </w:r>
          </w:p>
          <w:p w14:paraId="6F1FD84E" w14:textId="77777777" w:rsidR="007E3FD6" w:rsidRPr="005D1BAC" w:rsidRDefault="007E3FD6" w:rsidP="007E3FD6">
            <w:pPr>
              <w:pStyle w:val="SourceCode"/>
              <w:rPr>
                <w:lang w:val="id-ID"/>
              </w:rPr>
            </w:pPr>
            <w:r w:rsidRPr="005D1BAC">
              <w:rPr>
                <w:lang w:val="id-ID"/>
              </w:rPr>
              <w:t xml:space="preserve">        logger.info('Focused video owner has left the</w:t>
            </w:r>
          </w:p>
          <w:p w14:paraId="4DEABEF5" w14:textId="622E4866" w:rsidR="007E3FD6" w:rsidRPr="005D1BAC" w:rsidRDefault="007E3FD6" w:rsidP="007E3FD6">
            <w:pPr>
              <w:pStyle w:val="SourceCode"/>
              <w:rPr>
                <w:lang w:val="id-ID"/>
              </w:rPr>
            </w:pPr>
            <w:r w:rsidRPr="005D1BAC">
              <w:rPr>
                <w:lang w:val="id-ID"/>
              </w:rPr>
              <w:t xml:space="preserve">            conference');</w:t>
            </w:r>
          </w:p>
          <w:p w14:paraId="41AC8EC0" w14:textId="49D7A134" w:rsidR="007E3FD6" w:rsidRPr="005D1BAC" w:rsidRDefault="007E3FD6" w:rsidP="007E3FD6">
            <w:pPr>
              <w:pStyle w:val="SourceCode"/>
              <w:rPr>
                <w:lang w:val="id-ID"/>
              </w:rPr>
            </w:pPr>
            <w:r w:rsidRPr="005D1BAC">
              <w:rPr>
                <w:lang w:val="id-ID"/>
              </w:rPr>
              <w:t xml:space="preserve">        APP.store.dispatch(pinParticipant(null));</w:t>
            </w:r>
          </w:p>
          <w:p w14:paraId="13ED3C1C" w14:textId="5063CF7D" w:rsidR="007E3FD6" w:rsidRPr="005D1BAC" w:rsidRDefault="007E3FD6" w:rsidP="007E3FD6">
            <w:pPr>
              <w:pStyle w:val="SourceCode"/>
              <w:rPr>
                <w:lang w:val="id-ID"/>
              </w:rPr>
            </w:pPr>
            <w:r w:rsidRPr="005D1BAC">
              <w:rPr>
                <w:lang w:val="id-ID"/>
              </w:rPr>
              <w:t xml:space="preserve">    }</w:t>
            </w:r>
          </w:p>
          <w:p w14:paraId="0F27C847" w14:textId="77777777" w:rsidR="007E3FD6" w:rsidRPr="005D1BAC" w:rsidRDefault="007E3FD6" w:rsidP="007E3FD6">
            <w:pPr>
              <w:pStyle w:val="SourceCode"/>
              <w:rPr>
                <w:lang w:val="id-ID"/>
              </w:rPr>
            </w:pPr>
          </w:p>
          <w:p w14:paraId="043B17ED" w14:textId="201BCE65" w:rsidR="007E3FD6" w:rsidRPr="005D1BAC" w:rsidRDefault="007E3FD6" w:rsidP="007E3FD6">
            <w:pPr>
              <w:pStyle w:val="SourceCode"/>
              <w:rPr>
                <w:lang w:val="id-ID"/>
              </w:rPr>
            </w:pPr>
            <w:r w:rsidRPr="005D1BAC">
              <w:rPr>
                <w:lang w:val="id-ID"/>
              </w:rPr>
              <w:t xml:space="preserve">    const remoteVideo = remoteVideos[id];</w:t>
            </w:r>
          </w:p>
          <w:p w14:paraId="6A118130" w14:textId="77777777" w:rsidR="007E3FD6" w:rsidRPr="005D1BAC" w:rsidRDefault="007E3FD6" w:rsidP="007E3FD6">
            <w:pPr>
              <w:pStyle w:val="SourceCode"/>
              <w:rPr>
                <w:lang w:val="id-ID"/>
              </w:rPr>
            </w:pPr>
          </w:p>
          <w:p w14:paraId="3C960114" w14:textId="65C9C651" w:rsidR="007E3FD6" w:rsidRPr="005D1BAC" w:rsidRDefault="007E3FD6" w:rsidP="007E3FD6">
            <w:pPr>
              <w:pStyle w:val="SourceCode"/>
              <w:rPr>
                <w:lang w:val="id-ID"/>
              </w:rPr>
            </w:pPr>
            <w:r w:rsidRPr="005D1BAC">
              <w:rPr>
                <w:lang w:val="id-ID"/>
              </w:rPr>
              <w:t xml:space="preserve">    if (remoteVideo) {</w:t>
            </w:r>
          </w:p>
          <w:p w14:paraId="5908416E" w14:textId="7A08BE59" w:rsidR="007E3FD6" w:rsidRPr="005D1BAC" w:rsidRDefault="007E3FD6" w:rsidP="007E3FD6">
            <w:pPr>
              <w:pStyle w:val="SourceCode"/>
              <w:rPr>
                <w:lang w:val="id-ID"/>
              </w:rPr>
            </w:pPr>
            <w:r w:rsidRPr="005D1BAC">
              <w:rPr>
                <w:lang w:val="id-ID"/>
              </w:rPr>
              <w:t xml:space="preserve">        logger.info(`Removing remote video: ${id}`);</w:t>
            </w:r>
          </w:p>
          <w:p w14:paraId="2CC2F01B" w14:textId="1B928F77" w:rsidR="007E3FD6" w:rsidRPr="005D1BAC" w:rsidRDefault="007E3FD6" w:rsidP="007E3FD6">
            <w:pPr>
              <w:pStyle w:val="SourceCode"/>
              <w:rPr>
                <w:lang w:val="id-ID"/>
              </w:rPr>
            </w:pPr>
            <w:r w:rsidRPr="005D1BAC">
              <w:rPr>
                <w:lang w:val="id-ID"/>
              </w:rPr>
              <w:t xml:space="preserve">        delete remoteVideos[id];</w:t>
            </w:r>
          </w:p>
          <w:p w14:paraId="4D81F8CD" w14:textId="60967A81" w:rsidR="007E3FD6" w:rsidRPr="005D1BAC" w:rsidRDefault="007E3FD6" w:rsidP="007E3FD6">
            <w:pPr>
              <w:pStyle w:val="SourceCode"/>
              <w:rPr>
                <w:lang w:val="id-ID"/>
              </w:rPr>
            </w:pPr>
            <w:r w:rsidRPr="005D1BAC">
              <w:rPr>
                <w:lang w:val="id-ID"/>
              </w:rPr>
              <w:t xml:space="preserve">        remoteVideo.remove();</w:t>
            </w:r>
          </w:p>
          <w:p w14:paraId="0E32A4C5" w14:textId="35F4B0BD" w:rsidR="007E3FD6" w:rsidRPr="005D1BAC" w:rsidRDefault="007E3FD6" w:rsidP="007E3FD6">
            <w:pPr>
              <w:pStyle w:val="SourceCode"/>
              <w:rPr>
                <w:lang w:val="id-ID"/>
              </w:rPr>
            </w:pPr>
            <w:r w:rsidRPr="005D1BAC">
              <w:rPr>
                <w:lang w:val="id-ID"/>
              </w:rPr>
              <w:t xml:space="preserve">    } else {</w:t>
            </w:r>
          </w:p>
          <w:p w14:paraId="47E7DA4E" w14:textId="6607AA90" w:rsidR="007E3FD6" w:rsidRPr="005D1BAC" w:rsidRDefault="007E3FD6" w:rsidP="007E3FD6">
            <w:pPr>
              <w:pStyle w:val="SourceCode"/>
              <w:rPr>
                <w:lang w:val="id-ID"/>
              </w:rPr>
            </w:pPr>
            <w:r w:rsidRPr="005D1BAC">
              <w:rPr>
                <w:lang w:val="id-ID"/>
              </w:rPr>
              <w:t xml:space="preserve">        logger.warn(`No remote video for ${id}`);</w:t>
            </w:r>
          </w:p>
          <w:p w14:paraId="24AEB9C7" w14:textId="2EC52A74" w:rsidR="007E3FD6" w:rsidRPr="005D1BAC" w:rsidRDefault="007E3FD6" w:rsidP="007E3FD6">
            <w:pPr>
              <w:pStyle w:val="SourceCode"/>
              <w:rPr>
                <w:lang w:val="id-ID"/>
              </w:rPr>
            </w:pPr>
            <w:r w:rsidRPr="005D1BAC">
              <w:rPr>
                <w:lang w:val="id-ID"/>
              </w:rPr>
              <w:lastRenderedPageBreak/>
              <w:t xml:space="preserve">    }</w:t>
            </w:r>
          </w:p>
          <w:p w14:paraId="5E19E028" w14:textId="100EC6E6" w:rsidR="007E3FD6" w:rsidRPr="005D1BAC" w:rsidRDefault="007E3FD6" w:rsidP="007E3FD6">
            <w:pPr>
              <w:pStyle w:val="SourceCode"/>
              <w:rPr>
                <w:lang w:val="id-ID"/>
              </w:rPr>
            </w:pPr>
          </w:p>
          <w:p w14:paraId="37716F90" w14:textId="1FACA356" w:rsidR="007E3FD6" w:rsidRPr="005D1BAC" w:rsidRDefault="007E3FD6" w:rsidP="007E3FD6">
            <w:pPr>
              <w:pStyle w:val="SourceCode"/>
              <w:rPr>
                <w:b/>
                <w:bCs w:val="0"/>
                <w:highlight w:val="yellow"/>
                <w:lang w:val="id-ID"/>
              </w:rPr>
            </w:pPr>
            <w:r w:rsidRPr="005D1BAC">
              <w:rPr>
                <w:b/>
                <w:bCs w:val="0"/>
                <w:lang w:val="id-ID"/>
              </w:rPr>
              <w:t xml:space="preserve">    </w:t>
            </w:r>
            <w:r w:rsidRPr="005D1BAC">
              <w:rPr>
                <w:b/>
                <w:bCs w:val="0"/>
                <w:highlight w:val="yellow"/>
                <w:lang w:val="id-ID"/>
              </w:rPr>
              <w:t>// pemanggilan fungsi removeParticipantId() untuk</w:t>
            </w:r>
          </w:p>
          <w:p w14:paraId="21F10C4B" w14:textId="21B32D24" w:rsidR="007E3FD6" w:rsidRPr="005D1BAC" w:rsidRDefault="007E3FD6" w:rsidP="007E3FD6">
            <w:pPr>
              <w:pStyle w:val="SourceCode"/>
              <w:rPr>
                <w:b/>
                <w:bCs w:val="0"/>
                <w:lang w:val="id-ID"/>
              </w:rPr>
            </w:pPr>
            <w:r w:rsidRPr="005D1BAC">
              <w:rPr>
                <w:b/>
                <w:bCs w:val="0"/>
                <w:lang w:val="id-ID"/>
              </w:rPr>
              <w:t xml:space="preserve">    </w:t>
            </w:r>
            <w:r w:rsidRPr="005D1BAC">
              <w:rPr>
                <w:b/>
                <w:bCs w:val="0"/>
                <w:highlight w:val="yellow"/>
                <w:lang w:val="id-ID"/>
              </w:rPr>
              <w:t>// menghapus ID partisipan remote dari idList</w:t>
            </w:r>
          </w:p>
          <w:p w14:paraId="21B948B5" w14:textId="5CFA5F7B" w:rsidR="007E3FD6" w:rsidRPr="005D1BAC" w:rsidRDefault="007E3FD6" w:rsidP="007E3FD6">
            <w:pPr>
              <w:pStyle w:val="SourceCode"/>
              <w:rPr>
                <w:lang w:val="id-ID"/>
              </w:rPr>
            </w:pPr>
            <w:r w:rsidRPr="005D1BAC">
              <w:rPr>
                <w:lang w:val="id-ID"/>
              </w:rPr>
              <w:t xml:space="preserve">    removeParticipantId(id);</w:t>
            </w:r>
          </w:p>
          <w:p w14:paraId="5C2709FD" w14:textId="0C2DEC7F" w:rsidR="007E3FD6" w:rsidRPr="005D1BAC" w:rsidRDefault="007E3FD6" w:rsidP="007E3FD6">
            <w:pPr>
              <w:pStyle w:val="SourceCode"/>
              <w:rPr>
                <w:lang w:val="id-ID"/>
              </w:rPr>
            </w:pPr>
            <w:r w:rsidRPr="005D1BAC">
              <w:rPr>
                <w:lang w:val="id-ID"/>
              </w:rPr>
              <w:t xml:space="preserve">    muteParticipant();</w:t>
            </w:r>
          </w:p>
          <w:p w14:paraId="18379504" w14:textId="58D66C72" w:rsidR="007E3FD6" w:rsidRPr="005D1BAC" w:rsidRDefault="007E3FD6" w:rsidP="007E3FD6">
            <w:pPr>
              <w:pStyle w:val="SourceCode"/>
              <w:rPr>
                <w:lang w:val="id-ID"/>
              </w:rPr>
            </w:pPr>
            <w:r w:rsidRPr="005D1BAC">
              <w:rPr>
                <w:lang w:val="id-ID"/>
              </w:rPr>
              <w:t>}</w:t>
            </w:r>
          </w:p>
        </w:tc>
      </w:tr>
    </w:tbl>
    <w:p w14:paraId="12BCDC8C" w14:textId="77777777" w:rsidR="007E3FD6" w:rsidRPr="005D1BAC" w:rsidRDefault="007E3FD6" w:rsidP="00885D11"/>
    <w:p w14:paraId="7265A1F0" w14:textId="4DC5A404" w:rsidR="007E3FD6" w:rsidRPr="005D1BAC" w:rsidRDefault="00607FE6" w:rsidP="007E3FD6">
      <w:pPr>
        <w:pStyle w:val="CaptionTabel"/>
        <w:rPr>
          <w:rStyle w:val="SourceCodeChar"/>
          <w:rFonts w:eastAsia="SimSun"/>
          <w:lang w:val="id-ID"/>
        </w:rPr>
      </w:pPr>
      <w:bookmarkStart w:id="262" w:name="_Toc60222220"/>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20</w:t>
      </w:r>
      <w:r w:rsidRPr="005D1BAC">
        <w:rPr>
          <w:lang w:val="id-ID"/>
        </w:rPr>
        <w:fldChar w:fldCharType="end"/>
      </w:r>
      <w:r w:rsidRPr="005D1BAC">
        <w:rPr>
          <w:lang w:val="id-ID"/>
        </w:rPr>
        <w:t xml:space="preserve">. </w:t>
      </w:r>
      <w:r w:rsidR="007E3FD6" w:rsidRPr="005D1BAC">
        <w:rPr>
          <w:lang w:val="id-ID"/>
        </w:rPr>
        <w:t xml:space="preserve">Fungsi </w:t>
      </w:r>
      <w:r w:rsidR="000300BF" w:rsidRPr="005D1BAC">
        <w:rPr>
          <w:rStyle w:val="SourceCodeChar"/>
          <w:rFonts w:eastAsia="SimSun"/>
          <w:lang w:val="id-ID"/>
        </w:rPr>
        <w:t>hideMutedRemoteVideo</w:t>
      </w:r>
      <w:r w:rsidR="007E3FD6" w:rsidRPr="005D1BAC">
        <w:rPr>
          <w:rStyle w:val="SourceCodeChar"/>
          <w:rFonts w:eastAsia="SimSun"/>
          <w:lang w:val="id-ID"/>
        </w:rPr>
        <w:t>()</w:t>
      </w:r>
      <w:bookmarkEnd w:id="262"/>
    </w:p>
    <w:tbl>
      <w:tblPr>
        <w:tblStyle w:val="TableGrid"/>
        <w:tblW w:w="7937" w:type="dxa"/>
        <w:tblLook w:val="04A0" w:firstRow="1" w:lastRow="0" w:firstColumn="1" w:lastColumn="0" w:noHBand="0" w:noVBand="1"/>
      </w:tblPr>
      <w:tblGrid>
        <w:gridCol w:w="1134"/>
        <w:gridCol w:w="6803"/>
      </w:tblGrid>
      <w:tr w:rsidR="007E3FD6" w:rsidRPr="005D1BAC" w14:paraId="3E61ABCC" w14:textId="77777777" w:rsidTr="0023311E">
        <w:tc>
          <w:tcPr>
            <w:tcW w:w="1134" w:type="dxa"/>
          </w:tcPr>
          <w:p w14:paraId="400269CA" w14:textId="77777777" w:rsidR="007E3FD6" w:rsidRPr="005D1BAC" w:rsidRDefault="007E3FD6" w:rsidP="0023311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37A13456" w14:textId="43539EDB" w:rsidR="007E3FD6" w:rsidRPr="005D1BAC" w:rsidRDefault="007E3FD6" w:rsidP="0023311E">
            <w:pPr>
              <w:spacing w:after="0" w:line="240" w:lineRule="auto"/>
              <w:rPr>
                <w:rFonts w:cs="Times New Roman"/>
                <w:sz w:val="20"/>
                <w:szCs w:val="20"/>
                <w:lang w:val="id-ID"/>
              </w:rPr>
            </w:pPr>
            <w:r w:rsidRPr="005D1BAC">
              <w:rPr>
                <w:sz w:val="20"/>
                <w:szCs w:val="18"/>
                <w:lang w:val="id-ID"/>
              </w:rPr>
              <w:t>modules</w:t>
            </w:r>
            <w:r w:rsidR="00C57DBA" w:rsidRPr="005D1BAC">
              <w:rPr>
                <w:sz w:val="20"/>
                <w:szCs w:val="18"/>
                <w:lang w:val="id-ID"/>
              </w:rPr>
              <w:t>/</w:t>
            </w:r>
            <w:r w:rsidRPr="005D1BAC">
              <w:rPr>
                <w:sz w:val="20"/>
                <w:szCs w:val="18"/>
                <w:lang w:val="id-ID"/>
              </w:rPr>
              <w:t>UI</w:t>
            </w:r>
            <w:r w:rsidR="00C57DBA" w:rsidRPr="005D1BAC">
              <w:rPr>
                <w:sz w:val="20"/>
                <w:szCs w:val="18"/>
                <w:lang w:val="id-ID"/>
              </w:rPr>
              <w:t>/</w:t>
            </w:r>
            <w:r w:rsidRPr="005D1BAC">
              <w:rPr>
                <w:sz w:val="20"/>
                <w:szCs w:val="18"/>
                <w:lang w:val="id-ID"/>
              </w:rPr>
              <w:t>videolayout</w:t>
            </w:r>
            <w:r w:rsidR="00C57DBA" w:rsidRPr="005D1BAC">
              <w:rPr>
                <w:sz w:val="20"/>
                <w:szCs w:val="18"/>
                <w:lang w:val="id-ID"/>
              </w:rPr>
              <w:t>/</w:t>
            </w:r>
            <w:r w:rsidRPr="005D1BAC">
              <w:rPr>
                <w:sz w:val="20"/>
                <w:szCs w:val="18"/>
                <w:lang w:val="id-ID"/>
              </w:rPr>
              <w:t>VideoLayout.js</w:t>
            </w:r>
          </w:p>
        </w:tc>
      </w:tr>
      <w:tr w:rsidR="007E3FD6" w:rsidRPr="005D1BAC" w14:paraId="67FA4CE1" w14:textId="77777777" w:rsidTr="0023311E">
        <w:tc>
          <w:tcPr>
            <w:tcW w:w="1134" w:type="dxa"/>
          </w:tcPr>
          <w:p w14:paraId="440881CF" w14:textId="77777777" w:rsidR="007E3FD6" w:rsidRPr="005D1BAC" w:rsidRDefault="007E3FD6" w:rsidP="0023311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5C86F03F" w14:textId="77777777" w:rsidR="000300BF" w:rsidRPr="005D1BAC" w:rsidRDefault="000300BF" w:rsidP="000300BF">
            <w:pPr>
              <w:pStyle w:val="SourceCode"/>
              <w:rPr>
                <w:lang w:val="id-ID"/>
              </w:rPr>
            </w:pPr>
            <w:r w:rsidRPr="005D1BAC">
              <w:rPr>
                <w:lang w:val="id-ID"/>
              </w:rPr>
              <w:t>hideMutedRemoteVideo(id) {</w:t>
            </w:r>
          </w:p>
          <w:p w14:paraId="168E012D" w14:textId="55EA210A" w:rsidR="000300BF" w:rsidRPr="005D1BAC" w:rsidRDefault="000300BF" w:rsidP="000300BF">
            <w:pPr>
              <w:pStyle w:val="SourceCode"/>
              <w:rPr>
                <w:lang w:val="id-ID"/>
              </w:rPr>
            </w:pPr>
            <w:r w:rsidRPr="005D1BAC">
              <w:rPr>
                <w:lang w:val="id-ID"/>
              </w:rPr>
              <w:t xml:space="preserve">     APP.UI.setVideoMuted(id, true);</w:t>
            </w:r>
          </w:p>
          <w:p w14:paraId="60CFD929" w14:textId="12025906" w:rsidR="000300BF" w:rsidRPr="005D1BAC" w:rsidRDefault="000300BF" w:rsidP="000300BF">
            <w:pPr>
              <w:pStyle w:val="SourceCode"/>
              <w:rPr>
                <w:lang w:val="id-ID"/>
              </w:rPr>
            </w:pPr>
            <w:r w:rsidRPr="005D1BAC">
              <w:rPr>
                <w:lang w:val="id-ID"/>
              </w:rPr>
              <w:t xml:space="preserve">     APP.UI.setAudioMuted(id, true);</w:t>
            </w:r>
          </w:p>
          <w:p w14:paraId="69AE8A3E" w14:textId="7F1DED3A" w:rsidR="007E3FD6" w:rsidRPr="005D1BAC" w:rsidRDefault="000300BF" w:rsidP="000300BF">
            <w:pPr>
              <w:pStyle w:val="SourceCode"/>
              <w:rPr>
                <w:lang w:val="id-ID"/>
              </w:rPr>
            </w:pPr>
            <w:r w:rsidRPr="005D1BAC">
              <w:rPr>
                <w:lang w:val="id-ID"/>
              </w:rPr>
              <w:t>}</w:t>
            </w:r>
          </w:p>
        </w:tc>
      </w:tr>
    </w:tbl>
    <w:p w14:paraId="5A36FC71" w14:textId="1BA21C4E" w:rsidR="000300BF" w:rsidRPr="005D1BAC" w:rsidRDefault="00607FE6" w:rsidP="000300BF">
      <w:pPr>
        <w:pStyle w:val="CaptionTabel"/>
        <w:rPr>
          <w:lang w:val="id-ID"/>
        </w:rPr>
      </w:pPr>
      <w:bookmarkStart w:id="263" w:name="_Toc60222221"/>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21</w:t>
      </w:r>
      <w:r w:rsidRPr="005D1BAC">
        <w:rPr>
          <w:lang w:val="id-ID"/>
        </w:rPr>
        <w:fldChar w:fldCharType="end"/>
      </w:r>
      <w:r w:rsidRPr="005D1BAC">
        <w:rPr>
          <w:lang w:val="id-ID"/>
        </w:rPr>
        <w:t xml:space="preserve">. </w:t>
      </w:r>
      <w:r w:rsidR="000300BF" w:rsidRPr="005D1BAC">
        <w:rPr>
          <w:lang w:val="id-ID"/>
        </w:rPr>
        <w:t xml:space="preserve">Fungsi </w:t>
      </w:r>
      <w:r w:rsidR="000300BF" w:rsidRPr="005D1BAC">
        <w:rPr>
          <w:rStyle w:val="SourceCodeChar"/>
          <w:rFonts w:eastAsia="SimSun"/>
          <w:lang w:val="id-ID"/>
        </w:rPr>
        <w:t>showRemoteVideo()</w:t>
      </w:r>
      <w:bookmarkEnd w:id="263"/>
    </w:p>
    <w:tbl>
      <w:tblPr>
        <w:tblStyle w:val="TableGrid"/>
        <w:tblW w:w="7937" w:type="dxa"/>
        <w:tblLook w:val="04A0" w:firstRow="1" w:lastRow="0" w:firstColumn="1" w:lastColumn="0" w:noHBand="0" w:noVBand="1"/>
      </w:tblPr>
      <w:tblGrid>
        <w:gridCol w:w="1134"/>
        <w:gridCol w:w="6803"/>
      </w:tblGrid>
      <w:tr w:rsidR="000300BF" w:rsidRPr="005D1BAC" w14:paraId="345A8FB1" w14:textId="77777777" w:rsidTr="0023311E">
        <w:tc>
          <w:tcPr>
            <w:tcW w:w="1134" w:type="dxa"/>
          </w:tcPr>
          <w:p w14:paraId="0A7F518F" w14:textId="77777777" w:rsidR="000300BF" w:rsidRPr="005D1BAC" w:rsidRDefault="000300BF" w:rsidP="0023311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5168964B" w14:textId="48CF408F" w:rsidR="000300BF" w:rsidRPr="005D1BAC" w:rsidRDefault="000300BF" w:rsidP="0023311E">
            <w:pPr>
              <w:spacing w:after="0" w:line="240" w:lineRule="auto"/>
              <w:rPr>
                <w:rFonts w:cs="Times New Roman"/>
                <w:sz w:val="20"/>
                <w:szCs w:val="20"/>
                <w:lang w:val="id-ID"/>
              </w:rPr>
            </w:pPr>
            <w:r w:rsidRPr="005D1BAC">
              <w:rPr>
                <w:sz w:val="20"/>
                <w:szCs w:val="18"/>
                <w:lang w:val="id-ID"/>
              </w:rPr>
              <w:t>modules</w:t>
            </w:r>
            <w:r w:rsidR="00C57DBA" w:rsidRPr="005D1BAC">
              <w:rPr>
                <w:sz w:val="20"/>
                <w:szCs w:val="18"/>
                <w:lang w:val="id-ID"/>
              </w:rPr>
              <w:t>/</w:t>
            </w:r>
            <w:r w:rsidRPr="005D1BAC">
              <w:rPr>
                <w:sz w:val="20"/>
                <w:szCs w:val="18"/>
                <w:lang w:val="id-ID"/>
              </w:rPr>
              <w:t>UI</w:t>
            </w:r>
            <w:r w:rsidR="00C57DBA" w:rsidRPr="005D1BAC">
              <w:rPr>
                <w:sz w:val="20"/>
                <w:szCs w:val="18"/>
                <w:lang w:val="id-ID"/>
              </w:rPr>
              <w:t>/</w:t>
            </w:r>
            <w:r w:rsidRPr="005D1BAC">
              <w:rPr>
                <w:sz w:val="20"/>
                <w:szCs w:val="18"/>
                <w:lang w:val="id-ID"/>
              </w:rPr>
              <w:t>videolayout</w:t>
            </w:r>
            <w:r w:rsidR="00C57DBA" w:rsidRPr="005D1BAC">
              <w:rPr>
                <w:sz w:val="20"/>
                <w:szCs w:val="18"/>
                <w:lang w:val="id-ID"/>
              </w:rPr>
              <w:t>/</w:t>
            </w:r>
            <w:r w:rsidRPr="005D1BAC">
              <w:rPr>
                <w:sz w:val="20"/>
                <w:szCs w:val="18"/>
                <w:lang w:val="id-ID"/>
              </w:rPr>
              <w:t>VideoLayout.js</w:t>
            </w:r>
          </w:p>
        </w:tc>
      </w:tr>
      <w:tr w:rsidR="000300BF" w:rsidRPr="005D1BAC" w14:paraId="40656C46" w14:textId="77777777" w:rsidTr="0023311E">
        <w:tc>
          <w:tcPr>
            <w:tcW w:w="1134" w:type="dxa"/>
          </w:tcPr>
          <w:p w14:paraId="114747FB" w14:textId="77777777" w:rsidR="000300BF" w:rsidRPr="005D1BAC" w:rsidRDefault="000300BF" w:rsidP="0023311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03E8F15F" w14:textId="77777777" w:rsidR="000300BF" w:rsidRPr="005D1BAC" w:rsidRDefault="000300BF" w:rsidP="000300BF">
            <w:pPr>
              <w:pStyle w:val="SourceCode"/>
              <w:rPr>
                <w:lang w:val="id-ID"/>
              </w:rPr>
            </w:pPr>
            <w:r w:rsidRPr="005D1BAC">
              <w:rPr>
                <w:lang w:val="id-ID"/>
              </w:rPr>
              <w:t>showRemoteVideo(id) {</w:t>
            </w:r>
          </w:p>
          <w:p w14:paraId="1A80883B" w14:textId="5186641F" w:rsidR="000300BF" w:rsidRPr="005D1BAC" w:rsidRDefault="000300BF" w:rsidP="000300BF">
            <w:pPr>
              <w:pStyle w:val="SourceCode"/>
              <w:rPr>
                <w:lang w:val="id-ID"/>
              </w:rPr>
            </w:pPr>
            <w:r w:rsidRPr="005D1BAC">
              <w:rPr>
                <w:lang w:val="id-ID"/>
              </w:rPr>
              <w:t xml:space="preserve">    APP.UI.setAudioMuted(id, false);</w:t>
            </w:r>
          </w:p>
          <w:p w14:paraId="4FF6F42F" w14:textId="2AEE1EDF" w:rsidR="000300BF" w:rsidRPr="005D1BAC" w:rsidRDefault="000300BF" w:rsidP="000300BF">
            <w:pPr>
              <w:pStyle w:val="SourceCode"/>
              <w:rPr>
                <w:lang w:val="id-ID"/>
              </w:rPr>
            </w:pPr>
            <w:r w:rsidRPr="005D1BAC">
              <w:rPr>
                <w:lang w:val="id-ID"/>
              </w:rPr>
              <w:t xml:space="preserve">    APP.UI.setVideoMuted(id, false);</w:t>
            </w:r>
          </w:p>
          <w:p w14:paraId="68E5511B" w14:textId="0C232A41" w:rsidR="000300BF" w:rsidRPr="005D1BAC" w:rsidRDefault="000300BF" w:rsidP="000300BF">
            <w:pPr>
              <w:pStyle w:val="SourceCode"/>
              <w:rPr>
                <w:lang w:val="id-ID"/>
              </w:rPr>
            </w:pPr>
            <w:r w:rsidRPr="005D1BAC">
              <w:rPr>
                <w:lang w:val="id-ID"/>
              </w:rPr>
              <w:t>}</w:t>
            </w:r>
          </w:p>
        </w:tc>
      </w:tr>
    </w:tbl>
    <w:p w14:paraId="6FCFF854" w14:textId="2412F712" w:rsidR="000300BF" w:rsidRPr="005D1BAC" w:rsidRDefault="000300BF" w:rsidP="00885D11">
      <w:pPr>
        <w:sectPr w:rsidR="000300BF" w:rsidRPr="005D1BAC" w:rsidSect="00A46772">
          <w:pgSz w:w="11906" w:h="16838" w:code="9"/>
          <w:pgMar w:top="2268" w:right="1701" w:bottom="1701" w:left="2268" w:header="709" w:footer="709" w:gutter="0"/>
          <w:cols w:space="708"/>
          <w:titlePg/>
          <w:docGrid w:linePitch="360"/>
        </w:sectPr>
      </w:pPr>
    </w:p>
    <w:p w14:paraId="1876AAE6" w14:textId="77777777" w:rsidR="002C5A8D" w:rsidRPr="005D1BAC" w:rsidRDefault="002C5A8D" w:rsidP="00FC2902">
      <w:pPr>
        <w:pStyle w:val="Heading1"/>
      </w:pPr>
      <w:r w:rsidRPr="005D1BAC">
        <w:lastRenderedPageBreak/>
        <w:br/>
      </w:r>
      <w:bookmarkStart w:id="264" w:name="_Toc60131917"/>
      <w:bookmarkStart w:id="265" w:name="_Toc64571804"/>
      <w:r w:rsidRPr="005D1BAC">
        <w:t>PENUTUP</w:t>
      </w:r>
      <w:bookmarkEnd w:id="264"/>
      <w:bookmarkEnd w:id="265"/>
    </w:p>
    <w:p w14:paraId="25427AEC" w14:textId="1CB45BEC" w:rsidR="002C5A8D" w:rsidRPr="005D1BAC" w:rsidRDefault="002C5A8D" w:rsidP="009243E6">
      <w:pPr>
        <w:pStyle w:val="Heading2"/>
      </w:pPr>
      <w:bookmarkStart w:id="266" w:name="_Toc59721086"/>
      <w:bookmarkStart w:id="267" w:name="_Toc60131918"/>
      <w:bookmarkStart w:id="268" w:name="_Toc64571805"/>
      <w:r w:rsidRPr="005D1BAC">
        <w:t>Kesimpulan</w:t>
      </w:r>
      <w:bookmarkEnd w:id="266"/>
      <w:bookmarkEnd w:id="267"/>
      <w:bookmarkEnd w:id="268"/>
    </w:p>
    <w:p w14:paraId="1614EA2C" w14:textId="77777777" w:rsidR="007A7963" w:rsidRPr="005D1BAC" w:rsidRDefault="008A4826" w:rsidP="0023311E">
      <w:r w:rsidRPr="005D1BAC">
        <w:t xml:space="preserve">Pelaksanaan </w:t>
      </w:r>
      <w:bookmarkStart w:id="269" w:name="_Hlk59631977"/>
      <w:r w:rsidR="0023311E" w:rsidRPr="005D1BAC">
        <w:t>Praktik Kerja Lapangan (PKL)</w:t>
      </w:r>
      <w:r w:rsidRPr="005D1BAC">
        <w:t xml:space="preserve"> dilaksanakan di PT. Padepokan Tujuh Sembilan selama 17 minggu. Dalam selang waktu tersebut beberapa pekerjaan yang dilakukan, antara lain:</w:t>
      </w:r>
    </w:p>
    <w:p w14:paraId="7DF03788" w14:textId="43DA0746" w:rsidR="007A7963" w:rsidRPr="005D1BAC" w:rsidRDefault="003006EA" w:rsidP="00021A26">
      <w:pPr>
        <w:pStyle w:val="ListParagraph"/>
        <w:numPr>
          <w:ilvl w:val="0"/>
          <w:numId w:val="41"/>
        </w:numPr>
      </w:pPr>
      <w:r w:rsidRPr="005D1BAC">
        <w:rPr>
          <w:i/>
          <w:iCs/>
        </w:rPr>
        <w:t>refactoring</w:t>
      </w:r>
      <w:r w:rsidRPr="005D1BAC">
        <w:t xml:space="preserve"> </w:t>
      </w:r>
      <w:r w:rsidR="007A7963" w:rsidRPr="005D1BAC">
        <w:t xml:space="preserve">pada </w:t>
      </w:r>
      <w:r w:rsidRPr="005D1BAC">
        <w:t xml:space="preserve">proyek </w:t>
      </w:r>
      <w:r w:rsidRPr="005D1BAC">
        <w:rPr>
          <w:i/>
          <w:iCs/>
        </w:rPr>
        <w:t>Field Service Management</w:t>
      </w:r>
      <w:r w:rsidR="00F30161">
        <w:rPr>
          <w:lang w:val="en-GB"/>
        </w:rPr>
        <w:t xml:space="preserve"> (FSM),</w:t>
      </w:r>
    </w:p>
    <w:p w14:paraId="2A044615" w14:textId="0E0B0453" w:rsidR="00F30161" w:rsidRPr="00F30161" w:rsidRDefault="00F30161" w:rsidP="00021A26">
      <w:pPr>
        <w:pStyle w:val="ListParagraph"/>
        <w:numPr>
          <w:ilvl w:val="0"/>
          <w:numId w:val="41"/>
        </w:numPr>
      </w:pPr>
      <w:r w:rsidRPr="005D1BAC">
        <w:t xml:space="preserve">mencari perangkat alternatif </w:t>
      </w:r>
      <w:r w:rsidRPr="00F30161">
        <w:rPr>
          <w:lang w:val="en-GB"/>
        </w:rPr>
        <w:t xml:space="preserve">dan plugin </w:t>
      </w:r>
      <w:r w:rsidRPr="005D1BAC">
        <w:t>SonarQube</w:t>
      </w:r>
      <w:r w:rsidRPr="00F30161">
        <w:rPr>
          <w:lang w:val="en-GB"/>
        </w:rPr>
        <w:t xml:space="preserve">, </w:t>
      </w:r>
      <w:r w:rsidRPr="005D1BAC">
        <w:t>serta eksplorasi p</w:t>
      </w:r>
      <w:r>
        <w:rPr>
          <w:lang w:val="en-GB"/>
        </w:rPr>
        <w:t>e</w:t>
      </w:r>
      <w:r w:rsidR="00092636">
        <w:rPr>
          <w:lang w:val="en-GB"/>
        </w:rPr>
        <w:t>-</w:t>
      </w:r>
      <w:r w:rsidRPr="005D1BAC">
        <w:t xml:space="preserve">rangkat </w:t>
      </w:r>
      <w:r w:rsidRPr="00F30161">
        <w:rPr>
          <w:lang w:val="en-GB"/>
        </w:rPr>
        <w:t>otomatisasi</w:t>
      </w:r>
      <w:r w:rsidRPr="005D1BAC">
        <w:t xml:space="preserve"> </w:t>
      </w:r>
      <w:r w:rsidRPr="00F30161">
        <w:rPr>
          <w:i/>
          <w:iCs/>
        </w:rPr>
        <w:t>refactoring</w:t>
      </w:r>
      <w:r w:rsidRPr="005D1BAC">
        <w:t xml:space="preserve"> untuk kebutuhan perusahaan</w:t>
      </w:r>
      <w:r>
        <w:rPr>
          <w:lang w:val="en-GB"/>
        </w:rPr>
        <w:t>, dan</w:t>
      </w:r>
    </w:p>
    <w:p w14:paraId="5FE82BE0" w14:textId="2EDE8796" w:rsidR="007A7963" w:rsidRPr="005D1BAC" w:rsidRDefault="003006EA" w:rsidP="00021A26">
      <w:pPr>
        <w:pStyle w:val="ListParagraph"/>
        <w:numPr>
          <w:ilvl w:val="0"/>
          <w:numId w:val="41"/>
        </w:numPr>
      </w:pPr>
      <w:r w:rsidRPr="005D1BAC">
        <w:t xml:space="preserve">pengerjaan proyek </w:t>
      </w:r>
      <w:r w:rsidRPr="00F30161">
        <w:rPr>
          <w:i/>
          <w:iCs/>
        </w:rPr>
        <w:t>Jitsi Bandwidth Reduction</w:t>
      </w:r>
      <w:r w:rsidRPr="005D1BAC">
        <w:t>.</w:t>
      </w:r>
    </w:p>
    <w:p w14:paraId="583DA6FF" w14:textId="0FD36B2A" w:rsidR="007A7963" w:rsidRPr="00230246" w:rsidRDefault="003006EA" w:rsidP="00E52990">
      <w:pPr>
        <w:rPr>
          <w:lang w:val="en-GB"/>
        </w:rPr>
      </w:pPr>
      <w:r w:rsidRPr="005D1BAC">
        <w:t xml:space="preserve">Proyek </w:t>
      </w:r>
      <w:r w:rsidRPr="005D1BAC">
        <w:rPr>
          <w:i/>
          <w:iCs/>
        </w:rPr>
        <w:t>Jitsi Bandwidth Reduction</w:t>
      </w:r>
      <w:r w:rsidRPr="005D1BAC">
        <w:t xml:space="preserve"> bertujuan untuk mengurangi penggunaan </w:t>
      </w:r>
      <w:r w:rsidRPr="005D1BAC">
        <w:rPr>
          <w:i/>
          <w:iCs/>
        </w:rPr>
        <w:t>band</w:t>
      </w:r>
      <w:r w:rsidR="007A7963" w:rsidRPr="005D1BAC">
        <w:rPr>
          <w:i/>
          <w:iCs/>
        </w:rPr>
        <w:t>-</w:t>
      </w:r>
      <w:r w:rsidRPr="005D1BAC">
        <w:rPr>
          <w:i/>
          <w:iCs/>
        </w:rPr>
        <w:t xml:space="preserve">width </w:t>
      </w:r>
      <w:r w:rsidRPr="005D1BAC">
        <w:t xml:space="preserve">pada konferensi video yang menggunakan aplikasi Jitsi dengan membatasi </w:t>
      </w:r>
      <w:r w:rsidR="008A4826" w:rsidRPr="005D1BAC">
        <w:t>jumlah data yang dapat diterima pengguna dalam kurun waktu tertentu</w:t>
      </w:r>
      <w:r w:rsidR="007A7963" w:rsidRPr="005D1BAC">
        <w:t xml:space="preserve">. Hal ini dapat direalisasikan dengan menerapkan metode </w:t>
      </w:r>
      <w:r w:rsidR="007A7963" w:rsidRPr="005D1BAC">
        <w:rPr>
          <w:i/>
          <w:iCs/>
        </w:rPr>
        <w:t>pagination</w:t>
      </w:r>
      <w:r w:rsidR="007A7963" w:rsidRPr="005D1BAC">
        <w:t xml:space="preserve"> pada alur pengiriman data konferensi video sehingga penggunaan </w:t>
      </w:r>
      <w:r w:rsidR="007A7963" w:rsidRPr="005D1BAC">
        <w:rPr>
          <w:i/>
          <w:iCs/>
        </w:rPr>
        <w:t>bandwdith</w:t>
      </w:r>
      <w:r w:rsidR="007A7963" w:rsidRPr="005D1BAC">
        <w:t xml:space="preserve"> hanya terbatas pada pengi</w:t>
      </w:r>
      <w:r w:rsidR="00E52990" w:rsidRPr="005D1BAC">
        <w:t>-</w:t>
      </w:r>
      <w:r w:rsidR="007A7963" w:rsidRPr="005D1BAC">
        <w:t>riman data dari partisipan yang aktif pada laman (</w:t>
      </w:r>
      <w:r w:rsidR="007A7963" w:rsidRPr="005D1BAC">
        <w:rPr>
          <w:i/>
          <w:iCs/>
        </w:rPr>
        <w:t>page</w:t>
      </w:r>
      <w:r w:rsidR="007A7963" w:rsidRPr="005D1BAC">
        <w:t xml:space="preserve">) tertentu. </w:t>
      </w:r>
      <w:r w:rsidR="00E52990" w:rsidRPr="005D1BAC">
        <w:t xml:space="preserve">Adapun, beberapa </w:t>
      </w:r>
      <w:r w:rsidR="007A7963" w:rsidRPr="005D1BAC">
        <w:t>pencapaian pada pengerjaan proyek ini, di antaranya:</w:t>
      </w:r>
    </w:p>
    <w:bookmarkEnd w:id="269"/>
    <w:p w14:paraId="228DD53F" w14:textId="6DB9E4FA" w:rsidR="007A7963" w:rsidRPr="005D1BAC" w:rsidRDefault="00230246" w:rsidP="00021A26">
      <w:pPr>
        <w:pStyle w:val="ListParagraph"/>
        <w:numPr>
          <w:ilvl w:val="0"/>
          <w:numId w:val="46"/>
        </w:numPr>
      </w:pPr>
      <w:r>
        <w:rPr>
          <w:lang w:val="en-GB"/>
        </w:rPr>
        <w:t>m</w:t>
      </w:r>
      <w:r w:rsidR="00E52990" w:rsidRPr="005D1BAC">
        <w:t>enginisiasi dan membentuk kerangka fungsi pemanggilan API dengan menggunakan AJAX pada komponen Jitsi Meet dan fungsi untuk mena-ngani tampilan UI setelah partisipan mengeksekusi fungsi pemanggilan API tersebut</w:t>
      </w:r>
      <w:r>
        <w:rPr>
          <w:lang w:val="en-GB"/>
        </w:rPr>
        <w:t>;</w:t>
      </w:r>
    </w:p>
    <w:p w14:paraId="57DDAC5E" w14:textId="757B2ECB" w:rsidR="00E52990" w:rsidRPr="005D1BAC" w:rsidRDefault="00230246" w:rsidP="00021A26">
      <w:pPr>
        <w:pStyle w:val="ListParagraph"/>
        <w:numPr>
          <w:ilvl w:val="0"/>
          <w:numId w:val="46"/>
        </w:numPr>
      </w:pPr>
      <w:r>
        <w:rPr>
          <w:lang w:val="en-GB"/>
        </w:rPr>
        <w:t>m</w:t>
      </w:r>
      <w:r w:rsidR="00E52990" w:rsidRPr="005D1BAC">
        <w:t xml:space="preserve">enginisaisi dan menyusun metode untuk mendapatkan urutan partisipan berdasarakan urutan </w:t>
      </w:r>
      <w:r w:rsidR="00E52990" w:rsidRPr="005D1BAC">
        <w:rPr>
          <w:i/>
          <w:iCs/>
        </w:rPr>
        <w:t>join</w:t>
      </w:r>
      <w:r w:rsidR="00E52990" w:rsidRPr="005D1BAC">
        <w:t xml:space="preserve"> (bergabung) ke dalam ruang konferensi. Adapun, hal ini tidak dapat direalisasikan pada komponen Jitsi Videobridge (JVB) seperti harapan manajer proyek, namun dapat teratasi di Jitsi Meet</w:t>
      </w:r>
      <w:r>
        <w:rPr>
          <w:lang w:val="en-GB"/>
        </w:rPr>
        <w:t>;</w:t>
      </w:r>
    </w:p>
    <w:p w14:paraId="39668EE5" w14:textId="71949520" w:rsidR="00E52990" w:rsidRPr="005D1BAC" w:rsidRDefault="00230246" w:rsidP="00021A26">
      <w:pPr>
        <w:pStyle w:val="ListParagraph"/>
        <w:numPr>
          <w:ilvl w:val="0"/>
          <w:numId w:val="46"/>
        </w:numPr>
      </w:pPr>
      <w:r>
        <w:rPr>
          <w:lang w:val="en-GB"/>
        </w:rPr>
        <w:t>m</w:t>
      </w:r>
      <w:r w:rsidR="00E52990" w:rsidRPr="005D1BAC">
        <w:t xml:space="preserve">embuat beberapa fungsi untuk kebutuhan proses </w:t>
      </w:r>
      <w:r w:rsidR="00E52990" w:rsidRPr="005D1BAC">
        <w:rPr>
          <w:i/>
          <w:iCs/>
        </w:rPr>
        <w:t>paging</w:t>
      </w:r>
      <w:r w:rsidR="00E52990" w:rsidRPr="005D1BAC">
        <w:t xml:space="preserve"> di komponen JVB dan turut serta membantu rekan tim melakukan simulasi untuk men-dukung proses modifikasi fungsi selanjutnya</w:t>
      </w:r>
      <w:r>
        <w:rPr>
          <w:lang w:val="en-GB"/>
        </w:rPr>
        <w:t>;</w:t>
      </w:r>
    </w:p>
    <w:p w14:paraId="0AB471EE" w14:textId="760D794C" w:rsidR="002D6E0A" w:rsidRPr="005D1BAC" w:rsidRDefault="00230246" w:rsidP="00021A26">
      <w:pPr>
        <w:pStyle w:val="ListParagraph"/>
        <w:numPr>
          <w:ilvl w:val="0"/>
          <w:numId w:val="46"/>
        </w:numPr>
      </w:pPr>
      <w:r>
        <w:rPr>
          <w:lang w:val="en-GB"/>
        </w:rPr>
        <w:lastRenderedPageBreak/>
        <w:t>t</w:t>
      </w:r>
      <w:r w:rsidR="00E52990" w:rsidRPr="005D1BAC">
        <w:t xml:space="preserve">urut serta melakukan analisis komponen Jitsi Conference Focus (Jicofo), mencetuskan beberapa ide yang mendukung </w:t>
      </w:r>
      <w:r w:rsidR="002D6E0A" w:rsidRPr="005D1BAC">
        <w:t xml:space="preserve">kelangsungan </w:t>
      </w:r>
      <w:r w:rsidR="00E52990" w:rsidRPr="005D1BAC">
        <w:t xml:space="preserve">analisis, dan menemukan beberapa hal penting yang menjadi </w:t>
      </w:r>
      <w:r w:rsidR="00E52990" w:rsidRPr="005D1BAC">
        <w:rPr>
          <w:i/>
          <w:iCs/>
        </w:rPr>
        <w:t>key-point</w:t>
      </w:r>
      <w:r w:rsidR="00E52990" w:rsidRPr="005D1BAC">
        <w:t xml:space="preserve"> peralihan proses analisis ke fokus lain</w:t>
      </w:r>
      <w:r>
        <w:rPr>
          <w:lang w:val="en-GB"/>
        </w:rPr>
        <w:t>;</w:t>
      </w:r>
    </w:p>
    <w:p w14:paraId="755D68D0" w14:textId="2C41EA5D" w:rsidR="008A4826" w:rsidRPr="005D1BAC" w:rsidRDefault="00230246" w:rsidP="00021A26">
      <w:pPr>
        <w:pStyle w:val="ListParagraph"/>
        <w:numPr>
          <w:ilvl w:val="0"/>
          <w:numId w:val="46"/>
        </w:numPr>
      </w:pPr>
      <w:r>
        <w:rPr>
          <w:lang w:val="en-GB"/>
        </w:rPr>
        <w:t>a</w:t>
      </w:r>
      <w:r w:rsidR="002D6E0A" w:rsidRPr="005D1BAC">
        <w:t>dapun, karena pengerjaan di proyek ini sebagian besar dihabiskan untuk melakukan analisis, mendapatkan penemuan-penemuan baru yang menen-tukan langkah yang akan diambil pada proyek ini selanjutnya.</w:t>
      </w:r>
    </w:p>
    <w:p w14:paraId="0EA5B650" w14:textId="75DB6BD1" w:rsidR="00CA7B84" w:rsidRPr="005D1BAC" w:rsidRDefault="00CA7B84" w:rsidP="009243E6">
      <w:pPr>
        <w:pStyle w:val="Heading2"/>
      </w:pPr>
      <w:bookmarkStart w:id="270" w:name="_Toc59721082"/>
      <w:bookmarkStart w:id="271" w:name="_Toc60131919"/>
      <w:bookmarkStart w:id="272" w:name="_Toc64571806"/>
      <w:r w:rsidRPr="005D1BAC">
        <w:t>Lesson Learned</w:t>
      </w:r>
      <w:bookmarkEnd w:id="270"/>
      <w:bookmarkEnd w:id="271"/>
      <w:bookmarkEnd w:id="272"/>
    </w:p>
    <w:p w14:paraId="7DC41C5F" w14:textId="5C0368B9" w:rsidR="009243E6" w:rsidRPr="005D1BAC" w:rsidRDefault="009243E6" w:rsidP="009243E6">
      <w:bookmarkStart w:id="273" w:name="_Toc59721087"/>
      <w:r w:rsidRPr="005D1BAC">
        <w:t>Dari pelaksanaan PKL di PT. Padepokan Tujuh Sembilan, penulis memetik bebe-rapa pembelajaran sebagai berikut.</w:t>
      </w:r>
    </w:p>
    <w:p w14:paraId="450188CC" w14:textId="77777777" w:rsidR="00BA67F9" w:rsidRPr="005D1BAC" w:rsidRDefault="00E802D0" w:rsidP="00021A26">
      <w:pPr>
        <w:pStyle w:val="ListParagraph"/>
        <w:numPr>
          <w:ilvl w:val="0"/>
          <w:numId w:val="42"/>
        </w:numPr>
        <w:spacing w:after="720"/>
        <w:rPr>
          <w:rFonts w:cs="Times New Roman"/>
          <w:szCs w:val="24"/>
        </w:rPr>
      </w:pPr>
      <w:r w:rsidRPr="005D1BAC">
        <w:t xml:space="preserve">Jangan membuang-baung waktu dengan memaksakan analisis walaupun petunjuk yang dimiliki rancu dan membingungkan. Hal ini dialami dalam </w:t>
      </w:r>
      <w:r w:rsidR="00CA7B84" w:rsidRPr="005D1BAC">
        <w:t>proses analisis IFrame API</w:t>
      </w:r>
      <w:r w:rsidRPr="005D1BAC">
        <w:t>. W</w:t>
      </w:r>
      <w:r w:rsidR="00CA7B84" w:rsidRPr="005D1BAC">
        <w:t xml:space="preserve">aktu </w:t>
      </w:r>
      <w:r w:rsidRPr="005D1BAC">
        <w:t xml:space="preserve">yang terbuang sia-sia karena bersi-keras untuk memeriksa semua unsur walaupun petunjuk yang dimiliki </w:t>
      </w:r>
      <w:r w:rsidR="00120E0F" w:rsidRPr="005D1BAC">
        <w:t>rancu</w:t>
      </w:r>
      <w:r w:rsidRPr="005D1BAC">
        <w:t xml:space="preserve">, dan hal ini pun </w:t>
      </w:r>
      <w:r w:rsidR="00CA7B84" w:rsidRPr="005D1BAC">
        <w:t xml:space="preserve">menghambat progres proyek. </w:t>
      </w:r>
      <w:r w:rsidR="00DA1AE9" w:rsidRPr="005D1BAC">
        <w:t xml:space="preserve">Seandainya saat itu </w:t>
      </w:r>
      <w:r w:rsidR="00CA7B84" w:rsidRPr="005D1BAC">
        <w:t xml:space="preserve">penulis dapat menyikapi </w:t>
      </w:r>
      <w:r w:rsidRPr="005D1BAC">
        <w:t>dengan</w:t>
      </w:r>
      <w:r w:rsidR="00CA7B84" w:rsidRPr="005D1BAC">
        <w:t xml:space="preserve"> langsung menyampaikan situasi kepada manajer proyek dan memaparkan asumsi</w:t>
      </w:r>
      <w:r w:rsidR="00DA1AE9" w:rsidRPr="005D1BAC">
        <w:t xml:space="preserve"> bahwa </w:t>
      </w:r>
      <w:r w:rsidR="00DA1AE9" w:rsidRPr="005D1BAC">
        <w:rPr>
          <w:i/>
          <w:iCs/>
        </w:rPr>
        <w:t>library</w:t>
      </w:r>
      <w:r w:rsidR="00DA1AE9" w:rsidRPr="005D1BAC">
        <w:t xml:space="preserve"> tidak bisa diguna-kan</w:t>
      </w:r>
      <w:r w:rsidR="00CA7B84" w:rsidRPr="005D1BAC">
        <w:t>,</w:t>
      </w:r>
      <w:r w:rsidRPr="005D1BAC">
        <w:t xml:space="preserve"> atau menyatakan kebingungan dan meminta bantuan,</w:t>
      </w:r>
      <w:r w:rsidR="00CA7B84" w:rsidRPr="005D1BAC">
        <w:t xml:space="preserve"> </w:t>
      </w:r>
      <w:r w:rsidRPr="005D1BAC">
        <w:t xml:space="preserve">waktu untuk proses analisis </w:t>
      </w:r>
      <w:r w:rsidR="00CA7B84" w:rsidRPr="005D1BAC">
        <w:t>IFrame API</w:t>
      </w:r>
      <w:r w:rsidRPr="005D1BAC">
        <w:t xml:space="preserve"> akan lebih singkat, atau setidaknya </w:t>
      </w:r>
      <w:r w:rsidR="00D604CD" w:rsidRPr="005D1BAC">
        <w:t xml:space="preserve">akan </w:t>
      </w:r>
      <w:r w:rsidRPr="005D1BAC">
        <w:t>dida</w:t>
      </w:r>
      <w:r w:rsidR="00D604CD" w:rsidRPr="005D1BAC">
        <w:t>-</w:t>
      </w:r>
      <w:r w:rsidRPr="005D1BAC">
        <w:t>patkan petunjuk/keputusan yang lebih jelas</w:t>
      </w:r>
      <w:r w:rsidR="00D604CD" w:rsidRPr="005D1BAC">
        <w:t xml:space="preserve"> dengan bantuan dari rekan tim lain</w:t>
      </w:r>
      <w:r w:rsidR="00CA7B84" w:rsidRPr="005D1BAC">
        <w:t>. Dalam pengerjaan proyek, penulis tidak dapat melakukan eksplorasi sepuas hati karena hal itu hanya akan menghambat proyek</w:t>
      </w:r>
      <w:r w:rsidR="00D604CD" w:rsidRPr="005D1BAC">
        <w:t xml:space="preserve"> – s</w:t>
      </w:r>
      <w:r w:rsidR="00CA7B84" w:rsidRPr="005D1BAC">
        <w:t>etiap jam yang terbuang memukul mundur penyelesaian proyek.</w:t>
      </w:r>
    </w:p>
    <w:p w14:paraId="686472E1" w14:textId="2F126200" w:rsidR="00BA67F9" w:rsidRPr="005D1BAC" w:rsidRDefault="00CA7B84" w:rsidP="00021A26">
      <w:pPr>
        <w:pStyle w:val="ListParagraph"/>
        <w:numPr>
          <w:ilvl w:val="0"/>
          <w:numId w:val="42"/>
        </w:numPr>
        <w:spacing w:after="720"/>
        <w:rPr>
          <w:rFonts w:cs="Times New Roman"/>
          <w:szCs w:val="24"/>
        </w:rPr>
      </w:pPr>
      <w:r w:rsidRPr="005D1BAC">
        <w:t>Ketika mengalami suatu kendala atau menemukan jalan buntu, solusi akan lebih cepat ditemukan apabila dilakukan diskusi dan bertukar pendapat dengan rekan tim</w:t>
      </w:r>
      <w:r w:rsidR="00BA67F9" w:rsidRPr="005D1BAC">
        <w:t>. Pembuatan fungsi RESTful API di Jicofo dilakukan secara berembuk.</w:t>
      </w:r>
      <w:r w:rsidRPr="005D1BAC">
        <w:t xml:space="preserve"> </w:t>
      </w:r>
      <w:r w:rsidR="00BA67F9" w:rsidRPr="005D1BAC">
        <w:t>T</w:t>
      </w:r>
      <w:r w:rsidRPr="005D1BAC">
        <w:t xml:space="preserve">im dapat membuat fungsi dengan lancar dan dengan kendala minim karena tim </w:t>
      </w:r>
      <w:r w:rsidR="00BA67F9" w:rsidRPr="005D1BAC">
        <w:t xml:space="preserve">saling </w:t>
      </w:r>
      <w:r w:rsidRPr="005D1BAC">
        <w:t xml:space="preserve">bertukar pikiran, </w:t>
      </w:r>
      <w:r w:rsidR="00BA67F9" w:rsidRPr="005D1BAC">
        <w:t xml:space="preserve">dan </w:t>
      </w:r>
      <w:r w:rsidRPr="005D1BAC">
        <w:t>bahu</w:t>
      </w:r>
      <w:r w:rsidR="00BA67F9" w:rsidRPr="005D1BAC">
        <w:t>-</w:t>
      </w:r>
      <w:r w:rsidRPr="005D1BAC">
        <w:t xml:space="preserve">membahu dalam </w:t>
      </w:r>
      <w:r w:rsidR="00BA67F9" w:rsidRPr="005D1BAC">
        <w:t>melakukan analisis untuk membuat kedua fungsi tersebut</w:t>
      </w:r>
      <w:r w:rsidRPr="005D1BAC">
        <w:t>.</w:t>
      </w:r>
      <w:r w:rsidR="00BA67F9" w:rsidRPr="005D1BAC">
        <w:t xml:space="preserve"> Walau-</w:t>
      </w:r>
      <w:r w:rsidR="00BA67F9" w:rsidRPr="005D1BAC">
        <w:lastRenderedPageBreak/>
        <w:t xml:space="preserve">pun hal ini memang kurang efektif, namun terbukti bahwa kerja sama lebih unggul daripada pengerjaan solo. Pengerjaan secara solo untuk mencari solusi </w:t>
      </w:r>
      <w:r w:rsidRPr="005D1BAC">
        <w:t>membuang-buang waktu.</w:t>
      </w:r>
    </w:p>
    <w:p w14:paraId="6F467735" w14:textId="1AE8D5AE" w:rsidR="002D6E0A" w:rsidRPr="005D1BAC" w:rsidRDefault="002D6E0A" w:rsidP="00021A26">
      <w:pPr>
        <w:pStyle w:val="ListParagraph"/>
        <w:numPr>
          <w:ilvl w:val="0"/>
          <w:numId w:val="42"/>
        </w:numPr>
        <w:spacing w:after="720"/>
        <w:rPr>
          <w:rFonts w:cs="Times New Roman"/>
          <w:szCs w:val="24"/>
        </w:rPr>
      </w:pPr>
      <w:r w:rsidRPr="005D1BAC">
        <w:rPr>
          <w:rFonts w:cs="Times New Roman"/>
          <w:szCs w:val="24"/>
        </w:rPr>
        <w:t xml:space="preserve">Analisis secara mendetail dan telusuri setiap unsur yang berhubungan dengan topik secara mendalam. Pada proyek ini, pekerjaan utama yang dilakukan adalah melakukan analisis. Dari pengalaman yang didapatkan, analisis secara mendetail dan pemikiran </w:t>
      </w:r>
      <w:r w:rsidRPr="005D1BAC">
        <w:rPr>
          <w:rFonts w:cs="Times New Roman"/>
          <w:i/>
          <w:iCs/>
          <w:szCs w:val="24"/>
        </w:rPr>
        <w:t>out-of-the-box</w:t>
      </w:r>
      <w:r w:rsidRPr="005D1BAC">
        <w:rPr>
          <w:rFonts w:cs="Times New Roman"/>
          <w:szCs w:val="24"/>
        </w:rPr>
        <w:t xml:space="preserve"> sangat membantu utnuk menemukan petunjuk-petunjuk baru bagi kelangsung analisis. Na-mun, perlu dicatat bahwa analisis yang mendetail harus menyesuaikan dengan waktu untuk melakukan analisis dan, ketika sudah mencapai titik buntu, minta masukan dan pandangan dari rekan lain. Dengan demikian, proses menjadi lebih efisein dan hasil analisis pun lebih maksimal.</w:t>
      </w:r>
    </w:p>
    <w:p w14:paraId="1C5E8A10" w14:textId="1F456C4B" w:rsidR="006C7845" w:rsidRPr="005D1BAC" w:rsidRDefault="00CA7B84" w:rsidP="00021A26">
      <w:pPr>
        <w:pStyle w:val="ListParagraph"/>
        <w:numPr>
          <w:ilvl w:val="0"/>
          <w:numId w:val="42"/>
        </w:numPr>
        <w:spacing w:after="720"/>
        <w:rPr>
          <w:rFonts w:cs="Times New Roman"/>
          <w:szCs w:val="24"/>
        </w:rPr>
      </w:pPr>
      <w:r w:rsidRPr="005D1BAC">
        <w:t xml:space="preserve">Di tengah pengerjaan proyek ini, dua </w:t>
      </w:r>
      <w:r w:rsidR="00BA67F9" w:rsidRPr="005D1BAC">
        <w:t>talenta</w:t>
      </w:r>
      <w:r w:rsidRPr="005D1BAC">
        <w:t xml:space="preserve"> perusahaan bergabung untuk membantu di </w:t>
      </w:r>
      <w:r w:rsidR="00BA67F9" w:rsidRPr="005D1BAC">
        <w:t xml:space="preserve">pengerjaan </w:t>
      </w:r>
      <w:r w:rsidRPr="005D1BAC">
        <w:t xml:space="preserve">proyek </w:t>
      </w:r>
      <w:r w:rsidR="00BA67F9" w:rsidRPr="005D1BAC">
        <w:t>Jitsi Bandwidth Reduction</w:t>
      </w:r>
      <w:r w:rsidRPr="005D1BAC">
        <w:t>. Pada saat itu</w:t>
      </w:r>
      <w:r w:rsidR="00BA67F9" w:rsidRPr="005D1BAC">
        <w:t>,</w:t>
      </w:r>
      <w:r w:rsidRPr="005D1BAC">
        <w:t xml:space="preserve"> penulis diminta untuk membantu rekan tim baru mempelajari dan mem</w:t>
      </w:r>
      <w:r w:rsidR="00BA67F9" w:rsidRPr="005D1BAC">
        <w:t>-</w:t>
      </w:r>
      <w:r w:rsidRPr="005D1BAC">
        <w:t xml:space="preserve">biasakan diri dengan penugasan </w:t>
      </w:r>
      <w:r w:rsidR="00BA67F9" w:rsidRPr="005D1BAC">
        <w:t xml:space="preserve">pada </w:t>
      </w:r>
      <w:r w:rsidRPr="005D1BAC">
        <w:t xml:space="preserve">proyek </w:t>
      </w:r>
      <w:r w:rsidR="00BA67F9" w:rsidRPr="005D1BAC">
        <w:t>ini</w:t>
      </w:r>
      <w:r w:rsidRPr="005D1BAC">
        <w:t xml:space="preserve">. </w:t>
      </w:r>
      <w:r w:rsidR="00BA67F9" w:rsidRPr="005D1BAC">
        <w:t xml:space="preserve">Dengan kata lain, penulis diminta </w:t>
      </w:r>
      <w:r w:rsidRPr="005D1BAC">
        <w:t xml:space="preserve">untuk </w:t>
      </w:r>
      <w:r w:rsidR="00BA67F9" w:rsidRPr="005D1BAC">
        <w:t>menjadi pembimbing dan “guru” bagi rekan tim baru</w:t>
      </w:r>
      <w:r w:rsidRPr="005D1BAC">
        <w:t xml:space="preserve">. Pada awalnya, penulis </w:t>
      </w:r>
      <w:r w:rsidR="00BA67F9" w:rsidRPr="005D1BAC">
        <w:t xml:space="preserve">tidak merasa percaya diri karena tidak yakin dengan kemampuan diri sendiri, selain itu penulis hanya </w:t>
      </w:r>
      <w:r w:rsidRPr="005D1BAC">
        <w:t>mahasiswa</w:t>
      </w:r>
      <w:r w:rsidR="00BA67F9" w:rsidRPr="005D1BAC">
        <w:t xml:space="preserve"> yang magang</w:t>
      </w:r>
      <w:r w:rsidRPr="005D1BAC">
        <w:t xml:space="preserve">, sedangkan </w:t>
      </w:r>
      <w:r w:rsidR="00BA67F9" w:rsidRPr="005D1BAC">
        <w:t xml:space="preserve">rekan tim adalah talenta yang </w:t>
      </w:r>
      <w:r w:rsidRPr="005D1BAC">
        <w:t xml:space="preserve">lebih berpengalaman. </w:t>
      </w:r>
      <w:r w:rsidR="00BA67F9" w:rsidRPr="005D1BAC">
        <w:t>Namun, sedikit demi sedikit, p</w:t>
      </w:r>
      <w:r w:rsidRPr="005D1BAC">
        <w:t xml:space="preserve">enulis </w:t>
      </w:r>
      <w:r w:rsidR="00BA67F9" w:rsidRPr="005D1BAC">
        <w:t xml:space="preserve">dapat menemukan </w:t>
      </w:r>
      <w:r w:rsidRPr="005D1BAC">
        <w:t xml:space="preserve">kepercayaan diri </w:t>
      </w:r>
      <w:r w:rsidR="00BA67F9" w:rsidRPr="005D1BAC">
        <w:t xml:space="preserve">dalam kemampuan penulis dan </w:t>
      </w:r>
      <w:r w:rsidRPr="005D1BAC">
        <w:t>membantu rekan tim</w:t>
      </w:r>
      <w:r w:rsidR="00BA67F9" w:rsidRPr="005D1BAC">
        <w:t xml:space="preserve"> dengan membimbing dan “mengajari” mereka</w:t>
      </w:r>
      <w:r w:rsidRPr="005D1BAC">
        <w:t xml:space="preserve">. </w:t>
      </w:r>
      <w:r w:rsidR="00BA67F9" w:rsidRPr="005D1BAC">
        <w:t>Dari situ</w:t>
      </w:r>
      <w:r w:rsidRPr="005D1BAC">
        <w:t xml:space="preserve">, penulis </w:t>
      </w:r>
      <w:r w:rsidR="00BA67F9" w:rsidRPr="005D1BAC">
        <w:t xml:space="preserve">memetik beberapa </w:t>
      </w:r>
      <w:r w:rsidRPr="005D1BAC">
        <w:t>pembelajaran</w:t>
      </w:r>
      <w:r w:rsidR="00BA67F9" w:rsidRPr="005D1BAC">
        <w:t>, di antaranya:</w:t>
      </w:r>
    </w:p>
    <w:p w14:paraId="66253F6F" w14:textId="77777777" w:rsidR="006C7845" w:rsidRPr="005D1BAC" w:rsidRDefault="006C7845" w:rsidP="00021A26">
      <w:pPr>
        <w:pStyle w:val="ListParagraph"/>
        <w:numPr>
          <w:ilvl w:val="1"/>
          <w:numId w:val="42"/>
        </w:numPr>
        <w:spacing w:after="160"/>
      </w:pPr>
      <w:r w:rsidRPr="005D1BAC">
        <w:t>cara dan sikap untuk menyampaikan pendapat dan memberikan masukan kepada rekan tim secara halus dan sopan sehingga tidak menyinggung perasaan pihak terkait,</w:t>
      </w:r>
    </w:p>
    <w:p w14:paraId="3DFF67C8" w14:textId="77777777" w:rsidR="006C7845" w:rsidRPr="005D1BAC" w:rsidRDefault="006C7845" w:rsidP="00021A26">
      <w:pPr>
        <w:pStyle w:val="ListParagraph"/>
        <w:numPr>
          <w:ilvl w:val="1"/>
          <w:numId w:val="42"/>
        </w:numPr>
        <w:spacing w:after="160"/>
      </w:pPr>
      <w:r w:rsidRPr="005D1BAC">
        <w:t>kesabaran dan pemikiran terbuka dalam membimbing seseorang karena kemampuan setiap orang berbeda dalam menangkap dan mamahami suatu konsep,</w:t>
      </w:r>
    </w:p>
    <w:p w14:paraId="45584393" w14:textId="6CCE52E2" w:rsidR="006C7845" w:rsidRPr="005D1BAC" w:rsidRDefault="006C7845" w:rsidP="00021A26">
      <w:pPr>
        <w:pStyle w:val="ListParagraph"/>
        <w:numPr>
          <w:ilvl w:val="1"/>
          <w:numId w:val="42"/>
        </w:numPr>
        <w:spacing w:after="160"/>
      </w:pPr>
      <w:r w:rsidRPr="005D1BAC">
        <w:lastRenderedPageBreak/>
        <w:t>kapan harus melakukan komunikasi formal dan informal sehingga atmosfer percakapan tidak kaku.</w:t>
      </w:r>
    </w:p>
    <w:p w14:paraId="2DEB10F0" w14:textId="4C1D97EB" w:rsidR="006C7845" w:rsidRPr="005D1BAC" w:rsidRDefault="006C7845" w:rsidP="00021A26">
      <w:pPr>
        <w:pStyle w:val="ListParagraph"/>
        <w:numPr>
          <w:ilvl w:val="0"/>
          <w:numId w:val="42"/>
        </w:numPr>
        <w:spacing w:after="720"/>
        <w:rPr>
          <w:rFonts w:cs="Times New Roman"/>
          <w:szCs w:val="24"/>
        </w:rPr>
      </w:pPr>
      <w:r w:rsidRPr="005D1BAC">
        <w:t xml:space="preserve">Kejelasan dalam menyampaikan informasi sangat penting untuk mencegah misinformasi/miskominikasi. Dalam kasus di mana tim proyek dan klien tidak sepaham dalam bercakap tentang progres proyek, pengubahan alur proyek yang dilakukan dan pengerjaan </w:t>
      </w:r>
      <w:r w:rsidRPr="005D1BAC">
        <w:rPr>
          <w:i/>
          <w:iCs/>
        </w:rPr>
        <w:t>test case</w:t>
      </w:r>
      <w:r w:rsidRPr="005D1BAC">
        <w:t xml:space="preserve"> dua minggu setelahnya dilakukan sia-sia.</w:t>
      </w:r>
    </w:p>
    <w:p w14:paraId="3B1FCE19" w14:textId="5EFCC562" w:rsidR="00CA7B84" w:rsidRPr="005D1BAC" w:rsidRDefault="002C5A8D" w:rsidP="009243E6">
      <w:pPr>
        <w:pStyle w:val="Heading2"/>
      </w:pPr>
      <w:bookmarkStart w:id="274" w:name="_Toc60131920"/>
      <w:bookmarkStart w:id="275" w:name="_Toc64571807"/>
      <w:r w:rsidRPr="005D1BAC">
        <w:t>Saran</w:t>
      </w:r>
      <w:bookmarkEnd w:id="273"/>
      <w:bookmarkEnd w:id="274"/>
      <w:bookmarkEnd w:id="275"/>
      <w:r w:rsidRPr="005D1BAC">
        <w:t xml:space="preserve"> </w:t>
      </w:r>
    </w:p>
    <w:p w14:paraId="1DFB0529" w14:textId="7E4C5C7E" w:rsidR="00CA7B84" w:rsidRPr="005D1BAC" w:rsidRDefault="00CA7B84" w:rsidP="00CA7B84">
      <w:r w:rsidRPr="005D1BAC">
        <w:t>Subbab ini berisi saran dari penulis kepada PT. Padepokan Tujuh Sembilan dan Jurusan Teknik Komputer dan Informatika, Politeknik Negeri Bandung, berkenaan pelaksanaan PKL yang telah dilakukan.</w:t>
      </w:r>
    </w:p>
    <w:p w14:paraId="7A7A1318" w14:textId="6019D381" w:rsidR="002C5A8D" w:rsidRPr="005D1BAC" w:rsidRDefault="002C5A8D" w:rsidP="00C965A9">
      <w:pPr>
        <w:pStyle w:val="Heading3"/>
      </w:pPr>
      <w:bookmarkStart w:id="276" w:name="_Toc59721088"/>
      <w:bookmarkStart w:id="277" w:name="_Toc60131921"/>
      <w:bookmarkStart w:id="278" w:name="_Toc64571808"/>
      <w:r w:rsidRPr="005D1BAC">
        <w:t>PT. Padepokan Tujuh Sembilan</w:t>
      </w:r>
      <w:bookmarkEnd w:id="276"/>
      <w:bookmarkEnd w:id="277"/>
      <w:bookmarkEnd w:id="278"/>
    </w:p>
    <w:p w14:paraId="74DF82B7" w14:textId="77777777" w:rsidR="00E50F85" w:rsidRPr="005D1BAC" w:rsidRDefault="0023311E" w:rsidP="00E50F85">
      <w:r w:rsidRPr="005D1BAC">
        <w:t>Saran dari penulis</w:t>
      </w:r>
      <w:r w:rsidR="00CA7B84" w:rsidRPr="005D1BAC">
        <w:t xml:space="preserve">: </w:t>
      </w:r>
      <w:r w:rsidRPr="005D1BAC">
        <w:t xml:space="preserve">tingkatkan komunikasi dengan peserta PKL. Dalam </w:t>
      </w:r>
      <w:r w:rsidR="00CA7B84" w:rsidRPr="005D1BAC">
        <w:t xml:space="preserve">konteks </w:t>
      </w:r>
      <w:r w:rsidRPr="005D1BAC">
        <w:t xml:space="preserve">ini, penulis merujuk pada </w:t>
      </w:r>
      <w:r w:rsidR="00CA7B84" w:rsidRPr="005D1BAC">
        <w:t xml:space="preserve">komunikasi antara penulis dengan karyawan PT. Padepokan Tujuh Sembilan (di luar lingkup proyek) dan </w:t>
      </w:r>
      <w:r w:rsidRPr="005D1BAC">
        <w:t xml:space="preserve">kendala </w:t>
      </w:r>
      <w:r w:rsidR="00CA7B84" w:rsidRPr="005D1BAC">
        <w:t xml:space="preserve">komunikasi </w:t>
      </w:r>
      <w:r w:rsidRPr="005D1BAC">
        <w:t xml:space="preserve">yang dialami selama pengerjaan proyek </w:t>
      </w:r>
      <w:r w:rsidR="00CA7B84" w:rsidRPr="005D1BAC">
        <w:rPr>
          <w:i/>
          <w:iCs/>
        </w:rPr>
        <w:t>Jitsi Bandwidth Reduction</w:t>
      </w:r>
      <w:r w:rsidRPr="005D1BAC">
        <w:t>, yaitu respon yang lambat dari manajer proyek ketika melakukan konfirmasi atau melaporkan kendala</w:t>
      </w:r>
      <w:r w:rsidR="00CA7B84" w:rsidRPr="005D1BAC">
        <w:t xml:space="preserve"> dan komu-nikasi yang minim di dalam tim</w:t>
      </w:r>
      <w:r w:rsidRPr="005D1BAC">
        <w:t xml:space="preserve">. Penulis </w:t>
      </w:r>
      <w:r w:rsidR="00CA7B84" w:rsidRPr="005D1BAC">
        <w:t xml:space="preserve">memang belum pernah benar-benar merasakan nuansa proyek, namun, penulis pun merasa </w:t>
      </w:r>
      <w:r w:rsidRPr="005D1BAC">
        <w:t xml:space="preserve">komunikasi di dalam proyek </w:t>
      </w:r>
      <w:r w:rsidR="00CA7B84" w:rsidRPr="005D1BAC">
        <w:rPr>
          <w:i/>
          <w:iCs/>
        </w:rPr>
        <w:t>Jitsi Bandwidth Reduction</w:t>
      </w:r>
      <w:r w:rsidR="00CA7B84" w:rsidRPr="005D1BAC">
        <w:t xml:space="preserve"> </w:t>
      </w:r>
      <w:r w:rsidR="0071182E" w:rsidRPr="005D1BAC">
        <w:t>tidak maksimal. Adapun, saat penulis bertanya tentang hal ini kepada</w:t>
      </w:r>
      <w:r w:rsidRPr="005D1BAC">
        <w:t xml:space="preserve"> seorang rekan tim dari perusahaan</w:t>
      </w:r>
      <w:r w:rsidR="0071182E" w:rsidRPr="005D1BAC">
        <w:t>, penulis di</w:t>
      </w:r>
      <w:r w:rsidRPr="005D1BAC">
        <w:t>cerita</w:t>
      </w:r>
      <w:r w:rsidR="0071182E" w:rsidRPr="005D1BAC">
        <w:t>kan</w:t>
      </w:r>
      <w:r w:rsidRPr="005D1BAC">
        <w:t xml:space="preserve"> bahwa komu</w:t>
      </w:r>
      <w:r w:rsidR="0071182E" w:rsidRPr="005D1BAC">
        <w:t>-</w:t>
      </w:r>
      <w:r w:rsidRPr="005D1BAC">
        <w:t xml:space="preserve">nikasi di dalam tim </w:t>
      </w:r>
      <w:r w:rsidR="0071182E" w:rsidRPr="005D1BAC">
        <w:t xml:space="preserve">biasanya </w:t>
      </w:r>
      <w:r w:rsidRPr="005D1BAC">
        <w:t xml:space="preserve">lebih kondusif daripada yang </w:t>
      </w:r>
      <w:r w:rsidR="0071182E" w:rsidRPr="005D1BAC">
        <w:t>di</w:t>
      </w:r>
      <w:r w:rsidRPr="005D1BAC">
        <w:t xml:space="preserve">alami di proyek </w:t>
      </w:r>
      <w:r w:rsidRPr="005D1BAC">
        <w:rPr>
          <w:i/>
          <w:iCs/>
        </w:rPr>
        <w:t>Jitsi</w:t>
      </w:r>
      <w:r w:rsidR="0071182E" w:rsidRPr="005D1BAC">
        <w:rPr>
          <w:i/>
          <w:iCs/>
        </w:rPr>
        <w:t xml:space="preserve"> Bandwidth Reduction</w:t>
      </w:r>
      <w:r w:rsidRPr="005D1BAC">
        <w:t>.</w:t>
      </w:r>
      <w:r w:rsidR="0071182E" w:rsidRPr="005D1BAC">
        <w:t xml:space="preserve"> Adapun hal itu karena terdapat </w:t>
      </w:r>
      <w:r w:rsidR="0071182E" w:rsidRPr="005D1BAC">
        <w:rPr>
          <w:i/>
          <w:iCs/>
        </w:rPr>
        <w:t>team leader</w:t>
      </w:r>
      <w:r w:rsidR="0071182E" w:rsidRPr="005D1BAC">
        <w:t xml:space="preserve"> untuk mengini-siasi hal tersebut.</w:t>
      </w:r>
    </w:p>
    <w:p w14:paraId="59D3D926" w14:textId="673845ED" w:rsidR="0023311E" w:rsidRPr="005D1BAC" w:rsidRDefault="0071182E" w:rsidP="00E50F85">
      <w:r w:rsidRPr="005D1BAC">
        <w:t xml:space="preserve">Sehubungan dengan ini, penulis pun tidak yakin siapa </w:t>
      </w:r>
      <w:r w:rsidRPr="005D1BAC">
        <w:rPr>
          <w:i/>
          <w:iCs/>
        </w:rPr>
        <w:t>team leader</w:t>
      </w:r>
      <w:r w:rsidRPr="005D1BAC">
        <w:t xml:space="preserve"> di proyek ini (penulis memiliki asumsi siapa </w:t>
      </w:r>
      <w:r w:rsidRPr="005D1BAC">
        <w:rPr>
          <w:i/>
          <w:iCs/>
        </w:rPr>
        <w:t>team leader</w:t>
      </w:r>
      <w:r w:rsidRPr="005D1BAC">
        <w:t xml:space="preserve">, namun sosok tersebut mendadak hilang di tengah pengerjaan proyek). Barangkali ada baiknya jika di awal pengerjaan </w:t>
      </w:r>
      <w:r w:rsidRPr="005D1BAC">
        <w:lastRenderedPageBreak/>
        <w:t>proyek diadakan diperkenalkan antara semua unsur di dalam tim proyek beserta peran masing-masing untuk memudahkan kerja sama dan komunikasi.</w:t>
      </w:r>
    </w:p>
    <w:p w14:paraId="383B8120" w14:textId="2383B33F" w:rsidR="002C5A8D" w:rsidRPr="005D1BAC" w:rsidRDefault="002C5A8D" w:rsidP="00C965A9">
      <w:pPr>
        <w:pStyle w:val="Heading3"/>
      </w:pPr>
      <w:bookmarkStart w:id="279" w:name="_Toc59721089"/>
      <w:bookmarkStart w:id="280" w:name="_Toc60131922"/>
      <w:bookmarkStart w:id="281" w:name="_Toc64571809"/>
      <w:r w:rsidRPr="005D1BAC">
        <w:t>Jurusan Teknik Komputer dan Informatika Polban</w:t>
      </w:r>
      <w:bookmarkEnd w:id="279"/>
      <w:bookmarkEnd w:id="280"/>
      <w:bookmarkEnd w:id="281"/>
    </w:p>
    <w:p w14:paraId="5EEA4FB7" w14:textId="23BC8F13" w:rsidR="002C5A8D" w:rsidRPr="005D1BAC" w:rsidRDefault="0023311E" w:rsidP="0023311E">
      <w:pPr>
        <w:rPr>
          <w:rFonts w:eastAsiaTheme="majorEastAsia" w:cs="Times New Roman"/>
          <w:b/>
          <w:bCs/>
          <w:sz w:val="28"/>
          <w:szCs w:val="28"/>
        </w:rPr>
        <w:sectPr w:rsidR="002C5A8D" w:rsidRPr="005D1BAC" w:rsidSect="00A46772">
          <w:pgSz w:w="11906" w:h="16838" w:code="9"/>
          <w:pgMar w:top="2268" w:right="1701" w:bottom="1701" w:left="2268" w:header="720" w:footer="720" w:gutter="0"/>
          <w:cols w:space="720"/>
          <w:noEndnote/>
          <w:titlePg/>
          <w:docGrid w:linePitch="326"/>
        </w:sectPr>
      </w:pPr>
      <w:r w:rsidRPr="005D1BAC">
        <w:t>Saran dari penulis</w:t>
      </w:r>
      <w:r w:rsidR="0071182E" w:rsidRPr="005D1BAC">
        <w:t>: tingkatkan pe</w:t>
      </w:r>
      <w:r w:rsidRPr="005D1BAC">
        <w:t>mantau</w:t>
      </w:r>
      <w:r w:rsidR="0071182E" w:rsidRPr="005D1BAC">
        <w:t>an</w:t>
      </w:r>
      <w:r w:rsidRPr="005D1BAC">
        <w:t xml:space="preserve"> kegiatan mahasiswa selama pelaksanaan PKL di perusahaan. Jika mungkin, evaluasi kinerja mahasiswa secara berkala tidak hanya dari pihak perusahaan, namun juga dari dosen pembimbing. Selain itu, dosen pembimbing dapat </w:t>
      </w:r>
      <w:r w:rsidR="0071182E" w:rsidRPr="005D1BAC">
        <w:t xml:space="preserve">lebih terlibat dengan memberikan </w:t>
      </w:r>
      <w:r w:rsidRPr="005D1BAC">
        <w:t>saran serta masukan untuk meningkatkan kualitas pekerjaaan mahasiswa.</w:t>
      </w:r>
    </w:p>
    <w:p w14:paraId="04EAED51" w14:textId="77777777" w:rsidR="0023311E" w:rsidRPr="005D1BAC" w:rsidRDefault="0023311E" w:rsidP="00FC2902">
      <w:pPr>
        <w:pStyle w:val="Heading1"/>
        <w:numPr>
          <w:ilvl w:val="0"/>
          <w:numId w:val="0"/>
        </w:numPr>
      </w:pPr>
      <w:bookmarkStart w:id="282" w:name="_Toc59721090"/>
      <w:bookmarkStart w:id="283" w:name="_Toc60131923"/>
      <w:bookmarkStart w:id="284" w:name="_Toc64571810"/>
      <w:r w:rsidRPr="005D1BAC">
        <w:lastRenderedPageBreak/>
        <w:t>DAFTAR PUSTAKA</w:t>
      </w:r>
      <w:bookmarkEnd w:id="282"/>
      <w:bookmarkEnd w:id="283"/>
      <w:bookmarkEnd w:id="284"/>
    </w:p>
    <w:p w14:paraId="793BCBDF" w14:textId="77777777" w:rsidR="00CA7B84" w:rsidRPr="005D1BAC" w:rsidRDefault="00CA7B84" w:rsidP="00CA7B84">
      <w:pPr>
        <w:pStyle w:val="References"/>
        <w:spacing w:after="120" w:line="276" w:lineRule="auto"/>
      </w:pPr>
      <w:r w:rsidRPr="005D1BAC">
        <w:rPr>
          <w:i/>
        </w:rPr>
        <w:t>Add ability to invite people by JID · Issue #6235 · jitsi/jitsi-meet · GitHub</w:t>
      </w:r>
      <w:r w:rsidRPr="005D1BAC">
        <w:t>. (n.d.).</w:t>
      </w:r>
      <w:r w:rsidRPr="005D1BAC">
        <w:br/>
        <w:t xml:space="preserve">Tersedia: </w:t>
      </w:r>
      <w:hyperlink r:id="rId27" w:history="1">
        <w:r w:rsidRPr="005D1BAC">
          <w:rPr>
            <w:rStyle w:val="Hyperlink"/>
          </w:rPr>
          <w:t>https://github.com/jitsi/jitsi-meet/issues/6235</w:t>
        </w:r>
      </w:hyperlink>
      <w:r w:rsidRPr="005D1BAC">
        <w:t xml:space="preserve"> (Diakses 29 September 2020)</w:t>
      </w:r>
    </w:p>
    <w:p w14:paraId="06092D37" w14:textId="0F46711D" w:rsidR="00CA7B84" w:rsidRPr="005D1BAC" w:rsidRDefault="00CA7B84" w:rsidP="00CA7B84">
      <w:pPr>
        <w:pStyle w:val="References"/>
        <w:spacing w:after="120" w:line="276" w:lineRule="auto"/>
      </w:pPr>
      <w:r w:rsidRPr="005D1BAC">
        <w:rPr>
          <w:i/>
        </w:rPr>
        <w:t>Air</w:t>
      </w:r>
      <w:r w:rsidR="00C57DBA" w:rsidRPr="005D1BAC">
        <w:rPr>
          <w:i/>
        </w:rPr>
        <w:t>Tabel</w:t>
      </w:r>
      <w:r w:rsidRPr="005D1BAC">
        <w:rPr>
          <w:i/>
        </w:rPr>
        <w:t xml:space="preserve"> - Crunchbase Company Profile &amp; Funding</w:t>
      </w:r>
      <w:r w:rsidRPr="005D1BAC">
        <w:t xml:space="preserve">. (n.d.). </w:t>
      </w:r>
      <w:r w:rsidRPr="005D1BAC">
        <w:br/>
        <w:t xml:space="preserve">Tersedia: </w:t>
      </w:r>
      <w:hyperlink r:id="rId28" w:anchor="/entity" w:history="1">
        <w:r w:rsidRPr="005D1BAC">
          <w:rPr>
            <w:rStyle w:val="Hyperlink"/>
          </w:rPr>
          <w:t>https://www.crunchbase.com/organization/air</w:t>
        </w:r>
        <w:r w:rsidR="00C57DBA" w:rsidRPr="005D1BAC">
          <w:rPr>
            <w:rStyle w:val="Hyperlink"/>
          </w:rPr>
          <w:t>Tabel</w:t>
        </w:r>
        <w:r w:rsidRPr="005D1BAC">
          <w:rPr>
            <w:rStyle w:val="Hyperlink"/>
          </w:rPr>
          <w:t>#/entity</w:t>
        </w:r>
      </w:hyperlink>
      <w:r w:rsidRPr="005D1BAC">
        <w:t xml:space="preserve"> (Diakses 8 Desember 2020)</w:t>
      </w:r>
    </w:p>
    <w:p w14:paraId="29184C8E" w14:textId="77777777" w:rsidR="00CA7B84" w:rsidRPr="005D1BAC" w:rsidRDefault="00CA7B84" w:rsidP="00CA7B84">
      <w:pPr>
        <w:pStyle w:val="References"/>
        <w:spacing w:after="120" w:line="276" w:lineRule="auto"/>
      </w:pPr>
      <w:r w:rsidRPr="005D1BAC">
        <w:rPr>
          <w:i/>
        </w:rPr>
        <w:t>AnyDesk | What is AnyDesk – Javatpoint</w:t>
      </w:r>
      <w:r w:rsidRPr="005D1BAC">
        <w:t>. (n.d.).</w:t>
      </w:r>
      <w:r w:rsidRPr="005D1BAC">
        <w:br/>
        <w:t xml:space="preserve">Tersedia: </w:t>
      </w:r>
      <w:hyperlink r:id="rId29" w:history="1">
        <w:r w:rsidRPr="005D1BAC">
          <w:rPr>
            <w:rStyle w:val="Hyperlink"/>
            <w:rFonts w:cs="Times New Roman"/>
            <w:szCs w:val="24"/>
          </w:rPr>
          <w:t>https://www.javatpoint.com/anydesk</w:t>
        </w:r>
      </w:hyperlink>
      <w:r w:rsidRPr="005D1BAC">
        <w:t xml:space="preserve"> (Diakses 2 Desember 2020)</w:t>
      </w:r>
    </w:p>
    <w:p w14:paraId="243DB88F" w14:textId="77777777" w:rsidR="00CA7B84" w:rsidRPr="005D1BAC" w:rsidRDefault="00CA7B84" w:rsidP="00CA7B84">
      <w:pPr>
        <w:pStyle w:val="References"/>
        <w:spacing w:after="120" w:line="276" w:lineRule="auto"/>
      </w:pPr>
      <w:r w:rsidRPr="005D1BAC">
        <w:rPr>
          <w:i/>
        </w:rPr>
        <w:t>Architecture · Jitsi Meet Handbook</w:t>
      </w:r>
      <w:r w:rsidRPr="005D1BAC">
        <w:t>. (n.d.).</w:t>
      </w:r>
      <w:r w:rsidRPr="005D1BAC">
        <w:br/>
        <w:t xml:space="preserve">Tersedia: </w:t>
      </w:r>
      <w:hyperlink r:id="rId30" w:history="1">
        <w:r w:rsidRPr="005D1BAC">
          <w:rPr>
            <w:rStyle w:val="Hyperlink"/>
            <w:rFonts w:cs="Times New Roman"/>
            <w:szCs w:val="24"/>
            <w:shd w:val="clear" w:color="auto" w:fill="FFFFFF"/>
          </w:rPr>
          <w:t>https://jitsi.github.io/handbook/docs/architecture</w:t>
        </w:r>
      </w:hyperlink>
      <w:r w:rsidRPr="005D1BAC">
        <w:rPr>
          <w:shd w:val="clear" w:color="auto" w:fill="FFFFFF"/>
        </w:rPr>
        <w:t xml:space="preserve"> </w:t>
      </w:r>
      <w:r w:rsidRPr="005D1BAC">
        <w:t>(Diakses 23 November 2020)</w:t>
      </w:r>
    </w:p>
    <w:p w14:paraId="6EDDF8AC" w14:textId="77777777" w:rsidR="00CA7B84" w:rsidRPr="005D1BAC" w:rsidRDefault="00CA7B84" w:rsidP="00CA7B84">
      <w:pPr>
        <w:pStyle w:val="References"/>
        <w:spacing w:after="120" w:line="276" w:lineRule="auto"/>
      </w:pPr>
      <w:r w:rsidRPr="005D1BAC">
        <w:t xml:space="preserve">Axios Community. (2020). </w:t>
      </w:r>
      <w:r w:rsidRPr="005D1BAC">
        <w:rPr>
          <w:i/>
        </w:rPr>
        <w:t>axios/axios: Promise based HTTP client for the browser and node.js</w:t>
      </w:r>
      <w:r w:rsidRPr="005D1BAC">
        <w:t>.</w:t>
      </w:r>
      <w:r w:rsidRPr="005D1BAC">
        <w:br/>
      </w:r>
      <w:r w:rsidRPr="005D1BAC">
        <w:rPr>
          <w:color w:val="000000"/>
        </w:rPr>
        <w:t>Tersedia:</w:t>
      </w:r>
      <w:r w:rsidRPr="005D1BAC">
        <w:t xml:space="preserve"> </w:t>
      </w:r>
      <w:hyperlink r:id="rId31" w:history="1">
        <w:r w:rsidRPr="005D1BAC">
          <w:rPr>
            <w:rStyle w:val="Hyperlink"/>
          </w:rPr>
          <w:t>https://github.com/axios/axios</w:t>
        </w:r>
      </w:hyperlink>
    </w:p>
    <w:p w14:paraId="5499DD90" w14:textId="77777777" w:rsidR="00CA7B84" w:rsidRPr="005D1BAC" w:rsidRDefault="00CA7B84" w:rsidP="00CA7B84">
      <w:pPr>
        <w:pStyle w:val="References"/>
        <w:spacing w:after="120" w:line="276" w:lineRule="auto"/>
      </w:pPr>
      <w:r w:rsidRPr="005D1BAC">
        <w:rPr>
          <w:i/>
        </w:rPr>
        <w:t>Berkenalan Dengan IntelliJ IDEA - Blog | Dicoding Indonesia | Blog | Dicoding Indonesia</w:t>
      </w:r>
      <w:r w:rsidRPr="005D1BAC">
        <w:t>. (n.d.).</w:t>
      </w:r>
      <w:r w:rsidRPr="005D1BAC">
        <w:br/>
        <w:t xml:space="preserve">Tersedia: </w:t>
      </w:r>
      <w:hyperlink r:id="rId32" w:history="1">
        <w:r w:rsidRPr="005D1BAC">
          <w:rPr>
            <w:rStyle w:val="Hyperlink"/>
          </w:rPr>
          <w:t>https://www.dicoding.com/blog/berkenalan-dengan-intellij-idea/</w:t>
        </w:r>
      </w:hyperlink>
      <w:r w:rsidRPr="005D1BAC">
        <w:t xml:space="preserve"> (Diakses 27 November 2020)</w:t>
      </w:r>
    </w:p>
    <w:p w14:paraId="2DD5B98D" w14:textId="77777777" w:rsidR="00CA7B84" w:rsidRPr="005D1BAC" w:rsidRDefault="00CA7B84" w:rsidP="00CA7B84">
      <w:pPr>
        <w:pStyle w:val="References"/>
        <w:spacing w:after="120" w:line="276" w:lineRule="auto"/>
      </w:pPr>
      <w:r w:rsidRPr="005D1BAC">
        <w:t xml:space="preserve">D’Arcy, H. (2009). IntelliJ IDEA. </w:t>
      </w:r>
      <w:r w:rsidRPr="005D1BAC">
        <w:rPr>
          <w:i/>
        </w:rPr>
        <w:t>RefCardz</w:t>
      </w:r>
      <w:r w:rsidRPr="005D1BAC">
        <w:t>.</w:t>
      </w:r>
      <w:r w:rsidRPr="005D1BAC">
        <w:br/>
        <w:t xml:space="preserve">Tersedia: </w:t>
      </w:r>
      <w:hyperlink r:id="rId33" w:anchor="IntelliJ-IDEA-editions" w:history="1">
        <w:r w:rsidRPr="005D1BAC">
          <w:rPr>
            <w:rStyle w:val="Hyperlink"/>
          </w:rPr>
          <w:t>https://www.jetbrains.com/help/idea/discover-intellij-idea.html#IntelliJ-IDEA-editions</w:t>
        </w:r>
      </w:hyperlink>
    </w:p>
    <w:p w14:paraId="7B3C20B3" w14:textId="77777777" w:rsidR="00CA7B84" w:rsidRPr="005D1BAC" w:rsidRDefault="00CA7B84" w:rsidP="00CA7B84">
      <w:pPr>
        <w:pStyle w:val="References"/>
        <w:spacing w:after="120" w:line="276" w:lineRule="auto"/>
      </w:pPr>
      <w:r w:rsidRPr="005D1BAC">
        <w:rPr>
          <w:i/>
        </w:rPr>
        <w:t>Developer Guide (Web) · Jitsi Meet Handbook</w:t>
      </w:r>
      <w:r w:rsidRPr="005D1BAC">
        <w:t>. (n.d.).</w:t>
      </w:r>
      <w:r w:rsidRPr="005D1BAC">
        <w:br/>
        <w:t xml:space="preserve">Tersedia: </w:t>
      </w:r>
      <w:hyperlink r:id="rId34" w:history="1">
        <w:r w:rsidRPr="005D1BAC">
          <w:rPr>
            <w:rStyle w:val="Hyperlink"/>
          </w:rPr>
          <w:t>https://jitsi.github.io/handbook/docs/dev-guide/dev-guide-web</w:t>
        </w:r>
      </w:hyperlink>
      <w:r w:rsidRPr="005D1BAC">
        <w:t xml:space="preserve"> (Diakses September 2020)</w:t>
      </w:r>
    </w:p>
    <w:p w14:paraId="4CBF61FF" w14:textId="77777777" w:rsidR="00CA7B84" w:rsidRPr="005D1BAC" w:rsidRDefault="00CA7B84" w:rsidP="00CA7B84">
      <w:pPr>
        <w:pStyle w:val="References"/>
        <w:spacing w:after="120" w:line="276" w:lineRule="auto"/>
      </w:pPr>
      <w:r w:rsidRPr="005D1BAC">
        <w:rPr>
          <w:i/>
        </w:rPr>
        <w:t>DevOps Platform Delivered as a Single Application | GitLab</w:t>
      </w:r>
      <w:r w:rsidRPr="005D1BAC">
        <w:t xml:space="preserve">. (n.d.). Tersedia: </w:t>
      </w:r>
      <w:hyperlink r:id="rId35" w:history="1">
        <w:r w:rsidRPr="005D1BAC">
          <w:rPr>
            <w:rStyle w:val="Hyperlink"/>
          </w:rPr>
          <w:t>https://about.gitlab.com/</w:t>
        </w:r>
      </w:hyperlink>
      <w:r w:rsidRPr="005D1BAC">
        <w:t xml:space="preserve"> (Diakses 2 Desember 2020)</w:t>
      </w:r>
    </w:p>
    <w:p w14:paraId="651F4DEC" w14:textId="77777777" w:rsidR="00CA7B84" w:rsidRPr="005D1BAC" w:rsidRDefault="00CA7B84" w:rsidP="00CA7B84">
      <w:pPr>
        <w:pStyle w:val="References"/>
        <w:spacing w:after="120" w:line="276" w:lineRule="auto"/>
      </w:pPr>
      <w:r w:rsidRPr="005D1BAC">
        <w:rPr>
          <w:shd w:val="clear" w:color="auto" w:fill="FFFFFF"/>
        </w:rPr>
        <w:t xml:space="preserve">Devosa, I., &amp; Csallner, A. (2010). </w:t>
      </w:r>
      <w:r w:rsidRPr="005D1BAC">
        <w:rPr>
          <w:i/>
          <w:shd w:val="clear" w:color="auto" w:fill="FFFFFF"/>
        </w:rPr>
        <w:t>Introduction to Java Programming Language.</w:t>
      </w:r>
      <w:r w:rsidRPr="005D1BAC">
        <w:rPr>
          <w:i/>
          <w:shd w:val="clear" w:color="auto" w:fill="FFFFFF"/>
        </w:rPr>
        <w:br/>
      </w:r>
      <w:r w:rsidRPr="005D1BAC">
        <w:t>Tersedia:</w:t>
      </w:r>
      <w:hyperlink r:id="rId36" w:history="1">
        <w:r w:rsidRPr="005D1BAC">
          <w:rPr>
            <w:rStyle w:val="Hyperlink"/>
            <w:rFonts w:cs="Times New Roman"/>
            <w:szCs w:val="24"/>
          </w:rPr>
          <w:t>https://medium.com/@rinu.gour123/introduction-to-java-programming-language-389033edb91f</w:t>
        </w:r>
      </w:hyperlink>
    </w:p>
    <w:p w14:paraId="7CFD5236" w14:textId="77777777" w:rsidR="00CA7B84" w:rsidRPr="005D1BAC" w:rsidRDefault="00CA7B84" w:rsidP="00CA7B84">
      <w:pPr>
        <w:pStyle w:val="References"/>
        <w:spacing w:after="120" w:line="276" w:lineRule="auto"/>
      </w:pPr>
      <w:r w:rsidRPr="005D1BAC">
        <w:t xml:space="preserve">Examiner, P., &amp; Chan, W. F. (1998). </w:t>
      </w:r>
      <w:r w:rsidRPr="005D1BAC">
        <w:rPr>
          <w:i/>
        </w:rPr>
        <w:t>United States Patent 19 V V v</w:t>
      </w:r>
      <w:r w:rsidRPr="005D1BAC">
        <w:t>.</w:t>
      </w:r>
    </w:p>
    <w:p w14:paraId="1D47EF02" w14:textId="77777777" w:rsidR="00CA7B84" w:rsidRPr="005D1BAC" w:rsidRDefault="00CA7B84" w:rsidP="00CA7B84">
      <w:pPr>
        <w:pStyle w:val="References"/>
        <w:spacing w:after="120" w:line="276" w:lineRule="auto"/>
      </w:pPr>
      <w:r w:rsidRPr="005D1BAC">
        <w:t xml:space="preserve">Facebook. (2020). </w:t>
      </w:r>
      <w:r w:rsidRPr="005D1BAC">
        <w:rPr>
          <w:i/>
        </w:rPr>
        <w:t>Tutorial: Intro to React – React</w:t>
      </w:r>
      <w:r w:rsidRPr="005D1BAC">
        <w:t>.</w:t>
      </w:r>
      <w:r w:rsidRPr="005D1BAC">
        <w:br/>
        <w:t xml:space="preserve">Tersedia: </w:t>
      </w:r>
      <w:hyperlink r:id="rId37" w:anchor="what-is-react" w:history="1">
        <w:r w:rsidRPr="005D1BAC">
          <w:rPr>
            <w:rStyle w:val="Hyperlink"/>
            <w:rFonts w:cs="Times New Roman"/>
            <w:szCs w:val="24"/>
          </w:rPr>
          <w:t>https://reactjs.org/tutorial/tutorial.html#what-is-react</w:t>
        </w:r>
      </w:hyperlink>
    </w:p>
    <w:p w14:paraId="6BA8F046" w14:textId="77777777" w:rsidR="00CA7B84" w:rsidRPr="005D1BAC" w:rsidRDefault="00CA7B84" w:rsidP="00CA7B84">
      <w:pPr>
        <w:pStyle w:val="References"/>
        <w:spacing w:after="120" w:line="276" w:lineRule="auto"/>
      </w:pPr>
      <w:r w:rsidRPr="005D1BAC">
        <w:lastRenderedPageBreak/>
        <w:t xml:space="preserve">Framework, B. A. R., &amp; Tips, A. (2010). What is a REST API? </w:t>
      </w:r>
      <w:r w:rsidRPr="005D1BAC">
        <w:rPr>
          <w:i/>
        </w:rPr>
        <w:t>MuleSoft</w:t>
      </w:r>
      <w:r w:rsidRPr="005D1BAC">
        <w:t xml:space="preserve">, </w:t>
      </w:r>
      <w:r w:rsidRPr="005D1BAC">
        <w:rPr>
          <w:i/>
        </w:rPr>
        <w:t>13</w:t>
      </w:r>
      <w:r w:rsidRPr="005D1BAC">
        <w:t>, 1 –12.</w:t>
      </w:r>
      <w:r w:rsidRPr="005D1BAC">
        <w:br/>
        <w:t xml:space="preserve">Tersedia: </w:t>
      </w:r>
      <w:hyperlink r:id="rId38" w:history="1">
        <w:r w:rsidRPr="005D1BAC">
          <w:rPr>
            <w:rStyle w:val="Hyperlink"/>
          </w:rPr>
          <w:t>https://www.redhat.com/en/topics/api/what-is-a-rest-api</w:t>
        </w:r>
      </w:hyperlink>
    </w:p>
    <w:p w14:paraId="4B169162" w14:textId="77777777" w:rsidR="00CA7B84" w:rsidRPr="005D1BAC" w:rsidRDefault="00CA7B84" w:rsidP="00CA7B84">
      <w:pPr>
        <w:pStyle w:val="References"/>
        <w:spacing w:after="120" w:line="276" w:lineRule="auto"/>
      </w:pPr>
      <w:r w:rsidRPr="005D1BAC">
        <w:rPr>
          <w:i/>
        </w:rPr>
        <w:t>GlobalProtect - Palo Alto Networks</w:t>
      </w:r>
      <w:r w:rsidRPr="005D1BAC">
        <w:t>. (n.d.).</w:t>
      </w:r>
      <w:r w:rsidRPr="005D1BAC">
        <w:br/>
        <w:t xml:space="preserve">Tersedia: </w:t>
      </w:r>
      <w:hyperlink r:id="rId39" w:history="1">
        <w:r w:rsidRPr="005D1BAC">
          <w:rPr>
            <w:rStyle w:val="Hyperlink"/>
          </w:rPr>
          <w:t>https://www.paloaltonetworks.com/products/globalprotect</w:t>
        </w:r>
      </w:hyperlink>
      <w:r w:rsidRPr="005D1BAC">
        <w:rPr>
          <w:rStyle w:val="Hyperlink"/>
        </w:rPr>
        <w:t xml:space="preserve"> </w:t>
      </w:r>
      <w:r w:rsidRPr="005D1BAC">
        <w:t>(Diakses 3 Desember 2020)</w:t>
      </w:r>
    </w:p>
    <w:p w14:paraId="3BD4426E" w14:textId="77777777" w:rsidR="00CA7B84" w:rsidRPr="005D1BAC" w:rsidRDefault="00CA7B84" w:rsidP="00CA7B84">
      <w:pPr>
        <w:pStyle w:val="References"/>
        <w:spacing w:after="120" w:line="276" w:lineRule="auto"/>
      </w:pPr>
      <w:r w:rsidRPr="005D1BAC">
        <w:rPr>
          <w:shd w:val="clear" w:color="auto" w:fill="FFFFFF"/>
        </w:rPr>
        <w:t xml:space="preserve">Google. (2019). </w:t>
      </w:r>
      <w:r w:rsidRPr="005D1BAC">
        <w:rPr>
          <w:i/>
          <w:shd w:val="clear" w:color="auto" w:fill="FFFFFF"/>
        </w:rPr>
        <w:t>Google Docs: Free Online Documents for Personal Use</w:t>
      </w:r>
      <w:r w:rsidRPr="005D1BAC">
        <w:rPr>
          <w:shd w:val="clear" w:color="auto" w:fill="FFFFFF"/>
        </w:rPr>
        <w:t xml:space="preserve">. </w:t>
      </w:r>
      <w:r w:rsidRPr="005D1BAC">
        <w:t xml:space="preserve">Tersedia: </w:t>
      </w:r>
      <w:hyperlink r:id="rId40" w:history="1">
        <w:r w:rsidRPr="005D1BAC">
          <w:rPr>
            <w:rStyle w:val="Hyperlink"/>
            <w:rFonts w:cs="Times New Roman"/>
            <w:szCs w:val="24"/>
          </w:rPr>
          <w:t>https://www.google.com/docs/about/</w:t>
        </w:r>
      </w:hyperlink>
    </w:p>
    <w:p w14:paraId="59054A07" w14:textId="77777777" w:rsidR="00CA7B84" w:rsidRPr="005D1BAC" w:rsidRDefault="00CA7B84" w:rsidP="00CA7B84">
      <w:pPr>
        <w:pStyle w:val="References"/>
        <w:spacing w:after="120" w:line="276" w:lineRule="auto"/>
      </w:pPr>
      <w:r w:rsidRPr="005D1BAC">
        <w:t xml:space="preserve">Google. (2019). </w:t>
      </w:r>
      <w:r w:rsidRPr="005D1BAC">
        <w:rPr>
          <w:i/>
        </w:rPr>
        <w:t>Google Docs: Free Online Documents for Personal Use</w:t>
      </w:r>
      <w:r w:rsidRPr="005D1BAC">
        <w:t>.</w:t>
      </w:r>
      <w:r w:rsidRPr="005D1BAC">
        <w:br/>
        <w:t xml:space="preserve">Tersedia: </w:t>
      </w:r>
      <w:hyperlink r:id="rId41" w:history="1">
        <w:r w:rsidRPr="005D1BAC">
          <w:rPr>
            <w:rStyle w:val="Hyperlink"/>
          </w:rPr>
          <w:t>https://www.google.com/docs/about/</w:t>
        </w:r>
      </w:hyperlink>
    </w:p>
    <w:p w14:paraId="3AF5E71A" w14:textId="77777777" w:rsidR="00CA7B84" w:rsidRPr="005D1BAC" w:rsidRDefault="00CA7B84" w:rsidP="00CA7B84">
      <w:pPr>
        <w:pStyle w:val="References"/>
        <w:spacing w:after="120" w:line="276" w:lineRule="auto"/>
      </w:pPr>
      <w:r w:rsidRPr="005D1BAC">
        <w:t xml:space="preserve">Grozev, B., Marinov, L., Singh, V., &amp; Ivov, E. (2015). Last N: Relevance-based selectivity for forwarding video in multimedia conferences. </w:t>
      </w:r>
      <w:r w:rsidRPr="005D1BAC">
        <w:rPr>
          <w:i/>
        </w:rPr>
        <w:t xml:space="preserve">Proceedings of </w:t>
      </w:r>
      <w:r w:rsidRPr="005D1BAC">
        <w:rPr>
          <w:rStyle w:val="ReferencesChar"/>
        </w:rPr>
        <w:t>the 25th ACM Workshop on Network and Operating Systems Support for Digital Audio and Video, NOSSDAV 2015, 19 – 24.</w:t>
      </w:r>
      <w:r w:rsidRPr="005D1BAC">
        <w:rPr>
          <w:rStyle w:val="ReferencesChar"/>
        </w:rPr>
        <w:br/>
      </w:r>
      <w:hyperlink r:id="rId42" w:history="1">
        <w:r w:rsidRPr="005D1BAC">
          <w:rPr>
            <w:rStyle w:val="Hyperlink"/>
          </w:rPr>
          <w:t>https://doi.org/10.1145/2736084.2736094</w:t>
        </w:r>
      </w:hyperlink>
    </w:p>
    <w:p w14:paraId="06AFB441" w14:textId="77777777" w:rsidR="00CA7B84" w:rsidRPr="005D1BAC" w:rsidRDefault="00CA7B84" w:rsidP="00CA7B84">
      <w:pPr>
        <w:pStyle w:val="References"/>
        <w:spacing w:after="120" w:line="276" w:lineRule="auto"/>
      </w:pPr>
      <w:r w:rsidRPr="005D1BAC">
        <w:rPr>
          <w:i/>
        </w:rPr>
        <w:t>Helpful Features for Your Browser – Google Chrome.</w:t>
      </w:r>
      <w:r w:rsidRPr="005D1BAC">
        <w:t xml:space="preserve"> (n.d.). Tersedia: </w:t>
      </w:r>
      <w:hyperlink r:id="rId43" w:history="1">
        <w:r w:rsidRPr="005D1BAC">
          <w:rPr>
            <w:rStyle w:val="Hyperlink"/>
            <w:rFonts w:cs="Times New Roman"/>
            <w:szCs w:val="24"/>
          </w:rPr>
          <w:t>https://www.google.com/chrome/browser-features/</w:t>
        </w:r>
      </w:hyperlink>
      <w:r w:rsidRPr="005D1BAC">
        <w:rPr>
          <w:rStyle w:val="Hyperlink"/>
          <w:rFonts w:cs="Times New Roman"/>
          <w:szCs w:val="24"/>
        </w:rPr>
        <w:t xml:space="preserve"> </w:t>
      </w:r>
      <w:r w:rsidRPr="005D1BAC">
        <w:t>(Diakses 3 Desember 2020)</w:t>
      </w:r>
    </w:p>
    <w:p w14:paraId="1DA2D2FE" w14:textId="77777777" w:rsidR="00CA7B84" w:rsidRPr="005D1BAC" w:rsidRDefault="00CA7B84" w:rsidP="00CA7B84">
      <w:pPr>
        <w:pStyle w:val="References"/>
        <w:spacing w:after="120" w:line="276" w:lineRule="auto"/>
      </w:pPr>
      <w:r w:rsidRPr="005D1BAC">
        <w:rPr>
          <w:i/>
        </w:rPr>
        <w:t>How to match the conference ID between Jitsi-meet and Rest Colibri? - Developers - Jitsi Community Forum - developers &amp; users</w:t>
      </w:r>
      <w:r w:rsidRPr="005D1BAC">
        <w:t>. (n.d.).</w:t>
      </w:r>
      <w:r w:rsidRPr="005D1BAC">
        <w:br/>
        <w:t xml:space="preserve">Tersedia: </w:t>
      </w:r>
      <w:hyperlink r:id="rId44" w:history="1">
        <w:r w:rsidRPr="005D1BAC">
          <w:rPr>
            <w:rStyle w:val="Hyperlink"/>
          </w:rPr>
          <w:t>https://community.jitsi.org/t/how-to-match-the-conference-id-between-jitsi-meet-and-rest-colibri/14360</w:t>
        </w:r>
      </w:hyperlink>
      <w:r w:rsidRPr="005D1BAC">
        <w:t xml:space="preserve"> (Diakses 12 Oktober 2020)</w:t>
      </w:r>
    </w:p>
    <w:p w14:paraId="0A8528A7" w14:textId="77777777" w:rsidR="00CA7B84" w:rsidRPr="005D1BAC" w:rsidRDefault="00CA7B84" w:rsidP="00CA7B84">
      <w:pPr>
        <w:pStyle w:val="References"/>
        <w:spacing w:after="120" w:line="276" w:lineRule="auto"/>
      </w:pPr>
      <w:r w:rsidRPr="005D1BAC">
        <w:rPr>
          <w:i/>
        </w:rPr>
        <w:t>How to Use Google Meet Video Conferencing | Google Meet</w:t>
      </w:r>
      <w:r w:rsidRPr="005D1BAC">
        <w:t xml:space="preserve">. (n.d.). </w:t>
      </w:r>
      <w:r w:rsidRPr="005D1BAC">
        <w:br/>
        <w:t xml:space="preserve">Tersedia: </w:t>
      </w:r>
      <w:hyperlink r:id="rId45" w:history="1">
        <w:r w:rsidRPr="005D1BAC">
          <w:rPr>
            <w:rStyle w:val="Hyperlink"/>
          </w:rPr>
          <w:t>https://apps.google.com/meet/how-it-works/</w:t>
        </w:r>
      </w:hyperlink>
      <w:r w:rsidRPr="005D1BAC">
        <w:t xml:space="preserve"> (Diakses 5 Desember 2020)</w:t>
      </w:r>
    </w:p>
    <w:p w14:paraId="317541FF" w14:textId="77777777" w:rsidR="00CA7B84" w:rsidRPr="005D1BAC" w:rsidRDefault="00CA7B84" w:rsidP="00CA7B84">
      <w:pPr>
        <w:pStyle w:val="References"/>
        <w:spacing w:after="120" w:line="276" w:lineRule="auto"/>
      </w:pPr>
      <w:r w:rsidRPr="005D1BAC">
        <w:rPr>
          <w:i/>
        </w:rPr>
        <w:t>Jisti Conference with Up To 100 Participant - Install &amp; Config - Jitsi Community Forum - developers &amp; users</w:t>
      </w:r>
      <w:r w:rsidRPr="005D1BAC">
        <w:t>. (n.d.).</w:t>
      </w:r>
      <w:r w:rsidRPr="005D1BAC">
        <w:br/>
        <w:t xml:space="preserve">Tersedia: </w:t>
      </w:r>
      <w:hyperlink r:id="rId46" w:history="1">
        <w:r w:rsidRPr="005D1BAC">
          <w:rPr>
            <w:rStyle w:val="Hyperlink"/>
          </w:rPr>
          <w:t>https://community.jitsi.org/t/jisti-conference-with-up-to-100-participant/37613</w:t>
        </w:r>
      </w:hyperlink>
      <w:r w:rsidRPr="005D1BAC">
        <w:t xml:space="preserve"> (Diakses 6 November 2020)</w:t>
      </w:r>
    </w:p>
    <w:p w14:paraId="7A71975E" w14:textId="77777777" w:rsidR="00CA7B84" w:rsidRPr="005D1BAC" w:rsidRDefault="00CA7B84" w:rsidP="00CA7B84">
      <w:pPr>
        <w:pStyle w:val="References"/>
        <w:spacing w:after="120" w:line="276" w:lineRule="auto"/>
      </w:pPr>
      <w:r w:rsidRPr="005D1BAC">
        <w:rPr>
          <w:i/>
        </w:rPr>
        <w:t>Lua: About</w:t>
      </w:r>
      <w:r w:rsidRPr="005D1BAC">
        <w:t>. (2018). Lua.</w:t>
      </w:r>
      <w:r w:rsidRPr="005D1BAC">
        <w:br/>
        <w:t xml:space="preserve">Tersedia: </w:t>
      </w:r>
      <w:hyperlink r:id="rId47" w:history="1">
        <w:r w:rsidRPr="005D1BAC">
          <w:rPr>
            <w:rStyle w:val="Hyperlink"/>
          </w:rPr>
          <w:t>https://www.lua.org/about.html</w:t>
        </w:r>
      </w:hyperlink>
    </w:p>
    <w:p w14:paraId="72C8F924" w14:textId="77777777" w:rsidR="00CA7B84" w:rsidRPr="005D1BAC" w:rsidRDefault="00CA7B84" w:rsidP="00CA7B84">
      <w:pPr>
        <w:pStyle w:val="References"/>
        <w:spacing w:after="120" w:line="276" w:lineRule="auto"/>
      </w:pPr>
      <w:r w:rsidRPr="005D1BAC">
        <w:t xml:space="preserve">Luis, A., Negi, S., &amp; Mills, C. (2019). </w:t>
      </w:r>
      <w:r w:rsidRPr="005D1BAC">
        <w:rPr>
          <w:i/>
        </w:rPr>
        <w:t>Getting Started - Developer guides | MDN</w:t>
      </w:r>
      <w:r w:rsidRPr="005D1BAC">
        <w:t>.</w:t>
      </w:r>
      <w:r w:rsidRPr="005D1BAC">
        <w:br/>
        <w:t xml:space="preserve">Tersedia: </w:t>
      </w:r>
      <w:hyperlink r:id="rId48" w:history="1">
        <w:r w:rsidRPr="005D1BAC">
          <w:rPr>
            <w:rStyle w:val="Hyperlink"/>
            <w:rFonts w:cs="Times New Roman"/>
            <w:szCs w:val="24"/>
          </w:rPr>
          <w:t>https://developer.mozilla.org/en-US/docs/Web/Guide/AJAX/</w:t>
        </w:r>
        <w:r w:rsidRPr="005D1BAC">
          <w:rPr>
            <w:rStyle w:val="Hyperlink"/>
            <w:rFonts w:cs="Times New Roman"/>
            <w:szCs w:val="24"/>
          </w:rPr>
          <w:br/>
          <w:t>Getting_Started</w:t>
        </w:r>
      </w:hyperlink>
    </w:p>
    <w:p w14:paraId="230ACDFF" w14:textId="77777777" w:rsidR="00CA7B84" w:rsidRPr="005D1BAC" w:rsidRDefault="00CA7B84" w:rsidP="00CA7B84">
      <w:pPr>
        <w:pStyle w:val="References"/>
        <w:spacing w:after="120" w:line="276" w:lineRule="auto"/>
      </w:pPr>
      <w:r w:rsidRPr="005D1BAC">
        <w:t xml:space="preserve">Microsoft. (2018). </w:t>
      </w:r>
      <w:r w:rsidRPr="005D1BAC">
        <w:rPr>
          <w:i/>
        </w:rPr>
        <w:t>FAQs about Windows Subsystem for Linux | Microsoft Docs</w:t>
      </w:r>
      <w:r w:rsidRPr="005D1BAC">
        <w:t xml:space="preserve">. Tersedia: </w:t>
      </w:r>
      <w:hyperlink r:id="rId49" w:history="1">
        <w:r w:rsidRPr="005D1BAC">
          <w:rPr>
            <w:rStyle w:val="Hyperlink"/>
          </w:rPr>
          <w:t>https://docs.microsoft.com/en-us/windows/wsl/about</w:t>
        </w:r>
      </w:hyperlink>
    </w:p>
    <w:p w14:paraId="708D631C" w14:textId="77777777" w:rsidR="00CA7B84" w:rsidRPr="005D1BAC" w:rsidRDefault="00CA7B84" w:rsidP="00CA7B84">
      <w:pPr>
        <w:pStyle w:val="References"/>
        <w:spacing w:after="120" w:line="276" w:lineRule="auto"/>
      </w:pPr>
      <w:r w:rsidRPr="005D1BAC">
        <w:rPr>
          <w:i/>
        </w:rPr>
        <w:lastRenderedPageBreak/>
        <w:t>Mute video - Developers - Jitsi Community Forum - developers &amp; users</w:t>
      </w:r>
      <w:r w:rsidRPr="005D1BAC">
        <w:t xml:space="preserve">. (n.d.). Tersedia: </w:t>
      </w:r>
      <w:hyperlink r:id="rId50" w:history="1">
        <w:r w:rsidRPr="005D1BAC">
          <w:rPr>
            <w:rStyle w:val="Hyperlink"/>
          </w:rPr>
          <w:t>https://community.jitsi.org/t/mute-video/14885/6</w:t>
        </w:r>
      </w:hyperlink>
      <w:r w:rsidRPr="005D1BAC">
        <w:t xml:space="preserve"> (Diakses 10 Oktober 2020)</w:t>
      </w:r>
    </w:p>
    <w:p w14:paraId="693E4DDA" w14:textId="77777777" w:rsidR="00CA7B84" w:rsidRPr="005D1BAC" w:rsidRDefault="00CA7B84" w:rsidP="00CA7B84">
      <w:pPr>
        <w:pStyle w:val="References"/>
        <w:spacing w:after="120" w:line="276" w:lineRule="auto"/>
      </w:pPr>
      <w:r w:rsidRPr="005D1BAC">
        <w:rPr>
          <w:i/>
        </w:rPr>
        <w:t>Mute Video for Remote User - Install &amp; Config - Jitsi Community Forum - developers &amp; users</w:t>
      </w:r>
      <w:r w:rsidRPr="005D1BAC">
        <w:t>. (n.d.).</w:t>
      </w:r>
      <w:r w:rsidRPr="005D1BAC">
        <w:br/>
        <w:t xml:space="preserve">Tersedia: </w:t>
      </w:r>
      <w:hyperlink r:id="rId51" w:history="1">
        <w:r w:rsidRPr="005D1BAC">
          <w:rPr>
            <w:rStyle w:val="Hyperlink"/>
          </w:rPr>
          <w:t>https://community.jitsi.org/t/mute-video-for-remote-user/58695</w:t>
        </w:r>
      </w:hyperlink>
      <w:r w:rsidRPr="005D1BAC">
        <w:t xml:space="preserve"> (Diakses 10 Oktober 2020)</w:t>
      </w:r>
    </w:p>
    <w:p w14:paraId="163D80CF" w14:textId="77777777" w:rsidR="00CA7B84" w:rsidRPr="005D1BAC" w:rsidRDefault="00CA7B84" w:rsidP="00CA7B84">
      <w:pPr>
        <w:pStyle w:val="References"/>
        <w:spacing w:after="120" w:line="276" w:lineRule="auto"/>
        <w:rPr>
          <w:rStyle w:val="Hyperlink"/>
          <w:rFonts w:cs="Times New Roman"/>
          <w:szCs w:val="24"/>
        </w:rPr>
      </w:pPr>
      <w:r w:rsidRPr="005D1BAC">
        <w:rPr>
          <w:i/>
        </w:rPr>
        <w:t>Node.js – Introduction – Tutorialspoint</w:t>
      </w:r>
      <w:r w:rsidRPr="005D1BAC">
        <w:t>. (2019).</w:t>
      </w:r>
      <w:r w:rsidRPr="005D1BAC">
        <w:br/>
        <w:t xml:space="preserve">Tersedia: </w:t>
      </w:r>
      <w:hyperlink r:id="rId52" w:history="1">
        <w:r w:rsidRPr="005D1BAC">
          <w:rPr>
            <w:rStyle w:val="Hyperlink"/>
            <w:rFonts w:cs="Times New Roman"/>
            <w:szCs w:val="24"/>
          </w:rPr>
          <w:t>https://www.tutorialspoint.com/nodejs/nodejs_introduction.htm</w:t>
        </w:r>
      </w:hyperlink>
    </w:p>
    <w:p w14:paraId="50834C28" w14:textId="77777777" w:rsidR="00CA7B84" w:rsidRPr="005D1BAC" w:rsidRDefault="00CA7B84" w:rsidP="00CA7B84">
      <w:pPr>
        <w:pStyle w:val="References"/>
        <w:spacing w:after="120" w:line="276" w:lineRule="auto"/>
      </w:pPr>
      <w:r w:rsidRPr="005D1BAC">
        <w:t xml:space="preserve">Peham, T. (2020). </w:t>
      </w:r>
      <w:r w:rsidRPr="005D1BAC">
        <w:rPr>
          <w:i/>
        </w:rPr>
        <w:t>GitLab vs GitHub: What Are the Key Differences?</w:t>
      </w:r>
      <w:r w:rsidRPr="005D1BAC">
        <w:br/>
        <w:t>Tersedia: https://usersnap.com/blog/gitlab-github/</w:t>
      </w:r>
    </w:p>
    <w:p w14:paraId="580D74E5" w14:textId="77777777" w:rsidR="00CA7B84" w:rsidRPr="005D1BAC" w:rsidRDefault="00CA7B84" w:rsidP="00CA7B84">
      <w:pPr>
        <w:pStyle w:val="References"/>
        <w:spacing w:after="120" w:line="276" w:lineRule="auto"/>
      </w:pPr>
      <w:r w:rsidRPr="005D1BAC">
        <w:rPr>
          <w:i/>
        </w:rPr>
        <w:t>Pengertian Bandwidth dan Fungsinya (Lengkap) - Niagahsoter</w:t>
      </w:r>
      <w:r w:rsidRPr="005D1BAC">
        <w:t>. (n.d.).</w:t>
      </w:r>
      <w:r w:rsidRPr="005D1BAC">
        <w:br/>
        <w:t>Tersedia:</w:t>
      </w:r>
      <w:hyperlink r:id="rId53" w:anchor="Apa_Itu_Bandwidth_Internet" w:history="1">
        <w:r w:rsidRPr="005D1BAC">
          <w:rPr>
            <w:rStyle w:val="Hyperlink"/>
          </w:rPr>
          <w:t>https://www.niagahoster.co.id/blog/pengertian-bandwidth/#Apa_Itu_Bandwidth_Internet</w:t>
        </w:r>
      </w:hyperlink>
      <w:r w:rsidRPr="005D1BAC">
        <w:t xml:space="preserve"> (Diakses 25 Desember 2020)</w:t>
      </w:r>
    </w:p>
    <w:p w14:paraId="174A5148" w14:textId="77777777" w:rsidR="00CA7B84" w:rsidRPr="005D1BAC" w:rsidRDefault="00CA7B84" w:rsidP="00CA7B84">
      <w:pPr>
        <w:pStyle w:val="References"/>
        <w:spacing w:after="120" w:line="276" w:lineRule="auto"/>
      </w:pPr>
      <w:r w:rsidRPr="005D1BAC">
        <w:t xml:space="preserve">Point, T. (n.d.). </w:t>
      </w:r>
      <w:r w:rsidRPr="005D1BAC">
        <w:rPr>
          <w:i/>
        </w:rPr>
        <w:t>Ubuntu - Overview - Tutorialspoint</w:t>
      </w:r>
      <w:r w:rsidRPr="005D1BAC">
        <w:t>.</w:t>
      </w:r>
      <w:r w:rsidRPr="005D1BAC">
        <w:br/>
        <w:t xml:space="preserve">Tersedia: </w:t>
      </w:r>
      <w:hyperlink r:id="rId54" w:history="1">
        <w:r w:rsidRPr="005D1BAC">
          <w:rPr>
            <w:rStyle w:val="Hyperlink"/>
          </w:rPr>
          <w:t>https://www.tutorialspoint.com/ubuntu/ubuntu_overview.htm</w:t>
        </w:r>
      </w:hyperlink>
      <w:r w:rsidRPr="005D1BAC">
        <w:t xml:space="preserve"> (Diakses 30 November 2020)</w:t>
      </w:r>
    </w:p>
    <w:p w14:paraId="191CF3B3" w14:textId="77777777" w:rsidR="00CA7B84" w:rsidRPr="005D1BAC" w:rsidRDefault="00CA7B84" w:rsidP="00CA7B84">
      <w:pPr>
        <w:pStyle w:val="References"/>
        <w:spacing w:after="120" w:line="276" w:lineRule="auto"/>
      </w:pPr>
      <w:r w:rsidRPr="005D1BAC">
        <w:t xml:space="preserve">ssh.com. (2020). SSH Protocol – Secure Remote Login and File Transfer. In </w:t>
      </w:r>
      <w:r w:rsidRPr="005D1BAC">
        <w:rPr>
          <w:i/>
        </w:rPr>
        <w:t>SSH Communications Security</w:t>
      </w:r>
      <w:r w:rsidRPr="005D1BAC">
        <w:t>.</w:t>
      </w:r>
      <w:r w:rsidRPr="005D1BAC">
        <w:br/>
        <w:t xml:space="preserve">Tersedia: </w:t>
      </w:r>
      <w:hyperlink r:id="rId55" w:history="1">
        <w:r w:rsidRPr="005D1BAC">
          <w:rPr>
            <w:rStyle w:val="Hyperlink"/>
            <w:rFonts w:cs="Times New Roman"/>
            <w:szCs w:val="24"/>
          </w:rPr>
          <w:t>https://www.ssh.com/ssh/protocol/</w:t>
        </w:r>
      </w:hyperlink>
    </w:p>
    <w:p w14:paraId="06BDEAE1" w14:textId="77777777" w:rsidR="00CA7B84" w:rsidRPr="005D1BAC" w:rsidRDefault="00CA7B84" w:rsidP="00CA7B84">
      <w:pPr>
        <w:pStyle w:val="References"/>
        <w:spacing w:after="120" w:line="276" w:lineRule="auto"/>
      </w:pPr>
      <w:r w:rsidRPr="005D1BAC">
        <w:t xml:space="preserve">Tersedia: </w:t>
      </w:r>
      <w:hyperlink r:id="rId56" w:history="1">
        <w:r w:rsidRPr="005D1BAC">
          <w:rPr>
            <w:rStyle w:val="Hyperlink"/>
            <w:rFonts w:cs="Times New Roman"/>
            <w:szCs w:val="24"/>
          </w:rPr>
          <w:t>https://prosody.im/doc/xmpp</w:t>
        </w:r>
      </w:hyperlink>
    </w:p>
    <w:p w14:paraId="3EE86CD7" w14:textId="77777777" w:rsidR="00CA7B84" w:rsidRPr="005D1BAC" w:rsidRDefault="00CA7B84" w:rsidP="00CA7B84">
      <w:pPr>
        <w:pStyle w:val="References"/>
        <w:spacing w:after="120" w:line="276" w:lineRule="auto"/>
      </w:pPr>
      <w:r w:rsidRPr="005D1BAC">
        <w:t xml:space="preserve">Tersedia: </w:t>
      </w:r>
      <w:hyperlink r:id="rId57" w:history="1">
        <w:r w:rsidRPr="005D1BAC">
          <w:rPr>
            <w:rStyle w:val="Hyperlink"/>
            <w:rFonts w:cs="Times New Roman"/>
            <w:szCs w:val="24"/>
          </w:rPr>
          <w:t>https://restfulapi.net/</w:t>
        </w:r>
      </w:hyperlink>
      <w:r w:rsidRPr="005D1BAC">
        <w:t xml:space="preserve"> (Diakses 25 November 2020)</w:t>
      </w:r>
    </w:p>
    <w:p w14:paraId="75A4494C" w14:textId="77777777" w:rsidR="00CA7B84" w:rsidRPr="005D1BAC" w:rsidRDefault="00CA7B84" w:rsidP="00CA7B84">
      <w:pPr>
        <w:pStyle w:val="References"/>
        <w:spacing w:after="120" w:line="276" w:lineRule="auto"/>
      </w:pPr>
      <w:r w:rsidRPr="005D1BAC">
        <w:t xml:space="preserve">Visual Studio Code. (2015). </w:t>
      </w:r>
      <w:r w:rsidRPr="005D1BAC">
        <w:rPr>
          <w:i/>
        </w:rPr>
        <w:t>Documentation for Visual Studio Code</w:t>
      </w:r>
      <w:r w:rsidRPr="005D1BAC">
        <w:t>. Visual Studio Code Documentation.</w:t>
      </w:r>
      <w:r w:rsidRPr="005D1BAC">
        <w:br/>
        <w:t xml:space="preserve">Tersedia: </w:t>
      </w:r>
      <w:hyperlink r:id="rId58" w:history="1">
        <w:r w:rsidRPr="005D1BAC">
          <w:rPr>
            <w:rStyle w:val="Hyperlink"/>
          </w:rPr>
          <w:t>https://code.visualstudio.com/docs</w:t>
        </w:r>
      </w:hyperlink>
    </w:p>
    <w:p w14:paraId="3A9CD69B" w14:textId="77777777" w:rsidR="00CA7B84" w:rsidRPr="005D1BAC" w:rsidRDefault="00CA7B84" w:rsidP="00CA7B84">
      <w:pPr>
        <w:pStyle w:val="References"/>
        <w:spacing w:after="120" w:line="276" w:lineRule="auto"/>
      </w:pPr>
      <w:r w:rsidRPr="005D1BAC">
        <w:rPr>
          <w:i/>
        </w:rPr>
        <w:t>WebRTC</w:t>
      </w:r>
      <w:r w:rsidRPr="005D1BAC">
        <w:t>. (n.d.).</w:t>
      </w:r>
      <w:r w:rsidRPr="005D1BAC">
        <w:br/>
        <w:t xml:space="preserve">Tersedia: </w:t>
      </w:r>
      <w:hyperlink r:id="rId59" w:history="1">
        <w:r w:rsidRPr="005D1BAC">
          <w:rPr>
            <w:rStyle w:val="Hyperlink"/>
          </w:rPr>
          <w:t>https://webrtc.org/</w:t>
        </w:r>
      </w:hyperlink>
      <w:r w:rsidRPr="005D1BAC">
        <w:t xml:space="preserve"> (Diakses 26 Desember 2020)</w:t>
      </w:r>
    </w:p>
    <w:p w14:paraId="2DE1C4A9" w14:textId="77777777" w:rsidR="00CA7B84" w:rsidRPr="005D1BAC" w:rsidRDefault="00CA7B84" w:rsidP="00CA7B84">
      <w:pPr>
        <w:pStyle w:val="References"/>
        <w:spacing w:after="120" w:line="276" w:lineRule="auto"/>
        <w:rPr>
          <w:rFonts w:cs="Times New Roman"/>
          <w:szCs w:val="24"/>
        </w:rPr>
      </w:pPr>
      <w:r w:rsidRPr="005D1BAC">
        <w:rPr>
          <w:i/>
        </w:rPr>
        <w:t>What is JavaScript? - Learn web development | MDN</w:t>
      </w:r>
      <w:r w:rsidRPr="005D1BAC">
        <w:t>. (2019).</w:t>
      </w:r>
      <w:r w:rsidRPr="005D1BAC">
        <w:br/>
        <w:t xml:space="preserve">Tersedia: </w:t>
      </w:r>
      <w:hyperlink r:id="rId60" w:history="1">
        <w:r w:rsidRPr="005D1BAC">
          <w:rPr>
            <w:rStyle w:val="Hyperlink"/>
          </w:rPr>
          <w:t>https://developer.mozilla.org/en-US/docs/Learn/JavaScript/First_steps/What_is_JavaScript</w:t>
        </w:r>
      </w:hyperlink>
    </w:p>
    <w:p w14:paraId="494264C1" w14:textId="77777777" w:rsidR="00CA7B84" w:rsidRPr="005D1BAC" w:rsidRDefault="00CA7B84" w:rsidP="00CA7B84">
      <w:pPr>
        <w:pStyle w:val="References"/>
        <w:spacing w:after="120" w:line="276" w:lineRule="auto"/>
      </w:pPr>
      <w:r w:rsidRPr="005D1BAC">
        <w:rPr>
          <w:i/>
        </w:rPr>
        <w:t>What is Jitsi? – open-source video conferencing API's, SDKs, and installers.</w:t>
      </w:r>
      <w:r w:rsidRPr="005D1BAC">
        <w:t xml:space="preserve"> (n.d.).</w:t>
      </w:r>
      <w:r w:rsidRPr="005D1BAC">
        <w:br/>
        <w:t xml:space="preserve">Tersedia: </w:t>
      </w:r>
      <w:hyperlink r:id="rId61" w:history="1">
        <w:r w:rsidRPr="005D1BAC">
          <w:rPr>
            <w:rStyle w:val="Hyperlink"/>
          </w:rPr>
          <w:t>https://jitsi.org/what-is-jitsi/</w:t>
        </w:r>
      </w:hyperlink>
      <w:r w:rsidRPr="005D1BAC">
        <w:t xml:space="preserve"> (Diakses 10 Desember 2020)</w:t>
      </w:r>
    </w:p>
    <w:p w14:paraId="13202665" w14:textId="77777777" w:rsidR="00CA7B84" w:rsidRPr="005D1BAC" w:rsidRDefault="00CA7B84" w:rsidP="00CA7B84">
      <w:pPr>
        <w:pStyle w:val="References"/>
        <w:spacing w:after="120" w:line="276" w:lineRule="auto"/>
      </w:pPr>
      <w:r w:rsidRPr="005D1BAC">
        <w:rPr>
          <w:i/>
        </w:rPr>
        <w:t>What is REST – REST API Tutorial</w:t>
      </w:r>
      <w:r w:rsidRPr="005D1BAC">
        <w:t>. (n.d.). restfulapi.net.</w:t>
      </w:r>
    </w:p>
    <w:p w14:paraId="536DA1D8" w14:textId="77777777" w:rsidR="00CA7B84" w:rsidRPr="005D1BAC" w:rsidRDefault="00CA7B84" w:rsidP="00CA7B84">
      <w:pPr>
        <w:pStyle w:val="References"/>
        <w:spacing w:after="120" w:line="276" w:lineRule="auto"/>
      </w:pPr>
      <w:r w:rsidRPr="005D1BAC">
        <w:lastRenderedPageBreak/>
        <w:t xml:space="preserve">WhatsApp Inc. (2018). </w:t>
      </w:r>
      <w:r w:rsidRPr="005D1BAC">
        <w:rPr>
          <w:i/>
        </w:rPr>
        <w:t>About WhatsApp</w:t>
      </w:r>
      <w:r w:rsidRPr="005D1BAC">
        <w:t>. WhatsApp.com.</w:t>
      </w:r>
      <w:r w:rsidRPr="005D1BAC">
        <w:br/>
        <w:t xml:space="preserve">Tersedia: </w:t>
      </w:r>
      <w:hyperlink r:id="rId62" w:history="1">
        <w:r w:rsidRPr="005D1BAC">
          <w:rPr>
            <w:rStyle w:val="Hyperlink"/>
          </w:rPr>
          <w:t>https://www.whatsapp.com/about/</w:t>
        </w:r>
      </w:hyperlink>
    </w:p>
    <w:p w14:paraId="7B202134" w14:textId="52200F5D" w:rsidR="00A46ED4" w:rsidRPr="005D1BAC" w:rsidRDefault="00CA7B84" w:rsidP="00A523ED">
      <w:pPr>
        <w:pStyle w:val="References"/>
        <w:spacing w:after="120" w:line="276" w:lineRule="auto"/>
        <w:rPr>
          <w:rStyle w:val="Hyperlink"/>
        </w:rPr>
      </w:pPr>
      <w:r w:rsidRPr="005D1BAC">
        <w:rPr>
          <w:i/>
        </w:rPr>
        <w:t>XMPP – Prosody IM</w:t>
      </w:r>
      <w:r w:rsidRPr="005D1BAC">
        <w:t>. (2018).</w:t>
      </w:r>
      <w:r w:rsidRPr="005D1BAC">
        <w:br/>
        <w:t xml:space="preserve">Tersedia: </w:t>
      </w:r>
      <w:hyperlink r:id="rId63" w:history="1">
        <w:r w:rsidRPr="005D1BAC">
          <w:rPr>
            <w:rStyle w:val="Hyperlink"/>
          </w:rPr>
          <w:t>https://prosody.im/doc/xmpp</w:t>
        </w:r>
      </w:hyperlink>
    </w:p>
    <w:p w14:paraId="0EADCF19" w14:textId="77777777" w:rsidR="00A46ED4" w:rsidRPr="005D1BAC" w:rsidRDefault="00A46ED4">
      <w:pPr>
        <w:spacing w:after="160" w:line="259" w:lineRule="auto"/>
        <w:jc w:val="left"/>
        <w:rPr>
          <w:rStyle w:val="Hyperlink"/>
        </w:rPr>
        <w:sectPr w:rsidR="00A46ED4" w:rsidRPr="005D1BAC" w:rsidSect="00C57DBA">
          <w:pgSz w:w="11906" w:h="16838" w:code="9"/>
          <w:pgMar w:top="2268" w:right="1701" w:bottom="1701" w:left="2268" w:header="720" w:footer="720" w:gutter="0"/>
          <w:cols w:space="720"/>
          <w:noEndnote/>
          <w:titlePg/>
          <w:docGrid w:linePitch="326"/>
        </w:sectPr>
      </w:pPr>
    </w:p>
    <w:p w14:paraId="161CBD79" w14:textId="679D7630" w:rsidR="00804235" w:rsidRPr="005D1BAC" w:rsidRDefault="00804235" w:rsidP="00804235"/>
    <w:p w14:paraId="1ECC0839" w14:textId="1464450E" w:rsidR="00804235" w:rsidRPr="005D1BAC" w:rsidRDefault="00804235" w:rsidP="00804235"/>
    <w:p w14:paraId="65B9F576" w14:textId="77777777" w:rsidR="00804235" w:rsidRPr="005D1BAC" w:rsidRDefault="00804235" w:rsidP="00804235"/>
    <w:p w14:paraId="4FDAF5A0" w14:textId="77777777" w:rsidR="00804235" w:rsidRPr="005D1BAC" w:rsidRDefault="00804235" w:rsidP="00804235"/>
    <w:p w14:paraId="576BD118" w14:textId="7217D4D7" w:rsidR="00A46ED4" w:rsidRPr="005D1BAC" w:rsidRDefault="00A46ED4" w:rsidP="00A46ED4"/>
    <w:p w14:paraId="174D2F0C" w14:textId="77777777" w:rsidR="00804235" w:rsidRPr="005D1BAC" w:rsidRDefault="00804235" w:rsidP="00A46ED4"/>
    <w:p w14:paraId="5D9149D5" w14:textId="29CA4FEA" w:rsidR="00A46ED4" w:rsidRPr="005D1BAC" w:rsidRDefault="00A46ED4" w:rsidP="00A46ED4"/>
    <w:p w14:paraId="51688E30" w14:textId="77777777" w:rsidR="00A46ED4" w:rsidRPr="005D1BAC" w:rsidRDefault="00A46ED4" w:rsidP="00A46ED4"/>
    <w:p w14:paraId="118D33D3" w14:textId="35BE3ECE" w:rsidR="00A46ED4" w:rsidRPr="005D1BAC" w:rsidRDefault="00A46ED4" w:rsidP="00FC2902">
      <w:pPr>
        <w:pStyle w:val="Heading1"/>
        <w:numPr>
          <w:ilvl w:val="0"/>
          <w:numId w:val="0"/>
        </w:numPr>
        <w:sectPr w:rsidR="00A46ED4" w:rsidRPr="005D1BAC" w:rsidSect="00C57DBA">
          <w:pgSz w:w="11906" w:h="16838" w:code="9"/>
          <w:pgMar w:top="2268" w:right="1701" w:bottom="1701" w:left="2268" w:header="720" w:footer="720" w:gutter="0"/>
          <w:cols w:space="720"/>
          <w:noEndnote/>
          <w:titlePg/>
          <w:docGrid w:linePitch="326"/>
        </w:sectPr>
      </w:pPr>
      <w:bookmarkStart w:id="285" w:name="_Toc60131924"/>
      <w:bookmarkStart w:id="286" w:name="_Toc64571811"/>
      <w:r w:rsidRPr="005D1BAC">
        <w:t>LAMPIRAN</w:t>
      </w:r>
      <w:bookmarkEnd w:id="285"/>
      <w:bookmarkEnd w:id="286"/>
    </w:p>
    <w:p w14:paraId="74D60D2F" w14:textId="77777777" w:rsidR="00804235" w:rsidRPr="005D1BAC" w:rsidRDefault="00804235" w:rsidP="00804235">
      <w:bookmarkStart w:id="287" w:name="_Toc59659651"/>
    </w:p>
    <w:p w14:paraId="52C4C94C" w14:textId="77777777" w:rsidR="00804235" w:rsidRPr="005D1BAC" w:rsidRDefault="00804235" w:rsidP="00804235"/>
    <w:p w14:paraId="626B40F3" w14:textId="77777777" w:rsidR="00804235" w:rsidRPr="005D1BAC" w:rsidRDefault="00804235" w:rsidP="00804235"/>
    <w:p w14:paraId="47A78A09" w14:textId="60C77C0E" w:rsidR="00804235" w:rsidRPr="005D1BAC" w:rsidRDefault="00804235" w:rsidP="00804235"/>
    <w:p w14:paraId="5FEF157A" w14:textId="77777777" w:rsidR="00804235" w:rsidRPr="005D1BAC" w:rsidRDefault="00804235" w:rsidP="00804235"/>
    <w:p w14:paraId="01675A5C" w14:textId="77777777" w:rsidR="00804235" w:rsidRPr="005D1BAC" w:rsidRDefault="00804235" w:rsidP="00804235"/>
    <w:p w14:paraId="75021BCA" w14:textId="77777777" w:rsidR="00804235" w:rsidRPr="005D1BAC" w:rsidRDefault="00804235" w:rsidP="00804235"/>
    <w:p w14:paraId="2A63C1A9" w14:textId="57AD9CEF" w:rsidR="00A46ED4" w:rsidRPr="005D1BAC" w:rsidRDefault="00607FE6" w:rsidP="00607FE6">
      <w:pPr>
        <w:pStyle w:val="Caption"/>
        <w:spacing w:before="0" w:after="0"/>
        <w:rPr>
          <w:b/>
          <w:bCs/>
          <w:sz w:val="44"/>
          <w:szCs w:val="44"/>
          <w:lang w:val="id-ID"/>
        </w:rPr>
      </w:pPr>
      <w:bookmarkStart w:id="288" w:name="_Toc60132559"/>
      <w:bookmarkEnd w:id="287"/>
      <w:r w:rsidRPr="005D1BAC">
        <w:rPr>
          <w:b/>
          <w:bCs/>
          <w:sz w:val="36"/>
          <w:szCs w:val="24"/>
          <w:lang w:val="id-ID"/>
        </w:rPr>
        <w:t xml:space="preserve">Lampiran </w:t>
      </w:r>
      <w:r w:rsidRPr="005D1BAC">
        <w:rPr>
          <w:b/>
          <w:bCs/>
          <w:sz w:val="36"/>
          <w:szCs w:val="24"/>
          <w:lang w:val="id-ID"/>
        </w:rPr>
        <w:fldChar w:fldCharType="begin"/>
      </w:r>
      <w:r w:rsidRPr="005D1BAC">
        <w:rPr>
          <w:b/>
          <w:bCs/>
          <w:sz w:val="36"/>
          <w:szCs w:val="24"/>
          <w:lang w:val="id-ID"/>
        </w:rPr>
        <w:instrText xml:space="preserve"> SEQ Lampiran \* ARABIC </w:instrText>
      </w:r>
      <w:r w:rsidRPr="005D1BAC">
        <w:rPr>
          <w:b/>
          <w:bCs/>
          <w:sz w:val="36"/>
          <w:szCs w:val="24"/>
          <w:lang w:val="id-ID"/>
        </w:rPr>
        <w:fldChar w:fldCharType="separate"/>
      </w:r>
      <w:r w:rsidR="00516D6D">
        <w:rPr>
          <w:b/>
          <w:bCs/>
          <w:noProof/>
          <w:sz w:val="36"/>
          <w:szCs w:val="24"/>
          <w:lang w:val="id-ID"/>
        </w:rPr>
        <w:t>1</w:t>
      </w:r>
      <w:bookmarkEnd w:id="288"/>
      <w:r w:rsidRPr="005D1BAC">
        <w:rPr>
          <w:b/>
          <w:bCs/>
          <w:sz w:val="36"/>
          <w:szCs w:val="24"/>
          <w:lang w:val="id-ID"/>
        </w:rPr>
        <w:fldChar w:fldCharType="end"/>
      </w:r>
    </w:p>
    <w:p w14:paraId="50093BEC" w14:textId="77777777" w:rsidR="00A46ED4" w:rsidRPr="005D1BAC" w:rsidRDefault="00A46ED4" w:rsidP="006A4F84">
      <w:pPr>
        <w:pStyle w:val="Caption"/>
        <w:spacing w:before="0" w:after="0"/>
        <w:rPr>
          <w:sz w:val="28"/>
          <w:szCs w:val="28"/>
          <w:lang w:val="id-ID"/>
        </w:rPr>
      </w:pPr>
      <w:r w:rsidRPr="005D1BAC">
        <w:rPr>
          <w:sz w:val="28"/>
          <w:szCs w:val="28"/>
          <w:lang w:val="id-ID"/>
        </w:rPr>
        <w:t>Rencana Penyelesaian Pekerjaan Proyek Jitsi – Bandwidth Reduction</w:t>
      </w:r>
    </w:p>
    <w:p w14:paraId="0D4CAA2C" w14:textId="77777777" w:rsidR="00A46ED4" w:rsidRPr="005D1BAC" w:rsidRDefault="00A46ED4" w:rsidP="006A4F84">
      <w:pPr>
        <w:pStyle w:val="Caption"/>
        <w:spacing w:before="0" w:after="0"/>
        <w:rPr>
          <w:sz w:val="28"/>
          <w:szCs w:val="28"/>
          <w:lang w:val="id-ID"/>
        </w:rPr>
        <w:sectPr w:rsidR="00A46ED4" w:rsidRPr="005D1BAC" w:rsidSect="00C57DBA">
          <w:pgSz w:w="11906" w:h="16838" w:code="9"/>
          <w:pgMar w:top="2268" w:right="1701" w:bottom="1701" w:left="2268" w:header="720" w:footer="720" w:gutter="0"/>
          <w:cols w:space="720"/>
          <w:noEndnote/>
          <w:titlePg/>
          <w:docGrid w:linePitch="326"/>
        </w:sectPr>
      </w:pPr>
      <w:r w:rsidRPr="005D1BAC">
        <w:rPr>
          <w:sz w:val="28"/>
          <w:szCs w:val="28"/>
          <w:lang w:val="id-ID"/>
        </w:rPr>
        <w:t>PT. Padepokan Tujuh Sembilan</w:t>
      </w:r>
    </w:p>
    <w:p w14:paraId="512920DE" w14:textId="77777777" w:rsidR="00A46ED4" w:rsidRPr="005D1BAC" w:rsidRDefault="00A46ED4" w:rsidP="00A46ED4">
      <w:pPr>
        <w:spacing w:after="0"/>
        <w:jc w:val="center"/>
        <w:rPr>
          <w:sz w:val="28"/>
          <w:szCs w:val="28"/>
        </w:rPr>
      </w:pPr>
      <w:r w:rsidRPr="005D1BAC">
        <w:rPr>
          <w:b/>
          <w:bCs/>
          <w:sz w:val="28"/>
          <w:szCs w:val="24"/>
        </w:rPr>
        <w:lastRenderedPageBreak/>
        <w:t>PKL MAHASISWA</w:t>
      </w:r>
    </w:p>
    <w:p w14:paraId="31DEB80B" w14:textId="77777777" w:rsidR="00A46ED4" w:rsidRPr="005D1BAC" w:rsidRDefault="00A46ED4" w:rsidP="00A46ED4">
      <w:pPr>
        <w:spacing w:after="0"/>
        <w:jc w:val="center"/>
        <w:rPr>
          <w:b/>
          <w:bCs/>
          <w:sz w:val="28"/>
          <w:szCs w:val="24"/>
        </w:rPr>
      </w:pPr>
      <w:r w:rsidRPr="005D1BAC">
        <w:rPr>
          <w:b/>
          <w:bCs/>
          <w:sz w:val="28"/>
          <w:szCs w:val="24"/>
        </w:rPr>
        <w:t>JURUSAN TEKNIK KOMPUTER DAN INFORMATIKA</w:t>
      </w:r>
    </w:p>
    <w:p w14:paraId="48475E34" w14:textId="77777777" w:rsidR="00A46ED4" w:rsidRPr="005D1BAC" w:rsidRDefault="00A46ED4" w:rsidP="00A46ED4">
      <w:pPr>
        <w:spacing w:after="0"/>
        <w:jc w:val="center"/>
        <w:rPr>
          <w:b/>
          <w:bCs/>
          <w:sz w:val="28"/>
          <w:szCs w:val="24"/>
        </w:rPr>
      </w:pPr>
      <w:r w:rsidRPr="005D1BAC">
        <w:rPr>
          <w:b/>
          <w:bCs/>
          <w:sz w:val="28"/>
          <w:szCs w:val="24"/>
        </w:rPr>
        <w:t>POLITEKNIK NEGERI BANDUNG</w:t>
      </w:r>
    </w:p>
    <w:p w14:paraId="74F5D36B" w14:textId="77777777" w:rsidR="00A46ED4" w:rsidRPr="005D1BAC" w:rsidRDefault="00A46ED4" w:rsidP="00A46ED4">
      <w:pPr>
        <w:spacing w:after="1200"/>
        <w:jc w:val="center"/>
        <w:rPr>
          <w:b/>
          <w:bCs/>
          <w:sz w:val="28"/>
          <w:szCs w:val="24"/>
        </w:rPr>
      </w:pPr>
      <w:r w:rsidRPr="005D1BAC">
        <w:rPr>
          <w:b/>
          <w:bCs/>
          <w:sz w:val="28"/>
          <w:szCs w:val="24"/>
        </w:rPr>
        <w:t>TAHUN 2020</w:t>
      </w:r>
    </w:p>
    <w:p w14:paraId="15BCAA9B" w14:textId="77777777" w:rsidR="00A46ED4" w:rsidRPr="005D1BAC" w:rsidRDefault="00A46ED4" w:rsidP="00A46ED4">
      <w:pPr>
        <w:autoSpaceDE w:val="0"/>
        <w:autoSpaceDN w:val="0"/>
        <w:adjustRightInd w:val="0"/>
        <w:spacing w:after="1200"/>
        <w:jc w:val="center"/>
        <w:rPr>
          <w:rFonts w:cs="Times New Roman"/>
          <w:b/>
          <w:bCs/>
          <w:szCs w:val="24"/>
        </w:rPr>
      </w:pPr>
      <w:r w:rsidRPr="005D1BAC">
        <w:rPr>
          <w:rFonts w:cs="Times New Roman"/>
          <w:b/>
          <w:bCs/>
          <w:noProof/>
          <w:szCs w:val="24"/>
        </w:rPr>
        <w:drawing>
          <wp:inline distT="0" distB="0" distL="0" distR="0" wp14:anchorId="40D300AD" wp14:editId="79CDC61F">
            <wp:extent cx="1874520" cy="216862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86885" cy="2182927"/>
                    </a:xfrm>
                    <a:prstGeom prst="rect">
                      <a:avLst/>
                    </a:prstGeom>
                  </pic:spPr>
                </pic:pic>
              </a:graphicData>
            </a:graphic>
          </wp:inline>
        </w:drawing>
      </w:r>
    </w:p>
    <w:p w14:paraId="01E9C42B" w14:textId="77777777" w:rsidR="00A46ED4" w:rsidRPr="005D1BAC" w:rsidRDefault="00A46ED4" w:rsidP="00A46ED4">
      <w:pPr>
        <w:autoSpaceDE w:val="0"/>
        <w:autoSpaceDN w:val="0"/>
        <w:adjustRightInd w:val="0"/>
        <w:spacing w:after="1200"/>
        <w:jc w:val="center"/>
        <w:rPr>
          <w:rFonts w:cs="Times New Roman"/>
          <w:b/>
          <w:bCs/>
          <w:sz w:val="28"/>
          <w:szCs w:val="24"/>
        </w:rPr>
      </w:pPr>
      <w:r w:rsidRPr="005D1BAC">
        <w:rPr>
          <w:rFonts w:cs="Times New Roman"/>
          <w:b/>
          <w:bCs/>
          <w:sz w:val="28"/>
          <w:szCs w:val="24"/>
        </w:rPr>
        <w:t>RENCANA PENYELESAIAN PEKERJAAN</w:t>
      </w:r>
    </w:p>
    <w:p w14:paraId="00176085" w14:textId="77777777" w:rsidR="00A46ED4" w:rsidRPr="005D1BAC" w:rsidRDefault="00A46ED4" w:rsidP="00804235">
      <w:pPr>
        <w:autoSpaceDE w:val="0"/>
        <w:autoSpaceDN w:val="0"/>
        <w:adjustRightInd w:val="0"/>
        <w:spacing w:after="0"/>
        <w:jc w:val="center"/>
        <w:rPr>
          <w:rFonts w:cs="Times New Roman"/>
          <w:b/>
          <w:bCs/>
          <w:szCs w:val="24"/>
        </w:rPr>
      </w:pPr>
      <w:r w:rsidRPr="005D1BAC">
        <w:rPr>
          <w:rFonts w:cs="Times New Roman"/>
          <w:b/>
          <w:bCs/>
          <w:szCs w:val="24"/>
        </w:rPr>
        <w:t>Oleh</w:t>
      </w:r>
    </w:p>
    <w:p w14:paraId="64BD6D89" w14:textId="1BDE78F5" w:rsidR="00CA7B84" w:rsidRPr="005D1BAC" w:rsidRDefault="00A46ED4" w:rsidP="00804235">
      <w:pPr>
        <w:pStyle w:val="References"/>
        <w:spacing w:after="120" w:line="276" w:lineRule="auto"/>
        <w:jc w:val="center"/>
        <w:sectPr w:rsidR="00CA7B84" w:rsidRPr="005D1BAC" w:rsidSect="0023311E">
          <w:headerReference w:type="default" r:id="rId64"/>
          <w:footerReference w:type="default" r:id="rId65"/>
          <w:pgSz w:w="11906" w:h="16838" w:code="9"/>
          <w:pgMar w:top="2268" w:right="1701" w:bottom="1701" w:left="2268" w:header="720" w:footer="720" w:gutter="0"/>
          <w:cols w:space="720"/>
          <w:noEndnote/>
          <w:titlePg/>
          <w:docGrid w:linePitch="326"/>
        </w:sectPr>
      </w:pPr>
      <w:r w:rsidRPr="005D1BAC">
        <w:rPr>
          <w:rFonts w:cs="Times New Roman"/>
          <w:szCs w:val="24"/>
        </w:rPr>
        <w:t>Sophia Gianina Daeli</w:t>
      </w:r>
      <w:r w:rsidRPr="005D1BAC">
        <w:rPr>
          <w:rFonts w:cs="Times New Roman"/>
          <w:szCs w:val="24"/>
        </w:rPr>
        <w:tab/>
      </w:r>
      <w:r w:rsidRPr="005D1BAC">
        <w:rPr>
          <w:rFonts w:cs="Times New Roman"/>
          <w:szCs w:val="24"/>
        </w:rPr>
        <w:tab/>
        <w:t>NIM 171524029</w:t>
      </w:r>
      <w:r w:rsidRPr="005D1BAC">
        <w:rPr>
          <w:rFonts w:cs="Times New Roman"/>
          <w:szCs w:val="24"/>
        </w:rPr>
        <w:br w:type="page"/>
      </w:r>
    </w:p>
    <w:p w14:paraId="10A2468F" w14:textId="77777777" w:rsidR="00804235" w:rsidRPr="005D1BAC" w:rsidRDefault="00804235" w:rsidP="00804235">
      <w:pPr>
        <w:spacing w:after="720"/>
        <w:jc w:val="center"/>
        <w:rPr>
          <w:b/>
          <w:bCs/>
          <w:sz w:val="28"/>
          <w:szCs w:val="24"/>
        </w:rPr>
      </w:pPr>
      <w:bookmarkStart w:id="289" w:name="_Toc59721091"/>
      <w:bookmarkEnd w:id="289"/>
      <w:r w:rsidRPr="005D1BAC">
        <w:rPr>
          <w:b/>
          <w:bCs/>
          <w:sz w:val="28"/>
          <w:szCs w:val="24"/>
        </w:rPr>
        <w:lastRenderedPageBreak/>
        <w:t>RENCANA PENYELESAIAN PEKERJAAN</w:t>
      </w:r>
    </w:p>
    <w:p w14:paraId="3C79865C" w14:textId="77777777" w:rsidR="00804235" w:rsidRPr="005D1BAC" w:rsidRDefault="00804235" w:rsidP="00021A26">
      <w:pPr>
        <w:pStyle w:val="ListParagraph"/>
        <w:numPr>
          <w:ilvl w:val="0"/>
          <w:numId w:val="43"/>
        </w:numPr>
        <w:spacing w:before="480" w:after="0"/>
        <w:rPr>
          <w:b/>
          <w:bCs/>
        </w:rPr>
      </w:pPr>
      <w:r w:rsidRPr="005D1BAC">
        <w:rPr>
          <w:b/>
          <w:bCs/>
        </w:rPr>
        <w:t>Judul Pekerjaan</w:t>
      </w:r>
    </w:p>
    <w:p w14:paraId="1D2449EC" w14:textId="77777777" w:rsidR="00804235" w:rsidRPr="005D1BAC" w:rsidRDefault="00804235" w:rsidP="00804235">
      <w:pPr>
        <w:spacing w:after="0"/>
      </w:pPr>
      <w:r w:rsidRPr="005D1BAC">
        <w:t xml:space="preserve">Proyek </w:t>
      </w:r>
      <w:r w:rsidRPr="005D1BAC">
        <w:rPr>
          <w:i/>
          <w:iCs/>
        </w:rPr>
        <w:t>Jitsi Bandwidth Reduction</w:t>
      </w:r>
      <w:r w:rsidRPr="005D1BAC">
        <w:t xml:space="preserve"> adalah proyek yang bertujuan untuk mengurangi penggunaan </w:t>
      </w:r>
      <w:r w:rsidRPr="005D1BAC">
        <w:rPr>
          <w:i/>
          <w:iCs/>
        </w:rPr>
        <w:t xml:space="preserve">bandwidth </w:t>
      </w:r>
      <w:r w:rsidRPr="005D1BAC">
        <w:t xml:space="preserve">pada konferensi video dengan menggunakan aplikasi Jitsi. Hal ini dilakukan untuk menjaga performa konferensi video sehingga komunikasi antar pengguna tidak terhambat. Untuk mencapai tujuan tersebut, klien berupaya untuk mengurangi penggunaan </w:t>
      </w:r>
      <w:r w:rsidRPr="005D1BAC">
        <w:rPr>
          <w:i/>
          <w:iCs/>
        </w:rPr>
        <w:t xml:space="preserve">bandwidth </w:t>
      </w:r>
      <w:r w:rsidRPr="005D1BAC">
        <w:t>dengan membatasi jumlah data (audio dan video) yang dapat diterima pengguna dalam kurun waktu tertentu.</w:t>
      </w:r>
    </w:p>
    <w:p w14:paraId="143495B0" w14:textId="77777777" w:rsidR="00804235" w:rsidRPr="005D1BAC" w:rsidRDefault="00804235" w:rsidP="00021A26">
      <w:pPr>
        <w:pStyle w:val="ListParagraph"/>
        <w:numPr>
          <w:ilvl w:val="0"/>
          <w:numId w:val="43"/>
        </w:numPr>
        <w:spacing w:before="480" w:after="0"/>
        <w:rPr>
          <w:b/>
          <w:bCs/>
        </w:rPr>
      </w:pPr>
      <w:r w:rsidRPr="005D1BAC">
        <w:rPr>
          <w:b/>
          <w:bCs/>
        </w:rPr>
        <w:t>Peran Kelompok PKL dalam Pekerjaan</w:t>
      </w:r>
    </w:p>
    <w:p w14:paraId="405F4832" w14:textId="77777777" w:rsidR="00804235" w:rsidRPr="005D1BAC" w:rsidRDefault="00804235" w:rsidP="00804235">
      <w:pPr>
        <w:spacing w:after="0"/>
      </w:pPr>
      <w:r w:rsidRPr="005D1BAC">
        <w:rPr>
          <w:rFonts w:cs="Times New Roman"/>
          <w:szCs w:val="24"/>
        </w:rPr>
        <w:t>P</w:t>
      </w:r>
      <w:r w:rsidRPr="005D1BAC">
        <w:t>enulis terlibat dalam pengerjaan</w:t>
      </w:r>
      <w:r w:rsidRPr="005D1BAC">
        <w:rPr>
          <w:rFonts w:cs="Times New Roman"/>
          <w:szCs w:val="24"/>
        </w:rPr>
        <w:t xml:space="preserve"> proyek </w:t>
      </w:r>
      <w:r w:rsidRPr="005D1BAC">
        <w:rPr>
          <w:rFonts w:cs="Times New Roman"/>
          <w:i/>
          <w:iCs/>
          <w:szCs w:val="24"/>
        </w:rPr>
        <w:t>Jitsi Bandwidth Reduction</w:t>
      </w:r>
      <w:r w:rsidRPr="005D1BAC">
        <w:rPr>
          <w:rFonts w:cs="Times New Roman"/>
          <w:szCs w:val="24"/>
        </w:rPr>
        <w:t xml:space="preserve"> sebagai </w:t>
      </w:r>
      <w:r w:rsidRPr="005D1BAC">
        <w:rPr>
          <w:rFonts w:cs="Times New Roman"/>
          <w:i/>
          <w:iCs/>
          <w:szCs w:val="24"/>
        </w:rPr>
        <w:t>back end developer</w:t>
      </w:r>
      <w:r w:rsidRPr="005D1BAC">
        <w:rPr>
          <w:rFonts w:cs="Times New Roman"/>
          <w:szCs w:val="24"/>
        </w:rPr>
        <w:t>. Adapun, cakupan tugas yang diberikan, yaitu: a</w:t>
      </w:r>
      <w:r w:rsidRPr="005D1BAC">
        <w:t xml:space="preserve">nalisis metode untuk mengurangi penggunaan </w:t>
      </w:r>
      <w:r w:rsidRPr="005D1BAC">
        <w:rPr>
          <w:i/>
          <w:iCs/>
        </w:rPr>
        <w:t xml:space="preserve">band-width </w:t>
      </w:r>
      <w:r w:rsidRPr="005D1BAC">
        <w:t xml:space="preserve">pada konferensi video dengan menggunakan aplikasi Jitsi, implementasi modifikasi dan penambahan fungsi, dan menguji serta </w:t>
      </w:r>
      <w:r w:rsidRPr="005D1BAC">
        <w:rPr>
          <w:i/>
          <w:iCs/>
        </w:rPr>
        <w:t>bug-fixing</w:t>
      </w:r>
      <w:r w:rsidRPr="005D1BAC">
        <w:t xml:space="preserve"> hasil modifikasi dan fungsi yang ditambahkan.</w:t>
      </w:r>
    </w:p>
    <w:p w14:paraId="2261760A" w14:textId="77777777" w:rsidR="00804235" w:rsidRPr="005D1BAC" w:rsidRDefault="00804235" w:rsidP="00021A26">
      <w:pPr>
        <w:pStyle w:val="ListParagraph"/>
        <w:numPr>
          <w:ilvl w:val="0"/>
          <w:numId w:val="43"/>
        </w:numPr>
        <w:spacing w:before="480" w:after="0"/>
        <w:rPr>
          <w:b/>
          <w:bCs/>
        </w:rPr>
      </w:pPr>
      <w:r w:rsidRPr="005D1BAC">
        <w:rPr>
          <w:b/>
          <w:bCs/>
        </w:rPr>
        <w:t>Deskripsi Tugas</w:t>
      </w:r>
    </w:p>
    <w:p w14:paraId="0FFA293D" w14:textId="77777777" w:rsidR="00804235" w:rsidRPr="005D1BAC" w:rsidRDefault="00804235" w:rsidP="00804235">
      <w:pPr>
        <w:spacing w:after="0"/>
      </w:pPr>
      <w:r w:rsidRPr="005D1BAC">
        <w:t xml:space="preserve">Tugas yang diberikan kepada tim proyek adalah mengembangkan aplikasi Jitsi dengan menambahkan fungsi </w:t>
      </w:r>
      <w:r w:rsidRPr="005D1BAC">
        <w:rPr>
          <w:i/>
          <w:iCs/>
        </w:rPr>
        <w:t>paging</w:t>
      </w:r>
      <w:r w:rsidRPr="005D1BAC">
        <w:t xml:space="preserve"> untuk membatasi pengiriman data (audio dan video) dari partisipan </w:t>
      </w:r>
      <w:r w:rsidRPr="005D1BAC">
        <w:rPr>
          <w:i/>
          <w:iCs/>
        </w:rPr>
        <w:t>remote</w:t>
      </w:r>
      <w:r w:rsidRPr="005D1BAC">
        <w:t xml:space="preserve"> yang dapat diterima partisipan lokal. Untuk mencapai tujuan tersebut, tim melakukan analisis terhadap beberapa komponen yang menyu-sun aplikasi Jitsi, yaitu: Jitsi Meet, Jitsi Videobridge (JVB), dan Jitsi Conference Focus (Jicofo) untuk mambuat rancangan alur fungsi </w:t>
      </w:r>
      <w:r w:rsidRPr="005D1BAC">
        <w:rPr>
          <w:i/>
          <w:iCs/>
        </w:rPr>
        <w:t>pagination</w:t>
      </w:r>
      <w:r w:rsidRPr="005D1BAC">
        <w:t>. Kemudian, tim melakukan implementasi fungsi dan modifikasi sesuai kebutuhan proyek, dan ter-akhir, tim melakukan pengujian hasil implementasi untuk memastikan fungsi yang ditambahkan dan modifikasi yang dibuat sesuai dengan kebutuhan tim dan berhasil mengurangi penggunaan</w:t>
      </w:r>
      <w:r w:rsidRPr="005D1BAC">
        <w:rPr>
          <w:i/>
          <w:iCs/>
        </w:rPr>
        <w:t xml:space="preserve"> bandwidth</w:t>
      </w:r>
      <w:r w:rsidRPr="005D1BAC">
        <w:t xml:space="preserve"> pada konferensi.</w:t>
      </w:r>
    </w:p>
    <w:p w14:paraId="0B0CC734" w14:textId="77777777" w:rsidR="00804235" w:rsidRPr="005D1BAC" w:rsidRDefault="00804235" w:rsidP="00804235">
      <w:pPr>
        <w:spacing w:after="0"/>
        <w:jc w:val="left"/>
        <w:rPr>
          <w:b/>
          <w:bCs/>
          <w:iCs/>
        </w:rPr>
      </w:pPr>
      <w:r w:rsidRPr="005D1BAC">
        <w:rPr>
          <w:b/>
          <w:bCs/>
          <w:iCs/>
        </w:rPr>
        <w:br w:type="page"/>
      </w:r>
    </w:p>
    <w:p w14:paraId="0442D8A8" w14:textId="77777777" w:rsidR="00804235" w:rsidRPr="005D1BAC" w:rsidRDefault="00804235" w:rsidP="00021A26">
      <w:pPr>
        <w:pStyle w:val="ListParagraph"/>
        <w:numPr>
          <w:ilvl w:val="0"/>
          <w:numId w:val="43"/>
        </w:numPr>
        <w:spacing w:before="480" w:after="0"/>
        <w:rPr>
          <w:b/>
          <w:bCs/>
          <w:iCs/>
        </w:rPr>
      </w:pPr>
      <w:r w:rsidRPr="005D1BAC">
        <w:rPr>
          <w:b/>
          <w:bCs/>
          <w:iCs/>
        </w:rPr>
        <w:lastRenderedPageBreak/>
        <w:t>Deliverables</w:t>
      </w:r>
    </w:p>
    <w:p w14:paraId="137E5271" w14:textId="77777777" w:rsidR="00804235" w:rsidRPr="005D1BAC" w:rsidRDefault="00804235" w:rsidP="00804235">
      <w:pPr>
        <w:spacing w:after="0"/>
      </w:pPr>
      <w:r w:rsidRPr="005D1BAC">
        <w:t xml:space="preserve">Pada kegiatan ini, </w:t>
      </w:r>
      <w:r w:rsidRPr="005D1BAC">
        <w:rPr>
          <w:i/>
        </w:rPr>
        <w:t>deliverables</w:t>
      </w:r>
      <w:r w:rsidRPr="005D1BAC">
        <w:t xml:space="preserve"> yang harus diberikan kepada pembimbing PKL instansi PT. Padepokan Tujuh Sembilan dijabarkan pada Tabel 1.</w:t>
      </w:r>
    </w:p>
    <w:p w14:paraId="702D6F5F" w14:textId="77777777" w:rsidR="00804235" w:rsidRPr="005D1BAC" w:rsidRDefault="00804235" w:rsidP="00804235">
      <w:pPr>
        <w:pStyle w:val="CaptionTabel"/>
        <w:rPr>
          <w:sz w:val="36"/>
          <w:szCs w:val="36"/>
          <w:lang w:val="id-ID"/>
        </w:rPr>
      </w:pPr>
      <w:bookmarkStart w:id="290" w:name="_Toc59695842"/>
      <w:bookmarkStart w:id="291" w:name="_Toc59703720"/>
      <w:r w:rsidRPr="005D1BAC">
        <w:rPr>
          <w:lang w:val="id-ID"/>
        </w:rPr>
        <w:t xml:space="preserve"> Tabel 1. Deliverables dan tenggat waktu</w:t>
      </w:r>
      <w:bookmarkEnd w:id="290"/>
      <w:bookmarkEnd w:id="291"/>
    </w:p>
    <w:tbl>
      <w:tblPr>
        <w:tblStyle w:val="TableGrid"/>
        <w:tblW w:w="7937" w:type="dxa"/>
        <w:tblInd w:w="-5" w:type="dxa"/>
        <w:tblLook w:val="04A0" w:firstRow="1" w:lastRow="0" w:firstColumn="1" w:lastColumn="0" w:noHBand="0" w:noVBand="1"/>
      </w:tblPr>
      <w:tblGrid>
        <w:gridCol w:w="5953"/>
        <w:gridCol w:w="1984"/>
      </w:tblGrid>
      <w:tr w:rsidR="00804235" w:rsidRPr="005D1BAC" w14:paraId="4872B9F1" w14:textId="77777777" w:rsidTr="00C57DBA">
        <w:tc>
          <w:tcPr>
            <w:tcW w:w="5953" w:type="dxa"/>
            <w:shd w:val="clear" w:color="auto" w:fill="auto"/>
            <w:vAlign w:val="center"/>
          </w:tcPr>
          <w:p w14:paraId="1A1683CE" w14:textId="77777777" w:rsidR="00804235" w:rsidRPr="005D1BAC" w:rsidRDefault="00804235" w:rsidP="00C57DBA">
            <w:pPr>
              <w:spacing w:after="0" w:line="240" w:lineRule="auto"/>
              <w:jc w:val="center"/>
              <w:rPr>
                <w:b/>
                <w:bCs/>
                <w:sz w:val="20"/>
                <w:szCs w:val="18"/>
                <w:lang w:val="id-ID"/>
              </w:rPr>
            </w:pPr>
            <w:r w:rsidRPr="005D1BAC">
              <w:rPr>
                <w:b/>
                <w:bCs/>
                <w:sz w:val="20"/>
                <w:szCs w:val="18"/>
                <w:lang w:val="id-ID"/>
              </w:rPr>
              <w:t>Deliverables</w:t>
            </w:r>
          </w:p>
        </w:tc>
        <w:tc>
          <w:tcPr>
            <w:tcW w:w="1984" w:type="dxa"/>
            <w:shd w:val="clear" w:color="auto" w:fill="auto"/>
            <w:vAlign w:val="center"/>
          </w:tcPr>
          <w:p w14:paraId="6CCB25B6" w14:textId="77777777" w:rsidR="00804235" w:rsidRPr="005D1BAC" w:rsidRDefault="00804235" w:rsidP="00C57DBA">
            <w:pPr>
              <w:spacing w:after="0" w:line="240" w:lineRule="auto"/>
              <w:jc w:val="center"/>
              <w:rPr>
                <w:b/>
                <w:bCs/>
                <w:sz w:val="20"/>
                <w:szCs w:val="18"/>
                <w:lang w:val="id-ID"/>
              </w:rPr>
            </w:pPr>
            <w:r w:rsidRPr="005D1BAC">
              <w:rPr>
                <w:b/>
                <w:bCs/>
                <w:sz w:val="20"/>
                <w:szCs w:val="18"/>
                <w:lang w:val="id-ID"/>
              </w:rPr>
              <w:t>Due date</w:t>
            </w:r>
          </w:p>
        </w:tc>
      </w:tr>
      <w:tr w:rsidR="00804235" w:rsidRPr="005D1BAC" w14:paraId="2034AB3B" w14:textId="77777777" w:rsidTr="00C57DBA">
        <w:tc>
          <w:tcPr>
            <w:tcW w:w="5953" w:type="dxa"/>
            <w:vAlign w:val="center"/>
          </w:tcPr>
          <w:p w14:paraId="74543215" w14:textId="77777777" w:rsidR="00804235" w:rsidRPr="005D1BAC" w:rsidRDefault="00804235" w:rsidP="00C57DBA">
            <w:pPr>
              <w:spacing w:after="0" w:line="240" w:lineRule="auto"/>
              <w:rPr>
                <w:sz w:val="20"/>
                <w:szCs w:val="18"/>
                <w:lang w:val="id-ID"/>
              </w:rPr>
            </w:pPr>
            <w:r w:rsidRPr="005D1BAC">
              <w:rPr>
                <w:sz w:val="20"/>
                <w:szCs w:val="18"/>
                <w:shd w:val="clear" w:color="auto" w:fill="FFFFFF"/>
                <w:lang w:val="id-ID"/>
              </w:rPr>
              <w:t>Hasil analisis elemen dan atribut XML XMPP dari log prosody konferensi Jitsi</w:t>
            </w:r>
          </w:p>
        </w:tc>
        <w:tc>
          <w:tcPr>
            <w:tcW w:w="1984" w:type="dxa"/>
            <w:vAlign w:val="center"/>
          </w:tcPr>
          <w:p w14:paraId="5D12402B" w14:textId="77777777" w:rsidR="00804235" w:rsidRPr="005D1BAC" w:rsidRDefault="00804235" w:rsidP="00C57DBA">
            <w:pPr>
              <w:spacing w:after="0" w:line="240" w:lineRule="auto"/>
              <w:jc w:val="center"/>
              <w:rPr>
                <w:sz w:val="20"/>
                <w:szCs w:val="18"/>
                <w:lang w:val="id-ID"/>
              </w:rPr>
            </w:pPr>
            <w:r w:rsidRPr="005D1BAC">
              <w:rPr>
                <w:sz w:val="20"/>
                <w:szCs w:val="18"/>
                <w:lang w:val="id-ID"/>
              </w:rPr>
              <w:t>8 September 2020</w:t>
            </w:r>
          </w:p>
        </w:tc>
      </w:tr>
      <w:tr w:rsidR="00804235" w:rsidRPr="005D1BAC" w14:paraId="74CEFAE0" w14:textId="77777777" w:rsidTr="00C57DBA">
        <w:tc>
          <w:tcPr>
            <w:tcW w:w="5953" w:type="dxa"/>
            <w:vAlign w:val="center"/>
          </w:tcPr>
          <w:p w14:paraId="1F99C8B5" w14:textId="77777777" w:rsidR="00804235" w:rsidRPr="005D1BAC" w:rsidRDefault="00804235" w:rsidP="00C57DBA">
            <w:pPr>
              <w:spacing w:after="0" w:line="240" w:lineRule="auto"/>
              <w:rPr>
                <w:sz w:val="20"/>
                <w:szCs w:val="18"/>
                <w:lang w:val="id-ID"/>
              </w:rPr>
            </w:pPr>
            <w:r w:rsidRPr="005D1BAC">
              <w:rPr>
                <w:sz w:val="20"/>
                <w:szCs w:val="18"/>
                <w:lang w:val="id-ID"/>
              </w:rPr>
              <w:t>Hasil simulasi bandwidth</w:t>
            </w:r>
          </w:p>
        </w:tc>
        <w:tc>
          <w:tcPr>
            <w:tcW w:w="1984" w:type="dxa"/>
            <w:vAlign w:val="center"/>
          </w:tcPr>
          <w:p w14:paraId="69B58C29" w14:textId="77777777" w:rsidR="00804235" w:rsidRPr="005D1BAC" w:rsidRDefault="00804235" w:rsidP="00C57DBA">
            <w:pPr>
              <w:spacing w:after="0" w:line="240" w:lineRule="auto"/>
              <w:jc w:val="center"/>
              <w:rPr>
                <w:sz w:val="20"/>
                <w:szCs w:val="18"/>
                <w:lang w:val="id-ID"/>
              </w:rPr>
            </w:pPr>
            <w:r w:rsidRPr="005D1BAC">
              <w:rPr>
                <w:sz w:val="20"/>
                <w:szCs w:val="18"/>
                <w:lang w:val="id-ID"/>
              </w:rPr>
              <w:t>17 September 2020</w:t>
            </w:r>
          </w:p>
        </w:tc>
      </w:tr>
      <w:tr w:rsidR="00804235" w:rsidRPr="005D1BAC" w14:paraId="58F3A821" w14:textId="77777777" w:rsidTr="00C57DBA">
        <w:tc>
          <w:tcPr>
            <w:tcW w:w="5953" w:type="dxa"/>
            <w:vAlign w:val="center"/>
          </w:tcPr>
          <w:p w14:paraId="437B587D" w14:textId="77777777" w:rsidR="00804235" w:rsidRPr="005D1BAC" w:rsidRDefault="00804235" w:rsidP="00C57DBA">
            <w:pPr>
              <w:spacing w:after="0" w:line="240" w:lineRule="auto"/>
              <w:rPr>
                <w:sz w:val="20"/>
                <w:szCs w:val="18"/>
                <w:lang w:val="id-ID"/>
              </w:rPr>
            </w:pPr>
            <w:r w:rsidRPr="005D1BAC">
              <w:rPr>
                <w:sz w:val="20"/>
                <w:szCs w:val="18"/>
                <w:shd w:val="clear" w:color="auto" w:fill="FFFFFF"/>
                <w:lang w:val="id-ID"/>
              </w:rPr>
              <w:t>Hasil implementasi fungsi RESTful API di proyek JVB</w:t>
            </w:r>
          </w:p>
        </w:tc>
        <w:tc>
          <w:tcPr>
            <w:tcW w:w="1984" w:type="dxa"/>
            <w:vAlign w:val="center"/>
          </w:tcPr>
          <w:p w14:paraId="6DFE89A6" w14:textId="77777777" w:rsidR="00804235" w:rsidRPr="005D1BAC" w:rsidRDefault="00804235" w:rsidP="00C57DBA">
            <w:pPr>
              <w:spacing w:after="0" w:line="240" w:lineRule="auto"/>
              <w:jc w:val="center"/>
              <w:rPr>
                <w:sz w:val="20"/>
                <w:szCs w:val="18"/>
                <w:lang w:val="id-ID"/>
              </w:rPr>
            </w:pPr>
            <w:r w:rsidRPr="005D1BAC">
              <w:rPr>
                <w:sz w:val="20"/>
                <w:szCs w:val="18"/>
                <w:lang w:val="id-ID"/>
              </w:rPr>
              <w:t>23 September 2020</w:t>
            </w:r>
          </w:p>
        </w:tc>
      </w:tr>
      <w:tr w:rsidR="00804235" w:rsidRPr="005D1BAC" w14:paraId="3E5ED205" w14:textId="77777777" w:rsidTr="00C57DBA">
        <w:tc>
          <w:tcPr>
            <w:tcW w:w="5953" w:type="dxa"/>
            <w:vAlign w:val="center"/>
          </w:tcPr>
          <w:p w14:paraId="1685D986" w14:textId="77777777" w:rsidR="00804235" w:rsidRPr="005D1BAC" w:rsidRDefault="00804235" w:rsidP="00C57DBA">
            <w:pPr>
              <w:spacing w:after="0" w:line="240" w:lineRule="auto"/>
              <w:rPr>
                <w:sz w:val="20"/>
                <w:szCs w:val="18"/>
                <w:lang w:val="id-ID"/>
              </w:rPr>
            </w:pPr>
            <w:r w:rsidRPr="005D1BAC">
              <w:rPr>
                <w:sz w:val="20"/>
                <w:szCs w:val="18"/>
                <w:lang w:val="id-ID"/>
              </w:rPr>
              <w:t xml:space="preserve">Hasil analisis proyek Jitsi Meet dan </w:t>
            </w:r>
            <w:r w:rsidRPr="005D1BAC">
              <w:rPr>
                <w:i/>
                <w:iCs/>
                <w:sz w:val="20"/>
                <w:szCs w:val="18"/>
                <w:lang w:val="id-ID"/>
              </w:rPr>
              <w:t>library</w:t>
            </w:r>
            <w:r w:rsidRPr="005D1BAC">
              <w:rPr>
                <w:sz w:val="20"/>
                <w:szCs w:val="18"/>
                <w:lang w:val="id-ID"/>
              </w:rPr>
              <w:t xml:space="preserve"> lib-jitsi-meet untuk pengiriman Stanza IQ </w:t>
            </w:r>
            <w:r w:rsidRPr="005D1BAC">
              <w:rPr>
                <w:i/>
                <w:iCs/>
                <w:sz w:val="20"/>
                <w:szCs w:val="18"/>
                <w:lang w:val="id-ID"/>
              </w:rPr>
              <w:t>custom</w:t>
            </w:r>
            <w:r w:rsidRPr="005D1BAC">
              <w:rPr>
                <w:sz w:val="20"/>
                <w:szCs w:val="18"/>
                <w:lang w:val="id-ID"/>
              </w:rPr>
              <w:t xml:space="preserve"> di Prosody</w:t>
            </w:r>
          </w:p>
        </w:tc>
        <w:tc>
          <w:tcPr>
            <w:tcW w:w="1984" w:type="dxa"/>
            <w:vAlign w:val="center"/>
          </w:tcPr>
          <w:p w14:paraId="27F6B3DC" w14:textId="77777777" w:rsidR="00804235" w:rsidRPr="005D1BAC" w:rsidRDefault="00804235" w:rsidP="00C57DBA">
            <w:pPr>
              <w:spacing w:after="0" w:line="240" w:lineRule="auto"/>
              <w:jc w:val="center"/>
              <w:rPr>
                <w:sz w:val="20"/>
                <w:szCs w:val="18"/>
                <w:lang w:val="id-ID"/>
              </w:rPr>
            </w:pPr>
            <w:r w:rsidRPr="005D1BAC">
              <w:rPr>
                <w:sz w:val="20"/>
                <w:szCs w:val="18"/>
                <w:lang w:val="id-ID"/>
              </w:rPr>
              <w:t>29 September 2020</w:t>
            </w:r>
          </w:p>
        </w:tc>
      </w:tr>
      <w:tr w:rsidR="00804235" w:rsidRPr="005D1BAC" w14:paraId="4B449D29" w14:textId="77777777" w:rsidTr="00C57DBA">
        <w:tc>
          <w:tcPr>
            <w:tcW w:w="5953" w:type="dxa"/>
            <w:vAlign w:val="center"/>
          </w:tcPr>
          <w:p w14:paraId="56ABCE26" w14:textId="77777777" w:rsidR="00804235" w:rsidRPr="005D1BAC" w:rsidRDefault="00804235" w:rsidP="00C57DBA">
            <w:pPr>
              <w:spacing w:after="0" w:line="240" w:lineRule="auto"/>
              <w:rPr>
                <w:sz w:val="20"/>
                <w:szCs w:val="18"/>
                <w:lang w:val="id-ID"/>
              </w:rPr>
            </w:pPr>
            <w:r w:rsidRPr="005D1BAC">
              <w:rPr>
                <w:sz w:val="20"/>
                <w:szCs w:val="18"/>
                <w:shd w:val="clear" w:color="auto" w:fill="FFFFFF"/>
                <w:lang w:val="id-ID"/>
              </w:rPr>
              <w:t>Hasil implementasi fungsi pemangilan RESTful API dengan menggunakan AJAX di proyek Jitsi Meet</w:t>
            </w:r>
          </w:p>
        </w:tc>
        <w:tc>
          <w:tcPr>
            <w:tcW w:w="1984" w:type="dxa"/>
            <w:vAlign w:val="center"/>
          </w:tcPr>
          <w:p w14:paraId="18107AD3" w14:textId="77777777" w:rsidR="00804235" w:rsidRPr="005D1BAC" w:rsidRDefault="00804235" w:rsidP="00C57DBA">
            <w:pPr>
              <w:spacing w:after="0" w:line="240" w:lineRule="auto"/>
              <w:jc w:val="center"/>
              <w:rPr>
                <w:sz w:val="20"/>
                <w:szCs w:val="18"/>
                <w:lang w:val="id-ID"/>
              </w:rPr>
            </w:pPr>
            <w:r w:rsidRPr="005D1BAC">
              <w:rPr>
                <w:sz w:val="20"/>
                <w:szCs w:val="18"/>
                <w:lang w:val="id-ID"/>
              </w:rPr>
              <w:t>14 Oktober 2020</w:t>
            </w:r>
          </w:p>
        </w:tc>
      </w:tr>
      <w:tr w:rsidR="00804235" w:rsidRPr="005D1BAC" w14:paraId="0F381564" w14:textId="77777777" w:rsidTr="00C57DBA">
        <w:tc>
          <w:tcPr>
            <w:tcW w:w="5953" w:type="dxa"/>
            <w:vAlign w:val="center"/>
          </w:tcPr>
          <w:p w14:paraId="224E03B1" w14:textId="77777777" w:rsidR="00804235" w:rsidRPr="005D1BAC" w:rsidRDefault="00804235" w:rsidP="00C57DBA">
            <w:pPr>
              <w:spacing w:after="0" w:line="240" w:lineRule="auto"/>
              <w:rPr>
                <w:sz w:val="20"/>
                <w:szCs w:val="18"/>
                <w:shd w:val="clear" w:color="auto" w:fill="FFFFFF"/>
                <w:lang w:val="id-ID"/>
              </w:rPr>
            </w:pPr>
            <w:r w:rsidRPr="005D1BAC">
              <w:rPr>
                <w:sz w:val="20"/>
                <w:szCs w:val="18"/>
                <w:shd w:val="clear" w:color="auto" w:fill="FFFFFF"/>
                <w:lang w:val="id-ID"/>
              </w:rPr>
              <w:t>Hasil a</w:t>
            </w:r>
            <w:r w:rsidRPr="005D1BAC">
              <w:rPr>
                <w:sz w:val="20"/>
                <w:szCs w:val="18"/>
                <w:lang w:val="id-ID"/>
              </w:rPr>
              <w:t>nalisis proyek Jicofo untuk mendapatkan semua partisipan di sebuah konferensi</w:t>
            </w:r>
          </w:p>
        </w:tc>
        <w:tc>
          <w:tcPr>
            <w:tcW w:w="1984" w:type="dxa"/>
            <w:vAlign w:val="center"/>
          </w:tcPr>
          <w:p w14:paraId="25F04FF4" w14:textId="77777777" w:rsidR="00804235" w:rsidRPr="005D1BAC" w:rsidRDefault="00804235" w:rsidP="00C57DBA">
            <w:pPr>
              <w:spacing w:after="0" w:line="240" w:lineRule="auto"/>
              <w:jc w:val="center"/>
              <w:rPr>
                <w:sz w:val="20"/>
                <w:szCs w:val="18"/>
                <w:lang w:val="id-ID"/>
              </w:rPr>
            </w:pPr>
            <w:r w:rsidRPr="005D1BAC">
              <w:rPr>
                <w:sz w:val="20"/>
                <w:szCs w:val="18"/>
                <w:lang w:val="id-ID"/>
              </w:rPr>
              <w:t>22 Oktober 2020</w:t>
            </w:r>
          </w:p>
        </w:tc>
      </w:tr>
      <w:tr w:rsidR="00804235" w:rsidRPr="005D1BAC" w14:paraId="257D112E" w14:textId="77777777" w:rsidTr="00C57DBA">
        <w:tc>
          <w:tcPr>
            <w:tcW w:w="5953" w:type="dxa"/>
            <w:vAlign w:val="center"/>
          </w:tcPr>
          <w:p w14:paraId="75995752" w14:textId="77777777" w:rsidR="00804235" w:rsidRPr="005D1BAC" w:rsidRDefault="00804235" w:rsidP="00C57DBA">
            <w:pPr>
              <w:spacing w:after="0" w:line="240" w:lineRule="auto"/>
              <w:rPr>
                <w:sz w:val="20"/>
                <w:szCs w:val="18"/>
                <w:shd w:val="clear" w:color="auto" w:fill="FFFFFF"/>
                <w:lang w:val="id-ID"/>
              </w:rPr>
            </w:pPr>
            <w:r w:rsidRPr="005D1BAC">
              <w:rPr>
                <w:sz w:val="20"/>
                <w:szCs w:val="18"/>
                <w:shd w:val="clear" w:color="auto" w:fill="FFFFFF"/>
                <w:lang w:val="id-ID"/>
              </w:rPr>
              <w:t>Hasil a</w:t>
            </w:r>
            <w:r w:rsidRPr="005D1BAC">
              <w:rPr>
                <w:sz w:val="20"/>
                <w:szCs w:val="18"/>
                <w:lang w:val="id-ID"/>
              </w:rPr>
              <w:t>nalisis proyek Jicofo untuk proses pengiriman paket audio dan video participant</w:t>
            </w:r>
          </w:p>
        </w:tc>
        <w:tc>
          <w:tcPr>
            <w:tcW w:w="1984" w:type="dxa"/>
            <w:vAlign w:val="center"/>
          </w:tcPr>
          <w:p w14:paraId="16B7D542" w14:textId="77777777" w:rsidR="00804235" w:rsidRPr="005D1BAC" w:rsidRDefault="00804235" w:rsidP="00C57DBA">
            <w:pPr>
              <w:spacing w:after="0" w:line="240" w:lineRule="auto"/>
              <w:jc w:val="center"/>
              <w:rPr>
                <w:sz w:val="20"/>
                <w:szCs w:val="18"/>
                <w:lang w:val="id-ID"/>
              </w:rPr>
            </w:pPr>
            <w:r w:rsidRPr="005D1BAC">
              <w:rPr>
                <w:sz w:val="20"/>
                <w:szCs w:val="18"/>
                <w:lang w:val="id-ID"/>
              </w:rPr>
              <w:t>4 November 2020</w:t>
            </w:r>
          </w:p>
        </w:tc>
      </w:tr>
      <w:tr w:rsidR="00804235" w:rsidRPr="005D1BAC" w14:paraId="2BB418C8" w14:textId="77777777" w:rsidTr="00C57DBA">
        <w:tc>
          <w:tcPr>
            <w:tcW w:w="5953" w:type="dxa"/>
            <w:vAlign w:val="center"/>
          </w:tcPr>
          <w:p w14:paraId="4A08E122" w14:textId="77777777" w:rsidR="00804235" w:rsidRPr="005D1BAC" w:rsidRDefault="00804235" w:rsidP="00C57DBA">
            <w:pPr>
              <w:spacing w:after="0" w:line="240" w:lineRule="auto"/>
              <w:rPr>
                <w:sz w:val="20"/>
                <w:szCs w:val="18"/>
                <w:shd w:val="clear" w:color="auto" w:fill="FFFFFF"/>
                <w:lang w:val="id-ID"/>
              </w:rPr>
            </w:pPr>
            <w:r w:rsidRPr="005D1BAC">
              <w:rPr>
                <w:sz w:val="20"/>
                <w:szCs w:val="18"/>
                <w:lang w:val="id-ID"/>
              </w:rPr>
              <w:t>Hasil stress test Jitsi untuk mendapatkan octo participant pada konferensi</w:t>
            </w:r>
          </w:p>
        </w:tc>
        <w:tc>
          <w:tcPr>
            <w:tcW w:w="1984" w:type="dxa"/>
            <w:vAlign w:val="center"/>
          </w:tcPr>
          <w:p w14:paraId="51B1C3DF" w14:textId="77777777" w:rsidR="00804235" w:rsidRPr="005D1BAC" w:rsidRDefault="00804235" w:rsidP="00C57DBA">
            <w:pPr>
              <w:spacing w:after="0" w:line="240" w:lineRule="auto"/>
              <w:jc w:val="center"/>
              <w:rPr>
                <w:sz w:val="20"/>
                <w:szCs w:val="18"/>
                <w:lang w:val="id-ID"/>
              </w:rPr>
            </w:pPr>
            <w:r w:rsidRPr="005D1BAC">
              <w:rPr>
                <w:sz w:val="20"/>
                <w:szCs w:val="18"/>
                <w:lang w:val="id-ID"/>
              </w:rPr>
              <w:t>16 November 2020</w:t>
            </w:r>
          </w:p>
        </w:tc>
      </w:tr>
      <w:tr w:rsidR="00804235" w:rsidRPr="005D1BAC" w14:paraId="0BE93E8C" w14:textId="77777777" w:rsidTr="00C57DBA">
        <w:tc>
          <w:tcPr>
            <w:tcW w:w="5953" w:type="dxa"/>
            <w:vAlign w:val="center"/>
          </w:tcPr>
          <w:p w14:paraId="3727712C" w14:textId="77777777" w:rsidR="00804235" w:rsidRPr="005D1BAC" w:rsidRDefault="00804235" w:rsidP="00C57DBA">
            <w:pPr>
              <w:spacing w:after="0" w:line="240" w:lineRule="auto"/>
              <w:rPr>
                <w:sz w:val="20"/>
                <w:szCs w:val="18"/>
                <w:lang w:val="id-ID"/>
              </w:rPr>
            </w:pPr>
            <w:r w:rsidRPr="005D1BAC">
              <w:rPr>
                <w:sz w:val="20"/>
                <w:szCs w:val="18"/>
                <w:lang w:val="id-ID"/>
              </w:rPr>
              <w:t xml:space="preserve">Hasil implementasi fungsi </w:t>
            </w:r>
            <w:r w:rsidRPr="005D1BAC">
              <w:rPr>
                <w:i/>
                <w:iCs/>
                <w:sz w:val="20"/>
                <w:szCs w:val="18"/>
                <w:lang w:val="id-ID"/>
              </w:rPr>
              <w:t>pagination</w:t>
            </w:r>
            <w:r w:rsidRPr="005D1BAC">
              <w:rPr>
                <w:sz w:val="20"/>
                <w:szCs w:val="18"/>
                <w:lang w:val="id-ID"/>
              </w:rPr>
              <w:t xml:space="preserve"> di proyek Jitsi Meet</w:t>
            </w:r>
          </w:p>
        </w:tc>
        <w:tc>
          <w:tcPr>
            <w:tcW w:w="1984" w:type="dxa"/>
            <w:vAlign w:val="center"/>
          </w:tcPr>
          <w:p w14:paraId="7F2D6784" w14:textId="77777777" w:rsidR="00804235" w:rsidRPr="005D1BAC" w:rsidRDefault="00804235" w:rsidP="00C57DBA">
            <w:pPr>
              <w:spacing w:after="0" w:line="240" w:lineRule="auto"/>
              <w:jc w:val="center"/>
              <w:rPr>
                <w:sz w:val="20"/>
                <w:szCs w:val="18"/>
                <w:lang w:val="id-ID"/>
              </w:rPr>
            </w:pPr>
            <w:r w:rsidRPr="005D1BAC">
              <w:rPr>
                <w:sz w:val="20"/>
                <w:szCs w:val="18"/>
                <w:lang w:val="id-ID"/>
              </w:rPr>
              <w:t>19 November 2020</w:t>
            </w:r>
          </w:p>
        </w:tc>
      </w:tr>
      <w:tr w:rsidR="00804235" w:rsidRPr="005D1BAC" w14:paraId="2F408418" w14:textId="77777777" w:rsidTr="00C57DBA">
        <w:tc>
          <w:tcPr>
            <w:tcW w:w="5953" w:type="dxa"/>
            <w:vAlign w:val="center"/>
          </w:tcPr>
          <w:p w14:paraId="0E1143A0" w14:textId="77777777" w:rsidR="00804235" w:rsidRPr="005D1BAC" w:rsidRDefault="00804235" w:rsidP="00C57DBA">
            <w:pPr>
              <w:spacing w:after="0" w:line="240" w:lineRule="auto"/>
              <w:rPr>
                <w:sz w:val="20"/>
                <w:szCs w:val="18"/>
                <w:lang w:val="id-ID"/>
              </w:rPr>
            </w:pPr>
            <w:r w:rsidRPr="005D1BAC">
              <w:rPr>
                <w:sz w:val="20"/>
                <w:szCs w:val="18"/>
                <w:lang w:val="id-ID"/>
              </w:rPr>
              <w:t>Laporan dokumentasi progres untuk klien</w:t>
            </w:r>
          </w:p>
        </w:tc>
        <w:tc>
          <w:tcPr>
            <w:tcW w:w="1984" w:type="dxa"/>
            <w:vAlign w:val="center"/>
          </w:tcPr>
          <w:p w14:paraId="475BFE88" w14:textId="77777777" w:rsidR="00804235" w:rsidRPr="005D1BAC" w:rsidRDefault="00804235" w:rsidP="00C57DBA">
            <w:pPr>
              <w:spacing w:after="0" w:line="240" w:lineRule="auto"/>
              <w:jc w:val="center"/>
              <w:rPr>
                <w:sz w:val="20"/>
                <w:szCs w:val="18"/>
                <w:lang w:val="id-ID"/>
              </w:rPr>
            </w:pPr>
            <w:r w:rsidRPr="005D1BAC">
              <w:rPr>
                <w:sz w:val="20"/>
                <w:szCs w:val="18"/>
                <w:lang w:val="id-ID"/>
              </w:rPr>
              <w:t>4 Desember 2020</w:t>
            </w:r>
          </w:p>
        </w:tc>
      </w:tr>
    </w:tbl>
    <w:p w14:paraId="59185AA5" w14:textId="77777777" w:rsidR="00804235" w:rsidRPr="005D1BAC" w:rsidRDefault="00804235" w:rsidP="00021A26">
      <w:pPr>
        <w:pStyle w:val="ListParagraph"/>
        <w:numPr>
          <w:ilvl w:val="0"/>
          <w:numId w:val="43"/>
        </w:numPr>
        <w:spacing w:before="480" w:after="0"/>
        <w:rPr>
          <w:b/>
          <w:bCs/>
          <w:iCs/>
        </w:rPr>
      </w:pPr>
      <w:r w:rsidRPr="005D1BAC">
        <w:rPr>
          <w:b/>
          <w:bCs/>
          <w:iCs/>
        </w:rPr>
        <w:t>Milestones</w:t>
      </w:r>
    </w:p>
    <w:p w14:paraId="165A4230" w14:textId="77777777" w:rsidR="00804235" w:rsidRPr="005D1BAC" w:rsidRDefault="00804235" w:rsidP="00804235">
      <w:pPr>
        <w:spacing w:after="0"/>
      </w:pPr>
      <w:r w:rsidRPr="005D1BAC">
        <w:t>Milestones yang ditetapkan selama waktu pengerjaan proyek dijabarkan pada Tabel 2.</w:t>
      </w:r>
    </w:p>
    <w:p w14:paraId="1FA9E18A" w14:textId="77777777" w:rsidR="00804235" w:rsidRPr="005D1BAC" w:rsidRDefault="00804235" w:rsidP="00804235">
      <w:pPr>
        <w:pStyle w:val="CaptionTabel"/>
        <w:rPr>
          <w:lang w:val="id-ID"/>
        </w:rPr>
      </w:pPr>
      <w:r w:rsidRPr="005D1BAC">
        <w:rPr>
          <w:lang w:val="id-ID"/>
        </w:rPr>
        <w:t>Tabel 2. Tabel milestones</w:t>
      </w:r>
    </w:p>
    <w:tbl>
      <w:tblPr>
        <w:tblStyle w:val="TableGrid"/>
        <w:tblW w:w="7937" w:type="dxa"/>
        <w:tblInd w:w="-5" w:type="dxa"/>
        <w:tblLook w:val="04A0" w:firstRow="1" w:lastRow="0" w:firstColumn="1" w:lastColumn="0" w:noHBand="0" w:noVBand="1"/>
      </w:tblPr>
      <w:tblGrid>
        <w:gridCol w:w="1701"/>
        <w:gridCol w:w="1984"/>
        <w:gridCol w:w="4252"/>
      </w:tblGrid>
      <w:tr w:rsidR="00804235" w:rsidRPr="005D1BAC" w14:paraId="7CF0E3A6" w14:textId="77777777" w:rsidTr="00C57DBA">
        <w:tc>
          <w:tcPr>
            <w:tcW w:w="1701" w:type="dxa"/>
            <w:vAlign w:val="center"/>
          </w:tcPr>
          <w:p w14:paraId="533E2427" w14:textId="77777777" w:rsidR="00804235" w:rsidRPr="005D1BAC" w:rsidRDefault="00804235" w:rsidP="00C57DBA">
            <w:pPr>
              <w:spacing w:after="0" w:line="240" w:lineRule="auto"/>
              <w:jc w:val="center"/>
              <w:rPr>
                <w:b/>
                <w:bCs/>
                <w:sz w:val="20"/>
                <w:szCs w:val="20"/>
                <w:lang w:val="id-ID"/>
              </w:rPr>
            </w:pPr>
            <w:r w:rsidRPr="005D1BAC">
              <w:rPr>
                <w:b/>
                <w:bCs/>
                <w:sz w:val="20"/>
                <w:szCs w:val="20"/>
                <w:lang w:val="id-ID"/>
              </w:rPr>
              <w:t>Milestones</w:t>
            </w:r>
          </w:p>
        </w:tc>
        <w:tc>
          <w:tcPr>
            <w:tcW w:w="1984" w:type="dxa"/>
            <w:vAlign w:val="center"/>
          </w:tcPr>
          <w:p w14:paraId="11FDCEC7" w14:textId="77777777" w:rsidR="00804235" w:rsidRPr="005D1BAC" w:rsidRDefault="00804235" w:rsidP="00C57DBA">
            <w:pPr>
              <w:spacing w:after="0" w:line="240" w:lineRule="auto"/>
              <w:jc w:val="center"/>
              <w:rPr>
                <w:b/>
                <w:bCs/>
                <w:sz w:val="20"/>
                <w:szCs w:val="20"/>
                <w:lang w:val="id-ID"/>
              </w:rPr>
            </w:pPr>
            <w:r w:rsidRPr="005D1BAC">
              <w:rPr>
                <w:b/>
                <w:bCs/>
                <w:sz w:val="20"/>
                <w:szCs w:val="20"/>
                <w:lang w:val="id-ID"/>
              </w:rPr>
              <w:t>Tanggal</w:t>
            </w:r>
          </w:p>
        </w:tc>
        <w:tc>
          <w:tcPr>
            <w:tcW w:w="4252" w:type="dxa"/>
            <w:vAlign w:val="center"/>
          </w:tcPr>
          <w:p w14:paraId="50F25D44" w14:textId="77777777" w:rsidR="00804235" w:rsidRPr="005D1BAC" w:rsidRDefault="00804235" w:rsidP="00C57DBA">
            <w:pPr>
              <w:spacing w:after="0" w:line="240" w:lineRule="auto"/>
              <w:jc w:val="center"/>
              <w:rPr>
                <w:b/>
                <w:bCs/>
                <w:sz w:val="20"/>
                <w:szCs w:val="20"/>
                <w:lang w:val="id-ID"/>
              </w:rPr>
            </w:pPr>
            <w:r w:rsidRPr="005D1BAC">
              <w:rPr>
                <w:b/>
                <w:bCs/>
                <w:sz w:val="20"/>
                <w:szCs w:val="20"/>
                <w:lang w:val="id-ID"/>
              </w:rPr>
              <w:t>Deskripsi</w:t>
            </w:r>
          </w:p>
        </w:tc>
      </w:tr>
      <w:tr w:rsidR="00804235" w:rsidRPr="005D1BAC" w14:paraId="44493A67" w14:textId="77777777" w:rsidTr="00C57DBA">
        <w:tc>
          <w:tcPr>
            <w:tcW w:w="1701" w:type="dxa"/>
            <w:vAlign w:val="center"/>
          </w:tcPr>
          <w:p w14:paraId="405A515D" w14:textId="77777777" w:rsidR="00804235" w:rsidRPr="005D1BAC" w:rsidRDefault="00804235" w:rsidP="00C57DBA">
            <w:pPr>
              <w:spacing w:after="0" w:line="240" w:lineRule="auto"/>
              <w:jc w:val="center"/>
              <w:rPr>
                <w:sz w:val="20"/>
                <w:szCs w:val="20"/>
                <w:lang w:val="id-ID"/>
              </w:rPr>
            </w:pPr>
            <w:r w:rsidRPr="005D1BAC">
              <w:rPr>
                <w:sz w:val="20"/>
                <w:szCs w:val="20"/>
                <w:lang w:val="id-ID"/>
              </w:rPr>
              <w:t>a</w:t>
            </w:r>
          </w:p>
        </w:tc>
        <w:tc>
          <w:tcPr>
            <w:tcW w:w="1984" w:type="dxa"/>
            <w:vAlign w:val="center"/>
          </w:tcPr>
          <w:p w14:paraId="63F03294" w14:textId="77777777" w:rsidR="00804235" w:rsidRPr="005D1BAC" w:rsidRDefault="00804235" w:rsidP="00C57DBA">
            <w:pPr>
              <w:spacing w:after="0" w:line="240" w:lineRule="auto"/>
              <w:jc w:val="center"/>
              <w:rPr>
                <w:sz w:val="20"/>
                <w:szCs w:val="20"/>
                <w:lang w:val="id-ID"/>
              </w:rPr>
            </w:pPr>
            <w:r w:rsidRPr="005D1BAC">
              <w:rPr>
                <w:sz w:val="20"/>
                <w:szCs w:val="20"/>
                <w:lang w:val="id-ID"/>
              </w:rPr>
              <w:t>23 September 2020</w:t>
            </w:r>
          </w:p>
        </w:tc>
        <w:tc>
          <w:tcPr>
            <w:tcW w:w="4252" w:type="dxa"/>
            <w:vAlign w:val="center"/>
          </w:tcPr>
          <w:p w14:paraId="10D130C9" w14:textId="77777777" w:rsidR="00804235" w:rsidRPr="005D1BAC" w:rsidRDefault="00804235" w:rsidP="00C57DBA">
            <w:pPr>
              <w:spacing w:after="0" w:line="240" w:lineRule="auto"/>
              <w:rPr>
                <w:sz w:val="20"/>
                <w:szCs w:val="20"/>
                <w:lang w:val="id-ID"/>
              </w:rPr>
            </w:pPr>
            <w:r w:rsidRPr="005D1BAC">
              <w:rPr>
                <w:sz w:val="20"/>
                <w:szCs w:val="20"/>
                <w:shd w:val="clear" w:color="auto" w:fill="FFFFFF"/>
                <w:lang w:val="id-ID"/>
              </w:rPr>
              <w:t>Implementasi fungsi RESTful API di proyek JVB</w:t>
            </w:r>
          </w:p>
        </w:tc>
      </w:tr>
      <w:tr w:rsidR="00804235" w:rsidRPr="005D1BAC" w14:paraId="0569D589" w14:textId="77777777" w:rsidTr="00C57DBA">
        <w:tc>
          <w:tcPr>
            <w:tcW w:w="1701" w:type="dxa"/>
            <w:vAlign w:val="center"/>
          </w:tcPr>
          <w:p w14:paraId="485261C7" w14:textId="77777777" w:rsidR="00804235" w:rsidRPr="005D1BAC" w:rsidRDefault="00804235" w:rsidP="00C57DBA">
            <w:pPr>
              <w:spacing w:after="0" w:line="240" w:lineRule="auto"/>
              <w:jc w:val="center"/>
              <w:rPr>
                <w:sz w:val="20"/>
                <w:szCs w:val="20"/>
                <w:lang w:val="id-ID"/>
              </w:rPr>
            </w:pPr>
            <w:r w:rsidRPr="005D1BAC">
              <w:rPr>
                <w:sz w:val="20"/>
                <w:szCs w:val="20"/>
                <w:lang w:val="id-ID"/>
              </w:rPr>
              <w:t>b</w:t>
            </w:r>
          </w:p>
        </w:tc>
        <w:tc>
          <w:tcPr>
            <w:tcW w:w="1984" w:type="dxa"/>
            <w:vAlign w:val="center"/>
          </w:tcPr>
          <w:p w14:paraId="1B7DD966" w14:textId="77777777" w:rsidR="00804235" w:rsidRPr="005D1BAC" w:rsidRDefault="00804235" w:rsidP="00C57DBA">
            <w:pPr>
              <w:spacing w:after="0" w:line="240" w:lineRule="auto"/>
              <w:jc w:val="center"/>
              <w:rPr>
                <w:sz w:val="20"/>
                <w:szCs w:val="20"/>
                <w:lang w:val="id-ID"/>
              </w:rPr>
            </w:pPr>
            <w:r w:rsidRPr="005D1BAC">
              <w:rPr>
                <w:sz w:val="20"/>
                <w:szCs w:val="20"/>
                <w:lang w:val="id-ID"/>
              </w:rPr>
              <w:t>13 Oktober 2020</w:t>
            </w:r>
          </w:p>
        </w:tc>
        <w:tc>
          <w:tcPr>
            <w:tcW w:w="4252" w:type="dxa"/>
            <w:vAlign w:val="center"/>
          </w:tcPr>
          <w:p w14:paraId="4609EA2F" w14:textId="77777777" w:rsidR="00804235" w:rsidRPr="005D1BAC" w:rsidRDefault="00804235" w:rsidP="00C57DBA">
            <w:pPr>
              <w:spacing w:after="0" w:line="240" w:lineRule="auto"/>
              <w:rPr>
                <w:sz w:val="20"/>
                <w:szCs w:val="20"/>
                <w:lang w:val="id-ID"/>
              </w:rPr>
            </w:pPr>
            <w:r w:rsidRPr="005D1BAC">
              <w:rPr>
                <w:sz w:val="20"/>
                <w:szCs w:val="20"/>
                <w:shd w:val="clear" w:color="auto" w:fill="FFFFFF"/>
                <w:lang w:val="id-ID"/>
              </w:rPr>
              <w:t>Implementasi fungsi pemangilan RESTful API dengan menggunakan AJAX di proyek Jitsi Meet</w:t>
            </w:r>
          </w:p>
        </w:tc>
      </w:tr>
      <w:tr w:rsidR="00804235" w:rsidRPr="005D1BAC" w14:paraId="682ECC21" w14:textId="77777777" w:rsidTr="00C57DBA">
        <w:trPr>
          <w:trHeight w:val="67"/>
        </w:trPr>
        <w:tc>
          <w:tcPr>
            <w:tcW w:w="1701" w:type="dxa"/>
            <w:vAlign w:val="center"/>
          </w:tcPr>
          <w:p w14:paraId="48318EAF" w14:textId="77777777" w:rsidR="00804235" w:rsidRPr="005D1BAC" w:rsidRDefault="00804235" w:rsidP="00C57DBA">
            <w:pPr>
              <w:spacing w:after="0" w:line="240" w:lineRule="auto"/>
              <w:jc w:val="center"/>
              <w:rPr>
                <w:sz w:val="20"/>
                <w:szCs w:val="20"/>
                <w:lang w:val="id-ID"/>
              </w:rPr>
            </w:pPr>
            <w:r w:rsidRPr="005D1BAC">
              <w:rPr>
                <w:sz w:val="20"/>
                <w:szCs w:val="20"/>
                <w:lang w:val="id-ID"/>
              </w:rPr>
              <w:t>c</w:t>
            </w:r>
          </w:p>
        </w:tc>
        <w:tc>
          <w:tcPr>
            <w:tcW w:w="1984" w:type="dxa"/>
            <w:vAlign w:val="center"/>
          </w:tcPr>
          <w:p w14:paraId="303BA5F8" w14:textId="77777777" w:rsidR="00804235" w:rsidRPr="005D1BAC" w:rsidRDefault="00804235" w:rsidP="00C57DBA">
            <w:pPr>
              <w:spacing w:after="0" w:line="240" w:lineRule="auto"/>
              <w:jc w:val="center"/>
              <w:rPr>
                <w:sz w:val="20"/>
                <w:szCs w:val="20"/>
                <w:lang w:val="id-ID"/>
              </w:rPr>
            </w:pPr>
            <w:r w:rsidRPr="005D1BAC">
              <w:rPr>
                <w:sz w:val="20"/>
                <w:szCs w:val="20"/>
                <w:lang w:val="id-ID"/>
              </w:rPr>
              <w:t>19 November 2020</w:t>
            </w:r>
          </w:p>
        </w:tc>
        <w:tc>
          <w:tcPr>
            <w:tcW w:w="4252" w:type="dxa"/>
            <w:vAlign w:val="center"/>
          </w:tcPr>
          <w:p w14:paraId="7B5ADF20" w14:textId="77777777" w:rsidR="00804235" w:rsidRPr="005D1BAC" w:rsidRDefault="00804235" w:rsidP="00C57DBA">
            <w:pPr>
              <w:spacing w:after="0" w:line="240" w:lineRule="auto"/>
              <w:rPr>
                <w:sz w:val="20"/>
                <w:szCs w:val="20"/>
                <w:lang w:val="id-ID"/>
              </w:rPr>
            </w:pPr>
            <w:r w:rsidRPr="005D1BAC">
              <w:rPr>
                <w:sz w:val="20"/>
                <w:szCs w:val="20"/>
                <w:lang w:val="id-ID"/>
              </w:rPr>
              <w:t xml:space="preserve">Implementasi fungsi </w:t>
            </w:r>
            <w:r w:rsidRPr="005D1BAC">
              <w:rPr>
                <w:i/>
                <w:iCs/>
                <w:sz w:val="20"/>
                <w:szCs w:val="20"/>
                <w:lang w:val="id-ID"/>
              </w:rPr>
              <w:t>pagination</w:t>
            </w:r>
            <w:r w:rsidRPr="005D1BAC">
              <w:rPr>
                <w:sz w:val="20"/>
                <w:szCs w:val="20"/>
                <w:lang w:val="id-ID"/>
              </w:rPr>
              <w:t xml:space="preserve"> di proyek Jitsi Meet</w:t>
            </w:r>
          </w:p>
        </w:tc>
      </w:tr>
    </w:tbl>
    <w:p w14:paraId="6659F16B" w14:textId="77777777" w:rsidR="00804235" w:rsidRPr="005D1BAC" w:rsidRDefault="00804235" w:rsidP="00021A26">
      <w:pPr>
        <w:pStyle w:val="ListParagraph"/>
        <w:numPr>
          <w:ilvl w:val="0"/>
          <w:numId w:val="43"/>
        </w:numPr>
        <w:spacing w:before="480" w:after="0"/>
        <w:rPr>
          <w:b/>
          <w:bCs/>
        </w:rPr>
      </w:pPr>
      <w:r w:rsidRPr="005D1BAC">
        <w:rPr>
          <w:b/>
          <w:bCs/>
        </w:rPr>
        <w:t>Rencana Capaian Per Minggu</w:t>
      </w:r>
    </w:p>
    <w:p w14:paraId="238F7123" w14:textId="77777777" w:rsidR="00804235" w:rsidRPr="005D1BAC" w:rsidRDefault="00804235" w:rsidP="00804235">
      <w:pPr>
        <w:spacing w:after="0"/>
      </w:pPr>
      <w:r w:rsidRPr="005D1BAC">
        <w:t>Rencana capaian per minggu yang ditetapkan selama waktu pengerjaan proyek dijabarkan pada Tabel 3.</w:t>
      </w:r>
    </w:p>
    <w:p w14:paraId="50F40855" w14:textId="77777777" w:rsidR="00804235" w:rsidRPr="005D1BAC" w:rsidRDefault="00804235" w:rsidP="00804235">
      <w:pPr>
        <w:spacing w:after="160" w:line="259" w:lineRule="auto"/>
        <w:jc w:val="left"/>
        <w:rPr>
          <w:szCs w:val="24"/>
        </w:rPr>
      </w:pPr>
      <w:r w:rsidRPr="005D1BAC">
        <w:rPr>
          <w:szCs w:val="24"/>
        </w:rPr>
        <w:br w:type="page"/>
      </w:r>
    </w:p>
    <w:p w14:paraId="3CF07CB2" w14:textId="77777777" w:rsidR="00804235" w:rsidRPr="005D1BAC" w:rsidRDefault="00804235" w:rsidP="00804235">
      <w:pPr>
        <w:pStyle w:val="CaptionTabel"/>
        <w:rPr>
          <w:lang w:val="id-ID"/>
        </w:rPr>
      </w:pPr>
      <w:r w:rsidRPr="005D1BAC">
        <w:rPr>
          <w:lang w:val="id-ID"/>
        </w:rPr>
        <w:lastRenderedPageBreak/>
        <w:t>Tabel 3. Rencana capaian</w:t>
      </w:r>
    </w:p>
    <w:tbl>
      <w:tblPr>
        <w:tblStyle w:val="TableGrid"/>
        <w:tblW w:w="7937" w:type="dxa"/>
        <w:tblInd w:w="-5" w:type="dxa"/>
        <w:tblLook w:val="04A0" w:firstRow="1" w:lastRow="0" w:firstColumn="1" w:lastColumn="0" w:noHBand="0" w:noVBand="1"/>
      </w:tblPr>
      <w:tblGrid>
        <w:gridCol w:w="1701"/>
        <w:gridCol w:w="6236"/>
      </w:tblGrid>
      <w:tr w:rsidR="00804235" w:rsidRPr="005D1BAC" w14:paraId="227AFFDF" w14:textId="77777777" w:rsidTr="00C57DBA">
        <w:tc>
          <w:tcPr>
            <w:tcW w:w="1701" w:type="dxa"/>
            <w:vAlign w:val="center"/>
          </w:tcPr>
          <w:p w14:paraId="70EC8E01" w14:textId="77777777" w:rsidR="00804235" w:rsidRPr="005D1BAC" w:rsidRDefault="00804235" w:rsidP="00C57DBA">
            <w:pPr>
              <w:spacing w:after="0" w:line="240" w:lineRule="auto"/>
              <w:jc w:val="center"/>
              <w:rPr>
                <w:rFonts w:cs="Times New Roman"/>
                <w:b/>
                <w:bCs/>
                <w:sz w:val="20"/>
                <w:szCs w:val="20"/>
                <w:lang w:val="id-ID"/>
              </w:rPr>
            </w:pPr>
            <w:r w:rsidRPr="005D1BAC">
              <w:rPr>
                <w:rFonts w:cs="Times New Roman"/>
                <w:b/>
                <w:bCs/>
                <w:sz w:val="20"/>
                <w:szCs w:val="20"/>
                <w:lang w:val="id-ID"/>
              </w:rPr>
              <w:t>Minggu ke-</w:t>
            </w:r>
          </w:p>
        </w:tc>
        <w:tc>
          <w:tcPr>
            <w:tcW w:w="6236" w:type="dxa"/>
            <w:vAlign w:val="center"/>
          </w:tcPr>
          <w:p w14:paraId="3E10B84C" w14:textId="77777777" w:rsidR="00804235" w:rsidRPr="005D1BAC" w:rsidRDefault="00804235" w:rsidP="00C57DBA">
            <w:pPr>
              <w:spacing w:after="0" w:line="240" w:lineRule="auto"/>
              <w:jc w:val="center"/>
              <w:rPr>
                <w:rFonts w:cs="Times New Roman"/>
                <w:b/>
                <w:bCs/>
                <w:sz w:val="20"/>
                <w:szCs w:val="20"/>
                <w:lang w:val="id-ID"/>
              </w:rPr>
            </w:pPr>
            <w:r w:rsidRPr="005D1BAC">
              <w:rPr>
                <w:rFonts w:cs="Times New Roman"/>
                <w:b/>
                <w:bCs/>
                <w:sz w:val="20"/>
                <w:szCs w:val="20"/>
                <w:lang w:val="id-ID"/>
              </w:rPr>
              <w:t>Rencana Capaian</w:t>
            </w:r>
          </w:p>
        </w:tc>
      </w:tr>
      <w:tr w:rsidR="00804235" w:rsidRPr="005D1BAC" w14:paraId="012DFF6B" w14:textId="77777777" w:rsidTr="00C57DBA">
        <w:tc>
          <w:tcPr>
            <w:tcW w:w="1701" w:type="dxa"/>
            <w:vAlign w:val="center"/>
          </w:tcPr>
          <w:p w14:paraId="63B6D3B1"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5</w:t>
            </w:r>
          </w:p>
        </w:tc>
        <w:tc>
          <w:tcPr>
            <w:tcW w:w="6236" w:type="dxa"/>
            <w:vAlign w:val="center"/>
          </w:tcPr>
          <w:p w14:paraId="77E42AA7"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1:</w:t>
            </w:r>
          </w:p>
          <w:p w14:paraId="07454474"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i/>
                <w:iCs/>
                <w:sz w:val="20"/>
                <w:szCs w:val="20"/>
                <w:lang w:val="id-ID"/>
              </w:rPr>
              <w:t>Setting environment</w:t>
            </w:r>
            <w:r w:rsidRPr="005D1BAC">
              <w:rPr>
                <w:rFonts w:cs="Times New Roman"/>
                <w:sz w:val="20"/>
                <w:szCs w:val="20"/>
                <w:lang w:val="id-ID"/>
              </w:rPr>
              <w:t xml:space="preserve"> proyek Jitsi Meet</w:t>
            </w:r>
          </w:p>
          <w:p w14:paraId="075FCC51"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lang w:val="id-ID"/>
              </w:rPr>
              <w:t>Mempelajari dan analisis metode Last-N untuk mengurangi jumlah transmisi data pada konferensi video</w:t>
            </w:r>
          </w:p>
        </w:tc>
      </w:tr>
      <w:tr w:rsidR="00804235" w:rsidRPr="005D1BAC" w14:paraId="27D6997F" w14:textId="77777777" w:rsidTr="00C57DBA">
        <w:tc>
          <w:tcPr>
            <w:tcW w:w="1701" w:type="dxa"/>
            <w:vAlign w:val="center"/>
          </w:tcPr>
          <w:p w14:paraId="5CAC63FE"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6</w:t>
            </w:r>
          </w:p>
        </w:tc>
        <w:tc>
          <w:tcPr>
            <w:tcW w:w="6236" w:type="dxa"/>
            <w:vAlign w:val="center"/>
          </w:tcPr>
          <w:p w14:paraId="5C84E2FC"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1:</w:t>
            </w:r>
          </w:p>
          <w:p w14:paraId="7104CF6F"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lang w:val="id-ID"/>
              </w:rPr>
              <w:t>Analisis dan implementasi RESTful API di proyek JVB</w:t>
            </w:r>
          </w:p>
          <w:p w14:paraId="6096D91F"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lang w:val="id-ID"/>
              </w:rPr>
              <w:t xml:space="preserve">Analisis proyek Jitsi Meet untuk pengiriman Stanza IQ </w:t>
            </w:r>
            <w:r w:rsidRPr="005D1BAC">
              <w:rPr>
                <w:rFonts w:cs="Times New Roman"/>
                <w:i/>
                <w:iCs/>
                <w:sz w:val="20"/>
                <w:szCs w:val="20"/>
                <w:lang w:val="id-ID"/>
              </w:rPr>
              <w:t>custom</w:t>
            </w:r>
            <w:r w:rsidRPr="005D1BAC">
              <w:rPr>
                <w:rFonts w:cs="Times New Roman"/>
                <w:sz w:val="20"/>
                <w:szCs w:val="20"/>
                <w:lang w:val="id-ID"/>
              </w:rPr>
              <w:t xml:space="preserve"> di Prosody</w:t>
            </w:r>
          </w:p>
          <w:p w14:paraId="16146796"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lang w:val="id-ID"/>
              </w:rPr>
              <w:t>Simulasi bandwidth</w:t>
            </w:r>
          </w:p>
        </w:tc>
      </w:tr>
      <w:tr w:rsidR="00804235" w:rsidRPr="005D1BAC" w14:paraId="627AB98B" w14:textId="77777777" w:rsidTr="00C57DBA">
        <w:tc>
          <w:tcPr>
            <w:tcW w:w="1701" w:type="dxa"/>
            <w:vAlign w:val="center"/>
          </w:tcPr>
          <w:p w14:paraId="6ECB52DC"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7</w:t>
            </w:r>
          </w:p>
        </w:tc>
        <w:tc>
          <w:tcPr>
            <w:tcW w:w="6236" w:type="dxa"/>
            <w:vAlign w:val="center"/>
          </w:tcPr>
          <w:p w14:paraId="0936A4D5"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2:</w:t>
            </w:r>
          </w:p>
          <w:p w14:paraId="105E29DE"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lang w:val="id-ID"/>
              </w:rPr>
              <w:t>Analisis dan implementasi RESTful API di proyek JVB</w:t>
            </w:r>
          </w:p>
          <w:p w14:paraId="0778DCC1"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lang w:val="id-ID"/>
              </w:rPr>
              <w:t xml:space="preserve"> Analisis proyek Jitsi Meet untuk pengiriman Stanza IQ </w:t>
            </w:r>
            <w:r w:rsidRPr="005D1BAC">
              <w:rPr>
                <w:rFonts w:cs="Times New Roman"/>
                <w:i/>
                <w:iCs/>
                <w:sz w:val="20"/>
                <w:szCs w:val="20"/>
                <w:lang w:val="id-ID"/>
              </w:rPr>
              <w:t>custom</w:t>
            </w:r>
            <w:r w:rsidRPr="005D1BAC">
              <w:rPr>
                <w:rFonts w:cs="Times New Roman"/>
                <w:sz w:val="20"/>
                <w:szCs w:val="20"/>
                <w:lang w:val="id-ID"/>
              </w:rPr>
              <w:t xml:space="preserve"> di Prosody</w:t>
            </w:r>
          </w:p>
          <w:p w14:paraId="42B986F2"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lang w:val="id-ID"/>
              </w:rPr>
              <w:t xml:space="preserve">Analisis </w:t>
            </w:r>
            <w:r w:rsidRPr="005D1BAC">
              <w:rPr>
                <w:rFonts w:cs="Times New Roman"/>
                <w:i/>
                <w:iCs/>
                <w:sz w:val="20"/>
                <w:szCs w:val="20"/>
                <w:lang w:val="id-ID"/>
              </w:rPr>
              <w:t>library</w:t>
            </w:r>
            <w:r w:rsidRPr="005D1BAC">
              <w:rPr>
                <w:rFonts w:cs="Times New Roman"/>
                <w:sz w:val="20"/>
                <w:szCs w:val="20"/>
                <w:lang w:val="id-ID"/>
              </w:rPr>
              <w:t xml:space="preserve"> lib-jitsi-meet untuk pengiriman Stanza IQ </w:t>
            </w:r>
            <w:r w:rsidRPr="005D1BAC">
              <w:rPr>
                <w:rFonts w:cs="Times New Roman"/>
                <w:i/>
                <w:iCs/>
                <w:sz w:val="20"/>
                <w:szCs w:val="20"/>
                <w:lang w:val="id-ID"/>
              </w:rPr>
              <w:t>custom</w:t>
            </w:r>
            <w:r w:rsidRPr="005D1BAC">
              <w:rPr>
                <w:rFonts w:cs="Times New Roman"/>
                <w:sz w:val="20"/>
                <w:szCs w:val="20"/>
                <w:lang w:val="id-ID"/>
              </w:rPr>
              <w:t xml:space="preserve"> di Prosody</w:t>
            </w:r>
          </w:p>
        </w:tc>
      </w:tr>
      <w:tr w:rsidR="00804235" w:rsidRPr="005D1BAC" w14:paraId="7BCBB048" w14:textId="77777777" w:rsidTr="00C57DBA">
        <w:tc>
          <w:tcPr>
            <w:tcW w:w="1701" w:type="dxa"/>
            <w:vAlign w:val="center"/>
          </w:tcPr>
          <w:p w14:paraId="192CFC37"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8</w:t>
            </w:r>
          </w:p>
        </w:tc>
        <w:tc>
          <w:tcPr>
            <w:tcW w:w="6236" w:type="dxa"/>
            <w:vAlign w:val="center"/>
          </w:tcPr>
          <w:p w14:paraId="6DD480FA"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2:</w:t>
            </w:r>
          </w:p>
          <w:p w14:paraId="0C64DD1A"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lang w:val="id-ID"/>
              </w:rPr>
              <w:t xml:space="preserve">Analisis </w:t>
            </w:r>
            <w:r w:rsidRPr="005D1BAC">
              <w:rPr>
                <w:rFonts w:cs="Times New Roman"/>
                <w:i/>
                <w:iCs/>
                <w:sz w:val="20"/>
                <w:szCs w:val="20"/>
                <w:lang w:val="id-ID"/>
              </w:rPr>
              <w:t>library</w:t>
            </w:r>
            <w:r w:rsidRPr="005D1BAC">
              <w:rPr>
                <w:rFonts w:cs="Times New Roman"/>
                <w:sz w:val="20"/>
                <w:szCs w:val="20"/>
                <w:lang w:val="id-ID"/>
              </w:rPr>
              <w:t xml:space="preserve"> lib-jitsi-meet untuk pengiriman Stanza IQ </w:t>
            </w:r>
            <w:r w:rsidRPr="005D1BAC">
              <w:rPr>
                <w:rFonts w:cs="Times New Roman"/>
                <w:i/>
                <w:iCs/>
                <w:sz w:val="20"/>
                <w:szCs w:val="20"/>
                <w:lang w:val="id-ID"/>
              </w:rPr>
              <w:t>custom</w:t>
            </w:r>
            <w:r w:rsidRPr="005D1BAC">
              <w:rPr>
                <w:rFonts w:cs="Times New Roman"/>
                <w:sz w:val="20"/>
                <w:szCs w:val="20"/>
                <w:lang w:val="id-ID"/>
              </w:rPr>
              <w:t xml:space="preserve"> di Prosody</w:t>
            </w:r>
          </w:p>
          <w:p w14:paraId="1482DFAD"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lang w:val="id-ID"/>
              </w:rPr>
              <w:t>Analisis proyek Jitsi Meet untuk melakukan execute HTTP request API ke proyek JVB atau Jicofo</w:t>
            </w:r>
          </w:p>
        </w:tc>
      </w:tr>
      <w:tr w:rsidR="00804235" w:rsidRPr="005D1BAC" w14:paraId="6522FF2F" w14:textId="77777777" w:rsidTr="00C57DBA">
        <w:tc>
          <w:tcPr>
            <w:tcW w:w="1701" w:type="dxa"/>
            <w:vAlign w:val="center"/>
          </w:tcPr>
          <w:p w14:paraId="5036C273"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9</w:t>
            </w:r>
          </w:p>
        </w:tc>
        <w:tc>
          <w:tcPr>
            <w:tcW w:w="6236" w:type="dxa"/>
            <w:vAlign w:val="center"/>
          </w:tcPr>
          <w:p w14:paraId="5FCE9F33"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3:</w:t>
            </w:r>
          </w:p>
          <w:p w14:paraId="14BE572C"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shd w:val="clear" w:color="auto" w:fill="FFFFFF"/>
                <w:lang w:val="id-ID"/>
              </w:rPr>
              <w:t>Implementasi fungsi pemangilan RESTful API dengan menggunakan AJAX di</w:t>
            </w:r>
            <w:r w:rsidRPr="005D1BAC">
              <w:rPr>
                <w:rFonts w:cs="Times New Roman"/>
                <w:sz w:val="20"/>
                <w:szCs w:val="20"/>
                <w:lang w:val="id-ID"/>
              </w:rPr>
              <w:t xml:space="preserve"> proyek</w:t>
            </w:r>
            <w:r w:rsidRPr="005D1BAC">
              <w:rPr>
                <w:rFonts w:cs="Times New Roman"/>
                <w:sz w:val="20"/>
                <w:szCs w:val="20"/>
                <w:shd w:val="clear" w:color="auto" w:fill="FFFFFF"/>
                <w:lang w:val="id-ID"/>
              </w:rPr>
              <w:t xml:space="preserve"> Jitsi Meet</w:t>
            </w:r>
          </w:p>
        </w:tc>
      </w:tr>
      <w:tr w:rsidR="00804235" w:rsidRPr="005D1BAC" w14:paraId="61A18ECD" w14:textId="77777777" w:rsidTr="00C57DBA">
        <w:tc>
          <w:tcPr>
            <w:tcW w:w="1701" w:type="dxa"/>
            <w:vAlign w:val="center"/>
          </w:tcPr>
          <w:p w14:paraId="0AA4A3DD"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10</w:t>
            </w:r>
          </w:p>
        </w:tc>
        <w:tc>
          <w:tcPr>
            <w:tcW w:w="6236" w:type="dxa"/>
            <w:vAlign w:val="center"/>
          </w:tcPr>
          <w:p w14:paraId="692F1D70"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3:</w:t>
            </w:r>
          </w:p>
          <w:p w14:paraId="4F894ED1"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shd w:val="clear" w:color="auto" w:fill="FFFFFF"/>
                <w:lang w:val="id-ID"/>
              </w:rPr>
              <w:t>Implementasi dan menguji fungsi pemangilan RESTful API dengan menggunakan AJAX di</w:t>
            </w:r>
            <w:r w:rsidRPr="005D1BAC">
              <w:rPr>
                <w:rFonts w:cs="Times New Roman"/>
                <w:sz w:val="20"/>
                <w:szCs w:val="20"/>
                <w:lang w:val="id-ID"/>
              </w:rPr>
              <w:t xml:space="preserve"> proyek</w:t>
            </w:r>
            <w:r w:rsidRPr="005D1BAC">
              <w:rPr>
                <w:rFonts w:cs="Times New Roman"/>
                <w:sz w:val="20"/>
                <w:szCs w:val="20"/>
                <w:shd w:val="clear" w:color="auto" w:fill="FFFFFF"/>
                <w:lang w:val="id-ID"/>
              </w:rPr>
              <w:t xml:space="preserve"> Jitsi Meet</w:t>
            </w:r>
          </w:p>
        </w:tc>
      </w:tr>
      <w:tr w:rsidR="00804235" w:rsidRPr="005D1BAC" w14:paraId="07E6812F" w14:textId="77777777" w:rsidTr="00C57DBA">
        <w:tc>
          <w:tcPr>
            <w:tcW w:w="1701" w:type="dxa"/>
            <w:vAlign w:val="center"/>
          </w:tcPr>
          <w:p w14:paraId="0DF03760"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11</w:t>
            </w:r>
          </w:p>
        </w:tc>
        <w:tc>
          <w:tcPr>
            <w:tcW w:w="6236" w:type="dxa"/>
            <w:vAlign w:val="center"/>
          </w:tcPr>
          <w:p w14:paraId="53891CBD"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4:</w:t>
            </w:r>
          </w:p>
          <w:p w14:paraId="4E2067B6"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lang w:val="id-ID"/>
              </w:rPr>
              <w:t>Analisis proyek Jicofo untuk mendapatkan semua partisipan di sebuah konferensi</w:t>
            </w:r>
          </w:p>
          <w:p w14:paraId="4C377DEB"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shd w:val="clear" w:color="auto" w:fill="FFFFFF"/>
                <w:lang w:val="id-ID"/>
              </w:rPr>
              <w:t xml:space="preserve">Implementasi dan menguji fungsi </w:t>
            </w:r>
            <w:r w:rsidRPr="005D1BAC">
              <w:rPr>
                <w:rFonts w:cs="Times New Roman"/>
                <w:sz w:val="20"/>
                <w:szCs w:val="20"/>
                <w:lang w:val="id-ID"/>
              </w:rPr>
              <w:t>untuk mendapatkan semua partisipan di sebuah konferensi di proyek Jicofo</w:t>
            </w:r>
          </w:p>
        </w:tc>
      </w:tr>
      <w:tr w:rsidR="00804235" w:rsidRPr="005D1BAC" w14:paraId="28D80C2D" w14:textId="77777777" w:rsidTr="00C57DBA">
        <w:tc>
          <w:tcPr>
            <w:tcW w:w="1701" w:type="dxa"/>
            <w:vAlign w:val="center"/>
          </w:tcPr>
          <w:p w14:paraId="30F68F43"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12</w:t>
            </w:r>
          </w:p>
        </w:tc>
        <w:tc>
          <w:tcPr>
            <w:tcW w:w="6236" w:type="dxa"/>
            <w:vAlign w:val="center"/>
          </w:tcPr>
          <w:p w14:paraId="7DE2D71A"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4:</w:t>
            </w:r>
          </w:p>
          <w:p w14:paraId="0262F184"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lang w:val="id-ID"/>
              </w:rPr>
              <w:t>Analisis proyek Jicofo untuk proses pengiriman paket audio dan video participant</w:t>
            </w:r>
          </w:p>
        </w:tc>
      </w:tr>
      <w:tr w:rsidR="00804235" w:rsidRPr="005D1BAC" w14:paraId="14CDCA6A" w14:textId="77777777" w:rsidTr="00C57DBA">
        <w:tc>
          <w:tcPr>
            <w:tcW w:w="1701" w:type="dxa"/>
            <w:vAlign w:val="center"/>
          </w:tcPr>
          <w:p w14:paraId="0357EF2C"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13</w:t>
            </w:r>
          </w:p>
        </w:tc>
        <w:tc>
          <w:tcPr>
            <w:tcW w:w="6236" w:type="dxa"/>
            <w:vAlign w:val="center"/>
          </w:tcPr>
          <w:p w14:paraId="5F7F26C7"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5:</w:t>
            </w:r>
          </w:p>
          <w:p w14:paraId="2BFF782F"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lang w:val="id-ID"/>
              </w:rPr>
              <w:t>Analisis proyek Jicofo untuk proses pengiriman paket audio dan video participant</w:t>
            </w:r>
          </w:p>
          <w:p w14:paraId="02B27F64"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lang w:val="id-ID"/>
              </w:rPr>
              <w:t>Stress test Jitsi untuk mendapatkan octo participant pada konferensi</w:t>
            </w:r>
          </w:p>
        </w:tc>
      </w:tr>
      <w:tr w:rsidR="00804235" w:rsidRPr="005D1BAC" w14:paraId="36083359" w14:textId="77777777" w:rsidTr="00C57DBA">
        <w:tc>
          <w:tcPr>
            <w:tcW w:w="1701" w:type="dxa"/>
            <w:vAlign w:val="center"/>
          </w:tcPr>
          <w:p w14:paraId="35DB08FF"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14</w:t>
            </w:r>
          </w:p>
        </w:tc>
        <w:tc>
          <w:tcPr>
            <w:tcW w:w="6236" w:type="dxa"/>
            <w:vAlign w:val="center"/>
          </w:tcPr>
          <w:p w14:paraId="2EF4E9DE"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5:</w:t>
            </w:r>
          </w:p>
          <w:p w14:paraId="04BCAB37"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lang w:val="id-ID"/>
              </w:rPr>
              <w:t>Analisis proyek Jicofo untuk proses pengiriman paket audio dan video participant</w:t>
            </w:r>
          </w:p>
          <w:p w14:paraId="55010DFC"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lang w:val="id-ID"/>
              </w:rPr>
              <w:t>Stress test Jitsi untuk mendapatkan octo participant pada konferensi</w:t>
            </w:r>
          </w:p>
          <w:p w14:paraId="24824E72" w14:textId="77777777" w:rsidR="00804235" w:rsidRPr="005D1BAC" w:rsidRDefault="00804235" w:rsidP="00C57DBA">
            <w:pPr>
              <w:spacing w:after="0" w:line="240" w:lineRule="auto"/>
              <w:rPr>
                <w:rFonts w:cs="Times New Roman"/>
                <w:sz w:val="20"/>
                <w:szCs w:val="20"/>
                <w:lang w:val="id-ID"/>
              </w:rPr>
            </w:pPr>
            <w:r w:rsidRPr="005D1BAC">
              <w:rPr>
                <w:rFonts w:cs="Times New Roman"/>
                <w:sz w:val="20"/>
                <w:szCs w:val="20"/>
                <w:lang w:val="id-ID"/>
              </w:rPr>
              <w:t xml:space="preserve">Analisis proyek JVB untuk menerapakan meteode </w:t>
            </w:r>
            <w:r w:rsidRPr="005D1BAC">
              <w:rPr>
                <w:rFonts w:cs="Times New Roman"/>
                <w:i/>
                <w:iCs/>
                <w:sz w:val="20"/>
                <w:szCs w:val="20"/>
                <w:lang w:val="id-ID"/>
              </w:rPr>
              <w:t>pagination</w:t>
            </w:r>
          </w:p>
        </w:tc>
      </w:tr>
      <w:tr w:rsidR="00804235" w:rsidRPr="005D1BAC" w14:paraId="0FE4D716" w14:textId="77777777" w:rsidTr="00C57DBA">
        <w:tc>
          <w:tcPr>
            <w:tcW w:w="1701" w:type="dxa"/>
            <w:vAlign w:val="center"/>
          </w:tcPr>
          <w:p w14:paraId="73A69F31"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15</w:t>
            </w:r>
          </w:p>
        </w:tc>
        <w:tc>
          <w:tcPr>
            <w:tcW w:w="6236" w:type="dxa"/>
            <w:vAlign w:val="center"/>
          </w:tcPr>
          <w:p w14:paraId="5A360E0A"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5:</w:t>
            </w:r>
          </w:p>
          <w:p w14:paraId="66C57D8E"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lang w:val="id-ID"/>
              </w:rPr>
              <w:t>Stress test Jitsi untuk mendapatkan octo participant pada konferensi</w:t>
            </w:r>
          </w:p>
          <w:p w14:paraId="416EAE51"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lang w:val="id-ID"/>
              </w:rPr>
              <w:lastRenderedPageBreak/>
              <w:t xml:space="preserve">Analisis proyek JVB untuk menerapakan meteode </w:t>
            </w:r>
            <w:r w:rsidRPr="005D1BAC">
              <w:rPr>
                <w:rFonts w:cs="Times New Roman"/>
                <w:i/>
                <w:iCs/>
                <w:sz w:val="20"/>
                <w:szCs w:val="20"/>
                <w:lang w:val="id-ID"/>
              </w:rPr>
              <w:t>pagination</w:t>
            </w:r>
          </w:p>
          <w:p w14:paraId="4E222B52"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lang w:val="id-ID"/>
              </w:rPr>
              <w:t xml:space="preserve">Analisis dan implementasi fungsi </w:t>
            </w:r>
            <w:r w:rsidRPr="005D1BAC">
              <w:rPr>
                <w:rFonts w:cs="Times New Roman"/>
                <w:i/>
                <w:iCs/>
                <w:sz w:val="20"/>
                <w:szCs w:val="20"/>
                <w:lang w:val="id-ID"/>
              </w:rPr>
              <w:t>pagination</w:t>
            </w:r>
            <w:r w:rsidRPr="005D1BAC">
              <w:rPr>
                <w:rFonts w:cs="Times New Roman"/>
                <w:sz w:val="20"/>
                <w:szCs w:val="20"/>
                <w:lang w:val="id-ID"/>
              </w:rPr>
              <w:t xml:space="preserve"> di proyek Jitsi Meet</w:t>
            </w:r>
          </w:p>
        </w:tc>
      </w:tr>
      <w:tr w:rsidR="00804235" w:rsidRPr="005D1BAC" w14:paraId="728BA6DF" w14:textId="77777777" w:rsidTr="00C57DBA">
        <w:tc>
          <w:tcPr>
            <w:tcW w:w="1701" w:type="dxa"/>
            <w:vAlign w:val="center"/>
          </w:tcPr>
          <w:p w14:paraId="591C28DA"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lastRenderedPageBreak/>
              <w:t>16</w:t>
            </w:r>
          </w:p>
        </w:tc>
        <w:tc>
          <w:tcPr>
            <w:tcW w:w="6236" w:type="dxa"/>
            <w:vAlign w:val="center"/>
          </w:tcPr>
          <w:p w14:paraId="28582670"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6:</w:t>
            </w:r>
          </w:p>
          <w:p w14:paraId="58C75819"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lang w:val="id-ID"/>
              </w:rPr>
              <w:t xml:space="preserve">Modifikasi fungsi </w:t>
            </w:r>
            <w:r w:rsidRPr="005D1BAC">
              <w:rPr>
                <w:rFonts w:cs="Times New Roman"/>
                <w:i/>
                <w:iCs/>
                <w:sz w:val="20"/>
                <w:szCs w:val="20"/>
                <w:lang w:val="id-ID"/>
              </w:rPr>
              <w:t>pagination</w:t>
            </w:r>
            <w:r w:rsidRPr="005D1BAC">
              <w:rPr>
                <w:rFonts w:cs="Times New Roman"/>
                <w:sz w:val="20"/>
                <w:szCs w:val="20"/>
                <w:lang w:val="id-ID"/>
              </w:rPr>
              <w:t xml:space="preserve"> di proyek Jitsi Meet agar sesuai dengan tampilan </w:t>
            </w:r>
            <w:r w:rsidRPr="005D1BAC">
              <w:rPr>
                <w:rFonts w:cs="Times New Roman"/>
                <w:i/>
                <w:iCs/>
                <w:sz w:val="20"/>
                <w:szCs w:val="20"/>
                <w:lang w:val="id-ID"/>
              </w:rPr>
              <w:t>front end</w:t>
            </w:r>
            <w:r w:rsidRPr="005D1BAC">
              <w:rPr>
                <w:rFonts w:cs="Times New Roman"/>
                <w:sz w:val="20"/>
                <w:szCs w:val="20"/>
                <w:lang w:val="id-ID"/>
              </w:rPr>
              <w:t xml:space="preserve"> yang telah dibuat oleh klien</w:t>
            </w:r>
          </w:p>
        </w:tc>
      </w:tr>
      <w:tr w:rsidR="00804235" w:rsidRPr="005D1BAC" w14:paraId="03745C40" w14:textId="77777777" w:rsidTr="00C57DBA">
        <w:tc>
          <w:tcPr>
            <w:tcW w:w="1701" w:type="dxa"/>
            <w:vAlign w:val="center"/>
          </w:tcPr>
          <w:p w14:paraId="728DB983" w14:textId="4BEA197F"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17</w:t>
            </w:r>
          </w:p>
        </w:tc>
        <w:tc>
          <w:tcPr>
            <w:tcW w:w="6236" w:type="dxa"/>
            <w:vAlign w:val="center"/>
          </w:tcPr>
          <w:p w14:paraId="4212C436"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6:</w:t>
            </w:r>
          </w:p>
          <w:p w14:paraId="64FE1B90" w14:textId="77777777" w:rsidR="00804235" w:rsidRPr="005D1BAC" w:rsidRDefault="00804235" w:rsidP="00021A26">
            <w:pPr>
              <w:pStyle w:val="ListParagraph"/>
              <w:numPr>
                <w:ilvl w:val="0"/>
                <w:numId w:val="44"/>
              </w:numPr>
              <w:spacing w:after="0" w:line="240" w:lineRule="auto"/>
              <w:rPr>
                <w:rFonts w:cs="Times New Roman"/>
                <w:sz w:val="20"/>
                <w:szCs w:val="20"/>
                <w:lang w:val="id-ID"/>
              </w:rPr>
            </w:pPr>
            <w:r w:rsidRPr="005D1BAC">
              <w:rPr>
                <w:rFonts w:cs="Times New Roman"/>
                <w:sz w:val="20"/>
                <w:szCs w:val="20"/>
                <w:lang w:val="id-ID"/>
              </w:rPr>
              <w:t>Menyusun dokumentasi progres untuk klien</w:t>
            </w:r>
          </w:p>
        </w:tc>
      </w:tr>
    </w:tbl>
    <w:p w14:paraId="2203BD2C" w14:textId="77777777" w:rsidR="00804235" w:rsidRPr="005D1BAC" w:rsidRDefault="00804235" w:rsidP="00021A26">
      <w:pPr>
        <w:pStyle w:val="ListParagraph"/>
        <w:numPr>
          <w:ilvl w:val="0"/>
          <w:numId w:val="43"/>
        </w:numPr>
        <w:spacing w:before="480" w:after="0"/>
        <w:rPr>
          <w:b/>
          <w:bCs/>
        </w:rPr>
      </w:pPr>
      <w:r w:rsidRPr="005D1BAC">
        <w:rPr>
          <w:b/>
          <w:bCs/>
        </w:rPr>
        <w:t>Jadwal Penyelesaian Pekerjaan Keseluruhan</w:t>
      </w:r>
    </w:p>
    <w:p w14:paraId="047D0420" w14:textId="77777777" w:rsidR="00804235" w:rsidRPr="005D1BAC" w:rsidRDefault="00804235" w:rsidP="00804235">
      <w:pPr>
        <w:spacing w:after="0"/>
        <w:sectPr w:rsidR="00804235" w:rsidRPr="005D1BAC" w:rsidSect="00C57DBA">
          <w:pgSz w:w="11906" w:h="16838" w:code="9"/>
          <w:pgMar w:top="2268" w:right="1701" w:bottom="1701" w:left="2268" w:header="720" w:footer="720" w:gutter="0"/>
          <w:cols w:space="720"/>
          <w:noEndnote/>
          <w:docGrid w:linePitch="326"/>
        </w:sectPr>
      </w:pPr>
      <w:r w:rsidRPr="005D1BAC">
        <w:t>Pengembangan proyek Jitsi dimulai pada minggu ke-5 tanggal 7 September 2020, dan selesai pada minggu ke-15 tanggal 4 Desember 2020. Jadwal penyelesaian pekerjaan keseluruhan dapat dilihat pada Tabel 4.</w:t>
      </w:r>
    </w:p>
    <w:p w14:paraId="4B13E982" w14:textId="77777777" w:rsidR="00804235" w:rsidRPr="005D1BAC" w:rsidRDefault="00804235" w:rsidP="00804235">
      <w:pPr>
        <w:pStyle w:val="Caption"/>
        <w:rPr>
          <w:sz w:val="28"/>
          <w:szCs w:val="28"/>
          <w:lang w:val="id-ID"/>
        </w:rPr>
      </w:pPr>
      <w:r w:rsidRPr="005D1BAC">
        <w:rPr>
          <w:lang w:val="id-ID"/>
        </w:rPr>
        <w:lastRenderedPageBreak/>
        <w:t>Tabel 4. Jadwal penyelesaian pekerjaan keseluruhan</w:t>
      </w:r>
    </w:p>
    <w:tbl>
      <w:tblPr>
        <w:tblW w:w="12758" w:type="dxa"/>
        <w:tblInd w:w="387" w:type="dxa"/>
        <w:tblLook w:val="04A0" w:firstRow="1" w:lastRow="0" w:firstColumn="1" w:lastColumn="0" w:noHBand="0" w:noVBand="1"/>
      </w:tblPr>
      <w:tblGrid>
        <w:gridCol w:w="5386"/>
        <w:gridCol w:w="567"/>
        <w:gridCol w:w="567"/>
        <w:gridCol w:w="567"/>
        <w:gridCol w:w="567"/>
        <w:gridCol w:w="567"/>
        <w:gridCol w:w="567"/>
        <w:gridCol w:w="567"/>
        <w:gridCol w:w="567"/>
        <w:gridCol w:w="567"/>
        <w:gridCol w:w="567"/>
        <w:gridCol w:w="567"/>
        <w:gridCol w:w="567"/>
        <w:gridCol w:w="568"/>
      </w:tblGrid>
      <w:tr w:rsidR="00804235" w:rsidRPr="005D1BAC" w14:paraId="53C33127" w14:textId="77777777" w:rsidTr="00C57DBA">
        <w:trPr>
          <w:trHeight w:val="540"/>
        </w:trPr>
        <w:tc>
          <w:tcPr>
            <w:tcW w:w="538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F20EAB"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Butir Pekerjaan</w:t>
            </w:r>
          </w:p>
        </w:tc>
        <w:tc>
          <w:tcPr>
            <w:tcW w:w="7372" w:type="dxa"/>
            <w:gridSpan w:val="13"/>
            <w:tcBorders>
              <w:top w:val="single" w:sz="4" w:space="0" w:color="auto"/>
              <w:left w:val="nil"/>
              <w:bottom w:val="single" w:sz="4" w:space="0" w:color="auto"/>
              <w:right w:val="single" w:sz="4" w:space="0" w:color="000000"/>
            </w:tcBorders>
            <w:shd w:val="clear" w:color="auto" w:fill="auto"/>
            <w:vAlign w:val="center"/>
            <w:hideMark/>
          </w:tcPr>
          <w:p w14:paraId="4229AC48"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Mimggu ke-</w:t>
            </w:r>
          </w:p>
        </w:tc>
      </w:tr>
      <w:tr w:rsidR="00804235" w:rsidRPr="005D1BAC" w14:paraId="4C15873C" w14:textId="77777777" w:rsidTr="00C57DBA">
        <w:trPr>
          <w:trHeight w:val="290"/>
        </w:trPr>
        <w:tc>
          <w:tcPr>
            <w:tcW w:w="5386" w:type="dxa"/>
            <w:vMerge/>
            <w:tcBorders>
              <w:top w:val="single" w:sz="4" w:space="0" w:color="auto"/>
              <w:left w:val="single" w:sz="4" w:space="0" w:color="auto"/>
              <w:bottom w:val="single" w:sz="4" w:space="0" w:color="auto"/>
              <w:right w:val="single" w:sz="4" w:space="0" w:color="auto"/>
            </w:tcBorders>
            <w:vAlign w:val="center"/>
            <w:hideMark/>
          </w:tcPr>
          <w:p w14:paraId="02418DB2" w14:textId="77777777" w:rsidR="00804235" w:rsidRPr="005D1BAC" w:rsidRDefault="00804235" w:rsidP="00C57DBA">
            <w:pPr>
              <w:spacing w:after="0" w:line="240" w:lineRule="auto"/>
              <w:jc w:val="center"/>
              <w:rPr>
                <w:rFonts w:eastAsia="Times New Roman"/>
                <w:b/>
                <w:bCs/>
                <w:color w:val="000000"/>
                <w:sz w:val="20"/>
                <w:szCs w:val="20"/>
                <w:lang w:eastAsia="en-ID"/>
              </w:rPr>
            </w:pPr>
          </w:p>
        </w:tc>
        <w:tc>
          <w:tcPr>
            <w:tcW w:w="567" w:type="dxa"/>
            <w:tcBorders>
              <w:top w:val="nil"/>
              <w:left w:val="nil"/>
              <w:bottom w:val="single" w:sz="4" w:space="0" w:color="auto"/>
              <w:right w:val="single" w:sz="4" w:space="0" w:color="auto"/>
            </w:tcBorders>
            <w:shd w:val="clear" w:color="auto" w:fill="auto"/>
            <w:vAlign w:val="center"/>
            <w:hideMark/>
          </w:tcPr>
          <w:p w14:paraId="27E5A80D"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5</w:t>
            </w:r>
          </w:p>
        </w:tc>
        <w:tc>
          <w:tcPr>
            <w:tcW w:w="567" w:type="dxa"/>
            <w:tcBorders>
              <w:top w:val="nil"/>
              <w:left w:val="nil"/>
              <w:bottom w:val="single" w:sz="4" w:space="0" w:color="auto"/>
              <w:right w:val="single" w:sz="4" w:space="0" w:color="auto"/>
            </w:tcBorders>
            <w:shd w:val="clear" w:color="auto" w:fill="auto"/>
            <w:vAlign w:val="center"/>
            <w:hideMark/>
          </w:tcPr>
          <w:p w14:paraId="306CD205"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6</w:t>
            </w:r>
          </w:p>
        </w:tc>
        <w:tc>
          <w:tcPr>
            <w:tcW w:w="567" w:type="dxa"/>
            <w:tcBorders>
              <w:top w:val="nil"/>
              <w:left w:val="nil"/>
              <w:bottom w:val="single" w:sz="4" w:space="0" w:color="auto"/>
              <w:right w:val="single" w:sz="4" w:space="0" w:color="auto"/>
            </w:tcBorders>
            <w:shd w:val="clear" w:color="auto" w:fill="auto"/>
            <w:vAlign w:val="center"/>
            <w:hideMark/>
          </w:tcPr>
          <w:p w14:paraId="59C1C562"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7</w:t>
            </w:r>
          </w:p>
        </w:tc>
        <w:tc>
          <w:tcPr>
            <w:tcW w:w="567" w:type="dxa"/>
            <w:tcBorders>
              <w:top w:val="nil"/>
              <w:left w:val="nil"/>
              <w:bottom w:val="single" w:sz="4" w:space="0" w:color="auto"/>
              <w:right w:val="single" w:sz="4" w:space="0" w:color="auto"/>
            </w:tcBorders>
            <w:shd w:val="clear" w:color="auto" w:fill="auto"/>
            <w:vAlign w:val="center"/>
            <w:hideMark/>
          </w:tcPr>
          <w:p w14:paraId="79BE29F3"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8</w:t>
            </w:r>
          </w:p>
        </w:tc>
        <w:tc>
          <w:tcPr>
            <w:tcW w:w="567" w:type="dxa"/>
            <w:tcBorders>
              <w:top w:val="nil"/>
              <w:left w:val="nil"/>
              <w:bottom w:val="single" w:sz="4" w:space="0" w:color="auto"/>
              <w:right w:val="single" w:sz="4" w:space="0" w:color="auto"/>
            </w:tcBorders>
            <w:shd w:val="clear" w:color="auto" w:fill="auto"/>
            <w:vAlign w:val="center"/>
            <w:hideMark/>
          </w:tcPr>
          <w:p w14:paraId="0F5C37F5"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9</w:t>
            </w:r>
          </w:p>
        </w:tc>
        <w:tc>
          <w:tcPr>
            <w:tcW w:w="567" w:type="dxa"/>
            <w:tcBorders>
              <w:top w:val="nil"/>
              <w:left w:val="nil"/>
              <w:bottom w:val="single" w:sz="4" w:space="0" w:color="auto"/>
              <w:right w:val="single" w:sz="4" w:space="0" w:color="auto"/>
            </w:tcBorders>
            <w:shd w:val="clear" w:color="auto" w:fill="auto"/>
            <w:vAlign w:val="center"/>
            <w:hideMark/>
          </w:tcPr>
          <w:p w14:paraId="5FDB5C09"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10</w:t>
            </w:r>
          </w:p>
        </w:tc>
        <w:tc>
          <w:tcPr>
            <w:tcW w:w="567" w:type="dxa"/>
            <w:tcBorders>
              <w:top w:val="nil"/>
              <w:left w:val="nil"/>
              <w:bottom w:val="single" w:sz="4" w:space="0" w:color="auto"/>
              <w:right w:val="single" w:sz="4" w:space="0" w:color="auto"/>
            </w:tcBorders>
            <w:shd w:val="clear" w:color="auto" w:fill="auto"/>
            <w:vAlign w:val="center"/>
            <w:hideMark/>
          </w:tcPr>
          <w:p w14:paraId="7D66C1A6"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11</w:t>
            </w:r>
          </w:p>
        </w:tc>
        <w:tc>
          <w:tcPr>
            <w:tcW w:w="567" w:type="dxa"/>
            <w:tcBorders>
              <w:top w:val="nil"/>
              <w:left w:val="nil"/>
              <w:bottom w:val="single" w:sz="4" w:space="0" w:color="auto"/>
              <w:right w:val="single" w:sz="4" w:space="0" w:color="auto"/>
            </w:tcBorders>
            <w:shd w:val="clear" w:color="auto" w:fill="auto"/>
            <w:vAlign w:val="center"/>
            <w:hideMark/>
          </w:tcPr>
          <w:p w14:paraId="6A1FEB39"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12</w:t>
            </w:r>
          </w:p>
        </w:tc>
        <w:tc>
          <w:tcPr>
            <w:tcW w:w="567" w:type="dxa"/>
            <w:tcBorders>
              <w:top w:val="nil"/>
              <w:left w:val="nil"/>
              <w:bottom w:val="single" w:sz="4" w:space="0" w:color="auto"/>
              <w:right w:val="single" w:sz="4" w:space="0" w:color="auto"/>
            </w:tcBorders>
            <w:shd w:val="clear" w:color="auto" w:fill="auto"/>
            <w:vAlign w:val="center"/>
            <w:hideMark/>
          </w:tcPr>
          <w:p w14:paraId="658FD587"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13</w:t>
            </w:r>
          </w:p>
        </w:tc>
        <w:tc>
          <w:tcPr>
            <w:tcW w:w="567" w:type="dxa"/>
            <w:tcBorders>
              <w:top w:val="nil"/>
              <w:left w:val="nil"/>
              <w:bottom w:val="single" w:sz="4" w:space="0" w:color="auto"/>
              <w:right w:val="single" w:sz="4" w:space="0" w:color="auto"/>
            </w:tcBorders>
            <w:shd w:val="clear" w:color="auto" w:fill="auto"/>
            <w:vAlign w:val="center"/>
            <w:hideMark/>
          </w:tcPr>
          <w:p w14:paraId="59FF847E"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14</w:t>
            </w:r>
          </w:p>
        </w:tc>
        <w:tc>
          <w:tcPr>
            <w:tcW w:w="567" w:type="dxa"/>
            <w:tcBorders>
              <w:top w:val="nil"/>
              <w:left w:val="nil"/>
              <w:bottom w:val="single" w:sz="4" w:space="0" w:color="auto"/>
              <w:right w:val="single" w:sz="4" w:space="0" w:color="auto"/>
            </w:tcBorders>
            <w:shd w:val="clear" w:color="auto" w:fill="auto"/>
            <w:vAlign w:val="center"/>
            <w:hideMark/>
          </w:tcPr>
          <w:p w14:paraId="3A8AB78E"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15</w:t>
            </w:r>
          </w:p>
        </w:tc>
        <w:tc>
          <w:tcPr>
            <w:tcW w:w="567" w:type="dxa"/>
            <w:tcBorders>
              <w:top w:val="nil"/>
              <w:left w:val="nil"/>
              <w:bottom w:val="single" w:sz="4" w:space="0" w:color="auto"/>
              <w:right w:val="single" w:sz="4" w:space="0" w:color="auto"/>
            </w:tcBorders>
            <w:shd w:val="clear" w:color="auto" w:fill="auto"/>
            <w:vAlign w:val="center"/>
            <w:hideMark/>
          </w:tcPr>
          <w:p w14:paraId="76B09DFF"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16</w:t>
            </w:r>
          </w:p>
        </w:tc>
        <w:tc>
          <w:tcPr>
            <w:tcW w:w="568" w:type="dxa"/>
            <w:tcBorders>
              <w:top w:val="nil"/>
              <w:left w:val="nil"/>
              <w:bottom w:val="single" w:sz="4" w:space="0" w:color="auto"/>
              <w:right w:val="single" w:sz="4" w:space="0" w:color="auto"/>
            </w:tcBorders>
            <w:shd w:val="clear" w:color="auto" w:fill="auto"/>
            <w:vAlign w:val="center"/>
            <w:hideMark/>
          </w:tcPr>
          <w:p w14:paraId="70AA308D"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17</w:t>
            </w:r>
          </w:p>
        </w:tc>
      </w:tr>
      <w:tr w:rsidR="00804235" w:rsidRPr="005D1BAC" w14:paraId="4EC4CC5A" w14:textId="77777777" w:rsidTr="00C57DBA">
        <w:trPr>
          <w:trHeight w:val="29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70F1E5EE"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i/>
                <w:iCs/>
                <w:color w:val="000000"/>
                <w:sz w:val="20"/>
                <w:szCs w:val="20"/>
                <w:lang w:eastAsia="en-ID"/>
              </w:rPr>
              <w:t>Setting environment</w:t>
            </w:r>
            <w:r w:rsidRPr="005D1BAC">
              <w:rPr>
                <w:rFonts w:eastAsia="Times New Roman"/>
                <w:color w:val="000000"/>
                <w:sz w:val="20"/>
                <w:szCs w:val="20"/>
                <w:lang w:eastAsia="en-ID"/>
              </w:rPr>
              <w:t xml:space="preserve"> proyek Jitsi Meet</w:t>
            </w:r>
          </w:p>
        </w:tc>
        <w:tc>
          <w:tcPr>
            <w:tcW w:w="567" w:type="dxa"/>
            <w:tcBorders>
              <w:top w:val="nil"/>
              <w:left w:val="nil"/>
              <w:bottom w:val="single" w:sz="4" w:space="0" w:color="auto"/>
              <w:right w:val="single" w:sz="4" w:space="0" w:color="auto"/>
            </w:tcBorders>
            <w:shd w:val="clear" w:color="000000" w:fill="4472C4"/>
            <w:vAlign w:val="center"/>
            <w:hideMark/>
          </w:tcPr>
          <w:p w14:paraId="0B0ED333"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52C90931"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05728973"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160FC2CB"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75B09A31"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13184FB3"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26B65048"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3B32B438"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2338AEEC"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509B60C3"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73DBE830"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566760FD"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vAlign w:val="center"/>
            <w:hideMark/>
          </w:tcPr>
          <w:p w14:paraId="5700A4F2"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r>
      <w:tr w:rsidR="00804235" w:rsidRPr="005D1BAC" w14:paraId="7E06FC6D" w14:textId="77777777" w:rsidTr="00C57DBA">
        <w:trPr>
          <w:trHeight w:val="56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6EE07CDF"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Mempelajari dan analisis metode Last-N untuk mengurangi jumlah transmisi data pada konferensi video</w:t>
            </w:r>
          </w:p>
        </w:tc>
        <w:tc>
          <w:tcPr>
            <w:tcW w:w="567" w:type="dxa"/>
            <w:tcBorders>
              <w:top w:val="nil"/>
              <w:left w:val="nil"/>
              <w:bottom w:val="single" w:sz="4" w:space="0" w:color="auto"/>
              <w:right w:val="single" w:sz="4" w:space="0" w:color="auto"/>
            </w:tcBorders>
            <w:shd w:val="clear" w:color="000000" w:fill="4472C4"/>
            <w:vAlign w:val="center"/>
            <w:hideMark/>
          </w:tcPr>
          <w:p w14:paraId="35237198"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2BC9B45A"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7418BC41"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73FB0877"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0080AB01"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632CFCE2"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4FEE5ACB"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061E0A3F"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497BC6F6"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2C8CAE6D"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2C0C4405"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6D9A4509"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vAlign w:val="center"/>
            <w:hideMark/>
          </w:tcPr>
          <w:p w14:paraId="52576693"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r>
      <w:tr w:rsidR="00804235" w:rsidRPr="005D1BAC" w14:paraId="18590F14" w14:textId="77777777" w:rsidTr="00C57DBA">
        <w:trPr>
          <w:trHeight w:val="29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6D0ED86E"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Analisis dan implementasi RESTful API di proyek JVB</w:t>
            </w:r>
          </w:p>
        </w:tc>
        <w:tc>
          <w:tcPr>
            <w:tcW w:w="567" w:type="dxa"/>
            <w:tcBorders>
              <w:top w:val="nil"/>
              <w:left w:val="nil"/>
              <w:bottom w:val="single" w:sz="4" w:space="0" w:color="auto"/>
              <w:right w:val="single" w:sz="4" w:space="0" w:color="auto"/>
            </w:tcBorders>
            <w:shd w:val="clear" w:color="auto" w:fill="auto"/>
            <w:vAlign w:val="center"/>
            <w:hideMark/>
          </w:tcPr>
          <w:p w14:paraId="6D91F775"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vAlign w:val="center"/>
            <w:hideMark/>
          </w:tcPr>
          <w:p w14:paraId="13CF3B51"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4472C4" w:themeFill="accent1"/>
            <w:vAlign w:val="center"/>
            <w:hideMark/>
          </w:tcPr>
          <w:p w14:paraId="102356FD"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36CCE31B"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6D314950"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16D67F58"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3DE0216B"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5A6EE687"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6B8EAF05"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5BDD34D2"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50404C9B"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4DC7BADD"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vAlign w:val="center"/>
            <w:hideMark/>
          </w:tcPr>
          <w:p w14:paraId="025880FD"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r>
      <w:tr w:rsidR="00804235" w:rsidRPr="005D1BAC" w14:paraId="30B01A6F" w14:textId="77777777" w:rsidTr="00C57DBA">
        <w:trPr>
          <w:trHeight w:val="56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2BA42958"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 xml:space="preserve">Analisis proyek Jitsi Meet untuk pengiriman Stanza IQ </w:t>
            </w:r>
            <w:r w:rsidRPr="005D1BAC">
              <w:rPr>
                <w:rFonts w:eastAsia="Times New Roman"/>
                <w:i/>
                <w:iCs/>
                <w:color w:val="000000"/>
                <w:sz w:val="20"/>
                <w:szCs w:val="20"/>
                <w:lang w:eastAsia="en-ID"/>
              </w:rPr>
              <w:t>custom</w:t>
            </w:r>
            <w:r w:rsidRPr="005D1BAC">
              <w:rPr>
                <w:rFonts w:eastAsia="Times New Roman"/>
                <w:color w:val="000000"/>
                <w:sz w:val="20"/>
                <w:szCs w:val="20"/>
                <w:lang w:eastAsia="en-ID"/>
              </w:rPr>
              <w:t xml:space="preserve"> di Prosody</w:t>
            </w:r>
          </w:p>
        </w:tc>
        <w:tc>
          <w:tcPr>
            <w:tcW w:w="567" w:type="dxa"/>
            <w:tcBorders>
              <w:top w:val="nil"/>
              <w:left w:val="nil"/>
              <w:bottom w:val="single" w:sz="4" w:space="0" w:color="auto"/>
              <w:right w:val="single" w:sz="4" w:space="0" w:color="auto"/>
            </w:tcBorders>
            <w:shd w:val="clear" w:color="auto" w:fill="auto"/>
            <w:vAlign w:val="center"/>
            <w:hideMark/>
          </w:tcPr>
          <w:p w14:paraId="53D2CC7D"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vAlign w:val="center"/>
            <w:hideMark/>
          </w:tcPr>
          <w:p w14:paraId="58FBC81A"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vAlign w:val="center"/>
            <w:hideMark/>
          </w:tcPr>
          <w:p w14:paraId="4E386E7A"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noProof/>
                <w:color w:val="000000"/>
                <w:sz w:val="20"/>
                <w:szCs w:val="20"/>
                <w:lang w:eastAsia="en-ID"/>
              </w:rPr>
              <mc:AlternateContent>
                <mc:Choice Requires="wpg">
                  <w:drawing>
                    <wp:anchor distT="0" distB="0" distL="114300" distR="114300" simplePos="0" relativeHeight="251662336" behindDoc="0" locked="0" layoutInCell="1" allowOverlap="1" wp14:anchorId="6CC210FA" wp14:editId="6C122886">
                      <wp:simplePos x="0" y="0"/>
                      <wp:positionH relativeFrom="column">
                        <wp:posOffset>-36830</wp:posOffset>
                      </wp:positionH>
                      <wp:positionV relativeFrom="paragraph">
                        <wp:posOffset>-332105</wp:posOffset>
                      </wp:positionV>
                      <wp:extent cx="988060" cy="343535"/>
                      <wp:effectExtent l="19050" t="0" r="0" b="0"/>
                      <wp:wrapNone/>
                      <wp:docPr id="5" name="Group 5"/>
                      <wp:cNvGraphicFramePr/>
                      <a:graphic xmlns:a="http://schemas.openxmlformats.org/drawingml/2006/main">
                        <a:graphicData uri="http://schemas.microsoft.com/office/word/2010/wordprocessingGroup">
                          <wpg:wgp>
                            <wpg:cNvGrpSpPr/>
                            <wpg:grpSpPr>
                              <a:xfrm>
                                <a:off x="0" y="0"/>
                                <a:ext cx="988060" cy="343535"/>
                                <a:chOff x="0" y="0"/>
                                <a:chExt cx="988116" cy="344032"/>
                              </a:xfrm>
                            </wpg:grpSpPr>
                            <wps:wsp>
                              <wps:cNvPr id="6" name="Text Box 6"/>
                              <wps:cNvSpPr txBox="1"/>
                              <wps:spPr>
                                <a:xfrm>
                                  <a:off x="89591" y="0"/>
                                  <a:ext cx="898525" cy="344032"/>
                                </a:xfrm>
                                <a:prstGeom prst="rect">
                                  <a:avLst/>
                                </a:prstGeom>
                                <a:noFill/>
                                <a:ln w="6350">
                                  <a:noFill/>
                                </a:ln>
                              </wps:spPr>
                              <wps:txbx>
                                <w:txbxContent>
                                  <w:p w14:paraId="224F5CF7" w14:textId="77777777" w:rsidR="000430A8" w:rsidRPr="00DC7472" w:rsidRDefault="000430A8" w:rsidP="00804235">
                                    <w:pPr>
                                      <w:rPr>
                                        <w:rFonts w:cs="Times New Roman"/>
                                        <w:b/>
                                        <w:bCs/>
                                        <w:lang w:val="en-GB"/>
                                      </w:rPr>
                                    </w:pPr>
                                    <w:r w:rsidRPr="00DC7472">
                                      <w:rPr>
                                        <w:rFonts w:cs="Times New Roman"/>
                                        <w:b/>
                                        <w:bCs/>
                                        <w:lang w:val="en-GB"/>
                                      </w:rPr>
                                      <w:t>milestone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Diamond 7"/>
                              <wps:cNvSpPr/>
                              <wps:spPr>
                                <a:xfrm>
                                  <a:off x="0" y="73371"/>
                                  <a:ext cx="130175" cy="134620"/>
                                </a:xfrm>
                                <a:prstGeom prst="diamond">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C210FA" id="Group 5" o:spid="_x0000_s1026" style="position:absolute;left:0;text-align:left;margin-left:-2.9pt;margin-top:-26.15pt;width:77.8pt;height:27.05pt;z-index:251662336;mso-width-relative:margin;mso-height-relative:margin" coordsize="9881,3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">
                      <v:shapetype id="_x0000_t202" coordsize="21600,21600" o:spt="202" path="m,l,21600r21600,l21600,xe">
                        <v:stroke joinstyle="miter"/>
                        <v:path gradientshapeok="t" o:connecttype="rect"/>
                      </v:shapetype>
                      <v:shape id="Text Box 6" o:spid="_x0000_s1027" type="#_x0000_t202" style="position:absolute;left:895;width:8986;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224F5CF7" w14:textId="77777777" w:rsidR="000430A8" w:rsidRPr="00DC7472" w:rsidRDefault="000430A8" w:rsidP="00804235">
                              <w:pPr>
                                <w:rPr>
                                  <w:rFonts w:cs="Times New Roman"/>
                                  <w:b/>
                                  <w:bCs/>
                                  <w:lang w:val="en-GB"/>
                                </w:rPr>
                              </w:pPr>
                              <w:r w:rsidRPr="00DC7472">
                                <w:rPr>
                                  <w:rFonts w:cs="Times New Roman"/>
                                  <w:b/>
                                  <w:bCs/>
                                  <w:lang w:val="en-GB"/>
                                </w:rPr>
                                <w:t>milestone a</w:t>
                              </w:r>
                            </w:p>
                          </w:txbxContent>
                        </v:textbox>
                      </v:shape>
                      <v:shapetype id="_x0000_t4" coordsize="21600,21600" o:spt="4" path="m10800,l,10800,10800,21600,21600,10800xe">
                        <v:stroke joinstyle="miter"/>
                        <v:path gradientshapeok="t" o:connecttype="rect" textboxrect="5400,5400,16200,16200"/>
                      </v:shapetype>
                      <v:shape id="Diamond 7" o:spid="_x0000_s1028" type="#_x0000_t4" style="position:absolute;top:733;width:1301;height:1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" fillcolor="red" strokecolor="red" strokeweight="1pt"/>
                    </v:group>
                  </w:pict>
                </mc:Fallback>
              </mc:AlternateContent>
            </w: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65F320C6"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3B3D3FB2"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37C15B7E"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0FDFC3B9"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1664469C"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1FF57D34"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27D10604"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8E07DE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774BC8F5"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vAlign w:val="center"/>
            <w:hideMark/>
          </w:tcPr>
          <w:p w14:paraId="3169535E"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r>
      <w:tr w:rsidR="00804235" w:rsidRPr="005D1BAC" w14:paraId="61DAEE1F" w14:textId="77777777" w:rsidTr="00C57DBA">
        <w:trPr>
          <w:trHeight w:val="29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6EF2F3A1"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Simulasi bandwidth</w:t>
            </w:r>
          </w:p>
        </w:tc>
        <w:tc>
          <w:tcPr>
            <w:tcW w:w="567" w:type="dxa"/>
            <w:tcBorders>
              <w:top w:val="nil"/>
              <w:left w:val="nil"/>
              <w:bottom w:val="single" w:sz="4" w:space="0" w:color="auto"/>
              <w:right w:val="single" w:sz="4" w:space="0" w:color="auto"/>
            </w:tcBorders>
            <w:shd w:val="clear" w:color="auto" w:fill="auto"/>
            <w:noWrap/>
            <w:vAlign w:val="bottom"/>
            <w:hideMark/>
          </w:tcPr>
          <w:p w14:paraId="7979697C"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41D0BFF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060712C"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EE258B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C711828"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9B86B9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30345BB"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F970FA4"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13FF86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E291128"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8841CE7"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F557694"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2CB2C92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5E67A72B" w14:textId="77777777" w:rsidTr="00C57DBA">
        <w:trPr>
          <w:trHeight w:val="56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26EE141F"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 xml:space="preserve">Analisis </w:t>
            </w:r>
            <w:r w:rsidRPr="005D1BAC">
              <w:rPr>
                <w:rFonts w:eastAsia="Times New Roman"/>
                <w:i/>
                <w:iCs/>
                <w:color w:val="000000"/>
                <w:sz w:val="20"/>
                <w:szCs w:val="20"/>
                <w:lang w:eastAsia="en-ID"/>
              </w:rPr>
              <w:t>library</w:t>
            </w:r>
            <w:r w:rsidRPr="005D1BAC">
              <w:rPr>
                <w:rFonts w:eastAsia="Times New Roman"/>
                <w:color w:val="000000"/>
                <w:sz w:val="20"/>
                <w:szCs w:val="20"/>
                <w:lang w:eastAsia="en-ID"/>
              </w:rPr>
              <w:t xml:space="preserve"> lib-jitsi-meet untuk pengiriman Stanza IQ </w:t>
            </w:r>
            <w:r w:rsidRPr="005D1BAC">
              <w:rPr>
                <w:rFonts w:eastAsia="Times New Roman"/>
                <w:i/>
                <w:iCs/>
                <w:color w:val="000000"/>
                <w:sz w:val="20"/>
                <w:szCs w:val="20"/>
                <w:lang w:eastAsia="en-ID"/>
              </w:rPr>
              <w:t>custom</w:t>
            </w:r>
            <w:r w:rsidRPr="005D1BAC">
              <w:rPr>
                <w:rFonts w:eastAsia="Times New Roman"/>
                <w:color w:val="000000"/>
                <w:sz w:val="20"/>
                <w:szCs w:val="20"/>
                <w:lang w:eastAsia="en-ID"/>
              </w:rPr>
              <w:t xml:space="preserve"> di Prosody</w:t>
            </w:r>
          </w:p>
        </w:tc>
        <w:tc>
          <w:tcPr>
            <w:tcW w:w="567" w:type="dxa"/>
            <w:tcBorders>
              <w:top w:val="nil"/>
              <w:left w:val="nil"/>
              <w:bottom w:val="single" w:sz="4" w:space="0" w:color="auto"/>
              <w:right w:val="single" w:sz="4" w:space="0" w:color="auto"/>
            </w:tcBorders>
            <w:shd w:val="clear" w:color="auto" w:fill="auto"/>
            <w:noWrap/>
            <w:vAlign w:val="bottom"/>
            <w:hideMark/>
          </w:tcPr>
          <w:p w14:paraId="1686C294"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AE36F06"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1227090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7E9329AF"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EB32957"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A45D7BA"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471F4C8"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2C859F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B2F8916"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9AAC15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6C746B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5F007B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6463A96D"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3E422760" w14:textId="77777777" w:rsidTr="00C57DBA">
        <w:trPr>
          <w:trHeight w:val="59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4984FE07"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Analisis proyek Jitsi Meet untuk melakukan execute HTTP request API ke proyek JVB atau Jicofo</w:t>
            </w:r>
          </w:p>
        </w:tc>
        <w:tc>
          <w:tcPr>
            <w:tcW w:w="567" w:type="dxa"/>
            <w:tcBorders>
              <w:top w:val="nil"/>
              <w:left w:val="nil"/>
              <w:bottom w:val="single" w:sz="4" w:space="0" w:color="auto"/>
              <w:right w:val="single" w:sz="4" w:space="0" w:color="auto"/>
            </w:tcBorders>
            <w:shd w:val="clear" w:color="auto" w:fill="auto"/>
            <w:noWrap/>
            <w:vAlign w:val="bottom"/>
            <w:hideMark/>
          </w:tcPr>
          <w:p w14:paraId="0E12317B"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B00F47A"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EAFE063"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5C3FF76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D020DAC"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2D3334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2B625886"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6EAD5BB"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2A166AF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91214F1"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5BA3686"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3CA6568"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16A11F8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1EFC89CB" w14:textId="77777777" w:rsidTr="00C57DBA">
        <w:trPr>
          <w:trHeight w:val="56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0AED585B"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111111"/>
                <w:sz w:val="20"/>
                <w:szCs w:val="20"/>
                <w:lang w:eastAsia="en-ID"/>
              </w:rPr>
              <w:t>Implementasi fungsi pemangilan RESTful API dengan menggunakan AJAX di</w:t>
            </w:r>
            <w:r w:rsidRPr="005D1BAC">
              <w:rPr>
                <w:rFonts w:eastAsia="Times New Roman"/>
                <w:color w:val="000000"/>
                <w:sz w:val="20"/>
                <w:szCs w:val="20"/>
                <w:lang w:eastAsia="en-ID"/>
              </w:rPr>
              <w:t xml:space="preserve"> proyek</w:t>
            </w:r>
            <w:r w:rsidRPr="005D1BAC">
              <w:rPr>
                <w:rFonts w:eastAsia="Times New Roman"/>
                <w:color w:val="111111"/>
                <w:sz w:val="20"/>
                <w:szCs w:val="20"/>
                <w:lang w:eastAsia="en-ID"/>
              </w:rPr>
              <w:t xml:space="preserve"> Jitsi Meet</w:t>
            </w:r>
          </w:p>
        </w:tc>
        <w:tc>
          <w:tcPr>
            <w:tcW w:w="567" w:type="dxa"/>
            <w:tcBorders>
              <w:top w:val="nil"/>
              <w:left w:val="nil"/>
              <w:bottom w:val="single" w:sz="4" w:space="0" w:color="auto"/>
              <w:right w:val="single" w:sz="4" w:space="0" w:color="auto"/>
            </w:tcBorders>
            <w:shd w:val="clear" w:color="auto" w:fill="auto"/>
            <w:noWrap/>
            <w:vAlign w:val="bottom"/>
            <w:hideMark/>
          </w:tcPr>
          <w:p w14:paraId="4E6363AA"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5F34AF8"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190009B"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C74257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4ECDC9C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47C1B93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eastAsia="Times New Roman"/>
                <w:b/>
                <w:bCs/>
                <w:noProof/>
                <w:color w:val="000000"/>
                <w:sz w:val="20"/>
                <w:szCs w:val="20"/>
                <w:lang w:eastAsia="en-ID"/>
              </w:rPr>
              <mc:AlternateContent>
                <mc:Choice Requires="wpg">
                  <w:drawing>
                    <wp:anchor distT="0" distB="0" distL="114300" distR="114300" simplePos="0" relativeHeight="251661312" behindDoc="0" locked="0" layoutInCell="1" allowOverlap="1" wp14:anchorId="0FA9977E" wp14:editId="78256528">
                      <wp:simplePos x="0" y="0"/>
                      <wp:positionH relativeFrom="column">
                        <wp:posOffset>-15875</wp:posOffset>
                      </wp:positionH>
                      <wp:positionV relativeFrom="paragraph">
                        <wp:posOffset>-117475</wp:posOffset>
                      </wp:positionV>
                      <wp:extent cx="988060" cy="325755"/>
                      <wp:effectExtent l="19050" t="0" r="0" b="0"/>
                      <wp:wrapNone/>
                      <wp:docPr id="10" name="Group 10"/>
                      <wp:cNvGraphicFramePr/>
                      <a:graphic xmlns:a="http://schemas.openxmlformats.org/drawingml/2006/main">
                        <a:graphicData uri="http://schemas.microsoft.com/office/word/2010/wordprocessingGroup">
                          <wpg:wgp>
                            <wpg:cNvGrpSpPr/>
                            <wpg:grpSpPr>
                              <a:xfrm>
                                <a:off x="0" y="0"/>
                                <a:ext cx="988060" cy="325755"/>
                                <a:chOff x="0" y="-9053"/>
                                <a:chExt cx="988116" cy="325925"/>
                              </a:xfrm>
                            </wpg:grpSpPr>
                            <wps:wsp>
                              <wps:cNvPr id="11" name="Text Box 11"/>
                              <wps:cNvSpPr txBox="1"/>
                              <wps:spPr>
                                <a:xfrm>
                                  <a:off x="89591" y="-9053"/>
                                  <a:ext cx="898525" cy="325925"/>
                                </a:xfrm>
                                <a:prstGeom prst="rect">
                                  <a:avLst/>
                                </a:prstGeom>
                                <a:noFill/>
                                <a:ln w="6350">
                                  <a:noFill/>
                                </a:ln>
                              </wps:spPr>
                              <wps:txbx>
                                <w:txbxContent>
                                  <w:p w14:paraId="0D0A2612" w14:textId="77777777" w:rsidR="000430A8" w:rsidRPr="00DC7472" w:rsidRDefault="000430A8" w:rsidP="00804235">
                                    <w:pPr>
                                      <w:rPr>
                                        <w:rFonts w:cs="Times New Roman"/>
                                        <w:b/>
                                        <w:bCs/>
                                        <w:lang w:val="en-GB"/>
                                      </w:rPr>
                                    </w:pPr>
                                    <w:r w:rsidRPr="00DC7472">
                                      <w:rPr>
                                        <w:rFonts w:cs="Times New Roman"/>
                                        <w:b/>
                                        <w:bCs/>
                                        <w:lang w:val="en-GB"/>
                                      </w:rPr>
                                      <w:t xml:space="preserve">milestone </w:t>
                                    </w:r>
                                    <w:r>
                                      <w:rPr>
                                        <w:rFonts w:cs="Times New Roman"/>
                                        <w:b/>
                                        <w:bCs/>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Diamond 12"/>
                              <wps:cNvSpPr/>
                              <wps:spPr>
                                <a:xfrm>
                                  <a:off x="0" y="73371"/>
                                  <a:ext cx="130175" cy="134620"/>
                                </a:xfrm>
                                <a:prstGeom prst="diamond">
                                  <a:avLst/>
                                </a:prstGeom>
                                <a:solidFill>
                                  <a:srgbClr val="FF0000"/>
                                </a:solidFill>
                                <a:ln>
                                  <a:solidFill>
                                    <a:srgbClr val="FF0000"/>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A9977E" id="Group 10" o:spid="_x0000_s1029" style="position:absolute;left:0;text-align:left;margin-left:-1.25pt;margin-top:-9.25pt;width:77.8pt;height:25.65pt;z-index:251661312;mso-width-relative:margin;mso-height-relative:margin" coordorigin=",-90" coordsize="9881,32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">
                      <v:shape id="Text Box 11" o:spid="_x0000_s1030" type="#_x0000_t202" style="position:absolute;left:895;top:-90;width:8986;height:3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14:paraId="0D0A2612" w14:textId="77777777" w:rsidR="000430A8" w:rsidRPr="00DC7472" w:rsidRDefault="000430A8" w:rsidP="00804235">
                              <w:pPr>
                                <w:rPr>
                                  <w:rFonts w:cs="Times New Roman"/>
                                  <w:b/>
                                  <w:bCs/>
                                  <w:lang w:val="en-GB"/>
                                </w:rPr>
                              </w:pPr>
                              <w:r w:rsidRPr="00DC7472">
                                <w:rPr>
                                  <w:rFonts w:cs="Times New Roman"/>
                                  <w:b/>
                                  <w:bCs/>
                                  <w:lang w:val="en-GB"/>
                                </w:rPr>
                                <w:t xml:space="preserve">milestone </w:t>
                              </w:r>
                              <w:r>
                                <w:rPr>
                                  <w:rFonts w:cs="Times New Roman"/>
                                  <w:b/>
                                  <w:bCs/>
                                  <w:lang w:val="en-GB"/>
                                </w:rPr>
                                <w:t>b</w:t>
                              </w:r>
                            </w:p>
                          </w:txbxContent>
                        </v:textbox>
                      </v:shape>
                      <v:shape id="Diamond 12" o:spid="_x0000_s1031" type="#_x0000_t4" style="position:absolute;top:733;width:1301;height:1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" fillcolor="red" strokecolor="red" strokeweight="1pt"/>
                    </v:group>
                  </w:pict>
                </mc:Fallback>
              </mc:AlternateContent>
            </w: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DEA82F6"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8AF025D"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CFA924F"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3CBC973"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BFC1811"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1343578"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1AF408A6"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5E42EAAD" w14:textId="77777777" w:rsidTr="00C57DBA">
        <w:trPr>
          <w:trHeight w:val="56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593F0125"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Analisis proyek Jicofo untuk mendapatkan semua partisipan di sebuah konferensi</w:t>
            </w:r>
          </w:p>
        </w:tc>
        <w:tc>
          <w:tcPr>
            <w:tcW w:w="567" w:type="dxa"/>
            <w:tcBorders>
              <w:top w:val="nil"/>
              <w:left w:val="nil"/>
              <w:bottom w:val="single" w:sz="4" w:space="0" w:color="auto"/>
              <w:right w:val="single" w:sz="4" w:space="0" w:color="auto"/>
            </w:tcBorders>
            <w:shd w:val="clear" w:color="auto" w:fill="auto"/>
            <w:noWrap/>
            <w:vAlign w:val="bottom"/>
            <w:hideMark/>
          </w:tcPr>
          <w:p w14:paraId="611BBE7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0667C6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6C026FA"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4A44CAB"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E1E0A1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177247A"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22BF0E4D"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694595F"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4354A3B"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B6DA688"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89A74DD"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8822ABC"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74AE5013"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3580F260" w14:textId="77777777" w:rsidTr="00C57DBA">
        <w:trPr>
          <w:trHeight w:val="56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4831DFC4"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111111"/>
                <w:sz w:val="20"/>
                <w:szCs w:val="20"/>
                <w:lang w:eastAsia="en-ID"/>
              </w:rPr>
              <w:t xml:space="preserve">Implementasi dan menguji fungsi </w:t>
            </w:r>
            <w:r w:rsidRPr="005D1BAC">
              <w:rPr>
                <w:rFonts w:eastAsia="Times New Roman"/>
                <w:color w:val="000000"/>
                <w:sz w:val="20"/>
                <w:szCs w:val="20"/>
                <w:lang w:eastAsia="en-ID"/>
              </w:rPr>
              <w:t>untuk mendapatkan semua partisipan di sebuah konferensi di proyek Jicofo</w:t>
            </w:r>
          </w:p>
        </w:tc>
        <w:tc>
          <w:tcPr>
            <w:tcW w:w="567" w:type="dxa"/>
            <w:tcBorders>
              <w:top w:val="nil"/>
              <w:left w:val="nil"/>
              <w:bottom w:val="single" w:sz="4" w:space="0" w:color="auto"/>
              <w:right w:val="single" w:sz="4" w:space="0" w:color="auto"/>
            </w:tcBorders>
            <w:shd w:val="clear" w:color="auto" w:fill="auto"/>
            <w:noWrap/>
            <w:vAlign w:val="bottom"/>
            <w:hideMark/>
          </w:tcPr>
          <w:p w14:paraId="3C6231C7"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E1C7563"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4D0257D"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03B140A"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57C7F1F"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425D10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79D00E9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DCDBBE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8ADA9F1"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95D380C"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83C18B9"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48D4E6A"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1C063737"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0DA608C0" w14:textId="77777777" w:rsidTr="00C57DBA">
        <w:trPr>
          <w:trHeight w:val="59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2EDF2BF6"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Analisis proyek Jicofo untuk proses pengiriman paket audio dan video participant</w:t>
            </w:r>
          </w:p>
        </w:tc>
        <w:tc>
          <w:tcPr>
            <w:tcW w:w="567" w:type="dxa"/>
            <w:tcBorders>
              <w:top w:val="nil"/>
              <w:left w:val="nil"/>
              <w:bottom w:val="single" w:sz="4" w:space="0" w:color="auto"/>
              <w:right w:val="single" w:sz="4" w:space="0" w:color="auto"/>
            </w:tcBorders>
            <w:shd w:val="clear" w:color="auto" w:fill="auto"/>
            <w:noWrap/>
            <w:vAlign w:val="bottom"/>
            <w:hideMark/>
          </w:tcPr>
          <w:p w14:paraId="42A6431A"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F6901E6"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A7AE35D"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7716F14"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5BF3BB1"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461BE96"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4D9265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09A05A4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67B52A7D"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2C2BFA8B"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2E376703"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E77A0A1"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6E59FF5A"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30FAC318" w14:textId="77777777" w:rsidTr="00C57DBA">
        <w:trPr>
          <w:trHeight w:val="56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35AA5457"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lastRenderedPageBreak/>
              <w:t>Stress test Jitsi untuk mendapatkan octo participant pada konferensi</w:t>
            </w:r>
          </w:p>
        </w:tc>
        <w:tc>
          <w:tcPr>
            <w:tcW w:w="567" w:type="dxa"/>
            <w:tcBorders>
              <w:top w:val="nil"/>
              <w:left w:val="nil"/>
              <w:bottom w:val="single" w:sz="4" w:space="0" w:color="auto"/>
              <w:right w:val="single" w:sz="4" w:space="0" w:color="auto"/>
            </w:tcBorders>
            <w:shd w:val="clear" w:color="auto" w:fill="auto"/>
            <w:noWrap/>
            <w:vAlign w:val="bottom"/>
            <w:hideMark/>
          </w:tcPr>
          <w:p w14:paraId="627255FC"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7599038"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21FE8EDC"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DBB519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6359BCB"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1A68C57"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D62DE64"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4FA74AC"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775ADC39"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73BF6C91"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11B4EC3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4D7B9D9"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4301A3E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3077F83A" w14:textId="77777777" w:rsidTr="00C57DBA">
        <w:trPr>
          <w:trHeight w:val="29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1F1B3D32"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 xml:space="preserve">Analisis proyek JVB untuk menerapakan meteode </w:t>
            </w:r>
            <w:r w:rsidRPr="005D1BAC">
              <w:rPr>
                <w:rFonts w:eastAsia="Times New Roman"/>
                <w:i/>
                <w:iCs/>
                <w:color w:val="000000"/>
                <w:sz w:val="20"/>
                <w:szCs w:val="20"/>
                <w:lang w:eastAsia="en-ID"/>
              </w:rPr>
              <w:t>pagination</w:t>
            </w:r>
          </w:p>
        </w:tc>
        <w:tc>
          <w:tcPr>
            <w:tcW w:w="567" w:type="dxa"/>
            <w:tcBorders>
              <w:top w:val="nil"/>
              <w:left w:val="nil"/>
              <w:bottom w:val="single" w:sz="4" w:space="0" w:color="auto"/>
              <w:right w:val="single" w:sz="4" w:space="0" w:color="auto"/>
            </w:tcBorders>
            <w:shd w:val="clear" w:color="auto" w:fill="auto"/>
            <w:noWrap/>
            <w:vAlign w:val="bottom"/>
            <w:hideMark/>
          </w:tcPr>
          <w:p w14:paraId="730779F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0DEA13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7DAB1EF"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BE9159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7ECFE5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9E739CF"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6A195FC"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003D1F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D99EBE3"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34FB151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1F64107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CD825D4"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6B30213C"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16838B95" w14:textId="77777777" w:rsidTr="00C57DBA">
        <w:trPr>
          <w:trHeight w:val="29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057AA59C"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 xml:space="preserve">Analisis dan implementasi fungsi </w:t>
            </w:r>
            <w:r w:rsidRPr="005D1BAC">
              <w:rPr>
                <w:rFonts w:eastAsia="Times New Roman"/>
                <w:i/>
                <w:iCs/>
                <w:color w:val="000000"/>
                <w:sz w:val="20"/>
                <w:szCs w:val="20"/>
                <w:lang w:eastAsia="en-ID"/>
              </w:rPr>
              <w:t>pagination</w:t>
            </w:r>
            <w:r w:rsidRPr="005D1BAC">
              <w:rPr>
                <w:rFonts w:eastAsia="Times New Roman"/>
                <w:color w:val="000000"/>
                <w:sz w:val="20"/>
                <w:szCs w:val="20"/>
                <w:lang w:eastAsia="en-ID"/>
              </w:rPr>
              <w:t xml:space="preserve"> di proyek Jitsi Meet</w:t>
            </w:r>
          </w:p>
        </w:tc>
        <w:tc>
          <w:tcPr>
            <w:tcW w:w="567" w:type="dxa"/>
            <w:tcBorders>
              <w:top w:val="nil"/>
              <w:left w:val="nil"/>
              <w:bottom w:val="single" w:sz="4" w:space="0" w:color="auto"/>
              <w:right w:val="single" w:sz="4" w:space="0" w:color="auto"/>
            </w:tcBorders>
            <w:shd w:val="clear" w:color="auto" w:fill="auto"/>
            <w:noWrap/>
            <w:vAlign w:val="bottom"/>
            <w:hideMark/>
          </w:tcPr>
          <w:p w14:paraId="4D3011A9"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8225EE1"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99EB973"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93D573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1474B59"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722468F"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8F9C2BF"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20B121AF"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665F9A3"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126AB7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538DF357"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7BD2009"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7D829B0F"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59C80214" w14:textId="77777777" w:rsidTr="00C57DBA">
        <w:trPr>
          <w:trHeight w:val="56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4F8E93CB"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 xml:space="preserve">Modifikasi fungsi </w:t>
            </w:r>
            <w:r w:rsidRPr="005D1BAC">
              <w:rPr>
                <w:rFonts w:eastAsia="Times New Roman"/>
                <w:i/>
                <w:iCs/>
                <w:color w:val="000000"/>
                <w:sz w:val="20"/>
                <w:szCs w:val="20"/>
                <w:lang w:eastAsia="en-ID"/>
              </w:rPr>
              <w:t>pagination</w:t>
            </w:r>
            <w:r w:rsidRPr="005D1BAC">
              <w:rPr>
                <w:rFonts w:eastAsia="Times New Roman"/>
                <w:color w:val="000000"/>
                <w:sz w:val="20"/>
                <w:szCs w:val="20"/>
                <w:lang w:eastAsia="en-ID"/>
              </w:rPr>
              <w:t xml:space="preserve"> di proyek Jitsi Meet agar sesuai dengan tampilan </w:t>
            </w:r>
            <w:r w:rsidRPr="005D1BAC">
              <w:rPr>
                <w:rFonts w:eastAsia="Times New Roman"/>
                <w:i/>
                <w:iCs/>
                <w:color w:val="000000"/>
                <w:sz w:val="20"/>
                <w:szCs w:val="20"/>
                <w:lang w:eastAsia="en-ID"/>
              </w:rPr>
              <w:t>front end</w:t>
            </w:r>
            <w:r w:rsidRPr="005D1BAC">
              <w:rPr>
                <w:rFonts w:eastAsia="Times New Roman"/>
                <w:color w:val="000000"/>
                <w:sz w:val="20"/>
                <w:szCs w:val="20"/>
                <w:lang w:eastAsia="en-ID"/>
              </w:rPr>
              <w:t xml:space="preserve"> yang telah dibuat oleh klien</w:t>
            </w:r>
          </w:p>
        </w:tc>
        <w:tc>
          <w:tcPr>
            <w:tcW w:w="567" w:type="dxa"/>
            <w:tcBorders>
              <w:top w:val="nil"/>
              <w:left w:val="nil"/>
              <w:bottom w:val="single" w:sz="4" w:space="0" w:color="auto"/>
              <w:right w:val="single" w:sz="4" w:space="0" w:color="auto"/>
            </w:tcBorders>
            <w:shd w:val="clear" w:color="auto" w:fill="auto"/>
            <w:noWrap/>
            <w:vAlign w:val="bottom"/>
            <w:hideMark/>
          </w:tcPr>
          <w:p w14:paraId="2BC8A338"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B2A7854"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7571851"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234CA13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DD06609"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EE73891"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771EF97"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9013054"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DA7AA09"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432D27D"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CC20097"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199D926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eastAsia="Times New Roman"/>
                <w:b/>
                <w:bCs/>
                <w:noProof/>
                <w:color w:val="000000"/>
                <w:sz w:val="20"/>
                <w:szCs w:val="20"/>
                <w:lang w:eastAsia="en-ID"/>
              </w:rPr>
              <mc:AlternateContent>
                <mc:Choice Requires="wpg">
                  <w:drawing>
                    <wp:anchor distT="0" distB="0" distL="114300" distR="114300" simplePos="0" relativeHeight="251663360" behindDoc="0" locked="0" layoutInCell="1" allowOverlap="1" wp14:anchorId="4DA6AC10" wp14:editId="0E23B775">
                      <wp:simplePos x="0" y="0"/>
                      <wp:positionH relativeFrom="column">
                        <wp:posOffset>-8255</wp:posOffset>
                      </wp:positionH>
                      <wp:positionV relativeFrom="paragraph">
                        <wp:posOffset>-196215</wp:posOffset>
                      </wp:positionV>
                      <wp:extent cx="988060" cy="325755"/>
                      <wp:effectExtent l="19050" t="0" r="0" b="0"/>
                      <wp:wrapNone/>
                      <wp:docPr id="13" name="Group 13"/>
                      <wp:cNvGraphicFramePr/>
                      <a:graphic xmlns:a="http://schemas.openxmlformats.org/drawingml/2006/main">
                        <a:graphicData uri="http://schemas.microsoft.com/office/word/2010/wordprocessingGroup">
                          <wpg:wgp>
                            <wpg:cNvGrpSpPr/>
                            <wpg:grpSpPr>
                              <a:xfrm>
                                <a:off x="0" y="0"/>
                                <a:ext cx="988060" cy="325755"/>
                                <a:chOff x="0" y="0"/>
                                <a:chExt cx="988116" cy="325925"/>
                              </a:xfrm>
                            </wpg:grpSpPr>
                            <wps:wsp>
                              <wps:cNvPr id="14" name="Text Box 14"/>
                              <wps:cNvSpPr txBox="1"/>
                              <wps:spPr>
                                <a:xfrm>
                                  <a:off x="89591" y="0"/>
                                  <a:ext cx="898525" cy="325925"/>
                                </a:xfrm>
                                <a:prstGeom prst="rect">
                                  <a:avLst/>
                                </a:prstGeom>
                                <a:noFill/>
                                <a:ln w="6350">
                                  <a:noFill/>
                                </a:ln>
                              </wps:spPr>
                              <wps:txbx>
                                <w:txbxContent>
                                  <w:p w14:paraId="4D4DF4F2" w14:textId="77777777" w:rsidR="000430A8" w:rsidRPr="00DC7472" w:rsidRDefault="000430A8" w:rsidP="00804235">
                                    <w:pPr>
                                      <w:rPr>
                                        <w:rFonts w:cs="Times New Roman"/>
                                        <w:b/>
                                        <w:bCs/>
                                        <w:lang w:val="en-GB"/>
                                      </w:rPr>
                                    </w:pPr>
                                    <w:r w:rsidRPr="00DC7472">
                                      <w:rPr>
                                        <w:rFonts w:cs="Times New Roman"/>
                                        <w:b/>
                                        <w:bCs/>
                                        <w:lang w:val="en-GB"/>
                                      </w:rPr>
                                      <w:t xml:space="preserve">milestone </w:t>
                                    </w:r>
                                    <w:r>
                                      <w:rPr>
                                        <w:rFonts w:cs="Times New Roman"/>
                                        <w:b/>
                                        <w:bCs/>
                                        <w:lang w:val="en-G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Diamond 16"/>
                              <wps:cNvSpPr/>
                              <wps:spPr>
                                <a:xfrm>
                                  <a:off x="0" y="73371"/>
                                  <a:ext cx="130175" cy="134620"/>
                                </a:xfrm>
                                <a:prstGeom prst="diamond">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DA6AC10" id="Group 13" o:spid="_x0000_s1032" style="position:absolute;left:0;text-align:left;margin-left:-.65pt;margin-top:-15.45pt;width:77.8pt;height:25.65pt;z-index:251663360;mso-width-relative:margin;mso-height-relative:margin" coordsize="9881,32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">
                      <v:shape id="Text Box 14" o:spid="_x0000_s1033" type="#_x0000_t202" style="position:absolute;left:895;width:8986;height:3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4D4DF4F2" w14:textId="77777777" w:rsidR="000430A8" w:rsidRPr="00DC7472" w:rsidRDefault="000430A8" w:rsidP="00804235">
                              <w:pPr>
                                <w:rPr>
                                  <w:rFonts w:cs="Times New Roman"/>
                                  <w:b/>
                                  <w:bCs/>
                                  <w:lang w:val="en-GB"/>
                                </w:rPr>
                              </w:pPr>
                              <w:r w:rsidRPr="00DC7472">
                                <w:rPr>
                                  <w:rFonts w:cs="Times New Roman"/>
                                  <w:b/>
                                  <w:bCs/>
                                  <w:lang w:val="en-GB"/>
                                </w:rPr>
                                <w:t xml:space="preserve">milestone </w:t>
                              </w:r>
                              <w:r>
                                <w:rPr>
                                  <w:rFonts w:cs="Times New Roman"/>
                                  <w:b/>
                                  <w:bCs/>
                                  <w:lang w:val="en-GB"/>
                                </w:rPr>
                                <w:t>c</w:t>
                              </w:r>
                            </w:p>
                          </w:txbxContent>
                        </v:textbox>
                      </v:shape>
                      <v:shape id="Diamond 16" o:spid="_x0000_s1034" type="#_x0000_t4" style="position:absolute;top:733;width:1301;height:1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" fillcolor="red" strokecolor="red" strokeweight="1pt"/>
                    </v:group>
                  </w:pict>
                </mc:Fallback>
              </mc:AlternateContent>
            </w: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4D052778"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018263DC" w14:textId="77777777" w:rsidTr="00C57DBA">
        <w:trPr>
          <w:trHeight w:val="29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6904B126"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Menyusun dokumentasi progres untuk klien</w:t>
            </w:r>
          </w:p>
        </w:tc>
        <w:tc>
          <w:tcPr>
            <w:tcW w:w="567" w:type="dxa"/>
            <w:tcBorders>
              <w:top w:val="nil"/>
              <w:left w:val="nil"/>
              <w:bottom w:val="single" w:sz="4" w:space="0" w:color="auto"/>
              <w:right w:val="single" w:sz="4" w:space="0" w:color="auto"/>
            </w:tcBorders>
            <w:shd w:val="clear" w:color="auto" w:fill="auto"/>
            <w:noWrap/>
            <w:vAlign w:val="bottom"/>
            <w:hideMark/>
          </w:tcPr>
          <w:p w14:paraId="740CF09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2F77DA3B"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23FBD497"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F175F74"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EB59A4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7EBF439"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205208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9BD8B2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78FFBC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9BC074B"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0B304"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7909A7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000000" w:fill="4472C4"/>
            <w:noWrap/>
            <w:vAlign w:val="bottom"/>
            <w:hideMark/>
          </w:tcPr>
          <w:p w14:paraId="2181897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bl>
    <w:p w14:paraId="023D9E0E" w14:textId="77777777" w:rsidR="00804235" w:rsidRPr="005D1BAC" w:rsidRDefault="00804235" w:rsidP="00804235">
      <w:pPr>
        <w:spacing w:after="0"/>
        <w:rPr>
          <w:sz w:val="20"/>
          <w:szCs w:val="20"/>
        </w:rPr>
      </w:pPr>
    </w:p>
    <w:p w14:paraId="10E53C3B" w14:textId="77777777" w:rsidR="00804235" w:rsidRPr="005D1BAC" w:rsidRDefault="00804235" w:rsidP="00804235">
      <w:pPr>
        <w:spacing w:after="0"/>
      </w:pPr>
    </w:p>
    <w:p w14:paraId="45446ACD" w14:textId="77777777" w:rsidR="00804235" w:rsidRPr="005D1BAC" w:rsidRDefault="00804235" w:rsidP="00804235">
      <w:pPr>
        <w:spacing w:after="160"/>
      </w:pPr>
    </w:p>
    <w:p w14:paraId="205C0616" w14:textId="77777777" w:rsidR="0023311E" w:rsidRPr="005D1BAC" w:rsidRDefault="0023311E" w:rsidP="0023311E">
      <w:pPr>
        <w:rPr>
          <w:sz w:val="36"/>
          <w:szCs w:val="32"/>
        </w:rPr>
      </w:pPr>
    </w:p>
    <w:sectPr w:rsidR="0023311E" w:rsidRPr="005D1BAC" w:rsidSect="00C57DBA">
      <w:headerReference w:type="default" r:id="rId66"/>
      <w:footerReference w:type="default" r:id="rId67"/>
      <w:footerReference w:type="first" r:id="rId68"/>
      <w:pgSz w:w="16838" w:h="11906" w:orient="landscape" w:code="9"/>
      <w:pgMar w:top="2268" w:right="2268"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672ECE" w14:textId="77777777" w:rsidR="000430A8" w:rsidRDefault="000430A8">
      <w:pPr>
        <w:spacing w:line="240" w:lineRule="auto"/>
      </w:pPr>
      <w:r>
        <w:separator/>
      </w:r>
    </w:p>
  </w:endnote>
  <w:endnote w:type="continuationSeparator" w:id="0">
    <w:p w14:paraId="4D88A915" w14:textId="77777777" w:rsidR="000430A8" w:rsidRDefault="000430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E031B1" w14:textId="1D79AC7B" w:rsidR="000430A8" w:rsidRDefault="000430A8" w:rsidP="00FC2902">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1120629"/>
      <w:docPartObj>
        <w:docPartGallery w:val="Page Numbers (Bottom of Page)"/>
        <w:docPartUnique/>
      </w:docPartObj>
    </w:sdtPr>
    <w:sdtEndPr>
      <w:rPr>
        <w:noProof/>
      </w:rPr>
    </w:sdtEndPr>
    <w:sdtContent>
      <w:p w14:paraId="779106BD" w14:textId="77777777" w:rsidR="000430A8" w:rsidRDefault="000430A8">
        <w:pPr>
          <w:pStyle w:val="Footer"/>
          <w:jc w:val="center"/>
        </w:pPr>
        <w:r w:rsidRPr="00F2780B">
          <w:rPr>
            <w:rFonts w:cs="Times New Roman"/>
          </w:rPr>
          <w:fldChar w:fldCharType="begin"/>
        </w:r>
        <w:r w:rsidRPr="00F2780B">
          <w:rPr>
            <w:rFonts w:cs="Times New Roman"/>
          </w:rPr>
          <w:instrText xml:space="preserve"> PAGE   \* MERGEFORMAT </w:instrText>
        </w:r>
        <w:r w:rsidRPr="00F2780B">
          <w:rPr>
            <w:rFonts w:cs="Times New Roman"/>
          </w:rPr>
          <w:fldChar w:fldCharType="separate"/>
        </w:r>
        <w:r w:rsidRPr="00F2780B">
          <w:rPr>
            <w:rFonts w:cs="Times New Roman"/>
            <w:noProof/>
          </w:rPr>
          <w:t>2</w:t>
        </w:r>
        <w:r w:rsidRPr="00F2780B">
          <w:rPr>
            <w:rFonts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D8BEDB" w14:textId="77777777" w:rsidR="000430A8" w:rsidRDefault="000430A8" w:rsidP="0023311E">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6DD282" w14:textId="77777777" w:rsidR="000430A8" w:rsidRDefault="000430A8" w:rsidP="00C57DBA">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62AFD9" w14:textId="77777777" w:rsidR="000430A8" w:rsidRDefault="000430A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E39B4A" w14:textId="77777777" w:rsidR="000430A8" w:rsidRDefault="000430A8">
      <w:pPr>
        <w:spacing w:line="240" w:lineRule="auto"/>
      </w:pPr>
      <w:r>
        <w:separator/>
      </w:r>
    </w:p>
  </w:footnote>
  <w:footnote w:type="continuationSeparator" w:id="0">
    <w:p w14:paraId="6733BBA4" w14:textId="77777777" w:rsidR="000430A8" w:rsidRDefault="000430A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5345770"/>
      <w:docPartObj>
        <w:docPartGallery w:val="Page Numbers (Top of Page)"/>
        <w:docPartUnique/>
      </w:docPartObj>
    </w:sdtPr>
    <w:sdtContent>
      <w:p w14:paraId="0076A50F" w14:textId="77777777" w:rsidR="000430A8" w:rsidRDefault="000430A8" w:rsidP="00A46772">
        <w:pPr>
          <w:pStyle w:val="Header"/>
          <w:jc w:val="right"/>
        </w:pPr>
        <w:r>
          <w:fldChar w:fldCharType="begin"/>
        </w:r>
        <w:r>
          <w:instrText>PAGE   \* MERGEFORMAT</w:instrText>
        </w:r>
        <w:r>
          <w:fldChar w:fldCharType="separate"/>
        </w:r>
        <w:r>
          <w:t>2</w:t>
        </w:r>
        <w: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381022" w14:textId="5FDAB3BD" w:rsidR="000430A8" w:rsidRPr="00B55702" w:rsidRDefault="000430A8" w:rsidP="00A46772">
    <w:pPr>
      <w:pStyle w:val="Header"/>
      <w:jc w:val="right"/>
      <w:rPr>
        <w:lang w:val="en-US"/>
      </w:rPr>
    </w:pPr>
    <w:r>
      <w:rPr>
        <w:lang w:val="en-US"/>
      </w:rPr>
      <w:t>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4549379"/>
      <w:docPartObj>
        <w:docPartGallery w:val="Page Numbers (Top of Page)"/>
        <w:docPartUnique/>
      </w:docPartObj>
    </w:sdtPr>
    <w:sdtEndPr>
      <w:rPr>
        <w:rFonts w:cs="Times New Roman"/>
        <w:noProof/>
      </w:rPr>
    </w:sdtEndPr>
    <w:sdtContent>
      <w:p w14:paraId="49CF7E2C" w14:textId="77777777" w:rsidR="000430A8" w:rsidRPr="00707801" w:rsidRDefault="000430A8">
        <w:pPr>
          <w:pStyle w:val="Header"/>
          <w:jc w:val="right"/>
          <w:rPr>
            <w:rFonts w:cs="Times New Roman"/>
          </w:rPr>
        </w:pPr>
        <w:r w:rsidRPr="00707801">
          <w:rPr>
            <w:rFonts w:cs="Times New Roman"/>
          </w:rPr>
          <w:fldChar w:fldCharType="begin"/>
        </w:r>
        <w:r w:rsidRPr="00707801">
          <w:rPr>
            <w:rFonts w:cs="Times New Roman"/>
          </w:rPr>
          <w:instrText xml:space="preserve"> PAGE   \* MERGEFORMAT </w:instrText>
        </w:r>
        <w:r w:rsidRPr="00707801">
          <w:rPr>
            <w:rFonts w:cs="Times New Roman"/>
          </w:rPr>
          <w:fldChar w:fldCharType="separate"/>
        </w:r>
        <w:r w:rsidRPr="00707801">
          <w:rPr>
            <w:rFonts w:cs="Times New Roman"/>
            <w:noProof/>
          </w:rPr>
          <w:t>2</w:t>
        </w:r>
        <w:r w:rsidRPr="00707801">
          <w:rPr>
            <w:rFonts w:cs="Times New Roman"/>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3345544"/>
      <w:docPartObj>
        <w:docPartGallery w:val="Page Numbers (Top of Page)"/>
        <w:docPartUnique/>
      </w:docPartObj>
    </w:sdtPr>
    <w:sdtEndPr>
      <w:rPr>
        <w:noProof/>
      </w:rPr>
    </w:sdtEndPr>
    <w:sdtContent>
      <w:p w14:paraId="55FE970B" w14:textId="77777777" w:rsidR="000430A8" w:rsidRPr="009D5FA2" w:rsidRDefault="000430A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75805954"/>
      <w:docPartObj>
        <w:docPartGallery w:val="Page Numbers (Top of Page)"/>
        <w:docPartUnique/>
      </w:docPartObj>
    </w:sdtPr>
    <w:sdtEndPr>
      <w:rPr>
        <w:noProof/>
      </w:rPr>
    </w:sdtEndPr>
    <w:sdtContent>
      <w:p w14:paraId="0B41CE96" w14:textId="77777777" w:rsidR="000430A8" w:rsidRPr="009D5FA2" w:rsidRDefault="000430A8" w:rsidP="00C57DBA">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16515"/>
    <w:multiLevelType w:val="hybridMultilevel"/>
    <w:tmpl w:val="CB6EC7AE"/>
    <w:lvl w:ilvl="0" w:tplc="34F29530">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F15B45"/>
    <w:multiLevelType w:val="hybridMultilevel"/>
    <w:tmpl w:val="14F67926"/>
    <w:lvl w:ilvl="0" w:tplc="485C705C">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BD61CA"/>
    <w:multiLevelType w:val="multilevel"/>
    <w:tmpl w:val="9C62F2FC"/>
    <w:lvl w:ilvl="0">
      <w:start w:val="1"/>
      <w:numFmt w:val="decimal"/>
      <w:lvlText w:val="%1."/>
      <w:lvlJc w:val="left"/>
      <w:pPr>
        <w:ind w:left="357" w:hanging="357"/>
      </w:pPr>
      <w:rPr>
        <w:rFonts w:hint="default"/>
        <w:b w:val="0"/>
        <w:bCs w:val="0"/>
        <w:i w:val="0"/>
        <w:iCs w:val="0"/>
        <w:color w:val="auto"/>
      </w:rPr>
    </w:lvl>
    <w:lvl w:ilvl="1">
      <w:start w:val="1"/>
      <w:numFmt w:val="lowerLetter"/>
      <w:lvlText w:val="%2."/>
      <w:lvlJc w:val="left"/>
      <w:pPr>
        <w:ind w:left="1077" w:hanging="357"/>
      </w:pPr>
      <w:rPr>
        <w:rFonts w:ascii="Times New Roman" w:hAnsi="Times New Roman" w:hint="default"/>
        <w:sz w:val="24"/>
        <w:szCs w:val="22"/>
      </w:rPr>
    </w:lvl>
    <w:lvl w:ilvl="2">
      <w:start w:val="1"/>
      <w:numFmt w:val="lowerRoman"/>
      <w:lvlText w:val="%3."/>
      <w:lvlJc w:val="right"/>
      <w:pPr>
        <w:ind w:left="1797" w:hanging="357"/>
      </w:pPr>
      <w:rPr>
        <w:rFonts w:hint="default"/>
      </w:rPr>
    </w:lvl>
    <w:lvl w:ilvl="3">
      <w:start w:val="1"/>
      <w:numFmt w:val="decimal"/>
      <w:lvlRestart w:val="0"/>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3" w15:restartNumberingAfterBreak="0">
    <w:nsid w:val="07673509"/>
    <w:multiLevelType w:val="hybridMultilevel"/>
    <w:tmpl w:val="6950A42C"/>
    <w:lvl w:ilvl="0" w:tplc="279298DA">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06D4830"/>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5" w15:restartNumberingAfterBreak="0">
    <w:nsid w:val="139B6646"/>
    <w:multiLevelType w:val="hybridMultilevel"/>
    <w:tmpl w:val="50EA7D10"/>
    <w:lvl w:ilvl="0" w:tplc="026EA794">
      <w:start w:val="1"/>
      <w:numFmt w:val="bullet"/>
      <w:suff w:val="space"/>
      <w:lvlText w:val="-"/>
      <w:lvlJc w:val="left"/>
      <w:pPr>
        <w:ind w:left="306" w:hanging="306"/>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4386BB1"/>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7" w15:restartNumberingAfterBreak="0">
    <w:nsid w:val="16894D4A"/>
    <w:multiLevelType w:val="hybridMultilevel"/>
    <w:tmpl w:val="8E549182"/>
    <w:lvl w:ilvl="0" w:tplc="A97A489A">
      <w:start w:val="1"/>
      <w:numFmt w:val="decimal"/>
      <w:lvlText w:val="%1."/>
      <w:lvlJc w:val="left"/>
      <w:pPr>
        <w:ind w:left="357" w:hanging="357"/>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18AA6273"/>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9" w15:restartNumberingAfterBreak="0">
    <w:nsid w:val="1AF27F11"/>
    <w:multiLevelType w:val="multilevel"/>
    <w:tmpl w:val="9C62F2FC"/>
    <w:lvl w:ilvl="0">
      <w:start w:val="1"/>
      <w:numFmt w:val="decimal"/>
      <w:lvlText w:val="%1."/>
      <w:lvlJc w:val="left"/>
      <w:pPr>
        <w:ind w:left="357" w:hanging="357"/>
      </w:pPr>
      <w:rPr>
        <w:rFonts w:hint="default"/>
        <w:b w:val="0"/>
        <w:bCs w:val="0"/>
        <w:i w:val="0"/>
        <w:iCs w:val="0"/>
        <w:color w:val="auto"/>
      </w:rPr>
    </w:lvl>
    <w:lvl w:ilvl="1">
      <w:start w:val="1"/>
      <w:numFmt w:val="lowerLetter"/>
      <w:lvlText w:val="%2."/>
      <w:lvlJc w:val="left"/>
      <w:pPr>
        <w:ind w:left="1077" w:hanging="357"/>
      </w:pPr>
      <w:rPr>
        <w:rFonts w:ascii="Times New Roman" w:hAnsi="Times New Roman" w:hint="default"/>
        <w:sz w:val="24"/>
        <w:szCs w:val="22"/>
      </w:rPr>
    </w:lvl>
    <w:lvl w:ilvl="2">
      <w:start w:val="1"/>
      <w:numFmt w:val="lowerRoman"/>
      <w:lvlText w:val="%3."/>
      <w:lvlJc w:val="right"/>
      <w:pPr>
        <w:ind w:left="1797" w:hanging="357"/>
      </w:pPr>
      <w:rPr>
        <w:rFonts w:hint="default"/>
      </w:rPr>
    </w:lvl>
    <w:lvl w:ilvl="3">
      <w:start w:val="1"/>
      <w:numFmt w:val="decimal"/>
      <w:lvlRestart w:val="0"/>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10" w15:restartNumberingAfterBreak="0">
    <w:nsid w:val="1C274784"/>
    <w:multiLevelType w:val="hybridMultilevel"/>
    <w:tmpl w:val="27F2BA90"/>
    <w:lvl w:ilvl="0" w:tplc="A050AC8E">
      <w:start w:val="1"/>
      <w:numFmt w:val="bullet"/>
      <w:lvlText w:val=""/>
      <w:lvlJc w:val="left"/>
      <w:pPr>
        <w:ind w:left="357" w:hanging="357"/>
      </w:pPr>
      <w:rPr>
        <w:rFonts w:ascii="Symbol" w:hAnsi="Symbol" w:hint="default"/>
        <w:i w:val="0"/>
        <w:iCs/>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1E5C6746"/>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12" w15:restartNumberingAfterBreak="0">
    <w:nsid w:val="1EC814B0"/>
    <w:multiLevelType w:val="multilevel"/>
    <w:tmpl w:val="0B24A718"/>
    <w:lvl w:ilvl="0">
      <w:start w:val="1"/>
      <w:numFmt w:val="decimal"/>
      <w:lvlText w:val="%1."/>
      <w:lvlJc w:val="left"/>
      <w:pPr>
        <w:ind w:left="851" w:hanging="397"/>
      </w:pPr>
      <w:rPr>
        <w:rFonts w:hint="default"/>
        <w:b w:val="0"/>
        <w:bCs w:val="0"/>
        <w:i w:val="0"/>
        <w:iCs w:val="0"/>
        <w:color w:val="auto"/>
      </w:rPr>
    </w:lvl>
    <w:lvl w:ilvl="1">
      <w:start w:val="1"/>
      <w:numFmt w:val="lowerLetter"/>
      <w:lvlText w:val="%2."/>
      <w:lvlJc w:val="left"/>
      <w:pPr>
        <w:ind w:left="1571" w:hanging="397"/>
      </w:pPr>
      <w:rPr>
        <w:rFonts w:hint="default"/>
        <w:sz w:val="24"/>
        <w:szCs w:val="22"/>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13" w15:restartNumberingAfterBreak="0">
    <w:nsid w:val="238F5ED7"/>
    <w:multiLevelType w:val="multilevel"/>
    <w:tmpl w:val="9C62F2FC"/>
    <w:lvl w:ilvl="0">
      <w:start w:val="1"/>
      <w:numFmt w:val="decimal"/>
      <w:lvlText w:val="%1."/>
      <w:lvlJc w:val="left"/>
      <w:pPr>
        <w:ind w:left="357" w:hanging="357"/>
      </w:pPr>
      <w:rPr>
        <w:rFonts w:hint="default"/>
        <w:b w:val="0"/>
        <w:bCs w:val="0"/>
        <w:i w:val="0"/>
        <w:iCs w:val="0"/>
        <w:color w:val="auto"/>
      </w:rPr>
    </w:lvl>
    <w:lvl w:ilvl="1">
      <w:start w:val="1"/>
      <w:numFmt w:val="lowerLetter"/>
      <w:lvlText w:val="%2."/>
      <w:lvlJc w:val="left"/>
      <w:pPr>
        <w:ind w:left="1077" w:hanging="357"/>
      </w:pPr>
      <w:rPr>
        <w:rFonts w:ascii="Times New Roman" w:hAnsi="Times New Roman" w:hint="default"/>
        <w:sz w:val="24"/>
        <w:szCs w:val="22"/>
      </w:rPr>
    </w:lvl>
    <w:lvl w:ilvl="2">
      <w:start w:val="1"/>
      <w:numFmt w:val="lowerRoman"/>
      <w:lvlText w:val="%3."/>
      <w:lvlJc w:val="right"/>
      <w:pPr>
        <w:ind w:left="1797" w:hanging="357"/>
      </w:pPr>
      <w:rPr>
        <w:rFonts w:hint="default"/>
      </w:rPr>
    </w:lvl>
    <w:lvl w:ilvl="3">
      <w:start w:val="1"/>
      <w:numFmt w:val="decimal"/>
      <w:lvlRestart w:val="0"/>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14" w15:restartNumberingAfterBreak="0">
    <w:nsid w:val="277C72A6"/>
    <w:multiLevelType w:val="multilevel"/>
    <w:tmpl w:val="0B24A718"/>
    <w:lvl w:ilvl="0">
      <w:start w:val="1"/>
      <w:numFmt w:val="decimal"/>
      <w:lvlText w:val="%1."/>
      <w:lvlJc w:val="left"/>
      <w:pPr>
        <w:ind w:left="851" w:hanging="397"/>
      </w:pPr>
      <w:rPr>
        <w:rFonts w:hint="default"/>
        <w:b w:val="0"/>
        <w:bCs w:val="0"/>
        <w:i w:val="0"/>
        <w:iCs w:val="0"/>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15" w15:restartNumberingAfterBreak="0">
    <w:nsid w:val="28FE47AE"/>
    <w:multiLevelType w:val="multilevel"/>
    <w:tmpl w:val="0B24A718"/>
    <w:lvl w:ilvl="0">
      <w:start w:val="1"/>
      <w:numFmt w:val="decimal"/>
      <w:lvlText w:val="%1."/>
      <w:lvlJc w:val="left"/>
      <w:pPr>
        <w:ind w:left="851" w:hanging="397"/>
      </w:pPr>
      <w:rPr>
        <w:rFonts w:hint="default"/>
        <w:b w:val="0"/>
        <w:bCs w:val="0"/>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16" w15:restartNumberingAfterBreak="0">
    <w:nsid w:val="2ABB7E89"/>
    <w:multiLevelType w:val="multilevel"/>
    <w:tmpl w:val="0B24A718"/>
    <w:lvl w:ilvl="0">
      <w:start w:val="1"/>
      <w:numFmt w:val="decimal"/>
      <w:lvlText w:val="%1."/>
      <w:lvlJc w:val="left"/>
      <w:pPr>
        <w:ind w:left="851" w:hanging="397"/>
      </w:pPr>
      <w:rPr>
        <w:rFonts w:hint="default"/>
        <w:b w:val="0"/>
        <w:bCs w:val="0"/>
        <w:i w:val="0"/>
        <w:iCs w:val="0"/>
        <w:color w:val="auto"/>
      </w:rPr>
    </w:lvl>
    <w:lvl w:ilvl="1">
      <w:start w:val="1"/>
      <w:numFmt w:val="lowerLetter"/>
      <w:lvlText w:val="%2."/>
      <w:lvlJc w:val="left"/>
      <w:pPr>
        <w:ind w:left="1571" w:hanging="397"/>
      </w:pPr>
      <w:rPr>
        <w:rFonts w:hint="default"/>
        <w:sz w:val="24"/>
        <w:szCs w:val="22"/>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17" w15:restartNumberingAfterBreak="0">
    <w:nsid w:val="2D1C350E"/>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18" w15:restartNumberingAfterBreak="0">
    <w:nsid w:val="2ED563DB"/>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19" w15:restartNumberingAfterBreak="0">
    <w:nsid w:val="313919B9"/>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20" w15:restartNumberingAfterBreak="0">
    <w:nsid w:val="32E1215D"/>
    <w:multiLevelType w:val="multilevel"/>
    <w:tmpl w:val="9C62F2FC"/>
    <w:lvl w:ilvl="0">
      <w:start w:val="1"/>
      <w:numFmt w:val="decimal"/>
      <w:lvlText w:val="%1."/>
      <w:lvlJc w:val="left"/>
      <w:pPr>
        <w:ind w:left="357" w:hanging="357"/>
      </w:pPr>
      <w:rPr>
        <w:rFonts w:hint="default"/>
        <w:b w:val="0"/>
        <w:bCs w:val="0"/>
        <w:i w:val="0"/>
        <w:iCs w:val="0"/>
        <w:color w:val="auto"/>
      </w:rPr>
    </w:lvl>
    <w:lvl w:ilvl="1">
      <w:start w:val="1"/>
      <w:numFmt w:val="lowerLetter"/>
      <w:lvlText w:val="%2."/>
      <w:lvlJc w:val="left"/>
      <w:pPr>
        <w:ind w:left="1077" w:hanging="357"/>
      </w:pPr>
      <w:rPr>
        <w:rFonts w:ascii="Times New Roman" w:hAnsi="Times New Roman" w:hint="default"/>
        <w:sz w:val="24"/>
        <w:szCs w:val="22"/>
      </w:rPr>
    </w:lvl>
    <w:lvl w:ilvl="2">
      <w:start w:val="1"/>
      <w:numFmt w:val="lowerRoman"/>
      <w:lvlText w:val="%3."/>
      <w:lvlJc w:val="right"/>
      <w:pPr>
        <w:ind w:left="1797" w:hanging="357"/>
      </w:pPr>
      <w:rPr>
        <w:rFonts w:hint="default"/>
      </w:rPr>
    </w:lvl>
    <w:lvl w:ilvl="3">
      <w:start w:val="1"/>
      <w:numFmt w:val="decimal"/>
      <w:lvlRestart w:val="0"/>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21" w15:restartNumberingAfterBreak="0">
    <w:nsid w:val="34AE25E6"/>
    <w:multiLevelType w:val="multilevel"/>
    <w:tmpl w:val="9C62F2FC"/>
    <w:lvl w:ilvl="0">
      <w:start w:val="1"/>
      <w:numFmt w:val="decimal"/>
      <w:lvlText w:val="%1."/>
      <w:lvlJc w:val="left"/>
      <w:pPr>
        <w:ind w:left="357" w:hanging="357"/>
      </w:pPr>
      <w:rPr>
        <w:rFonts w:hint="default"/>
        <w:b w:val="0"/>
        <w:bCs w:val="0"/>
        <w:i w:val="0"/>
        <w:iCs w:val="0"/>
        <w:color w:val="auto"/>
      </w:rPr>
    </w:lvl>
    <w:lvl w:ilvl="1">
      <w:start w:val="1"/>
      <w:numFmt w:val="lowerLetter"/>
      <w:lvlText w:val="%2."/>
      <w:lvlJc w:val="left"/>
      <w:pPr>
        <w:ind w:left="1077" w:hanging="357"/>
      </w:pPr>
      <w:rPr>
        <w:rFonts w:ascii="Times New Roman" w:hAnsi="Times New Roman" w:hint="default"/>
        <w:sz w:val="24"/>
        <w:szCs w:val="22"/>
      </w:rPr>
    </w:lvl>
    <w:lvl w:ilvl="2">
      <w:start w:val="1"/>
      <w:numFmt w:val="lowerRoman"/>
      <w:lvlText w:val="%3."/>
      <w:lvlJc w:val="right"/>
      <w:pPr>
        <w:ind w:left="1797" w:hanging="357"/>
      </w:pPr>
      <w:rPr>
        <w:rFonts w:hint="default"/>
      </w:rPr>
    </w:lvl>
    <w:lvl w:ilvl="3">
      <w:start w:val="1"/>
      <w:numFmt w:val="decimal"/>
      <w:lvlRestart w:val="0"/>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22" w15:restartNumberingAfterBreak="0">
    <w:nsid w:val="362D2781"/>
    <w:multiLevelType w:val="hybridMultilevel"/>
    <w:tmpl w:val="8B5CB6D6"/>
    <w:lvl w:ilvl="0" w:tplc="1C16C372">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8BD71FB"/>
    <w:multiLevelType w:val="hybridMultilevel"/>
    <w:tmpl w:val="EFBE07F4"/>
    <w:lvl w:ilvl="0" w:tplc="D7D0DB6A">
      <w:start w:val="1"/>
      <w:numFmt w:val="bullet"/>
      <w:lvlText w:val="-"/>
      <w:lvlJc w:val="left"/>
      <w:pPr>
        <w:ind w:left="357" w:hanging="357"/>
      </w:pPr>
      <w:rPr>
        <w:rFonts w:ascii="Times New Roman" w:eastAsia="SimSu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3AD538F4"/>
    <w:multiLevelType w:val="multilevel"/>
    <w:tmpl w:val="0B24A718"/>
    <w:lvl w:ilvl="0">
      <w:start w:val="1"/>
      <w:numFmt w:val="decimal"/>
      <w:lvlText w:val="%1."/>
      <w:lvlJc w:val="left"/>
      <w:pPr>
        <w:ind w:left="851" w:hanging="397"/>
      </w:pPr>
      <w:rPr>
        <w:rFonts w:hint="default"/>
        <w:b w:val="0"/>
        <w:bCs w:val="0"/>
        <w:i w:val="0"/>
        <w:iCs w:val="0"/>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25" w15:restartNumberingAfterBreak="0">
    <w:nsid w:val="3C0E18BF"/>
    <w:multiLevelType w:val="hybridMultilevel"/>
    <w:tmpl w:val="E4B0CE74"/>
    <w:lvl w:ilvl="0" w:tplc="3C38AF56">
      <w:start w:val="1"/>
      <w:numFmt w:val="decimal"/>
      <w:lvlText w:val="%1."/>
      <w:lvlJc w:val="left"/>
      <w:pPr>
        <w:ind w:left="36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26E3D81"/>
    <w:multiLevelType w:val="multilevel"/>
    <w:tmpl w:val="0B24A718"/>
    <w:lvl w:ilvl="0">
      <w:start w:val="1"/>
      <w:numFmt w:val="decimal"/>
      <w:lvlText w:val="%1."/>
      <w:lvlJc w:val="left"/>
      <w:pPr>
        <w:ind w:left="851" w:hanging="397"/>
      </w:pPr>
      <w:rPr>
        <w:rFonts w:hint="default"/>
        <w:b w:val="0"/>
        <w:bCs w:val="0"/>
        <w:i w:val="0"/>
        <w:iCs w:val="0"/>
        <w:color w:val="auto"/>
      </w:rPr>
    </w:lvl>
    <w:lvl w:ilvl="1">
      <w:start w:val="1"/>
      <w:numFmt w:val="lowerLetter"/>
      <w:lvlText w:val="%2."/>
      <w:lvlJc w:val="left"/>
      <w:pPr>
        <w:ind w:left="1571" w:hanging="397"/>
      </w:pPr>
      <w:rPr>
        <w:rFonts w:hint="default"/>
        <w:sz w:val="24"/>
        <w:szCs w:val="22"/>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27" w15:restartNumberingAfterBreak="0">
    <w:nsid w:val="48EB23B1"/>
    <w:multiLevelType w:val="multilevel"/>
    <w:tmpl w:val="0B24A718"/>
    <w:lvl w:ilvl="0">
      <w:start w:val="1"/>
      <w:numFmt w:val="decimal"/>
      <w:lvlText w:val="%1."/>
      <w:lvlJc w:val="left"/>
      <w:pPr>
        <w:ind w:left="851" w:hanging="397"/>
      </w:pPr>
      <w:rPr>
        <w:rFonts w:hint="default"/>
        <w:b w:val="0"/>
        <w:bCs w:val="0"/>
        <w:i w:val="0"/>
        <w:iCs w:val="0"/>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28" w15:restartNumberingAfterBreak="0">
    <w:nsid w:val="4F606D73"/>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29" w15:restartNumberingAfterBreak="0">
    <w:nsid w:val="51045F1F"/>
    <w:multiLevelType w:val="multilevel"/>
    <w:tmpl w:val="0FEAD9E6"/>
    <w:lvl w:ilvl="0">
      <w:start w:val="1"/>
      <w:numFmt w:val="decimal"/>
      <w:lvlText w:val="%1."/>
      <w:lvlJc w:val="left"/>
      <w:pPr>
        <w:ind w:left="851" w:hanging="397"/>
      </w:pPr>
      <w:rPr>
        <w:rFonts w:hint="default"/>
        <w:b w:val="0"/>
        <w:bCs w:val="0"/>
        <w:i w:val="0"/>
        <w:iCs w:val="0"/>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30" w15:restartNumberingAfterBreak="0">
    <w:nsid w:val="51AB4FF5"/>
    <w:multiLevelType w:val="multilevel"/>
    <w:tmpl w:val="9C62F2FC"/>
    <w:lvl w:ilvl="0">
      <w:start w:val="1"/>
      <w:numFmt w:val="decimal"/>
      <w:lvlText w:val="%1."/>
      <w:lvlJc w:val="left"/>
      <w:pPr>
        <w:ind w:left="357" w:hanging="357"/>
      </w:pPr>
      <w:rPr>
        <w:rFonts w:hint="default"/>
        <w:b w:val="0"/>
        <w:bCs w:val="0"/>
        <w:i w:val="0"/>
        <w:iCs w:val="0"/>
        <w:color w:val="auto"/>
      </w:rPr>
    </w:lvl>
    <w:lvl w:ilvl="1">
      <w:start w:val="1"/>
      <w:numFmt w:val="lowerLetter"/>
      <w:lvlText w:val="%2."/>
      <w:lvlJc w:val="left"/>
      <w:pPr>
        <w:ind w:left="1077" w:hanging="357"/>
      </w:pPr>
      <w:rPr>
        <w:rFonts w:ascii="Times New Roman" w:hAnsi="Times New Roman" w:hint="default"/>
        <w:sz w:val="24"/>
        <w:szCs w:val="22"/>
      </w:rPr>
    </w:lvl>
    <w:lvl w:ilvl="2">
      <w:start w:val="1"/>
      <w:numFmt w:val="lowerRoman"/>
      <w:lvlText w:val="%3."/>
      <w:lvlJc w:val="right"/>
      <w:pPr>
        <w:ind w:left="1797" w:hanging="357"/>
      </w:pPr>
      <w:rPr>
        <w:rFonts w:hint="default"/>
      </w:rPr>
    </w:lvl>
    <w:lvl w:ilvl="3">
      <w:start w:val="1"/>
      <w:numFmt w:val="decimal"/>
      <w:lvlRestart w:val="0"/>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31" w15:restartNumberingAfterBreak="0">
    <w:nsid w:val="526A7DB5"/>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32" w15:restartNumberingAfterBreak="0">
    <w:nsid w:val="53244CB9"/>
    <w:multiLevelType w:val="multilevel"/>
    <w:tmpl w:val="0FEAD9E6"/>
    <w:lvl w:ilvl="0">
      <w:start w:val="1"/>
      <w:numFmt w:val="decimal"/>
      <w:lvlText w:val="%1."/>
      <w:lvlJc w:val="left"/>
      <w:pPr>
        <w:ind w:left="851" w:hanging="397"/>
      </w:pPr>
      <w:rPr>
        <w:rFonts w:hint="default"/>
        <w:b w:val="0"/>
        <w:bCs w:val="0"/>
        <w:i w:val="0"/>
        <w:iCs w:val="0"/>
        <w:color w:val="auto"/>
      </w:rPr>
    </w:lvl>
    <w:lvl w:ilvl="1">
      <w:start w:val="1"/>
      <w:numFmt w:val="lowerLetter"/>
      <w:lvlText w:val="%2."/>
      <w:lvlJc w:val="left"/>
      <w:pPr>
        <w:ind w:left="1571" w:hanging="397"/>
      </w:pPr>
      <w:rPr>
        <w:rFonts w:hint="default"/>
        <w:sz w:val="24"/>
        <w:szCs w:val="22"/>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33" w15:restartNumberingAfterBreak="0">
    <w:nsid w:val="55A96B3E"/>
    <w:multiLevelType w:val="multilevel"/>
    <w:tmpl w:val="454E2FE6"/>
    <w:lvl w:ilvl="0">
      <w:start w:val="1"/>
      <w:numFmt w:val="upperRoman"/>
      <w:pStyle w:val="Heading1"/>
      <w:suff w:val="space"/>
      <w:lvlText w:val="BAB %1"/>
      <w:lvlJc w:val="left"/>
      <w:pPr>
        <w:ind w:left="0" w:firstLine="0"/>
      </w:pPr>
      <w:rPr>
        <w:rFonts w:ascii="Times New Roman" w:hAnsi="Times New Roman" w:hint="default"/>
        <w:b/>
        <w:i w:val="0"/>
        <w:sz w:val="28"/>
      </w:rPr>
    </w:lvl>
    <w:lvl w:ilvl="1">
      <w:start w:val="1"/>
      <w:numFmt w:val="decimal"/>
      <w:pStyle w:val="Heading2"/>
      <w:lvlText w:val="%1.%2."/>
      <w:lvlJc w:val="left"/>
      <w:pPr>
        <w:tabs>
          <w:tab w:val="num" w:pos="851"/>
        </w:tabs>
        <w:ind w:left="851" w:hanging="851"/>
      </w:pPr>
      <w:rPr>
        <w:rFonts w:ascii="Times New Roman" w:hAnsi="Times New Roman" w:hint="default"/>
        <w:b/>
        <w:i w:val="0"/>
        <w:sz w:val="24"/>
      </w:rPr>
    </w:lvl>
    <w:lvl w:ilvl="2">
      <w:start w:val="1"/>
      <w:numFmt w:val="decimal"/>
      <w:pStyle w:val="Heading3"/>
      <w:lvlText w:val="%1.%2.%3."/>
      <w:lvlJc w:val="left"/>
      <w:pPr>
        <w:ind w:left="851" w:hanging="851"/>
      </w:pPr>
      <w:rPr>
        <w:rFonts w:ascii="Times New Roman" w:hAnsi="Times New Roman" w:hint="default"/>
        <w:b/>
        <w:bCs/>
        <w:i w:val="0"/>
        <w:iCs w:val="0"/>
        <w:caps w:val="0"/>
        <w:smallCaps w:val="0"/>
        <w:strike w:val="0"/>
        <w:dstrike w:val="0"/>
        <w:outline w:val="0"/>
        <w:shadow w:val="0"/>
        <w:emboss w:val="0"/>
        <w:imprint w:val="0"/>
        <w:vanish w:val="0"/>
        <w:spacing w:val="0"/>
        <w:kern w:val="0"/>
        <w:position w:val="0"/>
        <w:sz w:val="24"/>
        <w:u w:val="none"/>
        <w:vertAlign w:val="baseline"/>
        <w14:ligatures w14:val="none"/>
        <w14:numForm w14:val="default"/>
        <w14:numSpacing w14:val="default"/>
      </w:rPr>
    </w:lvl>
    <w:lvl w:ilvl="3">
      <w:start w:val="1"/>
      <w:numFmt w:val="decimal"/>
      <w:pStyle w:val="Heading4"/>
      <w:lvlText w:val="%1.%2.%3.%4"/>
      <w:lvlJc w:val="left"/>
      <w:pPr>
        <w:ind w:left="851" w:hanging="851"/>
      </w:pPr>
      <w:rPr>
        <w:rFonts w:ascii="Times New Roman" w:hAnsi="Times New Roman" w:hint="default"/>
        <w:b/>
        <w:i w:val="0"/>
        <w:sz w:val="24"/>
      </w:rPr>
    </w:lvl>
    <w:lvl w:ilvl="4">
      <w:start w:val="1"/>
      <w:numFmt w:val="none"/>
      <w:pStyle w:val="Heading5"/>
      <w:suff w:val="nothing"/>
      <w:lvlText w:val=""/>
      <w:lvlJc w:val="left"/>
      <w:pPr>
        <w:ind w:left="851" w:hanging="851"/>
      </w:pPr>
      <w:rPr>
        <w:rFonts w:hint="default"/>
      </w:rPr>
    </w:lvl>
    <w:lvl w:ilvl="5">
      <w:start w:val="1"/>
      <w:numFmt w:val="none"/>
      <w:pStyle w:val="Heading6"/>
      <w:suff w:val="nothing"/>
      <w:lvlText w:val=""/>
      <w:lvlJc w:val="left"/>
      <w:pPr>
        <w:ind w:left="851" w:hanging="851"/>
      </w:pPr>
      <w:rPr>
        <w:rFonts w:hint="default"/>
      </w:rPr>
    </w:lvl>
    <w:lvl w:ilvl="6">
      <w:start w:val="1"/>
      <w:numFmt w:val="none"/>
      <w:pStyle w:val="Heading7"/>
      <w:suff w:val="nothing"/>
      <w:lvlText w:val=""/>
      <w:lvlJc w:val="left"/>
      <w:pPr>
        <w:ind w:left="851" w:hanging="851"/>
      </w:pPr>
      <w:rPr>
        <w:rFonts w:hint="default"/>
      </w:rPr>
    </w:lvl>
    <w:lvl w:ilvl="7">
      <w:start w:val="1"/>
      <w:numFmt w:val="none"/>
      <w:pStyle w:val="Heading8"/>
      <w:suff w:val="nothing"/>
      <w:lvlText w:val=""/>
      <w:lvlJc w:val="left"/>
      <w:pPr>
        <w:ind w:left="851" w:hanging="851"/>
      </w:pPr>
      <w:rPr>
        <w:rFonts w:hint="default"/>
      </w:rPr>
    </w:lvl>
    <w:lvl w:ilvl="8">
      <w:start w:val="1"/>
      <w:numFmt w:val="none"/>
      <w:pStyle w:val="Heading9"/>
      <w:suff w:val="nothing"/>
      <w:lvlText w:val=""/>
      <w:lvlJc w:val="left"/>
      <w:pPr>
        <w:ind w:left="851" w:hanging="851"/>
      </w:pPr>
      <w:rPr>
        <w:rFonts w:hint="default"/>
      </w:rPr>
    </w:lvl>
  </w:abstractNum>
  <w:abstractNum w:abstractNumId="34" w15:restartNumberingAfterBreak="0">
    <w:nsid w:val="58D23F49"/>
    <w:multiLevelType w:val="multilevel"/>
    <w:tmpl w:val="0B24A718"/>
    <w:lvl w:ilvl="0">
      <w:start w:val="1"/>
      <w:numFmt w:val="decimal"/>
      <w:lvlText w:val="%1."/>
      <w:lvlJc w:val="left"/>
      <w:pPr>
        <w:ind w:left="851" w:hanging="397"/>
      </w:pPr>
      <w:rPr>
        <w:rFonts w:hint="default"/>
        <w:b w:val="0"/>
        <w:bCs w:val="0"/>
        <w:i w:val="0"/>
        <w:iCs w:val="0"/>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35" w15:restartNumberingAfterBreak="0">
    <w:nsid w:val="5E367669"/>
    <w:multiLevelType w:val="hybridMultilevel"/>
    <w:tmpl w:val="DE12F100"/>
    <w:lvl w:ilvl="0" w:tplc="CC52FFBE">
      <w:numFmt w:val="bullet"/>
      <w:lvlText w:val="-"/>
      <w:lvlJc w:val="left"/>
      <w:pPr>
        <w:ind w:left="357" w:hanging="357"/>
      </w:pPr>
      <w:rPr>
        <w:rFonts w:ascii="Times New Roman" w:eastAsia="SimSu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15:restartNumberingAfterBreak="0">
    <w:nsid w:val="5FA20DAE"/>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37" w15:restartNumberingAfterBreak="0">
    <w:nsid w:val="626D47D3"/>
    <w:multiLevelType w:val="multilevel"/>
    <w:tmpl w:val="C4963646"/>
    <w:lvl w:ilvl="0">
      <w:start w:val="1"/>
      <w:numFmt w:val="decimal"/>
      <w:lvlText w:val="%1."/>
      <w:lvlJc w:val="left"/>
      <w:pPr>
        <w:ind w:left="357" w:hanging="357"/>
      </w:pPr>
      <w:rPr>
        <w:rFonts w:hint="default"/>
        <w:b/>
        <w:bCs/>
        <w:i w:val="0"/>
        <w:iCs w:val="0"/>
        <w:color w:val="auto"/>
      </w:rPr>
    </w:lvl>
    <w:lvl w:ilvl="1">
      <w:start w:val="1"/>
      <w:numFmt w:val="lowerLetter"/>
      <w:lvlText w:val="%2."/>
      <w:lvlJc w:val="left"/>
      <w:pPr>
        <w:ind w:left="1077" w:hanging="357"/>
      </w:pPr>
      <w:rPr>
        <w:rFonts w:ascii="Times New Roman" w:hAnsi="Times New Roman" w:hint="default"/>
        <w:sz w:val="24"/>
        <w:szCs w:val="22"/>
      </w:rPr>
    </w:lvl>
    <w:lvl w:ilvl="2">
      <w:start w:val="1"/>
      <w:numFmt w:val="lowerRoman"/>
      <w:lvlText w:val="%3."/>
      <w:lvlJc w:val="right"/>
      <w:pPr>
        <w:ind w:left="1797" w:hanging="357"/>
      </w:pPr>
      <w:rPr>
        <w:rFonts w:hint="default"/>
      </w:rPr>
    </w:lvl>
    <w:lvl w:ilvl="3">
      <w:start w:val="1"/>
      <w:numFmt w:val="decimal"/>
      <w:lvlRestart w:val="0"/>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38" w15:restartNumberingAfterBreak="0">
    <w:nsid w:val="6339525D"/>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39" w15:restartNumberingAfterBreak="0">
    <w:nsid w:val="66CF536E"/>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40" w15:restartNumberingAfterBreak="0">
    <w:nsid w:val="69EB2DA9"/>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41" w15:restartNumberingAfterBreak="0">
    <w:nsid w:val="6D855B8A"/>
    <w:multiLevelType w:val="multilevel"/>
    <w:tmpl w:val="0B24A718"/>
    <w:lvl w:ilvl="0">
      <w:start w:val="1"/>
      <w:numFmt w:val="decimal"/>
      <w:lvlText w:val="%1."/>
      <w:lvlJc w:val="left"/>
      <w:pPr>
        <w:ind w:left="851" w:hanging="397"/>
      </w:pPr>
      <w:rPr>
        <w:rFonts w:hint="default"/>
        <w:i w:val="0"/>
        <w:iCs w:val="0"/>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42" w15:restartNumberingAfterBreak="0">
    <w:nsid w:val="6E797616"/>
    <w:multiLevelType w:val="hybridMultilevel"/>
    <w:tmpl w:val="DCFAF5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0FA07D8"/>
    <w:multiLevelType w:val="hybridMultilevel"/>
    <w:tmpl w:val="2A485054"/>
    <w:lvl w:ilvl="0" w:tplc="98E2C25E">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1187ED0"/>
    <w:multiLevelType w:val="hybridMultilevel"/>
    <w:tmpl w:val="8CAE61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3025CA9"/>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46" w15:restartNumberingAfterBreak="0">
    <w:nsid w:val="75811508"/>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47" w15:restartNumberingAfterBreak="0">
    <w:nsid w:val="774C7714"/>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48" w15:restartNumberingAfterBreak="0">
    <w:nsid w:val="7DD240BA"/>
    <w:multiLevelType w:val="multilevel"/>
    <w:tmpl w:val="0B24A718"/>
    <w:lvl w:ilvl="0">
      <w:start w:val="1"/>
      <w:numFmt w:val="decimal"/>
      <w:lvlText w:val="%1."/>
      <w:lvlJc w:val="left"/>
      <w:pPr>
        <w:ind w:left="851" w:hanging="397"/>
      </w:pPr>
      <w:rPr>
        <w:rFonts w:hint="default"/>
        <w:b w:val="0"/>
        <w:bCs w:val="0"/>
        <w:i w:val="0"/>
        <w:iCs w:val="0"/>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num w:numId="1">
    <w:abstractNumId w:val="33"/>
  </w:num>
  <w:num w:numId="2">
    <w:abstractNumId w:val="38"/>
  </w:num>
  <w:num w:numId="3">
    <w:abstractNumId w:val="24"/>
  </w:num>
  <w:num w:numId="4">
    <w:abstractNumId w:val="41"/>
  </w:num>
  <w:num w:numId="5">
    <w:abstractNumId w:val="15"/>
  </w:num>
  <w:num w:numId="6">
    <w:abstractNumId w:val="48"/>
  </w:num>
  <w:num w:numId="7">
    <w:abstractNumId w:val="27"/>
  </w:num>
  <w:num w:numId="8">
    <w:abstractNumId w:val="4"/>
  </w:num>
  <w:num w:numId="9">
    <w:abstractNumId w:val="8"/>
  </w:num>
  <w:num w:numId="10">
    <w:abstractNumId w:val="17"/>
  </w:num>
  <w:num w:numId="11">
    <w:abstractNumId w:val="7"/>
  </w:num>
  <w:num w:numId="12">
    <w:abstractNumId w:val="28"/>
  </w:num>
  <w:num w:numId="13">
    <w:abstractNumId w:val="14"/>
  </w:num>
  <w:num w:numId="14">
    <w:abstractNumId w:val="46"/>
  </w:num>
  <w:num w:numId="15">
    <w:abstractNumId w:val="36"/>
  </w:num>
  <w:num w:numId="16">
    <w:abstractNumId w:val="47"/>
  </w:num>
  <w:num w:numId="17">
    <w:abstractNumId w:val="32"/>
  </w:num>
  <w:num w:numId="18">
    <w:abstractNumId w:val="34"/>
  </w:num>
  <w:num w:numId="19">
    <w:abstractNumId w:val="19"/>
  </w:num>
  <w:num w:numId="20">
    <w:abstractNumId w:val="16"/>
  </w:num>
  <w:num w:numId="21">
    <w:abstractNumId w:val="18"/>
  </w:num>
  <w:num w:numId="22">
    <w:abstractNumId w:val="35"/>
  </w:num>
  <w:num w:numId="23">
    <w:abstractNumId w:val="23"/>
  </w:num>
  <w:num w:numId="24">
    <w:abstractNumId w:val="43"/>
  </w:num>
  <w:num w:numId="25">
    <w:abstractNumId w:val="22"/>
  </w:num>
  <w:num w:numId="26">
    <w:abstractNumId w:val="25"/>
  </w:num>
  <w:num w:numId="27">
    <w:abstractNumId w:val="13"/>
  </w:num>
  <w:num w:numId="28">
    <w:abstractNumId w:val="0"/>
  </w:num>
  <w:num w:numId="29">
    <w:abstractNumId w:val="3"/>
  </w:num>
  <w:num w:numId="30">
    <w:abstractNumId w:val="1"/>
  </w:num>
  <w:num w:numId="31">
    <w:abstractNumId w:val="21"/>
  </w:num>
  <w:num w:numId="32">
    <w:abstractNumId w:val="5"/>
  </w:num>
  <w:num w:numId="33">
    <w:abstractNumId w:val="12"/>
  </w:num>
  <w:num w:numId="34">
    <w:abstractNumId w:val="45"/>
  </w:num>
  <w:num w:numId="35">
    <w:abstractNumId w:val="2"/>
  </w:num>
  <w:num w:numId="36">
    <w:abstractNumId w:val="30"/>
  </w:num>
  <w:num w:numId="37">
    <w:abstractNumId w:val="9"/>
  </w:num>
  <w:num w:numId="38">
    <w:abstractNumId w:val="29"/>
  </w:num>
  <w:num w:numId="39">
    <w:abstractNumId w:val="11"/>
  </w:num>
  <w:num w:numId="40">
    <w:abstractNumId w:val="26"/>
  </w:num>
  <w:num w:numId="41">
    <w:abstractNumId w:val="40"/>
  </w:num>
  <w:num w:numId="42">
    <w:abstractNumId w:val="31"/>
  </w:num>
  <w:num w:numId="43">
    <w:abstractNumId w:val="37"/>
  </w:num>
  <w:num w:numId="44">
    <w:abstractNumId w:val="10"/>
  </w:num>
  <w:num w:numId="45">
    <w:abstractNumId w:val="20"/>
  </w:num>
  <w:num w:numId="46">
    <w:abstractNumId w:val="6"/>
  </w:num>
  <w:num w:numId="47">
    <w:abstractNumId w:val="39"/>
  </w:num>
  <w:num w:numId="48">
    <w:abstractNumId w:val="42"/>
  </w:num>
  <w:num w:numId="49">
    <w:abstractNumId w:val="44"/>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5A8D"/>
    <w:rsid w:val="00021A26"/>
    <w:rsid w:val="00022E78"/>
    <w:rsid w:val="000245F7"/>
    <w:rsid w:val="000277A2"/>
    <w:rsid w:val="000300BF"/>
    <w:rsid w:val="000430A8"/>
    <w:rsid w:val="00045909"/>
    <w:rsid w:val="00062546"/>
    <w:rsid w:val="000736C5"/>
    <w:rsid w:val="00074438"/>
    <w:rsid w:val="00075146"/>
    <w:rsid w:val="00092636"/>
    <w:rsid w:val="000A25CC"/>
    <w:rsid w:val="000A3085"/>
    <w:rsid w:val="000C28FB"/>
    <w:rsid w:val="000C67B2"/>
    <w:rsid w:val="000D40AB"/>
    <w:rsid w:val="000E147E"/>
    <w:rsid w:val="000F1396"/>
    <w:rsid w:val="000F696D"/>
    <w:rsid w:val="00110B16"/>
    <w:rsid w:val="00120E0F"/>
    <w:rsid w:val="001266AF"/>
    <w:rsid w:val="00135336"/>
    <w:rsid w:val="00162396"/>
    <w:rsid w:val="00172DF8"/>
    <w:rsid w:val="001773DF"/>
    <w:rsid w:val="00183E2B"/>
    <w:rsid w:val="001A5FE7"/>
    <w:rsid w:val="001B3C25"/>
    <w:rsid w:val="001D2DC3"/>
    <w:rsid w:val="001D69FD"/>
    <w:rsid w:val="00205E3B"/>
    <w:rsid w:val="00212D52"/>
    <w:rsid w:val="00216579"/>
    <w:rsid w:val="0022298E"/>
    <w:rsid w:val="00222C2F"/>
    <w:rsid w:val="00225AB6"/>
    <w:rsid w:val="002272AC"/>
    <w:rsid w:val="00230246"/>
    <w:rsid w:val="0023311E"/>
    <w:rsid w:val="00255D81"/>
    <w:rsid w:val="002646DD"/>
    <w:rsid w:val="002919EE"/>
    <w:rsid w:val="00295366"/>
    <w:rsid w:val="002B3200"/>
    <w:rsid w:val="002B3766"/>
    <w:rsid w:val="002C0A2E"/>
    <w:rsid w:val="002C5A8D"/>
    <w:rsid w:val="002C5E18"/>
    <w:rsid w:val="002D464E"/>
    <w:rsid w:val="002D6E0A"/>
    <w:rsid w:val="002E5814"/>
    <w:rsid w:val="002E69B4"/>
    <w:rsid w:val="002E7542"/>
    <w:rsid w:val="002F0D50"/>
    <w:rsid w:val="002F3CC7"/>
    <w:rsid w:val="003006EA"/>
    <w:rsid w:val="003103B8"/>
    <w:rsid w:val="0031268E"/>
    <w:rsid w:val="00312CE5"/>
    <w:rsid w:val="00317670"/>
    <w:rsid w:val="00342706"/>
    <w:rsid w:val="0034414E"/>
    <w:rsid w:val="003450F8"/>
    <w:rsid w:val="003578A2"/>
    <w:rsid w:val="0036140F"/>
    <w:rsid w:val="00381384"/>
    <w:rsid w:val="003A2349"/>
    <w:rsid w:val="003A3B0E"/>
    <w:rsid w:val="003A7D92"/>
    <w:rsid w:val="003B42F3"/>
    <w:rsid w:val="003D2922"/>
    <w:rsid w:val="003E31AB"/>
    <w:rsid w:val="003F565F"/>
    <w:rsid w:val="003F5743"/>
    <w:rsid w:val="004344CD"/>
    <w:rsid w:val="004359DB"/>
    <w:rsid w:val="00444A94"/>
    <w:rsid w:val="0046358F"/>
    <w:rsid w:val="00464D97"/>
    <w:rsid w:val="0047354A"/>
    <w:rsid w:val="00494E74"/>
    <w:rsid w:val="00496C0F"/>
    <w:rsid w:val="00496D68"/>
    <w:rsid w:val="004A6F94"/>
    <w:rsid w:val="004B44DB"/>
    <w:rsid w:val="004C4738"/>
    <w:rsid w:val="004D6FE9"/>
    <w:rsid w:val="004F6C57"/>
    <w:rsid w:val="0050165E"/>
    <w:rsid w:val="00516D6D"/>
    <w:rsid w:val="00521581"/>
    <w:rsid w:val="00521C9F"/>
    <w:rsid w:val="005222BF"/>
    <w:rsid w:val="005242AC"/>
    <w:rsid w:val="00531E34"/>
    <w:rsid w:val="00554FE9"/>
    <w:rsid w:val="00557946"/>
    <w:rsid w:val="005607AE"/>
    <w:rsid w:val="00561B7E"/>
    <w:rsid w:val="005841DA"/>
    <w:rsid w:val="00584E86"/>
    <w:rsid w:val="00587369"/>
    <w:rsid w:val="005A2414"/>
    <w:rsid w:val="005C33AF"/>
    <w:rsid w:val="005D00D7"/>
    <w:rsid w:val="005D1BAC"/>
    <w:rsid w:val="005D24F5"/>
    <w:rsid w:val="005D4BCE"/>
    <w:rsid w:val="005E4A77"/>
    <w:rsid w:val="005F6FDA"/>
    <w:rsid w:val="006014BC"/>
    <w:rsid w:val="00607D88"/>
    <w:rsid w:val="00607FE6"/>
    <w:rsid w:val="00615176"/>
    <w:rsid w:val="006170BC"/>
    <w:rsid w:val="0062252B"/>
    <w:rsid w:val="00642F29"/>
    <w:rsid w:val="00650C35"/>
    <w:rsid w:val="00674044"/>
    <w:rsid w:val="006A4F84"/>
    <w:rsid w:val="006B043E"/>
    <w:rsid w:val="006B3A67"/>
    <w:rsid w:val="006C1A69"/>
    <w:rsid w:val="006C7845"/>
    <w:rsid w:val="006C7D37"/>
    <w:rsid w:val="006D6F2A"/>
    <w:rsid w:val="006F4D3E"/>
    <w:rsid w:val="007117A8"/>
    <w:rsid w:val="0071182E"/>
    <w:rsid w:val="0071660D"/>
    <w:rsid w:val="007322BB"/>
    <w:rsid w:val="0077535B"/>
    <w:rsid w:val="00775DDA"/>
    <w:rsid w:val="00781F62"/>
    <w:rsid w:val="00785815"/>
    <w:rsid w:val="00797C2F"/>
    <w:rsid w:val="007A09E6"/>
    <w:rsid w:val="007A7963"/>
    <w:rsid w:val="007C1F9F"/>
    <w:rsid w:val="007C52AB"/>
    <w:rsid w:val="007C6074"/>
    <w:rsid w:val="007D5047"/>
    <w:rsid w:val="007E3FD6"/>
    <w:rsid w:val="007E5BC9"/>
    <w:rsid w:val="007F4C0E"/>
    <w:rsid w:val="00801DE0"/>
    <w:rsid w:val="00804235"/>
    <w:rsid w:val="00815343"/>
    <w:rsid w:val="00816DAF"/>
    <w:rsid w:val="008442FC"/>
    <w:rsid w:val="00852F18"/>
    <w:rsid w:val="00861327"/>
    <w:rsid w:val="00864AE4"/>
    <w:rsid w:val="00875B7C"/>
    <w:rsid w:val="0088442D"/>
    <w:rsid w:val="00885D11"/>
    <w:rsid w:val="00887335"/>
    <w:rsid w:val="0089415D"/>
    <w:rsid w:val="00896EF2"/>
    <w:rsid w:val="008A4826"/>
    <w:rsid w:val="008A6606"/>
    <w:rsid w:val="008B5EF1"/>
    <w:rsid w:val="008D35C4"/>
    <w:rsid w:val="008E2D88"/>
    <w:rsid w:val="008E58D4"/>
    <w:rsid w:val="008F3804"/>
    <w:rsid w:val="0090148B"/>
    <w:rsid w:val="00904342"/>
    <w:rsid w:val="009118D2"/>
    <w:rsid w:val="009243E6"/>
    <w:rsid w:val="00925AC2"/>
    <w:rsid w:val="0093204C"/>
    <w:rsid w:val="00947A1D"/>
    <w:rsid w:val="009544E4"/>
    <w:rsid w:val="0095656E"/>
    <w:rsid w:val="00973356"/>
    <w:rsid w:val="009862B5"/>
    <w:rsid w:val="00986750"/>
    <w:rsid w:val="009B07C3"/>
    <w:rsid w:val="009B0851"/>
    <w:rsid w:val="009B63B0"/>
    <w:rsid w:val="009C10B4"/>
    <w:rsid w:val="009D28DF"/>
    <w:rsid w:val="009D63C8"/>
    <w:rsid w:val="00A14A8B"/>
    <w:rsid w:val="00A15080"/>
    <w:rsid w:val="00A43F34"/>
    <w:rsid w:val="00A43F39"/>
    <w:rsid w:val="00A46772"/>
    <w:rsid w:val="00A46ED4"/>
    <w:rsid w:val="00A523ED"/>
    <w:rsid w:val="00A56604"/>
    <w:rsid w:val="00A61AEA"/>
    <w:rsid w:val="00A62C85"/>
    <w:rsid w:val="00A63D78"/>
    <w:rsid w:val="00A748B1"/>
    <w:rsid w:val="00A801F5"/>
    <w:rsid w:val="00A819B5"/>
    <w:rsid w:val="00A84D23"/>
    <w:rsid w:val="00A97F55"/>
    <w:rsid w:val="00AA2B18"/>
    <w:rsid w:val="00AA7734"/>
    <w:rsid w:val="00AC582B"/>
    <w:rsid w:val="00AD43D7"/>
    <w:rsid w:val="00AD7F84"/>
    <w:rsid w:val="00B13ABA"/>
    <w:rsid w:val="00B15161"/>
    <w:rsid w:val="00B2080D"/>
    <w:rsid w:val="00B37425"/>
    <w:rsid w:val="00B52A8C"/>
    <w:rsid w:val="00B55702"/>
    <w:rsid w:val="00B56E43"/>
    <w:rsid w:val="00B8544C"/>
    <w:rsid w:val="00B95D52"/>
    <w:rsid w:val="00B95DEC"/>
    <w:rsid w:val="00BA2E09"/>
    <w:rsid w:val="00BA5D64"/>
    <w:rsid w:val="00BA67F9"/>
    <w:rsid w:val="00BB14A6"/>
    <w:rsid w:val="00BC094B"/>
    <w:rsid w:val="00BE09AC"/>
    <w:rsid w:val="00BE4CA2"/>
    <w:rsid w:val="00BE71B4"/>
    <w:rsid w:val="00BF3EF3"/>
    <w:rsid w:val="00C1014E"/>
    <w:rsid w:val="00C22138"/>
    <w:rsid w:val="00C243D6"/>
    <w:rsid w:val="00C3560E"/>
    <w:rsid w:val="00C524E7"/>
    <w:rsid w:val="00C57DBA"/>
    <w:rsid w:val="00C921A2"/>
    <w:rsid w:val="00C965A9"/>
    <w:rsid w:val="00C97F1B"/>
    <w:rsid w:val="00CA3B93"/>
    <w:rsid w:val="00CA7B84"/>
    <w:rsid w:val="00D02BF6"/>
    <w:rsid w:val="00D10C50"/>
    <w:rsid w:val="00D17023"/>
    <w:rsid w:val="00D36790"/>
    <w:rsid w:val="00D4790A"/>
    <w:rsid w:val="00D5459D"/>
    <w:rsid w:val="00D604CD"/>
    <w:rsid w:val="00D60B33"/>
    <w:rsid w:val="00D6409E"/>
    <w:rsid w:val="00D760DF"/>
    <w:rsid w:val="00D94F7B"/>
    <w:rsid w:val="00DA06E0"/>
    <w:rsid w:val="00DA1AE9"/>
    <w:rsid w:val="00DB0D95"/>
    <w:rsid w:val="00DB4911"/>
    <w:rsid w:val="00DC0B31"/>
    <w:rsid w:val="00DE58F8"/>
    <w:rsid w:val="00DF44A8"/>
    <w:rsid w:val="00E30838"/>
    <w:rsid w:val="00E43BDA"/>
    <w:rsid w:val="00E50F85"/>
    <w:rsid w:val="00E52990"/>
    <w:rsid w:val="00E60CB9"/>
    <w:rsid w:val="00E61044"/>
    <w:rsid w:val="00E802D0"/>
    <w:rsid w:val="00E85774"/>
    <w:rsid w:val="00EA28BB"/>
    <w:rsid w:val="00ED0CC8"/>
    <w:rsid w:val="00EE70C0"/>
    <w:rsid w:val="00F00AD8"/>
    <w:rsid w:val="00F24A78"/>
    <w:rsid w:val="00F255FA"/>
    <w:rsid w:val="00F30161"/>
    <w:rsid w:val="00F447AE"/>
    <w:rsid w:val="00F571CE"/>
    <w:rsid w:val="00F64B8F"/>
    <w:rsid w:val="00F711E7"/>
    <w:rsid w:val="00F8419B"/>
    <w:rsid w:val="00F87A07"/>
    <w:rsid w:val="00FA30A8"/>
    <w:rsid w:val="00FC2902"/>
    <w:rsid w:val="00FE18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EF8B2E6"/>
  <w15:chartTrackingRefBased/>
  <w15:docId w15:val="{A5F3801D-116A-4316-9CF7-899BC52EB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0838"/>
    <w:pPr>
      <w:spacing w:after="240" w:line="360" w:lineRule="auto"/>
      <w:jc w:val="both"/>
    </w:pPr>
    <w:rPr>
      <w:rFonts w:ascii="Times New Roman" w:eastAsia="SimSun" w:hAnsi="Times New Roman"/>
      <w:sz w:val="24"/>
    </w:rPr>
  </w:style>
  <w:style w:type="paragraph" w:styleId="Heading1">
    <w:name w:val="heading 1"/>
    <w:basedOn w:val="Normal"/>
    <w:next w:val="Normal"/>
    <w:link w:val="Heading1Char"/>
    <w:autoRedefine/>
    <w:uiPriority w:val="9"/>
    <w:qFormat/>
    <w:rsid w:val="00FC2902"/>
    <w:pPr>
      <w:keepNext/>
      <w:keepLines/>
      <w:numPr>
        <w:numId w:val="1"/>
      </w:numPr>
      <w:spacing w:after="480"/>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9243E6"/>
    <w:pPr>
      <w:keepNext/>
      <w:keepLines/>
      <w:numPr>
        <w:ilvl w:val="1"/>
        <w:numId w:val="1"/>
      </w:numPr>
      <w:spacing w:before="48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C965A9"/>
    <w:pPr>
      <w:keepNext/>
      <w:keepLines/>
      <w:numPr>
        <w:ilvl w:val="2"/>
        <w:numId w:val="1"/>
      </w:numPr>
      <w:spacing w:before="480" w:after="0"/>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3D2922"/>
    <w:pPr>
      <w:keepNext/>
      <w:keepLines/>
      <w:numPr>
        <w:ilvl w:val="3"/>
        <w:numId w:val="1"/>
      </w:numPr>
      <w:spacing w:before="480" w:after="0"/>
      <w:outlineLvl w:val="3"/>
    </w:pPr>
    <w:rPr>
      <w:rFonts w:eastAsiaTheme="majorEastAsia" w:cstheme="majorBidi"/>
      <w:b/>
      <w:iCs/>
      <w:lang w:val="en-US"/>
    </w:rPr>
  </w:style>
  <w:style w:type="paragraph" w:styleId="Heading5">
    <w:name w:val="heading 5"/>
    <w:basedOn w:val="Normal"/>
    <w:next w:val="Normal"/>
    <w:link w:val="Heading5Char"/>
    <w:uiPriority w:val="9"/>
    <w:unhideWhenUsed/>
    <w:qFormat/>
    <w:rsid w:val="002C5A8D"/>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5A8D"/>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5A8D"/>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5A8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5A8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2902"/>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9243E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C965A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3D2922"/>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rsid w:val="002C5A8D"/>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C5A8D"/>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C5A8D"/>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C5A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5A8D"/>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2C5A8D"/>
    <w:pPr>
      <w:spacing w:after="0" w:line="240" w:lineRule="auto"/>
    </w:pPr>
    <w:rPr>
      <w:rFonts w:eastAsia="SimSu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C5A8D"/>
    <w:pPr>
      <w:autoSpaceDE w:val="0"/>
      <w:autoSpaceDN w:val="0"/>
      <w:adjustRightInd w:val="0"/>
      <w:spacing w:after="0" w:line="240" w:lineRule="auto"/>
    </w:pPr>
    <w:rPr>
      <w:rFonts w:ascii="Times New Roman" w:eastAsia="SimSun" w:hAnsi="Times New Roman" w:cs="Times New Roman"/>
      <w:color w:val="000000"/>
      <w:sz w:val="24"/>
      <w:szCs w:val="24"/>
      <w:lang w:val="en-ID"/>
    </w:rPr>
  </w:style>
  <w:style w:type="paragraph" w:styleId="ListParagraph">
    <w:name w:val="List Paragraph"/>
    <w:basedOn w:val="Normal"/>
    <w:uiPriority w:val="34"/>
    <w:qFormat/>
    <w:rsid w:val="002C5A8D"/>
    <w:pPr>
      <w:ind w:left="720"/>
      <w:contextualSpacing/>
    </w:pPr>
  </w:style>
  <w:style w:type="paragraph" w:styleId="Footer">
    <w:name w:val="footer"/>
    <w:basedOn w:val="Normal"/>
    <w:link w:val="FooterChar"/>
    <w:uiPriority w:val="99"/>
    <w:unhideWhenUsed/>
    <w:rsid w:val="002C5A8D"/>
    <w:pPr>
      <w:tabs>
        <w:tab w:val="center" w:pos="4513"/>
        <w:tab w:val="right" w:pos="9026"/>
      </w:tabs>
      <w:spacing w:line="240" w:lineRule="auto"/>
    </w:pPr>
  </w:style>
  <w:style w:type="character" w:customStyle="1" w:styleId="FooterChar">
    <w:name w:val="Footer Char"/>
    <w:basedOn w:val="DefaultParagraphFont"/>
    <w:link w:val="Footer"/>
    <w:uiPriority w:val="99"/>
    <w:rsid w:val="002C5A8D"/>
    <w:rPr>
      <w:rFonts w:ascii="Times New Roman" w:eastAsia="SimSun" w:hAnsi="Times New Roman"/>
      <w:sz w:val="24"/>
    </w:rPr>
  </w:style>
  <w:style w:type="paragraph" w:styleId="Caption">
    <w:name w:val="caption"/>
    <w:basedOn w:val="Normal"/>
    <w:next w:val="Normal"/>
    <w:link w:val="CaptionChar"/>
    <w:uiPriority w:val="35"/>
    <w:unhideWhenUsed/>
    <w:qFormat/>
    <w:rsid w:val="002C5A8D"/>
    <w:pPr>
      <w:spacing w:before="480"/>
      <w:jc w:val="center"/>
    </w:pPr>
    <w:rPr>
      <w:iCs/>
      <w:szCs w:val="18"/>
      <w:lang w:val="en-GB"/>
    </w:rPr>
  </w:style>
  <w:style w:type="character" w:styleId="Hyperlink">
    <w:name w:val="Hyperlink"/>
    <w:basedOn w:val="DefaultParagraphFont"/>
    <w:uiPriority w:val="99"/>
    <w:unhideWhenUsed/>
    <w:rsid w:val="002C5A8D"/>
    <w:rPr>
      <w:color w:val="0563C1" w:themeColor="hyperlink"/>
      <w:u w:val="single"/>
    </w:rPr>
  </w:style>
  <w:style w:type="paragraph" w:styleId="Header">
    <w:name w:val="header"/>
    <w:basedOn w:val="Normal"/>
    <w:link w:val="HeaderChar"/>
    <w:uiPriority w:val="99"/>
    <w:unhideWhenUsed/>
    <w:rsid w:val="002C5A8D"/>
    <w:pPr>
      <w:tabs>
        <w:tab w:val="center" w:pos="4513"/>
        <w:tab w:val="right" w:pos="9026"/>
      </w:tabs>
      <w:spacing w:line="240" w:lineRule="auto"/>
    </w:pPr>
  </w:style>
  <w:style w:type="character" w:customStyle="1" w:styleId="HeaderChar">
    <w:name w:val="Header Char"/>
    <w:basedOn w:val="DefaultParagraphFont"/>
    <w:link w:val="Header"/>
    <w:uiPriority w:val="99"/>
    <w:rsid w:val="002C5A8D"/>
    <w:rPr>
      <w:rFonts w:ascii="Times New Roman" w:eastAsia="SimSun" w:hAnsi="Times New Roman"/>
      <w:sz w:val="24"/>
    </w:rPr>
  </w:style>
  <w:style w:type="character" w:styleId="UnresolvedMention">
    <w:name w:val="Unresolved Mention"/>
    <w:basedOn w:val="DefaultParagraphFont"/>
    <w:uiPriority w:val="99"/>
    <w:semiHidden/>
    <w:unhideWhenUsed/>
    <w:rsid w:val="002C5A8D"/>
    <w:rPr>
      <w:color w:val="605E5C"/>
      <w:shd w:val="clear" w:color="auto" w:fill="E1DFDD"/>
    </w:rPr>
  </w:style>
  <w:style w:type="paragraph" w:styleId="HTMLPreformatted">
    <w:name w:val="HTML Preformatted"/>
    <w:basedOn w:val="Normal"/>
    <w:link w:val="HTMLPreformattedChar"/>
    <w:uiPriority w:val="99"/>
    <w:semiHidden/>
    <w:unhideWhenUsed/>
    <w:rsid w:val="002C5A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2C5A8D"/>
    <w:rPr>
      <w:rFonts w:ascii="Courier New" w:eastAsia="Times New Roman" w:hAnsi="Courier New" w:cs="Courier New"/>
      <w:sz w:val="20"/>
      <w:szCs w:val="20"/>
      <w:lang w:val="en-ID" w:eastAsia="en-ID"/>
    </w:rPr>
  </w:style>
  <w:style w:type="paragraph" w:styleId="TableofFigures">
    <w:name w:val="table of figures"/>
    <w:basedOn w:val="Normal"/>
    <w:next w:val="Normal"/>
    <w:uiPriority w:val="99"/>
    <w:unhideWhenUsed/>
    <w:rsid w:val="002C5A8D"/>
  </w:style>
  <w:style w:type="paragraph" w:styleId="TOCHeading">
    <w:name w:val="TOC Heading"/>
    <w:basedOn w:val="Heading1"/>
    <w:next w:val="Normal"/>
    <w:uiPriority w:val="39"/>
    <w:unhideWhenUsed/>
    <w:qFormat/>
    <w:rsid w:val="002C5A8D"/>
    <w:pPr>
      <w:spacing w:after="960"/>
      <w:outlineLvl w:val="9"/>
    </w:pPr>
    <w:rPr>
      <w:rFonts w:cs="Times New Roman"/>
      <w:bCs/>
      <w:szCs w:val="40"/>
    </w:rPr>
  </w:style>
  <w:style w:type="paragraph" w:styleId="TOC1">
    <w:name w:val="toc 1"/>
    <w:basedOn w:val="Normal"/>
    <w:next w:val="Normal"/>
    <w:autoRedefine/>
    <w:uiPriority w:val="39"/>
    <w:unhideWhenUsed/>
    <w:rsid w:val="002C5A8D"/>
    <w:pPr>
      <w:tabs>
        <w:tab w:val="right" w:leader="dot" w:pos="7927"/>
      </w:tabs>
      <w:spacing w:after="100"/>
    </w:pPr>
  </w:style>
  <w:style w:type="paragraph" w:styleId="TOC2">
    <w:name w:val="toc 2"/>
    <w:basedOn w:val="Normal"/>
    <w:next w:val="Normal"/>
    <w:autoRedefine/>
    <w:uiPriority w:val="39"/>
    <w:unhideWhenUsed/>
    <w:rsid w:val="002C5A8D"/>
    <w:pPr>
      <w:spacing w:after="100"/>
      <w:ind w:left="220"/>
    </w:pPr>
  </w:style>
  <w:style w:type="paragraph" w:styleId="Title">
    <w:name w:val="Title"/>
    <w:basedOn w:val="Normal"/>
    <w:next w:val="Normal"/>
    <w:link w:val="TitleChar"/>
    <w:uiPriority w:val="10"/>
    <w:qFormat/>
    <w:rsid w:val="002C5A8D"/>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5A8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5A8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C5A8D"/>
    <w:rPr>
      <w:rFonts w:ascii="Times New Roman" w:eastAsiaTheme="minorEastAsia" w:hAnsi="Times New Roman"/>
      <w:color w:val="5A5A5A" w:themeColor="text1" w:themeTint="A5"/>
      <w:spacing w:val="15"/>
      <w:sz w:val="24"/>
    </w:rPr>
  </w:style>
  <w:style w:type="character" w:styleId="CommentReference">
    <w:name w:val="annotation reference"/>
    <w:basedOn w:val="DefaultParagraphFont"/>
    <w:uiPriority w:val="99"/>
    <w:semiHidden/>
    <w:unhideWhenUsed/>
    <w:rsid w:val="002C5A8D"/>
    <w:rPr>
      <w:sz w:val="16"/>
      <w:szCs w:val="16"/>
    </w:rPr>
  </w:style>
  <w:style w:type="paragraph" w:styleId="CommentText">
    <w:name w:val="annotation text"/>
    <w:basedOn w:val="Normal"/>
    <w:link w:val="CommentTextChar"/>
    <w:uiPriority w:val="99"/>
    <w:semiHidden/>
    <w:unhideWhenUsed/>
    <w:rsid w:val="002C5A8D"/>
    <w:pPr>
      <w:spacing w:line="240" w:lineRule="auto"/>
    </w:pPr>
    <w:rPr>
      <w:sz w:val="20"/>
      <w:szCs w:val="20"/>
    </w:rPr>
  </w:style>
  <w:style w:type="character" w:customStyle="1" w:styleId="CommentTextChar">
    <w:name w:val="Comment Text Char"/>
    <w:basedOn w:val="DefaultParagraphFont"/>
    <w:link w:val="CommentText"/>
    <w:uiPriority w:val="99"/>
    <w:semiHidden/>
    <w:rsid w:val="002C5A8D"/>
    <w:rPr>
      <w:rFonts w:ascii="Times New Roman" w:eastAsia="SimSun" w:hAnsi="Times New Roman"/>
      <w:sz w:val="20"/>
      <w:szCs w:val="20"/>
    </w:rPr>
  </w:style>
  <w:style w:type="paragraph" w:styleId="CommentSubject">
    <w:name w:val="annotation subject"/>
    <w:basedOn w:val="CommentText"/>
    <w:next w:val="CommentText"/>
    <w:link w:val="CommentSubjectChar"/>
    <w:uiPriority w:val="99"/>
    <w:semiHidden/>
    <w:unhideWhenUsed/>
    <w:rsid w:val="002C5A8D"/>
    <w:rPr>
      <w:b/>
      <w:bCs/>
    </w:rPr>
  </w:style>
  <w:style w:type="character" w:customStyle="1" w:styleId="CommentSubjectChar">
    <w:name w:val="Comment Subject Char"/>
    <w:basedOn w:val="CommentTextChar"/>
    <w:link w:val="CommentSubject"/>
    <w:uiPriority w:val="99"/>
    <w:semiHidden/>
    <w:rsid w:val="002C5A8D"/>
    <w:rPr>
      <w:rFonts w:ascii="Times New Roman" w:eastAsia="SimSun" w:hAnsi="Times New Roman"/>
      <w:b/>
      <w:bCs/>
      <w:sz w:val="20"/>
      <w:szCs w:val="20"/>
    </w:rPr>
  </w:style>
  <w:style w:type="paragraph" w:styleId="BalloonText">
    <w:name w:val="Balloon Text"/>
    <w:basedOn w:val="Normal"/>
    <w:link w:val="BalloonTextChar"/>
    <w:uiPriority w:val="99"/>
    <w:semiHidden/>
    <w:unhideWhenUsed/>
    <w:rsid w:val="002C5A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5A8D"/>
    <w:rPr>
      <w:rFonts w:ascii="Segoe UI" w:eastAsia="SimSun" w:hAnsi="Segoe UI" w:cs="Segoe UI"/>
      <w:sz w:val="18"/>
      <w:szCs w:val="18"/>
    </w:rPr>
  </w:style>
  <w:style w:type="paragraph" w:styleId="TOC3">
    <w:name w:val="toc 3"/>
    <w:basedOn w:val="Normal"/>
    <w:next w:val="Normal"/>
    <w:autoRedefine/>
    <w:uiPriority w:val="39"/>
    <w:unhideWhenUsed/>
    <w:rsid w:val="002C5A8D"/>
    <w:pPr>
      <w:spacing w:after="100"/>
      <w:ind w:left="440"/>
    </w:pPr>
  </w:style>
  <w:style w:type="character" w:styleId="FollowedHyperlink">
    <w:name w:val="FollowedHyperlink"/>
    <w:basedOn w:val="DefaultParagraphFont"/>
    <w:uiPriority w:val="99"/>
    <w:semiHidden/>
    <w:unhideWhenUsed/>
    <w:rsid w:val="002C5A8D"/>
    <w:rPr>
      <w:color w:val="954F72" w:themeColor="followedHyperlink"/>
      <w:u w:val="single"/>
    </w:rPr>
  </w:style>
  <w:style w:type="paragraph" w:styleId="Revision">
    <w:name w:val="Revision"/>
    <w:hidden/>
    <w:uiPriority w:val="99"/>
    <w:semiHidden/>
    <w:rsid w:val="002C5A8D"/>
    <w:pPr>
      <w:spacing w:after="0" w:line="240" w:lineRule="auto"/>
    </w:pPr>
    <w:rPr>
      <w:rFonts w:eastAsia="SimSun"/>
    </w:rPr>
  </w:style>
  <w:style w:type="paragraph" w:customStyle="1" w:styleId="Gambar">
    <w:name w:val="Gambar"/>
    <w:basedOn w:val="Caption"/>
    <w:link w:val="GambarChar"/>
    <w:qFormat/>
    <w:rsid w:val="002C5A8D"/>
    <w:rPr>
      <w:rFonts w:eastAsiaTheme="minorEastAsia"/>
      <w:lang w:val="en-US" w:eastAsia="ja-JP"/>
    </w:rPr>
  </w:style>
  <w:style w:type="character" w:customStyle="1" w:styleId="GambarChar">
    <w:name w:val="Gambar Char"/>
    <w:basedOn w:val="DefaultParagraphFont"/>
    <w:link w:val="Gambar"/>
    <w:rsid w:val="002C5A8D"/>
    <w:rPr>
      <w:rFonts w:ascii="Times New Roman" w:eastAsiaTheme="minorEastAsia" w:hAnsi="Times New Roman"/>
      <w:iCs/>
      <w:sz w:val="24"/>
      <w:szCs w:val="18"/>
      <w:lang w:val="en-US" w:eastAsia="ja-JP"/>
    </w:rPr>
  </w:style>
  <w:style w:type="paragraph" w:customStyle="1" w:styleId="SourceCode">
    <w:name w:val="Source Code"/>
    <w:basedOn w:val="Normal"/>
    <w:link w:val="SourceCodeChar"/>
    <w:autoRedefine/>
    <w:qFormat/>
    <w:rsid w:val="00BF3EF3"/>
    <w:pPr>
      <w:shd w:val="clear" w:color="auto" w:fill="FFFFFF"/>
      <w:wordWrap w:val="0"/>
      <w:spacing w:after="0" w:line="240" w:lineRule="auto"/>
    </w:pPr>
    <w:rPr>
      <w:rFonts w:ascii="Courier New" w:eastAsia="Times New Roman" w:hAnsi="Courier New" w:cs="Courier New"/>
      <w:bCs/>
      <w:sz w:val="20"/>
      <w:szCs w:val="20"/>
      <w:lang w:val="en-ID" w:eastAsia="en-ID"/>
    </w:rPr>
  </w:style>
  <w:style w:type="character" w:customStyle="1" w:styleId="SourceCodeChar">
    <w:name w:val="Source Code Char"/>
    <w:basedOn w:val="DefaultParagraphFont"/>
    <w:link w:val="SourceCode"/>
    <w:rsid w:val="00BF3EF3"/>
    <w:rPr>
      <w:rFonts w:ascii="Courier New" w:eastAsia="Times New Roman" w:hAnsi="Courier New" w:cs="Courier New"/>
      <w:bCs/>
      <w:sz w:val="20"/>
      <w:szCs w:val="20"/>
      <w:shd w:val="clear" w:color="auto" w:fill="FFFFFF"/>
      <w:lang w:val="en-ID" w:eastAsia="en-ID"/>
    </w:rPr>
  </w:style>
  <w:style w:type="paragraph" w:styleId="NormalWeb">
    <w:name w:val="Normal (Web)"/>
    <w:basedOn w:val="Normal"/>
    <w:uiPriority w:val="99"/>
    <w:unhideWhenUsed/>
    <w:rsid w:val="002C5A8D"/>
    <w:pPr>
      <w:spacing w:before="100" w:beforeAutospacing="1" w:after="100" w:afterAutospacing="1" w:line="240" w:lineRule="auto"/>
      <w:jc w:val="left"/>
    </w:pPr>
    <w:rPr>
      <w:rFonts w:eastAsia="Times New Roman" w:cs="Times New Roman"/>
      <w:szCs w:val="24"/>
      <w:lang w:val="en-ID" w:eastAsia="en-ID"/>
    </w:rPr>
  </w:style>
  <w:style w:type="paragraph" w:styleId="TOC4">
    <w:name w:val="toc 4"/>
    <w:basedOn w:val="Normal"/>
    <w:next w:val="Normal"/>
    <w:autoRedefine/>
    <w:uiPriority w:val="39"/>
    <w:unhideWhenUsed/>
    <w:rsid w:val="002C5A8D"/>
    <w:pPr>
      <w:spacing w:after="100" w:line="259" w:lineRule="auto"/>
      <w:ind w:left="66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2C5A8D"/>
    <w:pPr>
      <w:spacing w:after="100" w:line="259" w:lineRule="auto"/>
      <w:ind w:left="88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2C5A8D"/>
    <w:pPr>
      <w:spacing w:after="100" w:line="259" w:lineRule="auto"/>
      <w:ind w:left="110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2C5A8D"/>
    <w:pPr>
      <w:spacing w:after="100" w:line="259" w:lineRule="auto"/>
      <w:ind w:left="132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2C5A8D"/>
    <w:pPr>
      <w:spacing w:after="100" w:line="259" w:lineRule="auto"/>
      <w:ind w:left="154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2C5A8D"/>
    <w:pPr>
      <w:spacing w:after="100" w:line="259" w:lineRule="auto"/>
      <w:ind w:left="1760"/>
      <w:jc w:val="left"/>
    </w:pPr>
    <w:rPr>
      <w:rFonts w:asciiTheme="minorHAnsi" w:eastAsiaTheme="minorEastAsia" w:hAnsiTheme="minorHAnsi"/>
      <w:sz w:val="22"/>
      <w:lang w:val="en-ID" w:eastAsia="en-ID"/>
    </w:rPr>
  </w:style>
  <w:style w:type="paragraph" w:customStyle="1" w:styleId="References">
    <w:name w:val="References"/>
    <w:basedOn w:val="Normal"/>
    <w:link w:val="ReferencesChar"/>
    <w:autoRedefine/>
    <w:qFormat/>
    <w:rsid w:val="002C5A8D"/>
    <w:pPr>
      <w:spacing w:line="240" w:lineRule="auto"/>
      <w:ind w:left="720" w:hanging="720"/>
      <w:jc w:val="left"/>
    </w:pPr>
    <w:rPr>
      <w:iCs/>
    </w:rPr>
  </w:style>
  <w:style w:type="character" w:customStyle="1" w:styleId="ts-alignment-element">
    <w:name w:val="ts-alignment-element"/>
    <w:basedOn w:val="DefaultParagraphFont"/>
    <w:rsid w:val="002C5A8D"/>
  </w:style>
  <w:style w:type="character" w:customStyle="1" w:styleId="ReferencesChar">
    <w:name w:val="References Char"/>
    <w:basedOn w:val="DefaultParagraphFont"/>
    <w:link w:val="References"/>
    <w:rsid w:val="002C5A8D"/>
    <w:rPr>
      <w:rFonts w:ascii="Times New Roman" w:eastAsia="SimSun" w:hAnsi="Times New Roman"/>
      <w:iCs/>
      <w:sz w:val="24"/>
    </w:rPr>
  </w:style>
  <w:style w:type="paragraph" w:styleId="EndnoteText">
    <w:name w:val="endnote text"/>
    <w:basedOn w:val="Normal"/>
    <w:link w:val="EndnoteTextChar"/>
    <w:uiPriority w:val="99"/>
    <w:semiHidden/>
    <w:unhideWhenUsed/>
    <w:rsid w:val="002C5A8D"/>
    <w:pPr>
      <w:spacing w:line="240" w:lineRule="auto"/>
    </w:pPr>
    <w:rPr>
      <w:sz w:val="20"/>
      <w:szCs w:val="20"/>
    </w:rPr>
  </w:style>
  <w:style w:type="character" w:customStyle="1" w:styleId="EndnoteTextChar">
    <w:name w:val="Endnote Text Char"/>
    <w:basedOn w:val="DefaultParagraphFont"/>
    <w:link w:val="EndnoteText"/>
    <w:uiPriority w:val="99"/>
    <w:semiHidden/>
    <w:rsid w:val="002C5A8D"/>
    <w:rPr>
      <w:rFonts w:ascii="Times New Roman" w:eastAsia="SimSun" w:hAnsi="Times New Roman"/>
      <w:sz w:val="20"/>
      <w:szCs w:val="20"/>
    </w:rPr>
  </w:style>
  <w:style w:type="character" w:styleId="EndnoteReference">
    <w:name w:val="endnote reference"/>
    <w:basedOn w:val="DefaultParagraphFont"/>
    <w:uiPriority w:val="99"/>
    <w:semiHidden/>
    <w:unhideWhenUsed/>
    <w:rsid w:val="002C5A8D"/>
    <w:rPr>
      <w:vertAlign w:val="superscript"/>
    </w:rPr>
  </w:style>
  <w:style w:type="paragraph" w:customStyle="1" w:styleId="Tabel">
    <w:name w:val="Tabel"/>
    <w:basedOn w:val="Caption"/>
    <w:link w:val="TabelChar"/>
    <w:qFormat/>
    <w:rsid w:val="002C5A8D"/>
    <w:pPr>
      <w:spacing w:line="480" w:lineRule="auto"/>
    </w:pPr>
    <w:rPr>
      <w:rFonts w:eastAsiaTheme="minorHAnsi"/>
      <w:lang w:val="en-US"/>
    </w:rPr>
  </w:style>
  <w:style w:type="character" w:customStyle="1" w:styleId="TabelChar">
    <w:name w:val="Tabel Char"/>
    <w:basedOn w:val="DefaultParagraphFont"/>
    <w:link w:val="Tabel"/>
    <w:rsid w:val="002C5A8D"/>
    <w:rPr>
      <w:rFonts w:ascii="Times New Roman" w:hAnsi="Times New Roman"/>
      <w:iCs/>
      <w:sz w:val="24"/>
      <w:szCs w:val="18"/>
      <w:lang w:val="en-US"/>
    </w:rPr>
  </w:style>
  <w:style w:type="paragraph" w:customStyle="1" w:styleId="Table">
    <w:name w:val="Table"/>
    <w:basedOn w:val="Normal"/>
    <w:link w:val="TableChar"/>
    <w:qFormat/>
    <w:rsid w:val="002C5A8D"/>
    <w:pPr>
      <w:spacing w:line="240" w:lineRule="auto"/>
    </w:pPr>
    <w:rPr>
      <w:rFonts w:cs="Times New Roman"/>
      <w:sz w:val="20"/>
      <w:szCs w:val="20"/>
      <w:lang w:val="en-ID"/>
    </w:rPr>
  </w:style>
  <w:style w:type="character" w:customStyle="1" w:styleId="TableChar">
    <w:name w:val="Table Char"/>
    <w:basedOn w:val="DefaultParagraphFont"/>
    <w:link w:val="Table"/>
    <w:rsid w:val="002C5A8D"/>
    <w:rPr>
      <w:rFonts w:ascii="Times New Roman" w:eastAsia="SimSun" w:hAnsi="Times New Roman" w:cs="Times New Roman"/>
      <w:sz w:val="20"/>
      <w:szCs w:val="20"/>
      <w:lang w:val="en-ID"/>
    </w:rPr>
  </w:style>
  <w:style w:type="paragraph" w:customStyle="1" w:styleId="CaptionGambar">
    <w:name w:val="Caption Gambar"/>
    <w:basedOn w:val="Caption"/>
    <w:link w:val="CaptionGambarChar"/>
    <w:autoRedefine/>
    <w:qFormat/>
    <w:rsid w:val="0089415D"/>
    <w:pPr>
      <w:spacing w:before="0" w:after="0"/>
    </w:pPr>
    <w:rPr>
      <w:rFonts w:cs="Times New Roman"/>
      <w:szCs w:val="24"/>
      <w:lang w:val="id-ID"/>
    </w:rPr>
  </w:style>
  <w:style w:type="paragraph" w:styleId="NoSpacing">
    <w:name w:val="No Spacing"/>
    <w:uiPriority w:val="1"/>
    <w:qFormat/>
    <w:rsid w:val="003F565F"/>
    <w:pPr>
      <w:spacing w:after="0" w:line="240" w:lineRule="auto"/>
      <w:jc w:val="both"/>
    </w:pPr>
    <w:rPr>
      <w:rFonts w:ascii="Times New Roman" w:eastAsia="SimSun" w:hAnsi="Times New Roman"/>
      <w:sz w:val="24"/>
    </w:rPr>
  </w:style>
  <w:style w:type="character" w:customStyle="1" w:styleId="CaptionChar">
    <w:name w:val="Caption Char"/>
    <w:basedOn w:val="DefaultParagraphFont"/>
    <w:link w:val="Caption"/>
    <w:uiPriority w:val="35"/>
    <w:rsid w:val="00C965A9"/>
    <w:rPr>
      <w:rFonts w:ascii="Times New Roman" w:eastAsia="SimSun" w:hAnsi="Times New Roman"/>
      <w:iCs/>
      <w:sz w:val="24"/>
      <w:szCs w:val="18"/>
      <w:lang w:val="en-GB"/>
    </w:rPr>
  </w:style>
  <w:style w:type="character" w:customStyle="1" w:styleId="CaptionGambarChar">
    <w:name w:val="Caption Gambar Char"/>
    <w:basedOn w:val="CaptionChar"/>
    <w:link w:val="CaptionGambar"/>
    <w:rsid w:val="0089415D"/>
    <w:rPr>
      <w:rFonts w:ascii="Times New Roman" w:eastAsia="SimSun" w:hAnsi="Times New Roman" w:cs="Times New Roman"/>
      <w:iCs/>
      <w:sz w:val="24"/>
      <w:szCs w:val="24"/>
      <w:lang w:val="en-GB"/>
    </w:rPr>
  </w:style>
  <w:style w:type="paragraph" w:customStyle="1" w:styleId="CaptionTabel">
    <w:name w:val="Caption Tabel"/>
    <w:basedOn w:val="Caption"/>
    <w:link w:val="CaptionTabelChar"/>
    <w:qFormat/>
    <w:rsid w:val="00B52A8C"/>
    <w:pPr>
      <w:keepNext/>
      <w:spacing w:after="0"/>
    </w:pPr>
  </w:style>
  <w:style w:type="character" w:customStyle="1" w:styleId="CaptionTabelChar">
    <w:name w:val="Caption Tabel Char"/>
    <w:basedOn w:val="CaptionChar"/>
    <w:link w:val="CaptionTabel"/>
    <w:rsid w:val="00B52A8C"/>
    <w:rPr>
      <w:rFonts w:ascii="Times New Roman" w:eastAsia="SimSun" w:hAnsi="Times New Roman"/>
      <w:iCs/>
      <w:sz w:val="24"/>
      <w:szCs w:val="18"/>
      <w:lang w:val="en-GB"/>
    </w:rPr>
  </w:style>
  <w:style w:type="paragraph" w:customStyle="1" w:styleId="TableContent">
    <w:name w:val="Table Content"/>
    <w:basedOn w:val="Normal"/>
    <w:link w:val="TableContentChar"/>
    <w:qFormat/>
    <w:rsid w:val="00AD43D7"/>
    <w:pPr>
      <w:spacing w:after="0" w:line="240" w:lineRule="auto"/>
    </w:pPr>
    <w:rPr>
      <w:rFonts w:cs="Times New Roman"/>
      <w:sz w:val="20"/>
      <w:szCs w:val="20"/>
      <w:lang w:val="en-ID"/>
    </w:rPr>
  </w:style>
  <w:style w:type="character" w:customStyle="1" w:styleId="TableContentChar">
    <w:name w:val="Table Content Char"/>
    <w:basedOn w:val="DefaultParagraphFont"/>
    <w:link w:val="TableContent"/>
    <w:rsid w:val="00AD43D7"/>
    <w:rPr>
      <w:rFonts w:ascii="Times New Roman" w:eastAsia="SimSun" w:hAnsi="Times New Roman" w:cs="Times New Roman"/>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4767967">
      <w:bodyDiv w:val="1"/>
      <w:marLeft w:val="0"/>
      <w:marRight w:val="0"/>
      <w:marTop w:val="0"/>
      <w:marBottom w:val="0"/>
      <w:divBdr>
        <w:top w:val="none" w:sz="0" w:space="0" w:color="auto"/>
        <w:left w:val="none" w:sz="0" w:space="0" w:color="auto"/>
        <w:bottom w:val="none" w:sz="0" w:space="0" w:color="auto"/>
        <w:right w:val="none" w:sz="0" w:space="0" w:color="auto"/>
      </w:divBdr>
      <w:divsChild>
        <w:div w:id="1519008049">
          <w:marLeft w:val="0"/>
          <w:marRight w:val="0"/>
          <w:marTop w:val="0"/>
          <w:marBottom w:val="0"/>
          <w:divBdr>
            <w:top w:val="none" w:sz="0" w:space="0" w:color="auto"/>
            <w:left w:val="none" w:sz="0" w:space="0" w:color="auto"/>
            <w:bottom w:val="none" w:sz="0" w:space="0" w:color="auto"/>
            <w:right w:val="none" w:sz="0" w:space="0" w:color="auto"/>
          </w:divBdr>
          <w:divsChild>
            <w:div w:id="1389763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9029">
      <w:bodyDiv w:val="1"/>
      <w:marLeft w:val="0"/>
      <w:marRight w:val="0"/>
      <w:marTop w:val="0"/>
      <w:marBottom w:val="0"/>
      <w:divBdr>
        <w:top w:val="none" w:sz="0" w:space="0" w:color="auto"/>
        <w:left w:val="none" w:sz="0" w:space="0" w:color="auto"/>
        <w:bottom w:val="none" w:sz="0" w:space="0" w:color="auto"/>
        <w:right w:val="none" w:sz="0" w:space="0" w:color="auto"/>
      </w:divBdr>
      <w:divsChild>
        <w:div w:id="1685666480">
          <w:marLeft w:val="0"/>
          <w:marRight w:val="0"/>
          <w:marTop w:val="0"/>
          <w:marBottom w:val="0"/>
          <w:divBdr>
            <w:top w:val="none" w:sz="0" w:space="0" w:color="auto"/>
            <w:left w:val="none" w:sz="0" w:space="0" w:color="auto"/>
            <w:bottom w:val="none" w:sz="0" w:space="0" w:color="auto"/>
            <w:right w:val="none" w:sz="0" w:space="0" w:color="auto"/>
          </w:divBdr>
          <w:divsChild>
            <w:div w:id="1587423425">
              <w:marLeft w:val="0"/>
              <w:marRight w:val="0"/>
              <w:marTop w:val="0"/>
              <w:marBottom w:val="0"/>
              <w:divBdr>
                <w:top w:val="none" w:sz="0" w:space="0" w:color="auto"/>
                <w:left w:val="none" w:sz="0" w:space="0" w:color="auto"/>
                <w:bottom w:val="none" w:sz="0" w:space="0" w:color="auto"/>
                <w:right w:val="none" w:sz="0" w:space="0" w:color="auto"/>
              </w:divBdr>
            </w:div>
            <w:div w:id="1991322318">
              <w:marLeft w:val="0"/>
              <w:marRight w:val="0"/>
              <w:marTop w:val="0"/>
              <w:marBottom w:val="0"/>
              <w:divBdr>
                <w:top w:val="none" w:sz="0" w:space="0" w:color="auto"/>
                <w:left w:val="none" w:sz="0" w:space="0" w:color="auto"/>
                <w:bottom w:val="none" w:sz="0" w:space="0" w:color="auto"/>
                <w:right w:val="none" w:sz="0" w:space="0" w:color="auto"/>
              </w:divBdr>
            </w:div>
            <w:div w:id="855801526">
              <w:marLeft w:val="0"/>
              <w:marRight w:val="0"/>
              <w:marTop w:val="0"/>
              <w:marBottom w:val="0"/>
              <w:divBdr>
                <w:top w:val="none" w:sz="0" w:space="0" w:color="auto"/>
                <w:left w:val="none" w:sz="0" w:space="0" w:color="auto"/>
                <w:bottom w:val="none" w:sz="0" w:space="0" w:color="auto"/>
                <w:right w:val="none" w:sz="0" w:space="0" w:color="auto"/>
              </w:divBdr>
            </w:div>
            <w:div w:id="1032464320">
              <w:marLeft w:val="0"/>
              <w:marRight w:val="0"/>
              <w:marTop w:val="0"/>
              <w:marBottom w:val="0"/>
              <w:divBdr>
                <w:top w:val="none" w:sz="0" w:space="0" w:color="auto"/>
                <w:left w:val="none" w:sz="0" w:space="0" w:color="auto"/>
                <w:bottom w:val="none" w:sz="0" w:space="0" w:color="auto"/>
                <w:right w:val="none" w:sz="0" w:space="0" w:color="auto"/>
              </w:divBdr>
            </w:div>
            <w:div w:id="2138179342">
              <w:marLeft w:val="0"/>
              <w:marRight w:val="0"/>
              <w:marTop w:val="0"/>
              <w:marBottom w:val="0"/>
              <w:divBdr>
                <w:top w:val="none" w:sz="0" w:space="0" w:color="auto"/>
                <w:left w:val="none" w:sz="0" w:space="0" w:color="auto"/>
                <w:bottom w:val="none" w:sz="0" w:space="0" w:color="auto"/>
                <w:right w:val="none" w:sz="0" w:space="0" w:color="auto"/>
              </w:divBdr>
            </w:div>
            <w:div w:id="1052772793">
              <w:marLeft w:val="0"/>
              <w:marRight w:val="0"/>
              <w:marTop w:val="0"/>
              <w:marBottom w:val="0"/>
              <w:divBdr>
                <w:top w:val="none" w:sz="0" w:space="0" w:color="auto"/>
                <w:left w:val="none" w:sz="0" w:space="0" w:color="auto"/>
                <w:bottom w:val="none" w:sz="0" w:space="0" w:color="auto"/>
                <w:right w:val="none" w:sz="0" w:space="0" w:color="auto"/>
              </w:divBdr>
            </w:div>
            <w:div w:id="369190205">
              <w:marLeft w:val="0"/>
              <w:marRight w:val="0"/>
              <w:marTop w:val="0"/>
              <w:marBottom w:val="0"/>
              <w:divBdr>
                <w:top w:val="none" w:sz="0" w:space="0" w:color="auto"/>
                <w:left w:val="none" w:sz="0" w:space="0" w:color="auto"/>
                <w:bottom w:val="none" w:sz="0" w:space="0" w:color="auto"/>
                <w:right w:val="none" w:sz="0" w:space="0" w:color="auto"/>
              </w:divBdr>
            </w:div>
            <w:div w:id="2321244">
              <w:marLeft w:val="0"/>
              <w:marRight w:val="0"/>
              <w:marTop w:val="0"/>
              <w:marBottom w:val="0"/>
              <w:divBdr>
                <w:top w:val="none" w:sz="0" w:space="0" w:color="auto"/>
                <w:left w:val="none" w:sz="0" w:space="0" w:color="auto"/>
                <w:bottom w:val="none" w:sz="0" w:space="0" w:color="auto"/>
                <w:right w:val="none" w:sz="0" w:space="0" w:color="auto"/>
              </w:divBdr>
            </w:div>
            <w:div w:id="1414085045">
              <w:marLeft w:val="0"/>
              <w:marRight w:val="0"/>
              <w:marTop w:val="0"/>
              <w:marBottom w:val="0"/>
              <w:divBdr>
                <w:top w:val="none" w:sz="0" w:space="0" w:color="auto"/>
                <w:left w:val="none" w:sz="0" w:space="0" w:color="auto"/>
                <w:bottom w:val="none" w:sz="0" w:space="0" w:color="auto"/>
                <w:right w:val="none" w:sz="0" w:space="0" w:color="auto"/>
              </w:divBdr>
            </w:div>
            <w:div w:id="2094353058">
              <w:marLeft w:val="0"/>
              <w:marRight w:val="0"/>
              <w:marTop w:val="0"/>
              <w:marBottom w:val="0"/>
              <w:divBdr>
                <w:top w:val="none" w:sz="0" w:space="0" w:color="auto"/>
                <w:left w:val="none" w:sz="0" w:space="0" w:color="auto"/>
                <w:bottom w:val="none" w:sz="0" w:space="0" w:color="auto"/>
                <w:right w:val="none" w:sz="0" w:space="0" w:color="auto"/>
              </w:divBdr>
            </w:div>
            <w:div w:id="1309628473">
              <w:marLeft w:val="0"/>
              <w:marRight w:val="0"/>
              <w:marTop w:val="0"/>
              <w:marBottom w:val="0"/>
              <w:divBdr>
                <w:top w:val="none" w:sz="0" w:space="0" w:color="auto"/>
                <w:left w:val="none" w:sz="0" w:space="0" w:color="auto"/>
                <w:bottom w:val="none" w:sz="0" w:space="0" w:color="auto"/>
                <w:right w:val="none" w:sz="0" w:space="0" w:color="auto"/>
              </w:divBdr>
            </w:div>
            <w:div w:id="652299800">
              <w:marLeft w:val="0"/>
              <w:marRight w:val="0"/>
              <w:marTop w:val="0"/>
              <w:marBottom w:val="0"/>
              <w:divBdr>
                <w:top w:val="none" w:sz="0" w:space="0" w:color="auto"/>
                <w:left w:val="none" w:sz="0" w:space="0" w:color="auto"/>
                <w:bottom w:val="none" w:sz="0" w:space="0" w:color="auto"/>
                <w:right w:val="none" w:sz="0" w:space="0" w:color="auto"/>
              </w:divBdr>
            </w:div>
            <w:div w:id="244653869">
              <w:marLeft w:val="0"/>
              <w:marRight w:val="0"/>
              <w:marTop w:val="0"/>
              <w:marBottom w:val="0"/>
              <w:divBdr>
                <w:top w:val="none" w:sz="0" w:space="0" w:color="auto"/>
                <w:left w:val="none" w:sz="0" w:space="0" w:color="auto"/>
                <w:bottom w:val="none" w:sz="0" w:space="0" w:color="auto"/>
                <w:right w:val="none" w:sz="0" w:space="0" w:color="auto"/>
              </w:divBdr>
            </w:div>
            <w:div w:id="165639220">
              <w:marLeft w:val="0"/>
              <w:marRight w:val="0"/>
              <w:marTop w:val="0"/>
              <w:marBottom w:val="0"/>
              <w:divBdr>
                <w:top w:val="none" w:sz="0" w:space="0" w:color="auto"/>
                <w:left w:val="none" w:sz="0" w:space="0" w:color="auto"/>
                <w:bottom w:val="none" w:sz="0" w:space="0" w:color="auto"/>
                <w:right w:val="none" w:sz="0" w:space="0" w:color="auto"/>
              </w:divBdr>
            </w:div>
            <w:div w:id="429159653">
              <w:marLeft w:val="0"/>
              <w:marRight w:val="0"/>
              <w:marTop w:val="0"/>
              <w:marBottom w:val="0"/>
              <w:divBdr>
                <w:top w:val="none" w:sz="0" w:space="0" w:color="auto"/>
                <w:left w:val="none" w:sz="0" w:space="0" w:color="auto"/>
                <w:bottom w:val="none" w:sz="0" w:space="0" w:color="auto"/>
                <w:right w:val="none" w:sz="0" w:space="0" w:color="auto"/>
              </w:divBdr>
            </w:div>
            <w:div w:id="539905634">
              <w:marLeft w:val="0"/>
              <w:marRight w:val="0"/>
              <w:marTop w:val="0"/>
              <w:marBottom w:val="0"/>
              <w:divBdr>
                <w:top w:val="none" w:sz="0" w:space="0" w:color="auto"/>
                <w:left w:val="none" w:sz="0" w:space="0" w:color="auto"/>
                <w:bottom w:val="none" w:sz="0" w:space="0" w:color="auto"/>
                <w:right w:val="none" w:sz="0" w:space="0" w:color="auto"/>
              </w:divBdr>
            </w:div>
            <w:div w:id="921063811">
              <w:marLeft w:val="0"/>
              <w:marRight w:val="0"/>
              <w:marTop w:val="0"/>
              <w:marBottom w:val="0"/>
              <w:divBdr>
                <w:top w:val="none" w:sz="0" w:space="0" w:color="auto"/>
                <w:left w:val="none" w:sz="0" w:space="0" w:color="auto"/>
                <w:bottom w:val="none" w:sz="0" w:space="0" w:color="auto"/>
                <w:right w:val="none" w:sz="0" w:space="0" w:color="auto"/>
              </w:divBdr>
            </w:div>
            <w:div w:id="8363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583327">
      <w:bodyDiv w:val="1"/>
      <w:marLeft w:val="0"/>
      <w:marRight w:val="0"/>
      <w:marTop w:val="0"/>
      <w:marBottom w:val="0"/>
      <w:divBdr>
        <w:top w:val="none" w:sz="0" w:space="0" w:color="auto"/>
        <w:left w:val="none" w:sz="0" w:space="0" w:color="auto"/>
        <w:bottom w:val="none" w:sz="0" w:space="0" w:color="auto"/>
        <w:right w:val="none" w:sz="0" w:space="0" w:color="auto"/>
      </w:divBdr>
    </w:div>
    <w:div w:id="490100833">
      <w:bodyDiv w:val="1"/>
      <w:marLeft w:val="0"/>
      <w:marRight w:val="0"/>
      <w:marTop w:val="0"/>
      <w:marBottom w:val="0"/>
      <w:divBdr>
        <w:top w:val="none" w:sz="0" w:space="0" w:color="auto"/>
        <w:left w:val="none" w:sz="0" w:space="0" w:color="auto"/>
        <w:bottom w:val="none" w:sz="0" w:space="0" w:color="auto"/>
        <w:right w:val="none" w:sz="0" w:space="0" w:color="auto"/>
      </w:divBdr>
      <w:divsChild>
        <w:div w:id="412506743">
          <w:marLeft w:val="0"/>
          <w:marRight w:val="0"/>
          <w:marTop w:val="0"/>
          <w:marBottom w:val="0"/>
          <w:divBdr>
            <w:top w:val="none" w:sz="0" w:space="0" w:color="auto"/>
            <w:left w:val="none" w:sz="0" w:space="0" w:color="auto"/>
            <w:bottom w:val="none" w:sz="0" w:space="0" w:color="auto"/>
            <w:right w:val="none" w:sz="0" w:space="0" w:color="auto"/>
          </w:divBdr>
          <w:divsChild>
            <w:div w:id="1045132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387876">
      <w:bodyDiv w:val="1"/>
      <w:marLeft w:val="0"/>
      <w:marRight w:val="0"/>
      <w:marTop w:val="0"/>
      <w:marBottom w:val="0"/>
      <w:divBdr>
        <w:top w:val="none" w:sz="0" w:space="0" w:color="auto"/>
        <w:left w:val="none" w:sz="0" w:space="0" w:color="auto"/>
        <w:bottom w:val="none" w:sz="0" w:space="0" w:color="auto"/>
        <w:right w:val="none" w:sz="0" w:space="0" w:color="auto"/>
      </w:divBdr>
    </w:div>
    <w:div w:id="856040551">
      <w:bodyDiv w:val="1"/>
      <w:marLeft w:val="0"/>
      <w:marRight w:val="0"/>
      <w:marTop w:val="0"/>
      <w:marBottom w:val="0"/>
      <w:divBdr>
        <w:top w:val="none" w:sz="0" w:space="0" w:color="auto"/>
        <w:left w:val="none" w:sz="0" w:space="0" w:color="auto"/>
        <w:bottom w:val="none" w:sz="0" w:space="0" w:color="auto"/>
        <w:right w:val="none" w:sz="0" w:space="0" w:color="auto"/>
      </w:divBdr>
      <w:divsChild>
        <w:div w:id="2006277898">
          <w:marLeft w:val="0"/>
          <w:marRight w:val="0"/>
          <w:marTop w:val="0"/>
          <w:marBottom w:val="0"/>
          <w:divBdr>
            <w:top w:val="none" w:sz="0" w:space="0" w:color="auto"/>
            <w:left w:val="none" w:sz="0" w:space="0" w:color="auto"/>
            <w:bottom w:val="none" w:sz="0" w:space="0" w:color="auto"/>
            <w:right w:val="none" w:sz="0" w:space="0" w:color="auto"/>
          </w:divBdr>
          <w:divsChild>
            <w:div w:id="491412117">
              <w:marLeft w:val="0"/>
              <w:marRight w:val="0"/>
              <w:marTop w:val="0"/>
              <w:marBottom w:val="0"/>
              <w:divBdr>
                <w:top w:val="none" w:sz="0" w:space="0" w:color="auto"/>
                <w:left w:val="none" w:sz="0" w:space="0" w:color="auto"/>
                <w:bottom w:val="none" w:sz="0" w:space="0" w:color="auto"/>
                <w:right w:val="none" w:sz="0" w:space="0" w:color="auto"/>
              </w:divBdr>
            </w:div>
            <w:div w:id="788596805">
              <w:marLeft w:val="0"/>
              <w:marRight w:val="0"/>
              <w:marTop w:val="0"/>
              <w:marBottom w:val="0"/>
              <w:divBdr>
                <w:top w:val="none" w:sz="0" w:space="0" w:color="auto"/>
                <w:left w:val="none" w:sz="0" w:space="0" w:color="auto"/>
                <w:bottom w:val="none" w:sz="0" w:space="0" w:color="auto"/>
                <w:right w:val="none" w:sz="0" w:space="0" w:color="auto"/>
              </w:divBdr>
            </w:div>
            <w:div w:id="1178811241">
              <w:marLeft w:val="0"/>
              <w:marRight w:val="0"/>
              <w:marTop w:val="0"/>
              <w:marBottom w:val="0"/>
              <w:divBdr>
                <w:top w:val="none" w:sz="0" w:space="0" w:color="auto"/>
                <w:left w:val="none" w:sz="0" w:space="0" w:color="auto"/>
                <w:bottom w:val="none" w:sz="0" w:space="0" w:color="auto"/>
                <w:right w:val="none" w:sz="0" w:space="0" w:color="auto"/>
              </w:divBdr>
            </w:div>
            <w:div w:id="136848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509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eg"/><Relationship Id="rId21" Type="http://schemas.openxmlformats.org/officeDocument/2006/relationships/image" Target="media/image8.jpeg"/><Relationship Id="rId42" Type="http://schemas.openxmlformats.org/officeDocument/2006/relationships/hyperlink" Target="https://doi.org/10.1145/2736084.2736094" TargetMode="External"/><Relationship Id="rId47" Type="http://schemas.openxmlformats.org/officeDocument/2006/relationships/hyperlink" Target="https://www.lua.org/about.html" TargetMode="External"/><Relationship Id="rId63" Type="http://schemas.openxmlformats.org/officeDocument/2006/relationships/hyperlink" Target="https://prosody.im/doc/xmpp" TargetMode="External"/><Relationship Id="rId68"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tujuhsembilan.com" TargetMode="External"/><Relationship Id="rId29" Type="http://schemas.openxmlformats.org/officeDocument/2006/relationships/hyperlink" Target="https://www.javatpoint.com/anydesk" TargetMode="External"/><Relationship Id="rId11" Type="http://schemas.openxmlformats.org/officeDocument/2006/relationships/footer" Target="footer1.xml"/><Relationship Id="rId24" Type="http://schemas.openxmlformats.org/officeDocument/2006/relationships/image" Target="media/image11.jpeg"/><Relationship Id="rId32" Type="http://schemas.openxmlformats.org/officeDocument/2006/relationships/hyperlink" Target="https://www.dicoding.com/blog/berkenalan-dengan-intellij-idea/" TargetMode="External"/><Relationship Id="rId37" Type="http://schemas.openxmlformats.org/officeDocument/2006/relationships/hyperlink" Target="https://reactjs.org/tutorial/tutorial.html" TargetMode="External"/><Relationship Id="rId40" Type="http://schemas.openxmlformats.org/officeDocument/2006/relationships/hyperlink" Target="https://www.google.com/docs/about/" TargetMode="External"/><Relationship Id="rId45" Type="http://schemas.openxmlformats.org/officeDocument/2006/relationships/hyperlink" Target="https://apps.google.com/meet/how-it-works/" TargetMode="External"/><Relationship Id="rId53" Type="http://schemas.openxmlformats.org/officeDocument/2006/relationships/hyperlink" Target="https://www.niagahoster.co.id/blog/pengertian-bandwidth/" TargetMode="External"/><Relationship Id="rId58" Type="http://schemas.openxmlformats.org/officeDocument/2006/relationships/hyperlink" Target="https://code.visualstudio.com/docs" TargetMode="External"/><Relationship Id="rId66" Type="http://schemas.openxmlformats.org/officeDocument/2006/relationships/header" Target="header5.xml"/><Relationship Id="rId5" Type="http://schemas.openxmlformats.org/officeDocument/2006/relationships/webSettings" Target="webSettings.xml"/><Relationship Id="rId61" Type="http://schemas.openxmlformats.org/officeDocument/2006/relationships/hyperlink" Target="https://jitsi.org/what-is-jitsi/" TargetMode="External"/><Relationship Id="rId19" Type="http://schemas.openxmlformats.org/officeDocument/2006/relationships/header" Target="header3.xml"/><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hyperlink" Target="https://github.com/jitsi/jitsi-meet/issues/6235" TargetMode="External"/><Relationship Id="rId30" Type="http://schemas.openxmlformats.org/officeDocument/2006/relationships/hyperlink" Target="https://jitsi.github.io/handbook/docs/architecture" TargetMode="External"/><Relationship Id="rId35" Type="http://schemas.openxmlformats.org/officeDocument/2006/relationships/hyperlink" Target="https://about.gitlab.com/" TargetMode="External"/><Relationship Id="rId43" Type="http://schemas.openxmlformats.org/officeDocument/2006/relationships/hyperlink" Target="https://www.google.com/chrome/browser-features/" TargetMode="External"/><Relationship Id="rId48" Type="http://schemas.openxmlformats.org/officeDocument/2006/relationships/hyperlink" Target="https://developer.mozilla.org/en-US/docs/Web/Guide/AJAX/Getting_Started" TargetMode="External"/><Relationship Id="rId56" Type="http://schemas.openxmlformats.org/officeDocument/2006/relationships/hyperlink" Target="https://prosody.im/doc/xmpp%20" TargetMode="External"/><Relationship Id="rId64" Type="http://schemas.openxmlformats.org/officeDocument/2006/relationships/header" Target="header4.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community.jitsi.org/t/mute-video-for-remote-user/58695"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6.jpeg"/><Relationship Id="rId25" Type="http://schemas.openxmlformats.org/officeDocument/2006/relationships/image" Target="media/image12.jpeg"/><Relationship Id="rId33" Type="http://schemas.openxmlformats.org/officeDocument/2006/relationships/hyperlink" Target="https://www.jetbrains.com/help/idea/discover-intellij-idea.html" TargetMode="External"/><Relationship Id="rId38" Type="http://schemas.openxmlformats.org/officeDocument/2006/relationships/hyperlink" Target="https://www.redhat.com/en/topics/api/what-is-a-rest-api" TargetMode="External"/><Relationship Id="rId46" Type="http://schemas.openxmlformats.org/officeDocument/2006/relationships/hyperlink" Target="https://community.jitsi.org/t/jisti-conference-with-up-to-100-participant/37613" TargetMode="External"/><Relationship Id="rId59" Type="http://schemas.openxmlformats.org/officeDocument/2006/relationships/hyperlink" Target="https://webrtc.org/" TargetMode="External"/><Relationship Id="rId67" Type="http://schemas.openxmlformats.org/officeDocument/2006/relationships/footer" Target="footer4.xml"/><Relationship Id="rId20" Type="http://schemas.openxmlformats.org/officeDocument/2006/relationships/footer" Target="footer2.xml"/><Relationship Id="rId41" Type="http://schemas.openxmlformats.org/officeDocument/2006/relationships/hyperlink" Target="https://www.google.com/docs/about/" TargetMode="External"/><Relationship Id="rId54" Type="http://schemas.openxmlformats.org/officeDocument/2006/relationships/hyperlink" Target="https://www.tutorialspoint.com/ubuntu/ubuntu_overview.html" TargetMode="External"/><Relationship Id="rId62" Type="http://schemas.openxmlformats.org/officeDocument/2006/relationships/hyperlink" Target="https://www.whatsapp.com/about/"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hyperlink" Target="https://www.crunchbase.com/organization/airtable" TargetMode="External"/><Relationship Id="rId36" Type="http://schemas.openxmlformats.org/officeDocument/2006/relationships/hyperlink" Target="https://medium.com/@rinu.gour123/introduction-to-java-programming-language-389033edb91f%20" TargetMode="External"/><Relationship Id="rId49" Type="http://schemas.openxmlformats.org/officeDocument/2006/relationships/hyperlink" Target="https://docs.microsoft.com/en-us/windows/wsl/about" TargetMode="External"/><Relationship Id="rId57" Type="http://schemas.openxmlformats.org/officeDocument/2006/relationships/hyperlink" Target="https://restfulapi.net/" TargetMode="External"/><Relationship Id="rId10" Type="http://schemas.openxmlformats.org/officeDocument/2006/relationships/image" Target="media/image3.png"/><Relationship Id="rId31" Type="http://schemas.openxmlformats.org/officeDocument/2006/relationships/hyperlink" Target="https://github.com/axios/axios" TargetMode="External"/><Relationship Id="rId44" Type="http://schemas.openxmlformats.org/officeDocument/2006/relationships/hyperlink" Target="https://community.jitsi.org/t/how-to-match-the-conference-id-between-jitsi-meet-and-rest-colibri/14360" TargetMode="External"/><Relationship Id="rId52" Type="http://schemas.openxmlformats.org/officeDocument/2006/relationships/hyperlink" Target="https://www.tutorialspoint.com/nodejs/nodejs_introduction.htm" TargetMode="External"/><Relationship Id="rId60" Type="http://schemas.openxmlformats.org/officeDocument/2006/relationships/hyperlink" Target="https://developer.mozilla.org/en-US/docs/Learn/JavaScript/First_steps/What_is_JavaScript" TargetMode="External"/><Relationship Id="rId65"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image" Target="media/image7.jpeg"/><Relationship Id="rId39" Type="http://schemas.openxmlformats.org/officeDocument/2006/relationships/hyperlink" Target="https://www.paloaltonetworks.com/products/globalprotect" TargetMode="External"/><Relationship Id="rId34" Type="http://schemas.openxmlformats.org/officeDocument/2006/relationships/hyperlink" Target="https://jitsi.github.io/handbook/docs/dev-guide/dev-guide-web" TargetMode="External"/><Relationship Id="rId50" Type="http://schemas.openxmlformats.org/officeDocument/2006/relationships/hyperlink" Target="https://community.jitsi.org/t/mute-video/14885/6" TargetMode="External"/><Relationship Id="rId55" Type="http://schemas.openxmlformats.org/officeDocument/2006/relationships/hyperlink" Target="https://www.ssh.com/ssh/protoco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C1AE5A-4285-4D11-B18D-6E7ED006A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5</TotalTime>
  <Pages>111</Pages>
  <Words>29448</Words>
  <Characters>167860</Characters>
  <Application>Microsoft Office Word</Application>
  <DocSecurity>0</DocSecurity>
  <Lines>1398</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a Daeli</dc:creator>
  <cp:keywords/>
  <dc:description/>
  <cp:lastModifiedBy>Adriana Anggita Daeli</cp:lastModifiedBy>
  <cp:revision>195</cp:revision>
  <cp:lastPrinted>2020-12-31T11:14:00Z</cp:lastPrinted>
  <dcterms:created xsi:type="dcterms:W3CDTF">2020-12-28T19:19:00Z</dcterms:created>
  <dcterms:modified xsi:type="dcterms:W3CDTF">2021-02-18T17:48:00Z</dcterms:modified>
</cp:coreProperties>
</file>